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D45" w:rsidRDefault="00CB209E" w:rsidP="00C56089">
      <w:pPr>
        <w:pStyle w:val="Title"/>
      </w:pPr>
      <w:r>
        <w:rPr>
          <w:noProof/>
        </w:rPr>
        <w:drawing>
          <wp:anchor distT="0" distB="0" distL="114300" distR="114300" simplePos="0" relativeHeight="251658752" behindDoc="0" locked="0" layoutInCell="1" allowOverlap="1">
            <wp:simplePos x="0" y="0"/>
            <wp:positionH relativeFrom="margin">
              <wp:posOffset>2222500</wp:posOffset>
            </wp:positionH>
            <wp:positionV relativeFrom="margin">
              <wp:posOffset>-490220</wp:posOffset>
            </wp:positionV>
            <wp:extent cx="1210945" cy="764540"/>
            <wp:effectExtent l="19050" t="0" r="8255"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210945" cy="764540"/>
                    </a:xfrm>
                    <a:prstGeom prst="rect">
                      <a:avLst/>
                    </a:prstGeom>
                    <a:noFill/>
                    <a:ln w="9525">
                      <a:noFill/>
                      <a:miter lim="800000"/>
                      <a:headEnd/>
                      <a:tailEnd/>
                    </a:ln>
                  </pic:spPr>
                </pic:pic>
              </a:graphicData>
            </a:graphic>
          </wp:anchor>
        </w:drawing>
      </w:r>
    </w:p>
    <w:p w:rsidR="00C56089" w:rsidRDefault="00C56089" w:rsidP="00C56089">
      <w:pPr>
        <w:pStyle w:val="Title"/>
      </w:pPr>
      <w:r w:rsidRPr="00326CED">
        <w:t xml:space="preserve">Methods </w:t>
      </w:r>
      <w:r w:rsidR="00CF659F" w:rsidRPr="00326CED">
        <w:t>in</w:t>
      </w:r>
      <w:r w:rsidRPr="00326CED">
        <w:t xml:space="preserve"> </w:t>
      </w:r>
      <w:r w:rsidR="00CF659F" w:rsidRPr="00326CED">
        <w:t>Assessing</w:t>
      </w:r>
      <w:r w:rsidRPr="00326CED">
        <w:t xml:space="preserve"> Non-</w:t>
      </w:r>
      <w:r w:rsidR="000A1DA1">
        <w:t>T</w:t>
      </w:r>
      <w:r w:rsidRPr="00326CED">
        <w:t>raumatic</w:t>
      </w:r>
      <w:r>
        <w:t xml:space="preserve"> Dental Care in Emergency Departments</w:t>
      </w:r>
    </w:p>
    <w:p w:rsidR="00181D45" w:rsidRDefault="00181D45" w:rsidP="006A4D19"/>
    <w:p w:rsidR="00181D45" w:rsidRDefault="00181D45" w:rsidP="006A4D19">
      <w:pPr>
        <w:rPr>
          <w:sz w:val="28"/>
          <w:szCs w:val="28"/>
        </w:rPr>
      </w:pPr>
      <w:r>
        <w:rPr>
          <w:sz w:val="28"/>
          <w:szCs w:val="28"/>
        </w:rPr>
        <w:t>Prepared by:</w:t>
      </w:r>
      <w:r w:rsidR="00CB209E">
        <w:rPr>
          <w:sz w:val="28"/>
          <w:szCs w:val="28"/>
        </w:rPr>
        <w:t xml:space="preserve"> </w:t>
      </w:r>
      <w:r>
        <w:rPr>
          <w:sz w:val="28"/>
          <w:szCs w:val="28"/>
        </w:rPr>
        <w:t>Association of State and Territorial Dental Directors</w:t>
      </w:r>
    </w:p>
    <w:p w:rsidR="00181D45" w:rsidRPr="00CB12E9" w:rsidRDefault="004E20FA" w:rsidP="006A4D19">
      <w:r>
        <w:t xml:space="preserve">Primary Author: </w:t>
      </w:r>
      <w:r w:rsidR="00181D45" w:rsidRPr="00CB12E9">
        <w:t xml:space="preserve">Michael C. Manz, </w:t>
      </w:r>
      <w:r>
        <w:t xml:space="preserve">DDS, MPH, </w:t>
      </w:r>
      <w:proofErr w:type="spellStart"/>
      <w:r>
        <w:t>DrPH</w:t>
      </w:r>
      <w:proofErr w:type="spellEnd"/>
      <w:r w:rsidR="009E6E4A">
        <w:t xml:space="preserve">, </w:t>
      </w:r>
      <w:r w:rsidR="00B42DDD" w:rsidRPr="00CB12E9">
        <w:t xml:space="preserve">ASTDD Surveillance </w:t>
      </w:r>
      <w:r w:rsidR="00181D45" w:rsidRPr="00CB12E9">
        <w:t>Consultant</w:t>
      </w:r>
    </w:p>
    <w:p w:rsidR="00F528E0" w:rsidRPr="00CB12E9" w:rsidRDefault="00F528E0" w:rsidP="00F528E0">
      <w:pPr>
        <w:spacing w:after="0"/>
      </w:pPr>
      <w:r w:rsidRPr="00CB12E9">
        <w:t>Work Group:</w:t>
      </w:r>
    </w:p>
    <w:p w:rsidR="004E20FA" w:rsidRDefault="00F528E0" w:rsidP="00F528E0">
      <w:pPr>
        <w:spacing w:after="0"/>
      </w:pPr>
      <w:r w:rsidRPr="00CB12E9">
        <w:t xml:space="preserve">Junhie Oh, </w:t>
      </w:r>
      <w:r w:rsidR="004E20FA">
        <w:t xml:space="preserve">BDS, </w:t>
      </w:r>
      <w:r w:rsidRPr="00CB12E9">
        <w:t>MPH</w:t>
      </w:r>
      <w:r w:rsidR="004E20FA">
        <w:t>,</w:t>
      </w:r>
      <w:r w:rsidR="009E6E4A">
        <w:t xml:space="preserve"> </w:t>
      </w:r>
      <w:r w:rsidRPr="00CB12E9">
        <w:t>Oral Health Epidemiologist/Evaluator</w:t>
      </w:r>
      <w:r w:rsidR="004E20FA">
        <w:t>,</w:t>
      </w:r>
      <w:r w:rsidRPr="00CB12E9">
        <w:t xml:space="preserve"> Rhode Island Department of Health and </w:t>
      </w:r>
    </w:p>
    <w:p w:rsidR="00F528E0" w:rsidRPr="00CB12E9" w:rsidRDefault="004E20FA" w:rsidP="004E20FA">
      <w:pPr>
        <w:spacing w:after="0"/>
        <w:ind w:firstLine="720"/>
      </w:pPr>
      <w:r>
        <w:t>C</w:t>
      </w:r>
      <w:r w:rsidR="00F528E0" w:rsidRPr="00CB12E9">
        <w:t>hair, ASTDD Data Committee</w:t>
      </w:r>
      <w:r w:rsidR="00CB12E9" w:rsidRPr="00CB12E9" w:rsidDel="00CB12E9">
        <w:t xml:space="preserve"> </w:t>
      </w:r>
    </w:p>
    <w:p w:rsidR="00B42DDD" w:rsidRPr="00CB12E9" w:rsidRDefault="00B42DDD" w:rsidP="00F528E0">
      <w:pPr>
        <w:spacing w:after="0"/>
      </w:pPr>
      <w:r w:rsidRPr="00CB12E9">
        <w:t xml:space="preserve">Kathy Phipps, </w:t>
      </w:r>
      <w:proofErr w:type="spellStart"/>
      <w:r w:rsidR="004E20FA">
        <w:t>DrPH</w:t>
      </w:r>
      <w:proofErr w:type="spellEnd"/>
      <w:r w:rsidR="004E20FA">
        <w:t xml:space="preserve">, </w:t>
      </w:r>
      <w:r w:rsidRPr="00CB12E9">
        <w:t>ASTDD Data and Oral Health Surveillance Coordinator</w:t>
      </w:r>
    </w:p>
    <w:p w:rsidR="00F528E0" w:rsidRPr="00CB12E9" w:rsidRDefault="00F528E0" w:rsidP="00F528E0">
      <w:pPr>
        <w:spacing w:after="0"/>
      </w:pPr>
      <w:r w:rsidRPr="00CB12E9">
        <w:t xml:space="preserve">Krishna Aravamudhan, </w:t>
      </w:r>
      <w:r w:rsidR="004E20FA">
        <w:t xml:space="preserve">BDS, MS, </w:t>
      </w:r>
      <w:r w:rsidRPr="00CB12E9">
        <w:t>Director, Council on Dental Benefit Programs, ADA Practice Institute</w:t>
      </w:r>
      <w:r w:rsidR="00CB12E9" w:rsidRPr="00CB12E9" w:rsidDel="00CB12E9">
        <w:t xml:space="preserve"> </w:t>
      </w:r>
    </w:p>
    <w:p w:rsidR="004E20FA" w:rsidRDefault="00F528E0" w:rsidP="00F528E0">
      <w:pPr>
        <w:spacing w:after="0"/>
      </w:pPr>
      <w:r w:rsidRPr="00CB12E9">
        <w:t>Eli Schwarz, DDS, MPH, PhD, FHKAM, FCDSHK, FACD, FRACDS</w:t>
      </w:r>
      <w:r w:rsidR="004E20FA">
        <w:t>,</w:t>
      </w:r>
      <w:r w:rsidRPr="00CB12E9">
        <w:t xml:space="preserve"> Professor and Chair, Dep</w:t>
      </w:r>
      <w:r w:rsidR="004E20FA">
        <w:t>ar</w:t>
      </w:r>
      <w:r w:rsidRPr="00CB12E9">
        <w:t>t</w:t>
      </w:r>
      <w:r w:rsidR="004E20FA">
        <w:t>ment</w:t>
      </w:r>
      <w:r w:rsidRPr="00CB12E9">
        <w:t xml:space="preserve"> of </w:t>
      </w:r>
    </w:p>
    <w:p w:rsidR="00F528E0" w:rsidRPr="00CB12E9" w:rsidRDefault="00F528E0" w:rsidP="004E20FA">
      <w:pPr>
        <w:spacing w:after="0"/>
        <w:ind w:firstLine="720"/>
      </w:pPr>
      <w:r w:rsidRPr="00CB12E9">
        <w:t>Community Dentistry, Oregon Health and Science University</w:t>
      </w:r>
      <w:r w:rsidR="00CB12E9" w:rsidRPr="00CB12E9" w:rsidDel="00CB12E9">
        <w:t xml:space="preserve"> </w:t>
      </w:r>
    </w:p>
    <w:p w:rsidR="004E20FA" w:rsidRDefault="00F528E0" w:rsidP="00F528E0">
      <w:pPr>
        <w:spacing w:after="0"/>
      </w:pPr>
      <w:r w:rsidRPr="00CB12E9">
        <w:t>Donna Carden</w:t>
      </w:r>
      <w:r w:rsidR="004E20FA">
        <w:t>,</w:t>
      </w:r>
      <w:r w:rsidRPr="00CB12E9">
        <w:t xml:space="preserve"> MD, FACEP, Professor, Department of Emergency Medicine, College of Medicine, </w:t>
      </w:r>
    </w:p>
    <w:p w:rsidR="00F528E0" w:rsidRPr="00CB12E9" w:rsidRDefault="00F528E0" w:rsidP="004E20FA">
      <w:pPr>
        <w:spacing w:after="0"/>
        <w:ind w:firstLine="720"/>
      </w:pPr>
      <w:r w:rsidRPr="00CB12E9">
        <w:t>University of Florida, Gainesville</w:t>
      </w:r>
    </w:p>
    <w:p w:rsidR="00F528E0" w:rsidRPr="00CB12E9" w:rsidRDefault="00F528E0" w:rsidP="00F528E0">
      <w:pPr>
        <w:spacing w:after="0"/>
      </w:pPr>
      <w:r w:rsidRPr="00CB12E9">
        <w:t xml:space="preserve">Mary Foley, MPH, Executive Director, </w:t>
      </w:r>
      <w:r w:rsidR="004E20FA">
        <w:t>Medicare/</w:t>
      </w:r>
      <w:r w:rsidRPr="00CB12E9">
        <w:t xml:space="preserve">Medicaid/CHIP </w:t>
      </w:r>
      <w:r w:rsidR="004E20FA">
        <w:t xml:space="preserve">Services </w:t>
      </w:r>
      <w:r w:rsidRPr="00CB12E9">
        <w:t>Dental Association</w:t>
      </w:r>
      <w:r w:rsidR="00CB12E9" w:rsidRPr="00CB12E9" w:rsidDel="00CB12E9">
        <w:t xml:space="preserve"> </w:t>
      </w:r>
    </w:p>
    <w:p w:rsidR="004E20FA" w:rsidRDefault="00F528E0" w:rsidP="00F528E0">
      <w:pPr>
        <w:spacing w:after="0"/>
      </w:pPr>
      <w:r w:rsidRPr="00CB12E9">
        <w:t xml:space="preserve">Rich Manski, DDS, MBA, PhD, Professor and Chief, Dental Public Health, University of Maryland School of </w:t>
      </w:r>
    </w:p>
    <w:p w:rsidR="00F528E0" w:rsidRPr="00CB12E9" w:rsidRDefault="00F528E0" w:rsidP="004E20FA">
      <w:pPr>
        <w:spacing w:after="0"/>
        <w:ind w:firstLine="720"/>
      </w:pPr>
      <w:r w:rsidRPr="00CB12E9">
        <w:t>Dentistry</w:t>
      </w:r>
      <w:r w:rsidR="00CB12E9" w:rsidRPr="00CB12E9" w:rsidDel="00CB12E9">
        <w:t xml:space="preserve"> </w:t>
      </w:r>
    </w:p>
    <w:p w:rsidR="004E20FA" w:rsidRDefault="00F528E0" w:rsidP="00F528E0">
      <w:pPr>
        <w:spacing w:after="0"/>
      </w:pPr>
      <w:r w:rsidRPr="00CB12E9">
        <w:t xml:space="preserve">Scott L. Tomar, DMD, MPH, </w:t>
      </w:r>
      <w:proofErr w:type="spellStart"/>
      <w:r w:rsidRPr="00CB12E9">
        <w:t>DrPH</w:t>
      </w:r>
      <w:proofErr w:type="spellEnd"/>
      <w:r w:rsidR="009E6E4A">
        <w:t>,</w:t>
      </w:r>
      <w:r w:rsidRPr="00CB12E9">
        <w:t xml:space="preserve"> </w:t>
      </w:r>
      <w:proofErr w:type="gramStart"/>
      <w:r w:rsidRPr="00CB12E9">
        <w:t>Professor &amp;</w:t>
      </w:r>
      <w:proofErr w:type="gramEnd"/>
      <w:r w:rsidRPr="00CB12E9">
        <w:t xml:space="preserve"> Chair, Department of Community Dentistry &amp; Behavioral</w:t>
      </w:r>
    </w:p>
    <w:p w:rsidR="00F528E0" w:rsidRPr="00CB12E9" w:rsidRDefault="00F528E0" w:rsidP="004E20FA">
      <w:pPr>
        <w:spacing w:after="0"/>
        <w:ind w:firstLine="720"/>
      </w:pPr>
      <w:r w:rsidRPr="00CB12E9">
        <w:t xml:space="preserve"> Science, University of Florida College of Dentistry</w:t>
      </w:r>
    </w:p>
    <w:p w:rsidR="00F528E0" w:rsidRDefault="00F528E0" w:rsidP="006A4D19">
      <w:pPr>
        <w:rPr>
          <w:sz w:val="28"/>
          <w:szCs w:val="28"/>
        </w:rPr>
      </w:pPr>
    </w:p>
    <w:p w:rsidR="00530D8A" w:rsidRPr="006A4D19" w:rsidRDefault="00FC15AB" w:rsidP="006A4D19">
      <w:pPr>
        <w:rPr>
          <w:sz w:val="28"/>
          <w:szCs w:val="28"/>
        </w:rPr>
      </w:pPr>
      <w:r>
        <w:rPr>
          <w:sz w:val="28"/>
          <w:szCs w:val="28"/>
        </w:rPr>
        <w:t xml:space="preserve">Supported </w:t>
      </w:r>
      <w:r w:rsidR="00530D8A">
        <w:rPr>
          <w:sz w:val="28"/>
          <w:szCs w:val="28"/>
        </w:rPr>
        <w:t>by:</w:t>
      </w:r>
      <w:r w:rsidR="005D78F6">
        <w:rPr>
          <w:sz w:val="28"/>
          <w:szCs w:val="28"/>
        </w:rPr>
        <w:t xml:space="preserve"> </w:t>
      </w:r>
      <w:r w:rsidR="00530D8A">
        <w:rPr>
          <w:sz w:val="28"/>
          <w:szCs w:val="28"/>
        </w:rPr>
        <w:t>DentaQuest Foundation</w:t>
      </w:r>
      <w:r w:rsidR="004E20FA">
        <w:rPr>
          <w:sz w:val="28"/>
          <w:szCs w:val="28"/>
        </w:rPr>
        <w:t xml:space="preserve"> </w:t>
      </w:r>
    </w:p>
    <w:p w:rsidR="005D78F6" w:rsidRDefault="005D78F6" w:rsidP="005D78F6">
      <w:pPr>
        <w:spacing w:after="0"/>
        <w:rPr>
          <w:sz w:val="28"/>
          <w:szCs w:val="28"/>
        </w:rPr>
      </w:pPr>
      <w:r>
        <w:rPr>
          <w:sz w:val="28"/>
          <w:szCs w:val="28"/>
        </w:rPr>
        <w:t xml:space="preserve">Acknowledgments: </w:t>
      </w:r>
      <w:r w:rsidRPr="0017031D">
        <w:t xml:space="preserve">Beverly Isman, RDH, MPH, ELS and Christine Wood, BS for their careful review </w:t>
      </w:r>
      <w:proofErr w:type="gramStart"/>
      <w:r w:rsidRPr="0017031D">
        <w:t>and</w:t>
      </w:r>
      <w:proofErr w:type="gramEnd"/>
      <w:r w:rsidRPr="0017031D">
        <w:t xml:space="preserve"> editing.</w:t>
      </w: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CB209E" w:rsidRDefault="00CB209E" w:rsidP="005D78F6">
      <w:pPr>
        <w:spacing w:after="0"/>
        <w:ind w:left="2880" w:firstLine="720"/>
      </w:pPr>
    </w:p>
    <w:p w:rsidR="00530D8A" w:rsidRDefault="00CB209E" w:rsidP="00CB209E">
      <w:pPr>
        <w:spacing w:after="0"/>
        <w:jc w:val="center"/>
      </w:pPr>
      <w:r>
        <w:t>A</w:t>
      </w:r>
      <w:r w:rsidR="005D78F6">
        <w:t>STDD</w:t>
      </w:r>
      <w:r>
        <w:t xml:space="preserve">, </w:t>
      </w:r>
      <w:r w:rsidR="00530D8A">
        <w:t>3858 Cashill Blvd.</w:t>
      </w:r>
      <w:r>
        <w:t xml:space="preserve">, </w:t>
      </w:r>
      <w:r w:rsidR="00530D8A">
        <w:t>Reno, NV 89509</w:t>
      </w:r>
    </w:p>
    <w:p w:rsidR="00317BAB" w:rsidRDefault="00317BAB" w:rsidP="00AF439C">
      <w:pPr>
        <w:pStyle w:val="Heading1"/>
        <w:jc w:val="center"/>
      </w:pPr>
      <w:r>
        <w:lastRenderedPageBreak/>
        <w:t>Table of Contents</w:t>
      </w:r>
    </w:p>
    <w:p w:rsidR="00317BAB" w:rsidRPr="00C917D2" w:rsidRDefault="00317BAB" w:rsidP="00C917D2">
      <w:pPr>
        <w:tabs>
          <w:tab w:val="left" w:leader="dot" w:pos="9360"/>
        </w:tabs>
        <w:rPr>
          <w:rFonts w:asciiTheme="majorHAnsi" w:hAnsiTheme="majorHAnsi"/>
          <w:sz w:val="24"/>
          <w:szCs w:val="24"/>
        </w:rPr>
      </w:pPr>
      <w:r w:rsidRPr="00C917D2">
        <w:rPr>
          <w:rFonts w:asciiTheme="majorHAnsi" w:hAnsiTheme="majorHAnsi"/>
          <w:sz w:val="24"/>
          <w:szCs w:val="24"/>
        </w:rPr>
        <w:t>Executive Summary</w:t>
      </w:r>
      <w:r w:rsidR="00C917D2" w:rsidRPr="00C917D2">
        <w:rPr>
          <w:rFonts w:asciiTheme="majorHAnsi" w:hAnsiTheme="majorHAnsi"/>
          <w:sz w:val="24"/>
          <w:szCs w:val="24"/>
        </w:rPr>
        <w:tab/>
      </w:r>
      <w:r w:rsidR="00006EB3">
        <w:rPr>
          <w:rFonts w:asciiTheme="majorHAnsi" w:hAnsiTheme="majorHAnsi"/>
          <w:sz w:val="24"/>
          <w:szCs w:val="24"/>
        </w:rPr>
        <w:t>3</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Introduction</w:t>
      </w:r>
      <w:r w:rsidR="00006EB3">
        <w:rPr>
          <w:rFonts w:asciiTheme="majorHAnsi" w:hAnsiTheme="majorHAnsi"/>
          <w:sz w:val="24"/>
          <w:szCs w:val="24"/>
        </w:rPr>
        <w:tab/>
        <w:t>6</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ASTDD ED Project and Purpose of this Report</w:t>
      </w:r>
      <w:r w:rsidR="00006EB3">
        <w:rPr>
          <w:rFonts w:asciiTheme="majorHAnsi" w:hAnsiTheme="majorHAnsi"/>
          <w:sz w:val="24"/>
          <w:szCs w:val="24"/>
        </w:rPr>
        <w:tab/>
        <w:t>6</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Research Methods</w:t>
      </w:r>
      <w:r w:rsidR="00006EB3">
        <w:rPr>
          <w:rFonts w:asciiTheme="majorHAnsi" w:hAnsiTheme="majorHAnsi"/>
          <w:sz w:val="24"/>
          <w:szCs w:val="24"/>
        </w:rPr>
        <w:tab/>
        <w:t>8</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Research Questions: Target Populations/Outcomes of Interest/Predictor Variables</w:t>
      </w:r>
      <w:r w:rsidR="00006EB3">
        <w:rPr>
          <w:rFonts w:asciiTheme="majorHAnsi" w:hAnsiTheme="majorHAnsi"/>
          <w:sz w:val="24"/>
          <w:szCs w:val="24"/>
        </w:rPr>
        <w:tab/>
        <w:t>9</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Target Populations</w:t>
      </w:r>
      <w:r w:rsidR="00006EB3">
        <w:rPr>
          <w:rFonts w:asciiTheme="majorHAnsi" w:hAnsiTheme="majorHAnsi"/>
          <w:sz w:val="24"/>
          <w:szCs w:val="24"/>
        </w:rPr>
        <w:tab/>
        <w:t>9</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r w:rsidR="00006EB3">
        <w:rPr>
          <w:rFonts w:asciiTheme="majorHAnsi" w:hAnsiTheme="majorHAnsi"/>
          <w:sz w:val="24"/>
          <w:szCs w:val="24"/>
        </w:rPr>
        <w:t xml:space="preserve"> </w:t>
      </w:r>
      <w:r w:rsidRPr="00C917D2">
        <w:rPr>
          <w:rFonts w:asciiTheme="majorHAnsi" w:hAnsiTheme="majorHAnsi"/>
          <w:sz w:val="24"/>
          <w:szCs w:val="24"/>
        </w:rPr>
        <w:t>International Studies</w:t>
      </w:r>
      <w:r w:rsidR="00006EB3">
        <w:rPr>
          <w:rFonts w:asciiTheme="majorHAnsi" w:hAnsiTheme="majorHAnsi"/>
          <w:sz w:val="24"/>
          <w:szCs w:val="24"/>
        </w:rPr>
        <w:tab/>
        <w:t>9</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US National Perspective</w:t>
      </w:r>
      <w:r w:rsidR="00006EB3">
        <w:rPr>
          <w:rFonts w:asciiTheme="majorHAnsi" w:hAnsiTheme="majorHAnsi"/>
          <w:sz w:val="24"/>
          <w:szCs w:val="24"/>
        </w:rPr>
        <w:tab/>
        <w:t>10</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State Perspective</w:t>
      </w:r>
      <w:r w:rsidR="00006EB3">
        <w:rPr>
          <w:rFonts w:asciiTheme="majorHAnsi" w:hAnsiTheme="majorHAnsi"/>
          <w:sz w:val="24"/>
          <w:szCs w:val="24"/>
        </w:rPr>
        <w:tab/>
        <w:t>12</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Local and Other Subpopulation Perspective</w:t>
      </w:r>
      <w:r w:rsidR="00006EB3">
        <w:rPr>
          <w:rFonts w:asciiTheme="majorHAnsi" w:hAnsiTheme="majorHAnsi"/>
          <w:sz w:val="24"/>
          <w:szCs w:val="24"/>
        </w:rPr>
        <w:tab/>
        <w:t>14</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Target Population Defined by Patient Care Processes or Outcomes</w:t>
      </w:r>
      <w:r w:rsidR="00006EB3">
        <w:rPr>
          <w:rFonts w:asciiTheme="majorHAnsi" w:hAnsiTheme="majorHAnsi"/>
          <w:sz w:val="24"/>
          <w:szCs w:val="24"/>
        </w:rPr>
        <w:tab/>
        <w:t>15</w:t>
      </w:r>
    </w:p>
    <w:p w:rsidR="00317BAB" w:rsidRPr="00C917D2" w:rsidRDefault="00317BAB" w:rsidP="00006EB3">
      <w:pPr>
        <w:tabs>
          <w:tab w:val="left" w:leader="dot" w:pos="9360"/>
        </w:tabs>
        <w:rPr>
          <w:rFonts w:asciiTheme="majorHAnsi" w:hAnsiTheme="majorHAnsi"/>
          <w:sz w:val="24"/>
          <w:szCs w:val="24"/>
        </w:rPr>
      </w:pPr>
      <w:r>
        <w:rPr>
          <w:rFonts w:asciiTheme="majorHAnsi" w:hAnsiTheme="majorHAnsi"/>
          <w:sz w:val="28"/>
          <w:szCs w:val="28"/>
        </w:rPr>
        <w:t xml:space="preserve">  </w:t>
      </w:r>
      <w:r w:rsidRPr="00C917D2">
        <w:rPr>
          <w:rFonts w:asciiTheme="majorHAnsi" w:hAnsiTheme="majorHAnsi"/>
          <w:sz w:val="24"/>
          <w:szCs w:val="24"/>
        </w:rPr>
        <w:t>Outcomes of Interest</w:t>
      </w:r>
      <w:r w:rsidR="00006EB3">
        <w:rPr>
          <w:rFonts w:asciiTheme="majorHAnsi" w:hAnsiTheme="majorHAnsi"/>
          <w:sz w:val="24"/>
          <w:szCs w:val="24"/>
        </w:rPr>
        <w:tab/>
        <w:t>16</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r w:rsidR="00006EB3">
        <w:rPr>
          <w:rFonts w:asciiTheme="majorHAnsi" w:hAnsiTheme="majorHAnsi"/>
          <w:sz w:val="24"/>
          <w:szCs w:val="24"/>
        </w:rPr>
        <w:t xml:space="preserve"> </w:t>
      </w:r>
      <w:r w:rsidRPr="00C917D2">
        <w:rPr>
          <w:rFonts w:asciiTheme="majorHAnsi" w:hAnsiTheme="majorHAnsi"/>
          <w:sz w:val="24"/>
          <w:szCs w:val="24"/>
        </w:rPr>
        <w:t>General Dental Access and ED Utilization</w:t>
      </w:r>
      <w:r w:rsidR="00006EB3">
        <w:rPr>
          <w:rFonts w:asciiTheme="majorHAnsi" w:hAnsiTheme="majorHAnsi"/>
          <w:sz w:val="24"/>
          <w:szCs w:val="24"/>
        </w:rPr>
        <w:tab/>
        <w:t>16</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ED Utilization for Dental Care and NTDC Care—Rates and Factors Affecting Rates</w:t>
      </w:r>
      <w:r w:rsidR="00006EB3">
        <w:rPr>
          <w:rFonts w:asciiTheme="majorHAnsi" w:hAnsiTheme="majorHAnsi"/>
          <w:sz w:val="24"/>
          <w:szCs w:val="24"/>
        </w:rPr>
        <w:tab/>
        <w:t>17</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Other Outcomes Related to ED Utilization for Dental Care</w:t>
      </w:r>
      <w:r w:rsidR="00006EB3">
        <w:rPr>
          <w:rFonts w:asciiTheme="majorHAnsi" w:hAnsiTheme="majorHAnsi"/>
          <w:sz w:val="24"/>
          <w:szCs w:val="24"/>
        </w:rPr>
        <w:tab/>
        <w:t>19</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r w:rsidR="00006EB3">
        <w:rPr>
          <w:rFonts w:asciiTheme="majorHAnsi" w:hAnsiTheme="majorHAnsi"/>
          <w:sz w:val="24"/>
          <w:szCs w:val="24"/>
        </w:rPr>
        <w:t xml:space="preserve">Care </w:t>
      </w:r>
      <w:r w:rsidRPr="00C917D2">
        <w:rPr>
          <w:rFonts w:asciiTheme="majorHAnsi" w:hAnsiTheme="majorHAnsi"/>
          <w:sz w:val="24"/>
          <w:szCs w:val="24"/>
        </w:rPr>
        <w:t>Related Outcomes</w:t>
      </w:r>
      <w:r w:rsidR="00006EB3">
        <w:rPr>
          <w:rFonts w:asciiTheme="majorHAnsi" w:hAnsiTheme="majorHAnsi"/>
          <w:sz w:val="24"/>
          <w:szCs w:val="24"/>
        </w:rPr>
        <w:tab/>
        <w:t>20</w:t>
      </w:r>
    </w:p>
    <w:p w:rsidR="00317BAB" w:rsidRPr="00C917D2" w:rsidRDefault="00317BA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Trends or Changes in Dental ED Utilization</w:t>
      </w:r>
      <w:r w:rsidR="00006EB3">
        <w:rPr>
          <w:rFonts w:asciiTheme="majorHAnsi" w:hAnsiTheme="majorHAnsi"/>
          <w:sz w:val="24"/>
          <w:szCs w:val="24"/>
        </w:rPr>
        <w:tab/>
        <w:t>21</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Predictive Factors</w:t>
      </w:r>
      <w:r w:rsidR="00006EB3">
        <w:rPr>
          <w:rFonts w:asciiTheme="majorHAnsi" w:hAnsiTheme="majorHAnsi"/>
          <w:sz w:val="24"/>
          <w:szCs w:val="24"/>
        </w:rPr>
        <w:tab/>
        <w:t>22</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r w:rsidR="00006EB3">
        <w:rPr>
          <w:rFonts w:asciiTheme="majorHAnsi" w:hAnsiTheme="majorHAnsi"/>
          <w:sz w:val="24"/>
          <w:szCs w:val="24"/>
        </w:rPr>
        <w:t xml:space="preserve"> </w:t>
      </w:r>
      <w:r w:rsidRPr="00C917D2">
        <w:rPr>
          <w:rFonts w:asciiTheme="majorHAnsi" w:hAnsiTheme="majorHAnsi"/>
          <w:sz w:val="24"/>
          <w:szCs w:val="24"/>
        </w:rPr>
        <w:t>Demographics and Other Patient Factors</w:t>
      </w:r>
      <w:r w:rsidR="00006EB3">
        <w:rPr>
          <w:rFonts w:asciiTheme="majorHAnsi" w:hAnsiTheme="majorHAnsi"/>
          <w:sz w:val="24"/>
          <w:szCs w:val="24"/>
        </w:rPr>
        <w:tab/>
        <w:t>22</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Access Issues/Policy Changes</w:t>
      </w:r>
      <w:r w:rsidR="00006EB3">
        <w:rPr>
          <w:rFonts w:asciiTheme="majorHAnsi" w:hAnsiTheme="majorHAnsi"/>
          <w:sz w:val="24"/>
          <w:szCs w:val="24"/>
        </w:rPr>
        <w:tab/>
        <w:t>25</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Drug Seeking Behavior</w:t>
      </w:r>
      <w:r w:rsidR="00006EB3">
        <w:rPr>
          <w:rFonts w:asciiTheme="majorHAnsi" w:hAnsiTheme="majorHAnsi"/>
          <w:sz w:val="24"/>
          <w:szCs w:val="24"/>
        </w:rPr>
        <w:tab/>
        <w:t>28</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Data Sources/Available Data Elements/Diagnosis-Procedure Codes Studied</w:t>
      </w:r>
      <w:r w:rsidR="00006EB3">
        <w:rPr>
          <w:rFonts w:asciiTheme="majorHAnsi" w:hAnsiTheme="majorHAnsi"/>
          <w:sz w:val="24"/>
          <w:szCs w:val="24"/>
        </w:rPr>
        <w:tab/>
        <w:t>29</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Data Sets/Sources and Available Data Elements</w:t>
      </w:r>
      <w:r w:rsidR="00006EB3">
        <w:rPr>
          <w:rFonts w:asciiTheme="majorHAnsi" w:hAnsiTheme="majorHAnsi"/>
          <w:sz w:val="24"/>
          <w:szCs w:val="24"/>
        </w:rPr>
        <w:tab/>
        <w:t>29</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National Datasets</w:t>
      </w:r>
      <w:r w:rsidR="00006EB3">
        <w:rPr>
          <w:rFonts w:asciiTheme="majorHAnsi" w:hAnsiTheme="majorHAnsi"/>
          <w:sz w:val="24"/>
          <w:szCs w:val="24"/>
        </w:rPr>
        <w:tab/>
        <w:t>29</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lastRenderedPageBreak/>
        <w:t xml:space="preserve">      State Level Data/Sources</w:t>
      </w:r>
      <w:r w:rsidR="00006EB3">
        <w:rPr>
          <w:rFonts w:asciiTheme="majorHAnsi" w:hAnsiTheme="majorHAnsi"/>
          <w:sz w:val="24"/>
          <w:szCs w:val="24"/>
        </w:rPr>
        <w:tab/>
        <w:t>30</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Local Level Data/Sources</w:t>
      </w:r>
      <w:r w:rsidR="003001F2">
        <w:rPr>
          <w:rFonts w:asciiTheme="majorHAnsi" w:hAnsiTheme="majorHAnsi"/>
          <w:sz w:val="24"/>
          <w:szCs w:val="24"/>
        </w:rPr>
        <w:tab/>
        <w:t>31</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Diagnosis-Procedure Codes Investigated</w:t>
      </w:r>
      <w:r w:rsidR="003001F2">
        <w:rPr>
          <w:rFonts w:asciiTheme="majorHAnsi" w:hAnsiTheme="majorHAnsi"/>
          <w:sz w:val="24"/>
          <w:szCs w:val="24"/>
        </w:rPr>
        <w:tab/>
        <w:t>32</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Positive Aspects of Research Data and Methodology</w:t>
      </w:r>
      <w:r w:rsidR="003001F2">
        <w:rPr>
          <w:rFonts w:asciiTheme="majorHAnsi" w:hAnsiTheme="majorHAnsi"/>
          <w:sz w:val="24"/>
          <w:szCs w:val="24"/>
        </w:rPr>
        <w:tab/>
        <w:t>34</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Problematic Aspects of Research Data and Methodology</w:t>
      </w:r>
      <w:r w:rsidR="003001F2">
        <w:rPr>
          <w:rFonts w:asciiTheme="majorHAnsi" w:hAnsiTheme="majorHAnsi"/>
          <w:sz w:val="24"/>
          <w:szCs w:val="24"/>
        </w:rPr>
        <w:tab/>
        <w:t>34</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Summary and Conclusions</w:t>
      </w:r>
      <w:r w:rsidR="003001F2">
        <w:rPr>
          <w:rFonts w:asciiTheme="majorHAnsi" w:hAnsiTheme="majorHAnsi"/>
          <w:sz w:val="24"/>
          <w:szCs w:val="24"/>
        </w:rPr>
        <w:tab/>
        <w:t>36</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Recommendations</w:t>
      </w:r>
      <w:r w:rsidR="003001F2">
        <w:rPr>
          <w:rFonts w:asciiTheme="majorHAnsi" w:hAnsiTheme="majorHAnsi"/>
          <w:sz w:val="24"/>
          <w:szCs w:val="24"/>
        </w:rPr>
        <w:tab/>
        <w:t>36</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General Recommendations</w:t>
      </w:r>
      <w:r w:rsidR="003001F2">
        <w:rPr>
          <w:rFonts w:asciiTheme="majorHAnsi" w:hAnsiTheme="majorHAnsi"/>
          <w:sz w:val="24"/>
          <w:szCs w:val="24"/>
        </w:rPr>
        <w:tab/>
        <w:t>36</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Recommendations Specific to States</w:t>
      </w:r>
      <w:r w:rsidR="003001F2">
        <w:rPr>
          <w:rFonts w:asciiTheme="majorHAnsi" w:hAnsiTheme="majorHAnsi"/>
          <w:sz w:val="24"/>
          <w:szCs w:val="24"/>
        </w:rPr>
        <w:tab/>
        <w:t>37</w:t>
      </w:r>
    </w:p>
    <w:p w:rsidR="00D9535A" w:rsidRPr="00C917D2" w:rsidRDefault="00D9535A" w:rsidP="00006EB3">
      <w:pPr>
        <w:tabs>
          <w:tab w:val="left" w:leader="dot" w:pos="9360"/>
        </w:tabs>
        <w:rPr>
          <w:rFonts w:asciiTheme="majorHAnsi" w:hAnsiTheme="majorHAnsi"/>
          <w:sz w:val="24"/>
          <w:szCs w:val="24"/>
        </w:rPr>
      </w:pPr>
      <w:r w:rsidRPr="00C917D2">
        <w:rPr>
          <w:rFonts w:asciiTheme="majorHAnsi" w:hAnsiTheme="majorHAnsi"/>
          <w:sz w:val="24"/>
          <w:szCs w:val="24"/>
        </w:rPr>
        <w:t>References</w:t>
      </w:r>
      <w:r w:rsidR="003001F2">
        <w:rPr>
          <w:rFonts w:asciiTheme="majorHAnsi" w:hAnsiTheme="majorHAnsi"/>
          <w:sz w:val="24"/>
          <w:szCs w:val="24"/>
        </w:rPr>
        <w:tab/>
        <w:t>37</w:t>
      </w:r>
    </w:p>
    <w:p w:rsidR="00317BAB" w:rsidRPr="00C917D2" w:rsidRDefault="00BE705B" w:rsidP="00006EB3">
      <w:pPr>
        <w:tabs>
          <w:tab w:val="left" w:leader="dot" w:pos="9360"/>
        </w:tabs>
        <w:rPr>
          <w:rFonts w:asciiTheme="majorHAnsi" w:hAnsiTheme="majorHAnsi"/>
          <w:sz w:val="24"/>
          <w:szCs w:val="24"/>
        </w:rPr>
      </w:pPr>
      <w:r w:rsidRPr="00C917D2">
        <w:rPr>
          <w:rFonts w:asciiTheme="majorHAnsi" w:hAnsiTheme="majorHAnsi"/>
          <w:sz w:val="24"/>
          <w:szCs w:val="24"/>
        </w:rPr>
        <w:t>Appendices</w:t>
      </w:r>
      <w:r w:rsidR="003001F2">
        <w:rPr>
          <w:rFonts w:asciiTheme="majorHAnsi" w:hAnsiTheme="majorHAnsi"/>
          <w:sz w:val="24"/>
          <w:szCs w:val="24"/>
        </w:rPr>
        <w:t xml:space="preserve"> (separate file)</w:t>
      </w:r>
      <w:r w:rsidR="003001F2">
        <w:rPr>
          <w:rFonts w:asciiTheme="majorHAnsi" w:hAnsiTheme="majorHAnsi"/>
          <w:sz w:val="24"/>
          <w:szCs w:val="24"/>
        </w:rPr>
        <w:tab/>
        <w:t>43</w:t>
      </w:r>
    </w:p>
    <w:p w:rsidR="00BE705B" w:rsidRPr="00C917D2" w:rsidRDefault="00BE705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proofErr w:type="gramStart"/>
      <w:r w:rsidRPr="00C917D2">
        <w:rPr>
          <w:rFonts w:asciiTheme="majorHAnsi" w:hAnsiTheme="majorHAnsi"/>
          <w:sz w:val="24"/>
          <w:szCs w:val="24"/>
        </w:rPr>
        <w:t>Appendix 1.</w:t>
      </w:r>
      <w:proofErr w:type="gramEnd"/>
      <w:r w:rsidRPr="00C917D2">
        <w:rPr>
          <w:rFonts w:asciiTheme="majorHAnsi" w:hAnsiTheme="majorHAnsi"/>
          <w:sz w:val="24"/>
          <w:szCs w:val="24"/>
        </w:rPr>
        <w:t xml:space="preserve"> The National Emergency Department Sample</w:t>
      </w:r>
      <w:r w:rsidR="003001F2">
        <w:rPr>
          <w:rFonts w:asciiTheme="majorHAnsi" w:hAnsiTheme="majorHAnsi"/>
          <w:sz w:val="24"/>
          <w:szCs w:val="24"/>
        </w:rPr>
        <w:tab/>
        <w:t>43</w:t>
      </w:r>
    </w:p>
    <w:p w:rsidR="00BE705B" w:rsidRPr="00C917D2" w:rsidRDefault="00BE705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proofErr w:type="gramStart"/>
      <w:r w:rsidRPr="00C917D2">
        <w:rPr>
          <w:rFonts w:asciiTheme="majorHAnsi" w:hAnsiTheme="majorHAnsi"/>
          <w:sz w:val="24"/>
          <w:szCs w:val="24"/>
        </w:rPr>
        <w:t>Appendix 2.</w:t>
      </w:r>
      <w:proofErr w:type="gramEnd"/>
      <w:r w:rsidRPr="00C917D2">
        <w:rPr>
          <w:rFonts w:asciiTheme="majorHAnsi" w:hAnsiTheme="majorHAnsi"/>
          <w:sz w:val="24"/>
          <w:szCs w:val="24"/>
        </w:rPr>
        <w:t xml:space="preserve"> Medical Expenditure Panel Survey</w:t>
      </w:r>
      <w:r w:rsidR="003001F2">
        <w:rPr>
          <w:rFonts w:asciiTheme="majorHAnsi" w:hAnsiTheme="majorHAnsi"/>
          <w:sz w:val="24"/>
          <w:szCs w:val="24"/>
        </w:rPr>
        <w:tab/>
        <w:t>45</w:t>
      </w:r>
    </w:p>
    <w:p w:rsidR="00BE705B" w:rsidRPr="00C917D2" w:rsidRDefault="00BE705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proofErr w:type="gramStart"/>
      <w:r w:rsidRPr="00C917D2">
        <w:rPr>
          <w:rFonts w:asciiTheme="majorHAnsi" w:hAnsiTheme="majorHAnsi"/>
          <w:sz w:val="24"/>
          <w:szCs w:val="24"/>
        </w:rPr>
        <w:t>Appendix 3.</w:t>
      </w:r>
      <w:proofErr w:type="gramEnd"/>
      <w:r w:rsidRPr="00C917D2">
        <w:rPr>
          <w:rFonts w:asciiTheme="majorHAnsi" w:hAnsiTheme="majorHAnsi"/>
          <w:sz w:val="24"/>
          <w:szCs w:val="24"/>
        </w:rPr>
        <w:t xml:space="preserve"> National Hospital Ambulatory Medical Care Survey</w:t>
      </w:r>
      <w:r w:rsidR="003001F2">
        <w:rPr>
          <w:rFonts w:asciiTheme="majorHAnsi" w:hAnsiTheme="majorHAnsi"/>
          <w:sz w:val="24"/>
          <w:szCs w:val="24"/>
        </w:rPr>
        <w:tab/>
        <w:t>48</w:t>
      </w:r>
    </w:p>
    <w:p w:rsidR="00BE705B" w:rsidRPr="00C917D2" w:rsidRDefault="00BE705B"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proofErr w:type="gramStart"/>
      <w:r w:rsidRPr="00C917D2">
        <w:rPr>
          <w:rFonts w:asciiTheme="majorHAnsi" w:hAnsiTheme="majorHAnsi"/>
          <w:sz w:val="24"/>
          <w:szCs w:val="24"/>
        </w:rPr>
        <w:t>Appendix 4.</w:t>
      </w:r>
      <w:proofErr w:type="gramEnd"/>
      <w:r w:rsidRPr="00C917D2">
        <w:rPr>
          <w:rFonts w:asciiTheme="majorHAnsi" w:hAnsiTheme="majorHAnsi"/>
          <w:sz w:val="24"/>
          <w:szCs w:val="24"/>
        </w:rPr>
        <w:t xml:space="preserve"> State Emergency Department Databases (SEDD)</w:t>
      </w:r>
      <w:r w:rsidR="003001F2">
        <w:rPr>
          <w:rFonts w:asciiTheme="majorHAnsi" w:hAnsiTheme="majorHAnsi"/>
          <w:sz w:val="24"/>
          <w:szCs w:val="24"/>
        </w:rPr>
        <w:tab/>
        <w:t>49</w:t>
      </w:r>
    </w:p>
    <w:p w:rsidR="00FF433E" w:rsidRPr="00C917D2" w:rsidRDefault="00FF433E" w:rsidP="00006EB3">
      <w:pPr>
        <w:tabs>
          <w:tab w:val="left" w:leader="dot" w:pos="9360"/>
        </w:tabs>
        <w:rPr>
          <w:rFonts w:asciiTheme="majorHAnsi" w:hAnsiTheme="majorHAnsi"/>
          <w:sz w:val="24"/>
          <w:szCs w:val="24"/>
        </w:rPr>
      </w:pPr>
      <w:r w:rsidRPr="00C917D2">
        <w:rPr>
          <w:rFonts w:asciiTheme="majorHAnsi" w:hAnsiTheme="majorHAnsi"/>
          <w:sz w:val="24"/>
          <w:szCs w:val="24"/>
        </w:rPr>
        <w:t xml:space="preserve">   </w:t>
      </w:r>
      <w:proofErr w:type="gramStart"/>
      <w:r w:rsidRPr="00C917D2">
        <w:rPr>
          <w:rFonts w:asciiTheme="majorHAnsi" w:hAnsiTheme="majorHAnsi"/>
          <w:sz w:val="24"/>
          <w:szCs w:val="24"/>
        </w:rPr>
        <w:t>Appendix 5.</w:t>
      </w:r>
      <w:proofErr w:type="gramEnd"/>
      <w:r w:rsidRPr="00C917D2">
        <w:rPr>
          <w:rFonts w:asciiTheme="majorHAnsi" w:hAnsiTheme="majorHAnsi"/>
          <w:sz w:val="24"/>
          <w:szCs w:val="24"/>
        </w:rPr>
        <w:t xml:space="preserve"> Oral/Dental Related ICD 9 Codes</w:t>
      </w:r>
      <w:r w:rsidR="003001F2">
        <w:rPr>
          <w:rFonts w:asciiTheme="majorHAnsi" w:hAnsiTheme="majorHAnsi"/>
          <w:sz w:val="24"/>
          <w:szCs w:val="24"/>
        </w:rPr>
        <w:tab/>
        <w:t>52</w:t>
      </w:r>
    </w:p>
    <w:p w:rsidR="00BE705B" w:rsidRPr="00BE705B" w:rsidRDefault="00BE705B" w:rsidP="00BE705B">
      <w:pPr>
        <w:rPr>
          <w:rFonts w:asciiTheme="majorHAnsi" w:hAnsiTheme="majorHAnsi"/>
          <w:sz w:val="24"/>
          <w:szCs w:val="24"/>
        </w:rPr>
      </w:pPr>
    </w:p>
    <w:p w:rsidR="00BE705B" w:rsidRPr="00BE705B" w:rsidRDefault="00BE705B" w:rsidP="00BE705B">
      <w:pPr>
        <w:rPr>
          <w:rFonts w:asciiTheme="majorHAnsi" w:hAnsiTheme="majorHAnsi"/>
          <w:sz w:val="24"/>
          <w:szCs w:val="24"/>
        </w:rPr>
      </w:pPr>
    </w:p>
    <w:p w:rsidR="00BE705B" w:rsidRPr="00BE705B" w:rsidRDefault="00BE705B" w:rsidP="00BE705B">
      <w:pPr>
        <w:rPr>
          <w:rFonts w:asciiTheme="majorHAnsi" w:hAnsiTheme="majorHAnsi"/>
          <w:sz w:val="24"/>
          <w:szCs w:val="24"/>
        </w:rPr>
      </w:pPr>
    </w:p>
    <w:p w:rsidR="00C917D2" w:rsidRDefault="00C917D2">
      <w:pPr>
        <w:rPr>
          <w:rFonts w:asciiTheme="majorHAnsi" w:eastAsiaTheme="majorEastAsia" w:hAnsiTheme="majorHAnsi" w:cstheme="majorBidi"/>
          <w:b/>
          <w:bCs/>
          <w:color w:val="365F91" w:themeColor="accent1" w:themeShade="BF"/>
          <w:sz w:val="32"/>
          <w:szCs w:val="28"/>
        </w:rPr>
      </w:pPr>
      <w:r>
        <w:br w:type="page"/>
      </w:r>
    </w:p>
    <w:p w:rsidR="00F43481" w:rsidRDefault="00530D8A" w:rsidP="006A4D19">
      <w:pPr>
        <w:pStyle w:val="Heading1"/>
      </w:pPr>
      <w:r>
        <w:lastRenderedPageBreak/>
        <w:t>Executive Summary</w:t>
      </w:r>
    </w:p>
    <w:p w:rsidR="00F43481" w:rsidRDefault="00F43481" w:rsidP="006A4D19"/>
    <w:p w:rsidR="00EE1A39" w:rsidRDefault="00EE1A39" w:rsidP="00D4005A">
      <w:pPr>
        <w:pStyle w:val="Heading2"/>
        <w:spacing w:after="240"/>
      </w:pPr>
      <w:r>
        <w:t>Background</w:t>
      </w:r>
    </w:p>
    <w:p w:rsidR="0056543A" w:rsidRDefault="0056543A" w:rsidP="006A4D19">
      <w:r>
        <w:t xml:space="preserve">Access to </w:t>
      </w:r>
      <w:r w:rsidR="000A1DA1">
        <w:t xml:space="preserve">dental </w:t>
      </w:r>
      <w:r>
        <w:t>care continues as a major topic of interest among health organizations, state departments of health</w:t>
      </w:r>
      <w:r w:rsidR="00563CEF">
        <w:t>,</w:t>
      </w:r>
      <w:r>
        <w:t xml:space="preserve"> state oral health programs, and the public. </w:t>
      </w:r>
      <w:r w:rsidR="0002521A">
        <w:t xml:space="preserve">This includes </w:t>
      </w:r>
      <w:r>
        <w:t xml:space="preserve">the use of hospital emergency departments (EDs) for </w:t>
      </w:r>
      <w:r w:rsidR="000A1DA1">
        <w:t xml:space="preserve">dental </w:t>
      </w:r>
      <w:r>
        <w:t xml:space="preserve">care. Though some ED usage for </w:t>
      </w:r>
      <w:r w:rsidR="000A1DA1">
        <w:t xml:space="preserve">dental </w:t>
      </w:r>
      <w:r>
        <w:t>care due to oral trauma</w:t>
      </w:r>
      <w:r w:rsidR="00D65EDA">
        <w:t xml:space="preserve"> can be expected,</w:t>
      </w:r>
      <w:r>
        <w:t xml:space="preserve"> particularly </w:t>
      </w:r>
      <w:r w:rsidR="00380DAA">
        <w:t xml:space="preserve">for </w:t>
      </w:r>
      <w:r>
        <w:t>oral traum</w:t>
      </w:r>
      <w:r w:rsidR="00563CEF">
        <w:t>a</w:t>
      </w:r>
      <w:r>
        <w:t xml:space="preserve"> occurring during non-business hours and </w:t>
      </w:r>
      <w:r w:rsidR="00D65EDA">
        <w:t xml:space="preserve">over weekends when many primary </w:t>
      </w:r>
      <w:r w:rsidR="000A1DA1">
        <w:t xml:space="preserve">dental </w:t>
      </w:r>
      <w:r w:rsidR="00D65EDA">
        <w:t xml:space="preserve">care offices and clinics are not open, a large </w:t>
      </w:r>
      <w:r w:rsidR="0002521A">
        <w:t xml:space="preserve">proportion of </w:t>
      </w:r>
      <w:r w:rsidR="00D65EDA">
        <w:t>oral problems presenting at EDs are not a result of trauma</w:t>
      </w:r>
      <w:r w:rsidR="00563CEF">
        <w:t>.</w:t>
      </w:r>
      <w:r w:rsidR="00D65EDA">
        <w:t xml:space="preserve"> </w:t>
      </w:r>
      <w:r w:rsidR="00563CEF">
        <w:t xml:space="preserve">These non-traumatic dental conditions (NTDCs) </w:t>
      </w:r>
      <w:r w:rsidR="009619F8">
        <w:t>can</w:t>
      </w:r>
      <w:r w:rsidR="00563CEF">
        <w:t xml:space="preserve"> be treated </w:t>
      </w:r>
      <w:r w:rsidR="00D65EDA">
        <w:t>more effectively</w:t>
      </w:r>
      <w:r w:rsidR="009619F8">
        <w:t>,</w:t>
      </w:r>
      <w:r w:rsidR="00D65EDA">
        <w:t xml:space="preserve"> </w:t>
      </w:r>
      <w:r w:rsidR="009619F8">
        <w:t xml:space="preserve">or prevented altogether, </w:t>
      </w:r>
      <w:r w:rsidR="00D65EDA">
        <w:t>through regular dental care in</w:t>
      </w:r>
      <w:r w:rsidR="00563CEF">
        <w:t xml:space="preserve"> a</w:t>
      </w:r>
      <w:r w:rsidR="00D65EDA">
        <w:t xml:space="preserve"> primary </w:t>
      </w:r>
      <w:r w:rsidR="000A1DA1">
        <w:t>dental</w:t>
      </w:r>
      <w:r w:rsidR="00D65EDA">
        <w:t xml:space="preserve"> care setting. Many investigators are exploring potential cost savings and improvements in quality of life through interventions designed to prevent or divert people from using EDs for oral problems</w:t>
      </w:r>
      <w:r w:rsidR="006E5A99">
        <w:t>, especially for NTDCs</w:t>
      </w:r>
      <w:r w:rsidR="00D65EDA">
        <w:t xml:space="preserve">. </w:t>
      </w:r>
    </w:p>
    <w:p w:rsidR="00D65EDA" w:rsidRDefault="00D65EDA" w:rsidP="006A4D19">
      <w:r>
        <w:t xml:space="preserve">As with most public health problems, the first steps in addressing </w:t>
      </w:r>
      <w:r w:rsidR="00563CEF">
        <w:t>the issue are</w:t>
      </w:r>
      <w:r>
        <w:t xml:space="preserve"> </w:t>
      </w:r>
      <w:r w:rsidR="00563CEF">
        <w:t xml:space="preserve">to confirm </w:t>
      </w:r>
      <w:r>
        <w:t xml:space="preserve">its existence and quantify its extent. </w:t>
      </w:r>
      <w:r w:rsidR="00563CEF">
        <w:t>P</w:t>
      </w:r>
      <w:r w:rsidR="00FC15AB">
        <w:t>roblems arise</w:t>
      </w:r>
      <w:r w:rsidR="004E20FA">
        <w:t>,</w:t>
      </w:r>
      <w:r w:rsidR="00FC15AB">
        <w:t xml:space="preserve"> however, when datasets and methods vary, </w:t>
      </w:r>
      <w:r w:rsidR="00563CEF">
        <w:t xml:space="preserve">resulting in </w:t>
      </w:r>
      <w:r w:rsidR="00FC15AB">
        <w:t xml:space="preserve">a muddied picture of the </w:t>
      </w:r>
      <w:r w:rsidR="00563CEF">
        <w:t xml:space="preserve">problem’s </w:t>
      </w:r>
      <w:r w:rsidR="00FC15AB">
        <w:t xml:space="preserve">extent, distribution, and </w:t>
      </w:r>
      <w:r w:rsidR="00563CEF">
        <w:t>caus</w:t>
      </w:r>
      <w:r w:rsidR="00E8675F">
        <w:t>al or predictive factors</w:t>
      </w:r>
      <w:r w:rsidR="00563CEF">
        <w:t xml:space="preserve">. </w:t>
      </w:r>
      <w:r w:rsidR="00FC15AB">
        <w:t xml:space="preserve">  </w:t>
      </w:r>
      <w:r>
        <w:t xml:space="preserve"> </w:t>
      </w:r>
    </w:p>
    <w:p w:rsidR="00FC15AB" w:rsidRDefault="00FC15AB" w:rsidP="00D4005A">
      <w:pPr>
        <w:pStyle w:val="Heading2"/>
        <w:spacing w:after="240"/>
      </w:pPr>
      <w:r>
        <w:t>Purpose of the Report</w:t>
      </w:r>
    </w:p>
    <w:p w:rsidR="006E5A99" w:rsidRDefault="0002521A" w:rsidP="006A4D19">
      <w:r>
        <w:t xml:space="preserve">The </w:t>
      </w:r>
      <w:r w:rsidR="00FC15AB">
        <w:t xml:space="preserve">DentaQuest Foundation </w:t>
      </w:r>
      <w:r>
        <w:t xml:space="preserve">funded </w:t>
      </w:r>
      <w:r w:rsidR="004E6F72">
        <w:t>the Association of</w:t>
      </w:r>
      <w:r w:rsidR="00FC15AB">
        <w:t xml:space="preserve"> State and Territorial Dental Directors </w:t>
      </w:r>
      <w:r w:rsidR="00AF439C" w:rsidRPr="00F07929">
        <w:t xml:space="preserve">from </w:t>
      </w:r>
      <w:r w:rsidR="00F07929" w:rsidRPr="00F07929">
        <w:rPr>
          <w:rFonts w:ascii="Calibri" w:hAnsi="Calibri"/>
        </w:rPr>
        <w:t>December 1, 2014 through November 30, 2015</w:t>
      </w:r>
      <w:r w:rsidR="00F07929">
        <w:rPr>
          <w:rFonts w:ascii="Calibri" w:hAnsi="Calibri"/>
          <w:color w:val="1F497D"/>
        </w:rPr>
        <w:t xml:space="preserve"> </w:t>
      </w:r>
      <w:r w:rsidR="00AF439C" w:rsidRPr="00F07929">
        <w:t>t</w:t>
      </w:r>
      <w:r w:rsidR="00AF439C">
        <w:t xml:space="preserve">o </w:t>
      </w:r>
      <w:r w:rsidR="00FC15AB">
        <w:t xml:space="preserve">search the scientific literature and online sources for reports on the </w:t>
      </w:r>
      <w:r>
        <w:t xml:space="preserve">use </w:t>
      </w:r>
      <w:r w:rsidR="00FC15AB">
        <w:t>of</w:t>
      </w:r>
      <w:r>
        <w:t xml:space="preserve"> EDs for </w:t>
      </w:r>
      <w:r w:rsidR="000A1DA1">
        <w:t xml:space="preserve">dental </w:t>
      </w:r>
      <w:r w:rsidR="00FC15AB">
        <w:t xml:space="preserve">care. </w:t>
      </w:r>
      <w:r w:rsidR="004E6F72">
        <w:t xml:space="preserve">The intended purpose of this project </w:t>
      </w:r>
      <w:r w:rsidR="004E20FA">
        <w:t>i</w:t>
      </w:r>
      <w:r w:rsidR="004E6F72">
        <w:t xml:space="preserve">s to fully explore </w:t>
      </w:r>
      <w:r w:rsidR="00C66973">
        <w:t>the extent of variation in the different aspects</w:t>
      </w:r>
      <w:r w:rsidR="00884A1F">
        <w:t xml:space="preserve"> of research conducted, including target populations, outcomes of interest, predictive factors investigated, </w:t>
      </w:r>
      <w:proofErr w:type="gramStart"/>
      <w:r w:rsidR="00884A1F">
        <w:t>data</w:t>
      </w:r>
      <w:proofErr w:type="gramEnd"/>
      <w:r w:rsidR="00884A1F">
        <w:t xml:space="preserve"> sources used, and specific research methods employed including the diagnostic codes used in defining ED </w:t>
      </w:r>
      <w:r w:rsidR="000A1DA1">
        <w:t xml:space="preserve">dental </w:t>
      </w:r>
      <w:r w:rsidR="00884A1F">
        <w:t xml:space="preserve">care. This report presents the findings of the investigation, summarizes the positive and negative aspects of the findings, and provides recommendations on the conduct of </w:t>
      </w:r>
      <w:r w:rsidR="006E5A99">
        <w:t>future research. Specifically, standardization of methodology, to the extent possible, is recommended to provide for consistency in data collection, analysis, and reporting, and to aid in the collection of data for state and national surveillance of ED dental care.</w:t>
      </w:r>
      <w:r>
        <w:t xml:space="preserve"> Standardized</w:t>
      </w:r>
      <w:r w:rsidR="006E5A99">
        <w:t xml:space="preserve"> surveillance</w:t>
      </w:r>
      <w:r>
        <w:t xml:space="preserve"> of</w:t>
      </w:r>
      <w:r w:rsidR="006E5A99">
        <w:t xml:space="preserve"> </w:t>
      </w:r>
      <w:r>
        <w:t xml:space="preserve">the use of </w:t>
      </w:r>
      <w:r w:rsidR="006E5A99">
        <w:t>ED</w:t>
      </w:r>
      <w:r>
        <w:t>s</w:t>
      </w:r>
      <w:r w:rsidR="006E5A99">
        <w:t xml:space="preserve"> for NTDCs w</w:t>
      </w:r>
      <w:r>
        <w:t>ould</w:t>
      </w:r>
      <w:r w:rsidR="006E5A99">
        <w:t xml:space="preserve"> </w:t>
      </w:r>
      <w:r>
        <w:t>support</w:t>
      </w:r>
      <w:r w:rsidR="006E5A99">
        <w:t xml:space="preserve"> national tracking and provide states with actionable data to plan and implement effective interventions.</w:t>
      </w:r>
    </w:p>
    <w:p w:rsidR="006E5A99" w:rsidRDefault="004E20FA" w:rsidP="00D4005A">
      <w:pPr>
        <w:pStyle w:val="Heading2"/>
        <w:spacing w:after="240"/>
      </w:pPr>
      <w:r>
        <w:t xml:space="preserve">Research </w:t>
      </w:r>
      <w:r w:rsidR="006E5A99">
        <w:t>Methods</w:t>
      </w:r>
    </w:p>
    <w:p w:rsidR="003670B9" w:rsidRDefault="00773A05" w:rsidP="006A4D19">
      <w:pPr>
        <w:rPr>
          <w:rFonts w:cs="Arial"/>
          <w:b/>
          <w:bCs/>
          <w:color w:val="222222"/>
          <w:shd w:val="clear" w:color="auto" w:fill="FFFFFF"/>
        </w:rPr>
      </w:pPr>
      <w:r>
        <w:t>Information on</w:t>
      </w:r>
      <w:r w:rsidR="005B4B6E">
        <w:t xml:space="preserve"> ED dental care investigations</w:t>
      </w:r>
      <w:r>
        <w:t xml:space="preserve"> was gathered and</w:t>
      </w:r>
      <w:r w:rsidR="005B4B6E">
        <w:t xml:space="preserve"> thorough</w:t>
      </w:r>
      <w:r>
        <w:t>ly evaluated</w:t>
      </w:r>
      <w:r w:rsidR="005B4B6E">
        <w:t xml:space="preserve">.  </w:t>
      </w:r>
      <w:r>
        <w:t>S</w:t>
      </w:r>
      <w:r w:rsidR="005B4B6E">
        <w:t>earches of the scientific literature in published scien</w:t>
      </w:r>
      <w:r>
        <w:t>tific journals and posted internet reports focusing</w:t>
      </w:r>
      <w:r w:rsidR="005B4B6E">
        <w:t xml:space="preserve"> on government or organization websites </w:t>
      </w:r>
      <w:r w:rsidR="002E0AA4">
        <w:t>was conducted.</w:t>
      </w:r>
      <w:r w:rsidR="005B4B6E">
        <w:t xml:space="preserve"> The </w:t>
      </w:r>
      <w:r w:rsidR="00186E08">
        <w:t xml:space="preserve">scientific literature search involved multiple searches in </w:t>
      </w:r>
      <w:proofErr w:type="spellStart"/>
      <w:r w:rsidR="00186E08">
        <w:t>PubMed</w:t>
      </w:r>
      <w:proofErr w:type="spellEnd"/>
      <w:r w:rsidR="0037317B">
        <w:t xml:space="preserve"> using d</w:t>
      </w:r>
      <w:r w:rsidR="00186E08">
        <w:t>ifferent comb</w:t>
      </w:r>
      <w:r w:rsidR="0037317B">
        <w:t>inations of terms</w:t>
      </w:r>
      <w:r w:rsidR="002E0AA4" w:rsidRPr="002E0AA4">
        <w:rPr>
          <w:rFonts w:cs="Arial"/>
          <w:color w:val="222222"/>
          <w:shd w:val="clear" w:color="auto" w:fill="FFFFFF"/>
        </w:rPr>
        <w:t xml:space="preserve"> </w:t>
      </w:r>
      <w:r w:rsidR="004735FD">
        <w:rPr>
          <w:rFonts w:cs="Arial"/>
          <w:color w:val="222222"/>
          <w:shd w:val="clear" w:color="auto" w:fill="FFFFFF"/>
        </w:rPr>
        <w:t>to discover</w:t>
      </w:r>
      <w:r w:rsidR="0037317B" w:rsidRPr="006A4D19">
        <w:rPr>
          <w:rFonts w:cs="Arial"/>
          <w:color w:val="222222"/>
          <w:shd w:val="clear" w:color="auto" w:fill="FFFFFF"/>
        </w:rPr>
        <w:t xml:space="preserve"> studies related to different aspects of </w:t>
      </w:r>
      <w:r w:rsidR="000A1DA1">
        <w:rPr>
          <w:rFonts w:cs="Arial"/>
          <w:color w:val="222222"/>
          <w:shd w:val="clear" w:color="auto" w:fill="FFFFFF"/>
        </w:rPr>
        <w:t xml:space="preserve">dental </w:t>
      </w:r>
      <w:r w:rsidR="0037317B" w:rsidRPr="006A4D19">
        <w:rPr>
          <w:rFonts w:cs="Arial"/>
          <w:color w:val="222222"/>
          <w:shd w:val="clear" w:color="auto" w:fill="FFFFFF"/>
        </w:rPr>
        <w:t>care provided in emergency settings.</w:t>
      </w:r>
      <w:r w:rsidR="002E0AA4">
        <w:rPr>
          <w:rFonts w:cs="Arial"/>
          <w:color w:val="222222"/>
          <w:shd w:val="clear" w:color="auto" w:fill="FFFFFF"/>
        </w:rPr>
        <w:t xml:space="preserve"> </w:t>
      </w:r>
      <w:r w:rsidR="0037317B" w:rsidRPr="00010629">
        <w:rPr>
          <w:rFonts w:cs="Arial"/>
          <w:color w:val="222222"/>
          <w:shd w:val="clear" w:color="auto" w:fill="FFFFFF"/>
        </w:rPr>
        <w:t>A</w:t>
      </w:r>
      <w:r w:rsidR="002E0AA4">
        <w:rPr>
          <w:rFonts w:cs="Arial"/>
          <w:color w:val="222222"/>
          <w:shd w:val="clear" w:color="auto" w:fill="FFFFFF"/>
        </w:rPr>
        <w:t>n ongoing</w:t>
      </w:r>
      <w:r w:rsidR="0037317B" w:rsidRPr="00010629">
        <w:rPr>
          <w:rFonts w:cs="Arial"/>
          <w:color w:val="222222"/>
          <w:shd w:val="clear" w:color="auto" w:fill="FFFFFF"/>
        </w:rPr>
        <w:t xml:space="preserve"> search was also </w:t>
      </w:r>
      <w:r w:rsidR="004E20FA">
        <w:rPr>
          <w:rFonts w:cs="Arial"/>
          <w:color w:val="222222"/>
          <w:shd w:val="clear" w:color="auto" w:fill="FFFFFF"/>
        </w:rPr>
        <w:t>established</w:t>
      </w:r>
      <w:r w:rsidR="0037317B" w:rsidRPr="00010629">
        <w:rPr>
          <w:rFonts w:cs="Arial"/>
          <w:color w:val="222222"/>
          <w:shd w:val="clear" w:color="auto" w:fill="FFFFFF"/>
        </w:rPr>
        <w:t xml:space="preserve"> </w:t>
      </w:r>
      <w:r w:rsidR="005B4B6E" w:rsidRPr="005B4B6E">
        <w:rPr>
          <w:rFonts w:cs="Arial"/>
          <w:color w:val="222222"/>
          <w:shd w:val="clear" w:color="auto" w:fill="FFFFFF"/>
        </w:rPr>
        <w:t>through an</w:t>
      </w:r>
      <w:r w:rsidR="0037317B" w:rsidRPr="00010629">
        <w:rPr>
          <w:rFonts w:cs="Arial"/>
          <w:color w:val="222222"/>
          <w:shd w:val="clear" w:color="auto" w:fill="FFFFFF"/>
        </w:rPr>
        <w:t xml:space="preserve"> account with “My NCBI,” the National Center for Biotechnology Information (</w:t>
      </w:r>
      <w:hyperlink r:id="rId9" w:tgtFrame="_blank" w:history="1">
        <w:r w:rsidR="0037317B" w:rsidRPr="00010629">
          <w:rPr>
            <w:rStyle w:val="Hyperlink"/>
            <w:rFonts w:cs="Arial"/>
            <w:color w:val="1155CC"/>
            <w:shd w:val="clear" w:color="auto" w:fill="FFFFFF"/>
          </w:rPr>
          <w:t>NCBI</w:t>
        </w:r>
      </w:hyperlink>
      <w:r w:rsidR="0037317B" w:rsidRPr="00010629">
        <w:rPr>
          <w:rFonts w:cs="Arial"/>
          <w:color w:val="222222"/>
          <w:shd w:val="clear" w:color="auto" w:fill="FFFFFF"/>
        </w:rPr>
        <w:t xml:space="preserve">) at the US National Library of </w:t>
      </w:r>
      <w:r w:rsidR="0037317B" w:rsidRPr="00010629">
        <w:rPr>
          <w:rFonts w:cs="Arial"/>
          <w:color w:val="222222"/>
          <w:shd w:val="clear" w:color="auto" w:fill="FFFFFF"/>
        </w:rPr>
        <w:lastRenderedPageBreak/>
        <w:t>Medicine (</w:t>
      </w:r>
      <w:hyperlink r:id="rId10" w:tgtFrame="_blank" w:history="1">
        <w:r w:rsidR="0037317B" w:rsidRPr="00010629">
          <w:rPr>
            <w:rStyle w:val="Hyperlink"/>
            <w:rFonts w:cs="Arial"/>
            <w:color w:val="1155CC"/>
            <w:shd w:val="clear" w:color="auto" w:fill="FFFFFF"/>
          </w:rPr>
          <w:t>NLM</w:t>
        </w:r>
      </w:hyperlink>
      <w:r w:rsidR="0037317B" w:rsidRPr="00010629">
        <w:rPr>
          <w:rFonts w:cs="Arial"/>
          <w:color w:val="222222"/>
          <w:shd w:val="clear" w:color="auto" w:fill="FFFFFF"/>
        </w:rPr>
        <w:t xml:space="preserve">). </w:t>
      </w:r>
      <w:r w:rsidR="002E0AA4">
        <w:rPr>
          <w:rFonts w:cs="Arial"/>
          <w:color w:val="222222"/>
          <w:shd w:val="clear" w:color="auto" w:fill="FFFFFF"/>
        </w:rPr>
        <w:t xml:space="preserve">This </w:t>
      </w:r>
      <w:r w:rsidR="005B4B6E">
        <w:rPr>
          <w:rFonts w:cs="Arial"/>
          <w:color w:val="222222"/>
          <w:shd w:val="clear" w:color="auto" w:fill="FFFFFF"/>
        </w:rPr>
        <w:t xml:space="preserve">provided </w:t>
      </w:r>
      <w:r w:rsidR="007A3FC0">
        <w:rPr>
          <w:rFonts w:cs="Arial"/>
          <w:color w:val="222222"/>
          <w:shd w:val="clear" w:color="auto" w:fill="FFFFFF"/>
        </w:rPr>
        <w:t xml:space="preserve">a comprehensive listing of </w:t>
      </w:r>
      <w:r w:rsidR="005B4B6E">
        <w:rPr>
          <w:rFonts w:cs="Arial"/>
          <w:color w:val="222222"/>
          <w:shd w:val="clear" w:color="auto" w:fill="FFFFFF"/>
        </w:rPr>
        <w:t xml:space="preserve">the </w:t>
      </w:r>
      <w:r w:rsidR="005B4B6E" w:rsidRPr="00D935A7">
        <w:rPr>
          <w:rFonts w:cs="Arial"/>
          <w:color w:val="222222"/>
          <w:shd w:val="clear" w:color="auto" w:fill="FFFFFF"/>
        </w:rPr>
        <w:t>most recent</w:t>
      </w:r>
      <w:r w:rsidR="005B4B6E">
        <w:rPr>
          <w:rFonts w:cs="Arial"/>
          <w:color w:val="222222"/>
          <w:shd w:val="clear" w:color="auto" w:fill="FFFFFF"/>
        </w:rPr>
        <w:t xml:space="preserve"> publications</w:t>
      </w:r>
      <w:r w:rsidR="00D935A7">
        <w:rPr>
          <w:rFonts w:cs="Arial"/>
          <w:color w:val="222222"/>
          <w:shd w:val="clear" w:color="auto" w:fill="FFFFFF"/>
        </w:rPr>
        <w:t xml:space="preserve"> through October, 2015</w:t>
      </w:r>
      <w:r w:rsidR="005B4B6E">
        <w:rPr>
          <w:rFonts w:cs="Arial"/>
          <w:color w:val="222222"/>
          <w:shd w:val="clear" w:color="auto" w:fill="FFFFFF"/>
        </w:rPr>
        <w:t>.</w:t>
      </w:r>
      <w:r w:rsidR="0037317B" w:rsidRPr="00010629">
        <w:rPr>
          <w:rFonts w:cs="Arial"/>
          <w:color w:val="222222"/>
          <w:shd w:val="clear" w:color="auto" w:fill="FFFFFF"/>
        </w:rPr>
        <w:t xml:space="preserve"> </w:t>
      </w:r>
    </w:p>
    <w:p w:rsidR="003670B9" w:rsidRDefault="003670B9" w:rsidP="003670B9">
      <w:r>
        <w:rPr>
          <w:rFonts w:cs="Arial"/>
          <w:bCs/>
          <w:color w:val="222222"/>
          <w:shd w:val="clear" w:color="auto" w:fill="FFFFFF"/>
        </w:rPr>
        <w:t xml:space="preserve">The search for online publications involved Google searching. </w:t>
      </w:r>
      <w:r>
        <w:t xml:space="preserve">The </w:t>
      </w:r>
      <w:r w:rsidR="002E0AA4">
        <w:t xml:space="preserve">searches included both general and more specific search code, with more specific searches limited </w:t>
      </w:r>
      <w:r>
        <w:t xml:space="preserve">to online posting </w:t>
      </w:r>
      <w:r w:rsidR="007A3FC0">
        <w:t>on</w:t>
      </w:r>
      <w:r w:rsidR="002E0AA4">
        <w:t xml:space="preserve"> government and </w:t>
      </w:r>
      <w:r>
        <w:t>organization we</w:t>
      </w:r>
      <w:r w:rsidR="002E0AA4">
        <w:t>bsites</w:t>
      </w:r>
      <w:r w:rsidR="004E20FA">
        <w:t>,</w:t>
      </w:r>
      <w:r w:rsidR="002E0AA4">
        <w:t xml:space="preserve"> </w:t>
      </w:r>
      <w:r>
        <w:t xml:space="preserve">filtering out general opinion and other non-scientific postings on the subject. </w:t>
      </w:r>
    </w:p>
    <w:p w:rsidR="0023455B" w:rsidRDefault="003670B9" w:rsidP="003670B9">
      <w:r>
        <w:t>The resulting collection of studies from these searches w</w:t>
      </w:r>
      <w:r w:rsidR="007A3FC0">
        <w:t>as</w:t>
      </w:r>
      <w:r>
        <w:t xml:space="preserve"> then systematically reviewed to determine the </w:t>
      </w:r>
      <w:r w:rsidR="002E0AA4">
        <w:t xml:space="preserve">specific population and research design aspects </w:t>
      </w:r>
      <w:r w:rsidR="007A3FC0">
        <w:t>for each study</w:t>
      </w:r>
      <w:r w:rsidR="002E0AA4">
        <w:t>. Findings were summarized and m</w:t>
      </w:r>
      <w:r w:rsidR="0023455B">
        <w:t>ethods compared to ex</w:t>
      </w:r>
      <w:r w:rsidR="002E0AA4">
        <w:t xml:space="preserve">plore </w:t>
      </w:r>
      <w:r w:rsidR="0023455B">
        <w:t>similar</w:t>
      </w:r>
      <w:r w:rsidR="002E0AA4">
        <w:t>ities and differences</w:t>
      </w:r>
      <w:r w:rsidR="0023455B">
        <w:t xml:space="preserve">. </w:t>
      </w:r>
      <w:r w:rsidR="002E0AA4">
        <w:t>Findings were evaluated to form</w:t>
      </w:r>
      <w:r w:rsidR="0023455B">
        <w:t xml:space="preserve"> conclusions and recommendations </w:t>
      </w:r>
      <w:r w:rsidR="002E0AA4">
        <w:t>for fu</w:t>
      </w:r>
      <w:r w:rsidR="006A4D19">
        <w:t>ture research and investigation</w:t>
      </w:r>
      <w:r w:rsidR="0023455B">
        <w:t>.</w:t>
      </w:r>
    </w:p>
    <w:p w:rsidR="0023455B" w:rsidRDefault="0023455B" w:rsidP="00D4005A">
      <w:pPr>
        <w:pStyle w:val="Heading2"/>
        <w:spacing w:after="240"/>
      </w:pPr>
      <w:r>
        <w:t>Summary of Findings</w:t>
      </w:r>
    </w:p>
    <w:p w:rsidR="00973F41" w:rsidRDefault="00973F41" w:rsidP="00010629">
      <w:pPr>
        <w:pStyle w:val="ListParagraph"/>
        <w:numPr>
          <w:ilvl w:val="0"/>
          <w:numId w:val="18"/>
        </w:numPr>
      </w:pPr>
      <w:r>
        <w:t>Investigations varied widely in terms of target populations of interest. Target populations ranged from national</w:t>
      </w:r>
      <w:r w:rsidR="000A06AD">
        <w:t>,</w:t>
      </w:r>
      <w:r>
        <w:t xml:space="preserve"> state</w:t>
      </w:r>
      <w:r w:rsidR="000A06AD">
        <w:t>,</w:t>
      </w:r>
      <w:r>
        <w:t xml:space="preserve"> </w:t>
      </w:r>
      <w:r w:rsidR="000A06AD">
        <w:t>and</w:t>
      </w:r>
      <w:r>
        <w:t xml:space="preserve"> local level</w:t>
      </w:r>
      <w:r w:rsidR="000A06AD">
        <w:t>s</w:t>
      </w:r>
      <w:r w:rsidR="000D4C95">
        <w:t xml:space="preserve"> </w:t>
      </w:r>
      <w:r>
        <w:t>down to a single hospital or ED. Some target populations were further defined by limiting the study population to those with specific demographic or other characteristics, or by specific aspects of patient care processes or outcomes.</w:t>
      </w:r>
    </w:p>
    <w:p w:rsidR="00DA30B3" w:rsidRDefault="00973F41" w:rsidP="00010629">
      <w:pPr>
        <w:pStyle w:val="ListParagraph"/>
        <w:numPr>
          <w:ilvl w:val="0"/>
          <w:numId w:val="18"/>
        </w:numPr>
      </w:pPr>
      <w:r>
        <w:t>Investigation outcomes of interest</w:t>
      </w:r>
      <w:r w:rsidR="00DA30B3">
        <w:t xml:space="preserve"> varied widely, including</w:t>
      </w:r>
      <w:r>
        <w:t xml:space="preserve"> general access to dental</w:t>
      </w:r>
      <w:r w:rsidR="00DA30B3">
        <w:t xml:space="preserve"> care and ED use, </w:t>
      </w:r>
      <w:r>
        <w:t xml:space="preserve">counts and rates of ED general dental and NTDC usage, </w:t>
      </w:r>
      <w:r w:rsidR="00DA30B3">
        <w:t>rates of ED return visits, rates of hospital admission for dental conditions, and trends or changes in rates of ED utilization for dental care.</w:t>
      </w:r>
    </w:p>
    <w:p w:rsidR="00DA30B3" w:rsidRDefault="00DA30B3" w:rsidP="00010629">
      <w:pPr>
        <w:pStyle w:val="ListParagraph"/>
        <w:numPr>
          <w:ilvl w:val="0"/>
          <w:numId w:val="18"/>
        </w:numPr>
      </w:pPr>
      <w:r>
        <w:t>Predictive factors investigated varied widely. Though some basic demographic and insurance status predictors were commonly investigated, other factors included urban/rural status and other environmental factors, psychological factors, other concurrent conditions, and changes in insurance coverage or policy (e.g.</w:t>
      </w:r>
      <w:r w:rsidR="004E20FA">
        <w:t>,</w:t>
      </w:r>
      <w:r>
        <w:t xml:space="preserve"> adult Medicaid coverage).</w:t>
      </w:r>
    </w:p>
    <w:p w:rsidR="006B0553" w:rsidRDefault="00DA30B3" w:rsidP="00010629">
      <w:pPr>
        <w:pStyle w:val="ListParagraph"/>
        <w:numPr>
          <w:ilvl w:val="0"/>
          <w:numId w:val="18"/>
        </w:numPr>
      </w:pPr>
      <w:r>
        <w:t xml:space="preserve">Data sources for investigations varied widely, though some national and state data systems were </w:t>
      </w:r>
      <w:r w:rsidR="006B0553">
        <w:t>commonly used. Some studies (e.g.</w:t>
      </w:r>
      <w:r w:rsidR="004E20FA">
        <w:t>,</w:t>
      </w:r>
      <w:r w:rsidR="006B0553">
        <w:t xml:space="preserve"> local hospital studies) used different sources of data but ha</w:t>
      </w:r>
      <w:r w:rsidR="000A06AD">
        <w:t>d</w:t>
      </w:r>
      <w:r w:rsidR="006B0553">
        <w:t xml:space="preserve"> similar variable content in the datasets.</w:t>
      </w:r>
    </w:p>
    <w:p w:rsidR="006B0553" w:rsidRDefault="006B0553" w:rsidP="00010629">
      <w:pPr>
        <w:pStyle w:val="ListParagraph"/>
        <w:numPr>
          <w:ilvl w:val="0"/>
          <w:numId w:val="18"/>
        </w:numPr>
      </w:pPr>
      <w:r>
        <w:t>Specific sets of diagnosis codes used to define dental care, or more specifically, NTDCs</w:t>
      </w:r>
      <w:r w:rsidR="000D4C95">
        <w:t>,</w:t>
      </w:r>
      <w:r w:rsidR="00DA30B3">
        <w:t xml:space="preserve"> </w:t>
      </w:r>
      <w:r>
        <w:t>varied. Few investigators used exactly</w:t>
      </w:r>
      <w:r w:rsidR="000A06AD">
        <w:t xml:space="preserve"> the same</w:t>
      </w:r>
      <w:r>
        <w:t xml:space="preserve"> sets of codes. Some investigators used similar codes with slight variations, while other investigators used very different sets of codes to define the same </w:t>
      </w:r>
      <w:r w:rsidR="000A1DA1">
        <w:t xml:space="preserve">dental </w:t>
      </w:r>
      <w:r>
        <w:t>care category (e.g.</w:t>
      </w:r>
      <w:r w:rsidR="004E20FA">
        <w:t>,</w:t>
      </w:r>
      <w:r>
        <w:t xml:space="preserve"> NTDCs). </w:t>
      </w:r>
    </w:p>
    <w:p w:rsidR="00973F41" w:rsidRDefault="006B0553" w:rsidP="00010629">
      <w:pPr>
        <w:pStyle w:val="ListParagraph"/>
        <w:numPr>
          <w:ilvl w:val="0"/>
          <w:numId w:val="18"/>
        </w:numPr>
      </w:pPr>
      <w:r>
        <w:t xml:space="preserve">While there have been many investigations of </w:t>
      </w:r>
      <w:r w:rsidR="000A06AD">
        <w:t xml:space="preserve">the use of </w:t>
      </w:r>
      <w:r>
        <w:t xml:space="preserve">EDs for </w:t>
      </w:r>
      <w:r w:rsidR="000A1DA1">
        <w:t xml:space="preserve">dental </w:t>
      </w:r>
      <w:r>
        <w:t xml:space="preserve">care </w:t>
      </w:r>
      <w:r w:rsidR="000A06AD">
        <w:t xml:space="preserve">that </w:t>
      </w:r>
      <w:r>
        <w:t>explor</w:t>
      </w:r>
      <w:r w:rsidR="000A06AD">
        <w:t>ed</w:t>
      </w:r>
      <w:r>
        <w:t xml:space="preserve"> different aspects of the issue, the variation in studies and the methods employed have resulted in inconsistent data that often are not comparable. This does not allow for effective standardized surveillance </w:t>
      </w:r>
      <w:r w:rsidR="00EE1A39">
        <w:t xml:space="preserve">of ED dental care </w:t>
      </w:r>
      <w:r>
        <w:t xml:space="preserve">at the state and local levels.  </w:t>
      </w:r>
    </w:p>
    <w:p w:rsidR="00EE1A39" w:rsidRDefault="000A06AD" w:rsidP="00010629">
      <w:pPr>
        <w:pStyle w:val="ListParagraph"/>
        <w:numPr>
          <w:ilvl w:val="0"/>
          <w:numId w:val="18"/>
        </w:numPr>
      </w:pPr>
      <w:r>
        <w:t>S</w:t>
      </w:r>
      <w:r w:rsidR="00EE1A39">
        <w:t xml:space="preserve">tandardized research protocols, including data collection, analysis and reporting methods need to be developed and promoted, particularly at the state level, to ensure reliable comparable data sufficient for tracking and comparing state trends. </w:t>
      </w:r>
    </w:p>
    <w:p w:rsidR="004E20FA" w:rsidRDefault="004E20FA" w:rsidP="00973F41"/>
    <w:p w:rsidR="00CB209E" w:rsidRDefault="00CB209E" w:rsidP="00897029">
      <w:pPr>
        <w:pStyle w:val="Heading2"/>
      </w:pPr>
    </w:p>
    <w:p w:rsidR="00897029" w:rsidRDefault="004E20FA" w:rsidP="00897029">
      <w:pPr>
        <w:pStyle w:val="Heading2"/>
      </w:pPr>
      <w:bookmarkStart w:id="0" w:name="_GoBack"/>
      <w:bookmarkEnd w:id="0"/>
      <w:r w:rsidRPr="004E20FA">
        <w:t>Recommendations</w:t>
      </w:r>
      <w:r w:rsidR="00897029">
        <w:t xml:space="preserve"> Summary</w:t>
      </w:r>
    </w:p>
    <w:p w:rsidR="00BE705B" w:rsidRPr="00BE705B" w:rsidRDefault="00BE705B" w:rsidP="00BE705B"/>
    <w:p w:rsidR="00897029" w:rsidRDefault="007B0848" w:rsidP="00897029">
      <w:pPr>
        <w:pStyle w:val="ListParagraph"/>
        <w:numPr>
          <w:ilvl w:val="0"/>
          <w:numId w:val="16"/>
        </w:numPr>
      </w:pPr>
      <w:r>
        <w:t xml:space="preserve">Specifically </w:t>
      </w:r>
      <w:r w:rsidR="00897029">
        <w:t xml:space="preserve">define study populations </w:t>
      </w:r>
      <w:r>
        <w:t>of interest, assess usability of data sources, and follow good investigation protocol in assessing ED dental care and planning interventions.</w:t>
      </w:r>
    </w:p>
    <w:p w:rsidR="00897029" w:rsidRDefault="00897029" w:rsidP="00897029">
      <w:pPr>
        <w:pStyle w:val="ListParagraph"/>
        <w:numPr>
          <w:ilvl w:val="0"/>
          <w:numId w:val="16"/>
        </w:numPr>
      </w:pPr>
      <w:r>
        <w:t>Develop sets of codes and analysis methods</w:t>
      </w:r>
      <w:r w:rsidR="007B0848">
        <w:t>, including important predictive factors</w:t>
      </w:r>
      <w:r>
        <w:t xml:space="preserve"> that will most appropriately answer research questions with the underlying motivation of standardizing methods to the extent possible to allow for comparison to other studies on other populations.  </w:t>
      </w:r>
    </w:p>
    <w:p w:rsidR="00897029" w:rsidRDefault="00897029" w:rsidP="00897029">
      <w:pPr>
        <w:pStyle w:val="ListParagraph"/>
        <w:numPr>
          <w:ilvl w:val="0"/>
          <w:numId w:val="16"/>
        </w:numPr>
      </w:pPr>
      <w:r>
        <w:t xml:space="preserve">Encourage specific research on ED use for NTDCs, which includes the majority of unnecessary visits and costs and could most effectively be addressed in the primary dental care setting.     </w:t>
      </w:r>
    </w:p>
    <w:p w:rsidR="00897029" w:rsidRDefault="00897029" w:rsidP="00897029">
      <w:pPr>
        <w:pStyle w:val="ListParagraph"/>
        <w:numPr>
          <w:ilvl w:val="0"/>
          <w:numId w:val="17"/>
        </w:numPr>
      </w:pPr>
      <w:r>
        <w:t xml:space="preserve">Develop </w:t>
      </w:r>
      <w:r w:rsidR="007B0848">
        <w:t xml:space="preserve">and promote </w:t>
      </w:r>
      <w:r>
        <w:t xml:space="preserve">standardized sets of codes and analysis methods providing appropriate basic ED dental use data for state oral health surveillance systems and for state data submission to a national data repository for tracking national ED dental care, allowing for comparability across states. Additional optional data analyses can be conducted by states as desired. </w:t>
      </w:r>
    </w:p>
    <w:p w:rsidR="00897029" w:rsidRPr="00355653" w:rsidRDefault="00897029" w:rsidP="00897029">
      <w:pPr>
        <w:pStyle w:val="ListParagraph"/>
      </w:pPr>
    </w:p>
    <w:p w:rsidR="003670B9" w:rsidRPr="004E20FA" w:rsidRDefault="00181D45" w:rsidP="00973F41">
      <w:pPr>
        <w:rPr>
          <w:rFonts w:asciiTheme="majorHAnsi" w:hAnsiTheme="majorHAnsi"/>
          <w:color w:val="7030A0"/>
          <w:sz w:val="28"/>
          <w:szCs w:val="28"/>
        </w:rPr>
      </w:pPr>
      <w:r w:rsidRPr="004E20FA">
        <w:rPr>
          <w:rFonts w:asciiTheme="majorHAnsi" w:hAnsiTheme="majorHAnsi"/>
          <w:color w:val="7030A0"/>
          <w:sz w:val="28"/>
          <w:szCs w:val="28"/>
        </w:rPr>
        <w:br w:type="page"/>
      </w:r>
    </w:p>
    <w:p w:rsidR="00C56089" w:rsidRDefault="00C56089" w:rsidP="00C56089">
      <w:pPr>
        <w:pStyle w:val="Heading1"/>
      </w:pPr>
      <w:r>
        <w:lastRenderedPageBreak/>
        <w:t xml:space="preserve">Introduction </w:t>
      </w:r>
    </w:p>
    <w:p w:rsidR="00607253" w:rsidRPr="00607253" w:rsidRDefault="00607253" w:rsidP="00607253"/>
    <w:p w:rsidR="00FB4292" w:rsidRPr="00326CED" w:rsidRDefault="00FE4BF0" w:rsidP="00B94CEF">
      <w:pPr>
        <w:pStyle w:val="ListParagraph"/>
        <w:spacing w:line="276" w:lineRule="auto"/>
        <w:ind w:left="0"/>
        <w:rPr>
          <w:rFonts w:asciiTheme="minorHAnsi" w:hAnsiTheme="minorHAnsi" w:cs="Arial"/>
        </w:rPr>
      </w:pPr>
      <w:r w:rsidRPr="00326CED">
        <w:rPr>
          <w:rFonts w:asciiTheme="minorHAnsi" w:hAnsiTheme="minorHAnsi" w:cs="Arial"/>
        </w:rPr>
        <w:t xml:space="preserve">There is </w:t>
      </w:r>
      <w:r w:rsidR="00973AE2">
        <w:rPr>
          <w:rFonts w:asciiTheme="minorHAnsi" w:hAnsiTheme="minorHAnsi" w:cs="Arial"/>
        </w:rPr>
        <w:t>i</w:t>
      </w:r>
      <w:r w:rsidRPr="00326CED">
        <w:rPr>
          <w:rFonts w:asciiTheme="minorHAnsi" w:hAnsiTheme="minorHAnsi" w:cs="Arial"/>
        </w:rPr>
        <w:t>ncreasing attention</w:t>
      </w:r>
      <w:r w:rsidR="004A4632" w:rsidRPr="00326CED">
        <w:rPr>
          <w:rFonts w:asciiTheme="minorHAnsi" w:hAnsiTheme="minorHAnsi" w:cs="Arial"/>
        </w:rPr>
        <w:t xml:space="preserve"> given to</w:t>
      </w:r>
      <w:r w:rsidR="00FB4292" w:rsidRPr="00326CED">
        <w:rPr>
          <w:rFonts w:asciiTheme="minorHAnsi" w:hAnsiTheme="minorHAnsi" w:cs="Arial"/>
        </w:rPr>
        <w:t xml:space="preserve"> the use of hospital emergency </w:t>
      </w:r>
      <w:r w:rsidR="004A4632" w:rsidRPr="00326CED">
        <w:rPr>
          <w:rFonts w:asciiTheme="minorHAnsi" w:hAnsiTheme="minorHAnsi" w:cs="Arial"/>
        </w:rPr>
        <w:t xml:space="preserve">departments (EDs) for </w:t>
      </w:r>
      <w:r w:rsidR="000A1DA1">
        <w:rPr>
          <w:rFonts w:asciiTheme="minorHAnsi" w:hAnsiTheme="minorHAnsi" w:cs="Arial"/>
        </w:rPr>
        <w:t xml:space="preserve">oral </w:t>
      </w:r>
      <w:r w:rsidR="004A4632" w:rsidRPr="00326CED">
        <w:rPr>
          <w:rFonts w:asciiTheme="minorHAnsi" w:hAnsiTheme="minorHAnsi" w:cs="Arial"/>
        </w:rPr>
        <w:t>problems</w:t>
      </w:r>
      <w:r w:rsidR="004F7F2D" w:rsidRPr="00326CED">
        <w:rPr>
          <w:rFonts w:asciiTheme="minorHAnsi" w:hAnsiTheme="minorHAnsi" w:cs="Arial"/>
        </w:rPr>
        <w:t xml:space="preserve">, </w:t>
      </w:r>
      <w:r w:rsidR="00946AF7">
        <w:rPr>
          <w:rFonts w:asciiTheme="minorHAnsi" w:hAnsiTheme="minorHAnsi" w:cs="Arial"/>
        </w:rPr>
        <w:t>when</w:t>
      </w:r>
      <w:r w:rsidR="004F7F2D" w:rsidRPr="00326CED">
        <w:rPr>
          <w:rFonts w:asciiTheme="minorHAnsi" w:hAnsiTheme="minorHAnsi" w:cs="Arial"/>
        </w:rPr>
        <w:t xml:space="preserve"> care could more appropriately and less expensively </w:t>
      </w:r>
      <w:r w:rsidR="00973AE2">
        <w:rPr>
          <w:rFonts w:asciiTheme="minorHAnsi" w:hAnsiTheme="minorHAnsi" w:cs="Arial"/>
        </w:rPr>
        <w:t xml:space="preserve">be provided </w:t>
      </w:r>
      <w:r w:rsidR="004F7F2D" w:rsidRPr="00326CED">
        <w:rPr>
          <w:rFonts w:asciiTheme="minorHAnsi" w:hAnsiTheme="minorHAnsi" w:cs="Arial"/>
        </w:rPr>
        <w:t xml:space="preserve">in </w:t>
      </w:r>
      <w:r w:rsidR="00973AE2">
        <w:rPr>
          <w:rFonts w:asciiTheme="minorHAnsi" w:hAnsiTheme="minorHAnsi" w:cs="Arial"/>
        </w:rPr>
        <w:t xml:space="preserve">primary </w:t>
      </w:r>
      <w:r w:rsidR="000A1DA1">
        <w:rPr>
          <w:rFonts w:asciiTheme="minorHAnsi" w:hAnsiTheme="minorHAnsi" w:cs="Arial"/>
        </w:rPr>
        <w:t xml:space="preserve">dental </w:t>
      </w:r>
      <w:r w:rsidR="00973AE2">
        <w:rPr>
          <w:rFonts w:asciiTheme="minorHAnsi" w:hAnsiTheme="minorHAnsi" w:cs="Arial"/>
        </w:rPr>
        <w:t xml:space="preserve">care </w:t>
      </w:r>
      <w:r w:rsidR="004F7F2D" w:rsidRPr="00326CED">
        <w:rPr>
          <w:rFonts w:asciiTheme="minorHAnsi" w:hAnsiTheme="minorHAnsi" w:cs="Arial"/>
        </w:rPr>
        <w:t>settings</w:t>
      </w:r>
      <w:r w:rsidR="004A4632" w:rsidRPr="00326CED">
        <w:rPr>
          <w:rFonts w:asciiTheme="minorHAnsi" w:hAnsiTheme="minorHAnsi" w:cs="Arial"/>
        </w:rPr>
        <w:t xml:space="preserve">. </w:t>
      </w:r>
      <w:r w:rsidR="00D55758" w:rsidRPr="00326CED">
        <w:rPr>
          <w:rFonts w:asciiTheme="minorHAnsi" w:hAnsiTheme="minorHAnsi" w:cs="Arial"/>
        </w:rPr>
        <w:t>Many investigators and organizations have reported the</w:t>
      </w:r>
      <w:r w:rsidR="004A4632" w:rsidRPr="00326CED">
        <w:rPr>
          <w:rFonts w:asciiTheme="minorHAnsi" w:hAnsiTheme="minorHAnsi" w:cs="Arial"/>
        </w:rPr>
        <w:t xml:space="preserve"> numerous concerns </w:t>
      </w:r>
      <w:r w:rsidR="00D55758" w:rsidRPr="00326CED">
        <w:rPr>
          <w:rFonts w:asciiTheme="minorHAnsi" w:hAnsiTheme="minorHAnsi" w:cs="Arial"/>
        </w:rPr>
        <w:t xml:space="preserve">associated </w:t>
      </w:r>
      <w:r w:rsidR="004A4632" w:rsidRPr="00326CED">
        <w:rPr>
          <w:rFonts w:asciiTheme="minorHAnsi" w:hAnsiTheme="minorHAnsi" w:cs="Arial"/>
        </w:rPr>
        <w:t>with this phenomenon.</w:t>
      </w:r>
      <w:r w:rsidR="00E053B7" w:rsidRPr="00326CED">
        <w:rPr>
          <w:rFonts w:asciiTheme="minorHAnsi" w:hAnsiTheme="minorHAnsi" w:cs="Arial"/>
        </w:rPr>
        <w:fldChar w:fldCharType="begin">
          <w:fldData xml:space="preserve">PEVuZE5vdGU+PENpdGU+PEF1dGhvcj5TdGF0ZXM8L0F1dGhvcj48WWVhcj4yMDEyPC9ZZWFyPjxS
ZWNOdW0+OTgxPC9SZWNOdW0+PERpc3BsYXlUZXh0PigxLTQpPC9EaXNwbGF5VGV4dD48cmVjb3Jk
PjxyZWMtbnVtYmVyPjk4MTwvcmVjLW51bWJlcj48Zm9yZWlnbi1rZXlzPjxrZXkgYXBwPSJFTiIg
ZGItaWQ9IjJ2dHJyenh3bDBwenRvZXp3ZjZ4MHB4NTAwOXYwd3IyNXR3eiIgdGltZXN0YW1wPSIx
NDM4OTY3MzUxIj45ODE8L2tleT48L2ZvcmVpZ24ta2V5cz48cmVmLXR5cGUgbmFtZT0iQm9vayI+
NjwvcmVmLXR5cGU+PGNvbnRyaWJ1dG9ycz48YXV0aG9ycz48YXV0aG9yPlAuIEUuIFcuIENlbnRl
ciBvbiB0aGUgU3RhdGVzPC9hdXRob3I+PC9hdXRob3JzPjwvY29udHJpYnV0b3JzPjx0aXRsZXM+
PHRpdGxlPkEgQ29zdGx5IERlbnRhbCBEZXN0aW5hdGlvbjogSG9zcGl0YWwgQ2FyZSBNZWFucyBT
dGF0ZXMgUGF5IERlYXJseTwvdGl0bGU+PC90aXRsZXM+PGtleXdvcmRzPjxrZXl3b3JkPkdvdmVy
bm1lbnQgLSBTdGF0ZSBvciByZWdpb25hbCBnb3Zlcm5tZW50PC9rZXl3b3JkPjxrZXl3b3JkPkVj
b25vbWljIGNvbmRpdGlvbnMgYW5kIHBvbGljeSAtIEVjb25vbWljIHRoZW9yeTwva2V5d29yZD48
a2V5d29yZD5IZWFsdGggY29uZGl0aW9ucyBhbmQgcG9saWN5IC0gSG9zcGl0YWxzIGFuZCBvdGhl
ciBoZWFsdGggY2FyZSBmYWNpbGl0aWVzPC9rZXl3b3JkPjxrZXl3b3JkPkhlYWx0aCBjb25kaXRp
b25zIGFuZCBwb2xpY3kgLSBIZWFsdGggYW5kIGhlYWx0aCBwb2xpY3k8L2tleXdvcmQ+PGtleXdv
cmQ+U29jaWFsIGNvbmRpdGlvbnMgYW5kIHBvbGljeSAtIFB1YmxpYyB3ZWxmYXJlIGFuZCBzb2Np
YWwgc2VydmljZXM8L2tleXdvcmQ+PGtleXdvcmQ+QmFua2luZyBhbmQgcHVibGljIGFuZCBwcml2
YXRlIGZpbmFuY2UgLSBQdWJsaWMgZmluYW5jZTwva2V5d29yZD48a2V5d29yZD4qTWVkaWNhaWQg
cHJvZ3JhbTwva2V5d29yZD48a2V5d29yZD4qSG9zcGl0YWxzPC9rZXl3b3JkPjxrZXl3b3JkPipD
b3N0PC9rZXl3b3JkPjxrZXl3b3JkPipCdWRnZXQsIEdvdmVybm1lbnQ8L2tleXdvcmQ+PGtleXdv
cmQ+KlN0YXRlIGdvdmVybm1lbnQ8L2tleXdvcmQ+PGtleXdvcmQ+Ym9vazwva2V5d29yZD48L2tl
eXdvcmRzPjxkYXRlcz48eWVhcj4yMDEyPC95ZWFyPjxwdWItZGF0ZXM+PGRhdGU+RmViIDIwMTI8
L2RhdGU+PC9wdWItZGF0ZXM+PC9kYXRlcz48cHVibGlzaGVyPlBldyBDZW50ZXIgb24gdGhlIFN0
YXRlczwvcHVibGlzaGVyPjxhY2Nlc3Npb24tbnVtPjEyMjE0MjQ5MjQ7IDIwMTEtMzMwNDQxPC9h
Y2Nlc3Npb24tbnVtPjx1cmxzPjxyZWxhdGVkLXVybHM+PHVybD5odHRwOi8vcHJveHkubGliLnVt
aWNoLmVkdS9sb2dpbj91cmw9aHR0cDovL3NlYXJjaC5wcm9xdWVzdC5jb20vZG9jdmlldy8xMjIx
NDI0OTI0P2FjY291bnRpZD0xNDY2NzwvdXJsPjx1cmw+aHR0cDovL21nZXRpdC5saWIudW1pY2gu
ZWR1Lz9jdHhfdmVyPVozOS44OC0yMDA0JmFtcDtjdHhfZW5jPWluZm86b2ZpL2VuYzpVVEYtOCZh
bXA7cmZyX2lkPWluZm86c2lkL1BBSVMrSW50ZXJuYXRpb25hbCZhbXA7cmZ0X3ZhbF9mbXQ9aW5m
bzpvZmkvZm10OmtldjptdHg6Ym9vayZhbXA7cmZ0LmdlbnJlPWJvb2smYW1wO3JmdC5qdGl0bGU9
JmFtcDtyZnQuYXRpdGxlPSZhbXA7cmZ0LmF1PVBFVytDZW50ZXIrb24rdGhlK1N0YXRlcyZhbXA7
cmZ0LmF1bGFzdD1QRVcrQ2VudGVyK29uK3RoZStTdGF0ZXMmYW1wO3JmdC5hdWZpcnN0PSZhbXA7
cmZ0LmRhdGU9MjAxMi0wMi0wMSZhbXA7cmZ0LnZvbHVtZT0mYW1wO3JmdC5pc3N1ZT0mYW1wO3Jm
dC5zcGFnZT0mYW1wO3JmdC5pc2JuPSZhbXA7cmZ0LmJ0aXRsZT1BK0Nvc3RseStEZW50YWwrRGVz
dGluYXRpb24lM0ErSG9zcGl0YWwrQ2FyZStNZWFucytTdGF0ZXMrUGF5K0RlYXJseSZhbXA7cmZ0
LnRpdGxlPUErQ29zdGx5K0RlbnRhbCtEZXN0aW5hdGlvbiUzQStIb3NwaXRhbCtDYXJlK01lYW5z
K1N0YXRlcytQYXkrRGVhcmx5JmFtcDtyZnQuaXNzbj0mYW1wO3JmdF9pZD1pbmZvOmRvaS88L3Vy
bD48dXJsPmh0dHA6Ly93d3cucGV3c3RhdGVzLm9yZy91cGxvYWRlZEZpbGVzL1BDU19Bc3NldHMv
MjAxMi9BJTIwQ29zdGx5JTIwRGVudGFsJTIwRGVzdGluYXRpb24lMjgxJTI5LnBkZjwvdXJsPjwv
cmVsYXRlZC11cmxzPjwvdXJscz48cmVtb3RlLWRhdGFiYXNlLW5hbWU+UEFJUyBJbnRlcm5hdGlv
bmFsPC9yZW1vdGUtZGF0YWJhc2UtbmFtZT48bGFuZ3VhZ2U+RW5nbGlzaDwvbGFuZ3VhZ2U+PC9y
ZWNvcmQ+PC9DaXRlPjxDaXRlPjxBdXRob3I+QXN0b248L0F1dGhvcj48WWVhcj4yMDEzPC9ZZWFy
PjxSZWNOdW0+MjA8L1JlY051bT48cmVjb3JkPjxyZWMtbnVtYmVyPjIwPC9yZWMtbnVtYmVyPjxm
b3JlaWduLWtleXM+PGtleSBhcHA9IkVOIiBkYi1pZD0iMnZ0cnJ6eHdsMHB6dG9lendmNngwcHg1
MDA5djB3cjI1dHd6IiB0aW1lc3RhbXA9IjE0MjExNjE3OTAiPjIwPC9rZXk+PC9mb3JlaWduLWtl
eXM+PHJlZi10eXBlIG5hbWU9IkpvdXJuYWwgQXJ0aWNsZSI+MTc8L3JlZi10eXBlPjxjb250cmli
dXRvcnM+PGF1dGhvcnM+PGF1dGhvcj5Bc3RvbiwgRy48L2F1dGhvcj48L2F1dGhvcnM+PC9jb250
cmlidXRvcnM+PHRpdGxlcz48dGl0bGU+RWFzaW5nIHRoZSBiaXRlIG9uIHRoZSBFRDwvdGl0bGU+
PHNlY29uZGFyeS10aXRsZT5UcnVzdGVlPC9zZWNvbmRhcnktdGl0bGU+PGFsdC10aXRsZT5UcnVz
dGVlIDogdGhlIGpvdXJuYWwgZm9yIGhvc3BpdGFsIGdvdmVybmluZyBib2FyZHM8L2FsdC10aXRs
ZT48L3RpdGxlcz48cGVyaW9kaWNhbD48ZnVsbC10aXRsZT5UcnVzdGVlPC9mdWxsLXRpdGxlPjxh
YmJyLTE+VHJ1c3RlZSA6IHRoZSBqb3VybmFsIGZvciBob3NwaXRhbCBnb3Zlcm5pbmcgYm9hcmRz
PC9hYmJyLTE+PC9wZXJpb2RpY2FsPjxhbHQtcGVyaW9kaWNhbD48ZnVsbC10aXRsZT5UcnVzdGVl
PC9mdWxsLXRpdGxlPjxhYmJyLTE+VHJ1c3RlZSA6IHRoZSBqb3VybmFsIGZvciBob3NwaXRhbCBn
b3Zlcm5pbmcgYm9hcmRzPC9hYmJyLTE+PC9hbHQtcGVyaW9kaWNhbD48cGFnZXM+MTMtNCwgMTks
IDE8L3BhZ2VzPjx2b2x1bWU+NjY8L3ZvbHVtZT48bnVtYmVyPjEwPC9udW1iZXI+PGVkaXRpb24+
MjAxNC8wMS8yNDwvZWRpdGlvbj48a2V5d29yZHM+PGtleXdvcmQ+Q29tbXVuaXR5IE5ldHdvcmtz
PC9rZXl3b3JkPjxrZXl3b3JkPipEZW50YWwgQ2FyZTwva2V5d29yZD48a2V5d29yZD5FbWVyZ2Vu
Y3kgU2VydmljZSwgSG9zcGl0YWwvKnV0aWxpemF0aW9uPC9rZXl3b3JkPjxrZXl3b3JkPkhlYWx0
aCBTZXJ2aWNlcyBNaXN1c2UvKnByZXZlbnRpb24gJmFtcDsgY29udHJvbDwva2V5d29yZD48a2V5
d29yZD5IdW1hbnM8L2tleXdvcmQ+PGtleXdvcmQ+VW5pdGVkIFN0YXRlczwva2V5d29yZD48L2tl
eXdvcmRzPjxkYXRlcz48eWVhcj4yMDEzPC95ZWFyPjxwdWItZGF0ZXM+PGRhdGU+Tm92LURlYzwv
ZGF0ZT48L3B1Yi1kYXRlcz48L2RhdGVzPjxpc2JuPjAwNDEtMzY3NCAoUHJpbnQpJiN4RDswMDQx
LTM2NzQ8L2lzYm4+PGFjY2Vzc2lvbi1udW0+MjQ0NTAwMDk8L2FjY2Vzc2lvbi1udW0+PHVybHM+
PHJlbGF0ZWQtdXJscz48dXJsPmh0dHA6Ly9tZWRpYS5wcm9xdWVzdC5jb20vbWVkaWEvcHEvY2xh
c3NpYy9kb2MvMzE0MjQyNTM5MS9mbXQvcGkvcmVwL05PTkU/aGw9JmFtcDtjaXQlM0FhdXRoPUFz
dG9uJTJDK0dlcmkmYW1wO2NpdCUzQXRpdGxlPUVhc2luZyt0aGUrQml0ZStvbit0aGUrRUQmYW1w
O2NpdCUzQXB1Yj1UcnVzdGVlJmFtcDtjaXQlM0F2b2w9NjYmYW1wO2NpdCUzQWlzcz0xMCZhbXA7
Y2l0JTNBcGc9MTMmYW1wO2NpdCUzQWRhdGU9Tm92JTJGRGVjKzIwMTMmYW1wO2ljPXRydWUmYW1w
O2NpdCUzQXByb2Q9UHJvUXVlc3QmYW1wO19hPUNoZ3lNREUxTURFeE16RTFNVEF5TlRBMk56b3hN
emd4TnpVU0JUazFOall6R2dwUFRrVmZVMFZCVWtOSUlnOHhOREV1TWpFekxqSXlNaTR4TnprcUJU
TTBOekk1TWdveE5EWXlOemcwTkRBeU9nMUViMk4xYldWdWRFbHRZV2RsUWdFd1VnWlBibXhwYm1W
YUFrWlVZZ05RUmxScUNqSXdNVE12TVRFdk1ERnlDakl3TVRNdk1USXZNekY2QUlJQktWQXRNVEF3
TURBd01TMHhORFkyTnkxRFZWTlVUMDFGVWkweE1EQXdNREF3T0MwME1Ea3hOVFU1a2dFR1QyNXNh
VzVseWdFSFJXNWtUbTkwWmRJQkRsUnlZV1JsSUVwdmRYSnVZV3h6bWdJSFVISmxVR0ZwWktvQ0tF
OVRPa1ZOVXkxUVpHWkViMk5XYVdWM1FtRnpaUzFuWlhSTlpXUnBZVlZ5YkVadmNrbDBaVzNLQWc5
QmNuUnBZMnhsZkVabFlYUjFjbVhTQWdGWjRnSUJUdklDQUElM0QlM0QmYW1wO19zPTJqY3RxSWow
VUxZbU5wR2RNJTJCTWxzSWx4Q2NZJTNEPC91cmw+PC9yZWxhdGVkLXVybHM+PC91cmxzPjxyZW1v
dGUtZGF0YWJhc2UtcHJvdmlkZXI+TkxNPC9yZW1vdGUtZGF0YWJhc2UtcHJvdmlkZXI+PGxhbmd1
YWdlPmVuZzwvbGFuZ3VhZ2U+PC9yZWNvcmQ+PC9DaXRlPjxDaXRlPjxBdXRob3I+TmFsbGlhaDwv
QXV0aG9yPjxZZWFyPjIwMTQ8L1llYXI+PFJlY051bT43ODM8L1JlY051bT48cmVjb3JkPjxyZWMt
bnVtYmVyPjc4MzwvcmVjLW51bWJlcj48Zm9yZWlnbi1rZXlzPjxrZXkgYXBwPSJFTiIgZGItaWQ9
IjJ2dHJyenh3bDBwenRvZXp3ZjZ4MHB4NTAwOXYwd3IyNXR3eiIgdGltZXN0YW1wPSIxNDM4MjAy
MjI0Ij43ODM8L2tleT48L2ZvcmVpZ24ta2V5cz48cmVmLXR5cGUgbmFtZT0iSm91cm5hbCBBcnRp
Y2xlIj4xNzwvcmVmLXR5cGU+PGNvbnRyaWJ1dG9ycz48YXV0aG9ycz48YXV0aG9yPk5hbGxpYWgs
IFIuIFAuPC9hdXRob3I+PGF1dGhvcj5BbGxhcmVkZHksIFYuPC9hdXRob3I+PGF1dGhvcj5BbGxh
cmVkZHksIFYuPC9hdXRob3I+PC9hdXRob3JzPjwvY29udHJpYnV0b3JzPjxhdXRoLWFkZHJlc3M+
RGVwYXJ0bWVudCBvZiBHbG9iYWwgSGVhbHRoLCBIYXJ2YXJkIFNjaG9vbCBvZiBEZW50YWwgTWVk
aWNpbmUsIDE4OCBMb25nd29vZCBBdmVudWUsIEJvc3RvbiwgTUEgMDIxMTUsIFVuaXRlZCBTdGF0
ZXMuJiN4RDtEZXBhcnRtZW50IG9mIFBhZWRpYXRyaWMgQ3JpdGljYWwgQ2FyZSwgQ2FzZSBXZXN0
ZXJuIFJlc2VydmUgVW5pdmVyc2l0eSBTY2hvb2wgb2YgTWVkaWNpbmUsIDExMTAwIEV1Y2xpZCBB
dmUsIENsZXZlbGFuZCwgT0ggNDQxMDY1LCBVbml0ZWQgU3RhdGVzLiYjeEQ7RGVwYXJ0bWVudCBv
ZiBPcnRob2RvbnRpY3MsIENvbGxlZ2Ugb2YgRGVudGlzdHJ5IC0gVGhlIFVuaXZlcnNpdHkgb2Yg
SW93YSwgODAxIE5ld3RvbiBSb2FkLCBJb3dhIENpdHksIElBIDUyMjQyLCBVbml0ZWQgU3RhdGVz
LjwvYXV0aC1hZGRyZXNzPjx0aXRsZXM+PHRpdGxlPkRlbnRpc3RzIGluIHRoZSBVUyBzaG91bGQg
YmUgaW50ZWdyYXRlZCBpbnRvIHRoZSBob3NwaXRhbCB0ZWFtPC90aXRsZT48c2Vjb25kYXJ5LXRp
dGxlPkJyIERlbnQgSjwvc2Vjb25kYXJ5LXRpdGxlPjxhbHQtdGl0bGU+QnJpdGlzaCBkZW50YWwg
am91cm5hbDwvYWx0LXRpdGxlPjwvdGl0bGVzPjxwZXJpb2RpY2FsPjxmdWxsLXRpdGxlPkJyIERl
bnQgSjwvZnVsbC10aXRsZT48YWJici0xPkJyaXRpc2ggZGVudGFsIGpvdXJuYWw8L2FiYnItMT48
L3BlcmlvZGljYWw+PGFsdC1wZXJpb2RpY2FsPjxmdWxsLXRpdGxlPkJyIERlbnQgSjwvZnVsbC10
aXRsZT48YWJici0xPkJyaXRpc2ggZGVudGFsIGpvdXJuYWw8L2FiYnItMT48L2FsdC1wZXJpb2Rp
Y2FsPjxwYWdlcz4zOTEtMjwvcGFnZXM+PHZvbHVtZT4yMTY8L3ZvbHVtZT48bnVtYmVyPjc8L251
bWJlcj48ZWRpdGlvbj4yMDE0LzA0LzEyPC9lZGl0aW9uPjxkYXRlcz48eWVhcj4yMDE0PC95ZWFy
PjxwdWItZGF0ZXM+PGRhdGU+QXByPC9kYXRlPjwvcHViLWRhdGVzPjwvZGF0ZXM+PGlzYm4+MDAw
Ny0wNjEwPC9pc2JuPjxhY2Nlc3Npb24tbnVtPjI0NzIyMDkxPC9hY2Nlc3Npb24tbnVtPjx1cmxz
PjxyZWxhdGVkLXVybHM+PHVybD5odHRwOi8vd3d3Lm5hdHVyZS5jb20vYmRqL2pvdXJuYWwvdjIx
Ni9uNy9wZGYvc2ouYmRqLjIwMTQuMjQ1LnBkZjwvdXJsPjwvcmVsYXRlZC11cmxzPjwvdXJscz48
ZWxlY3Ryb25pYy1yZXNvdXJjZS1udW0+MTAuMTAzOC9zai5iZGouMjAxNC4yNDU8L2VsZWN0cm9u
aWMtcmVzb3VyY2UtbnVtPjxyZW1vdGUtZGF0YWJhc2UtcHJvdmlkZXI+TkxNPC9yZW1vdGUtZGF0
YWJhc2UtcHJvdmlkZXI+PGxhbmd1YWdlPmVuZzwvbGFuZ3VhZ2U+PC9yZWNvcmQ+PC9DaXRlPjxD
aXRlPjxBdXRob3I+TmV3dG9uPC9BdXRob3I+PFllYXI+MjAwODwvWWVhcj48UmVjTnVtPjc4Nzwv
UmVjTnVtPjxyZWNvcmQ+PHJlYy1udW1iZXI+Nzg3PC9yZWMtbnVtYmVyPjxmb3JlaWduLWtleXM+
PGtleSBhcHA9IkVOIiBkYi1pZD0iMnZ0cnJ6eHdsMHB6dG9lendmNngwcHg1MDA5djB3cjI1dHd6
IiB0aW1lc3RhbXA9IjE0MzgyMDIyMjUiPjc4Nzwva2V5PjwvZm9yZWlnbi1rZXlzPjxyZWYtdHlw
ZSBuYW1lPSJKb3VybmFsIEFydGljbGUiPjE3PC9yZWYtdHlwZT48Y29udHJpYnV0b3JzPjxhdXRo
b3JzPjxhdXRob3I+TmV3dG9uLCBNLiBGLjwvYXV0aG9yPjxhdXRob3I+S2Vpcm5zLCBDLiBDLjwv
YXV0aG9yPjxhdXRob3I+Q3VubmluZ2hhbSwgUi48L2F1dGhvcj48YXV0aG9yPkhheXdhcmQsIFIu
IEEuPC9hdXRob3I+PGF1dGhvcj5TdGFubGV5LCBSLjwvYXV0aG9yPjwvYXV0aG9ycz48L2NvbnRy
aWJ1dG9ycz48YXV0aC1hZGRyZXNzPlJvYmVydCBXb29kIEpvaG5zb24gQ2xpbmljYWwgU2Nob2xh
cnMgUHJvZ3JhbSwgVW5pdmVyc2l0eSBvZiBNaWNoaWdhbiBTY2hvb2wgb2YgTWVkaWNpbmUsIDEx
NTAgVyBNZWRpY2FsIENlbnRlciBEciwgNjMxMiBNZWRpY2FsIFNjaWVuY2UgQmxkZyAxLCBBbm4g
QXJib3IsIE1JIDQ4MTA5LTU2MDQsIFVTQS4gbWFueWFuQHVtaWNoLmVkdTwvYXV0aC1hZGRyZXNz
Pjx0aXRsZXM+PHRpdGxlPlVuaW5zdXJlZCBhZHVsdHMgcHJlc2VudGluZyB0byBVUyBlbWVyZ2Vu
Y3kgZGVwYXJ0bWVudHM6IGFzc3VtcHRpb25zIHZzIGRhdGE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5
MTQtMjQ8L3BhZ2VzPjx2b2x1bWU+MzAwPC92b2x1bWU+PG51bWJlcj4xNjwvbnVtYmVyPjxlZGl0
aW9uPjIwMDgvMTAvMjM8L2VkaXRpb24+PGtleXdvcmRzPjxrZXl3b3JkPkFkdWx0PC9rZXl3b3Jk
PjxrZXl3b3JkPkVtZXJnZW5jeSBTZXJ2aWNlLCBIb3NwaXRhbC8qc3RhdGlzdGljcyAmYW1wOyBu
dW1lcmljYWwgZGF0YS91dGlsaXphdGlvbjwva2V5d29yZD48a2V5d29yZD5IdW1hbnM8L2tleXdv
cmQ+PGtleXdvcmQ+TWVkaWNhbCBJbmRpZ2VuY3kvc3RhdGlzdGljcyAmYW1wOyBudW1lcmljYWwg
ZGF0YTwva2V5d29yZD48a2V5d29yZD5NZWRpY2FsbHkgVW5pbnN1cmVkLypzdGF0aXN0aWNzICZh
bXA7IG51bWVyaWNhbCBkYXRhPC9rZXl3b3JkPjxrZXl3b3JkPk1pZGRsZSBBZ2VkPC9rZXl3b3Jk
PjxrZXl3b3JkPlVuY29tcGVuc2F0ZWQgQ2FyZS9zdGF0aXN0aWNzICZhbXA7IG51bWVyaWNhbCBk
YXRhPC9rZXl3b3JkPjxrZXl3b3JkPlVuaXRlZCBTdGF0ZXMvZXBpZGVtaW9sb2d5PC9rZXl3b3Jk
Pjwva2V5d29yZHM+PGRhdGVzPjx5ZWFyPjIwMDg8L3llYXI+PHB1Yi1kYXRlcz48ZGF0ZT5PY3Qg
MjI8L2RhdGU+PC9wdWItZGF0ZXM+PC9kYXRlcz48aXNibj4wMDk4LTc0ODQ8L2lzYm4+PGFjY2Vz
c2lvbi1udW0+MTg5NDA5Nzg8L2FjY2Vzc2lvbi1udW0+PHVybHM+PHJlbGF0ZWQtdXJscz48dXJs
Pmh0dHA6Ly9qYW1hLmphbWFuZXR3b3JrLmNvbS9kYXRhL0pvdXJuYWxzL0pBTUEvNDQzNy9qc2M4
MDAxMV8xOTE0XzE5MjQucGRmPC91cmw+PC9yZWxhdGVkLXVybHM+PC91cmxzPjxlbGVjdHJvbmlj
LXJlc291cmNlLW51bT4xMC4xMDAxL2phbWEuMzAwLjE2LjE5MTQ8L2VsZWN0cm9uaWMtcmVzb3Vy
Y2UtbnVtPjxyZW1vdGUtZGF0YWJhc2UtcHJvdmlkZXI+TkxNPC9yZW1vdGUtZGF0YWJhc2UtcHJv
dmlkZXI+PGxhbmd1YWdlPmVuZzwvbGFuZ3VhZ2U+PC9yZWNvcmQ+PC9DaXRlPjwvRW5kTm90ZT4A
</w:fldData>
        </w:fldChar>
      </w:r>
      <w:r w:rsidR="004F7F2D" w:rsidRPr="00326CED">
        <w:rPr>
          <w:rFonts w:asciiTheme="minorHAnsi" w:hAnsiTheme="minorHAnsi" w:cs="Arial"/>
        </w:rPr>
        <w:instrText xml:space="preserve"> ADDIN EN.CITE </w:instrText>
      </w:r>
      <w:r w:rsidR="00E053B7" w:rsidRPr="00326CED">
        <w:rPr>
          <w:rFonts w:asciiTheme="minorHAnsi" w:hAnsiTheme="minorHAnsi" w:cs="Arial"/>
        </w:rPr>
        <w:fldChar w:fldCharType="begin">
          <w:fldData xml:space="preserve">PEVuZE5vdGU+PENpdGU+PEF1dGhvcj5TdGF0ZXM8L0F1dGhvcj48WWVhcj4yMDEyPC9ZZWFyPjxS
ZWNOdW0+OTgxPC9SZWNOdW0+PERpc3BsYXlUZXh0PigxLTQpPC9EaXNwbGF5VGV4dD48cmVjb3Jk
PjxyZWMtbnVtYmVyPjk4MTwvcmVjLW51bWJlcj48Zm9yZWlnbi1rZXlzPjxrZXkgYXBwPSJFTiIg
ZGItaWQ9IjJ2dHJyenh3bDBwenRvZXp3ZjZ4MHB4NTAwOXYwd3IyNXR3eiIgdGltZXN0YW1wPSIx
NDM4OTY3MzUxIj45ODE8L2tleT48L2ZvcmVpZ24ta2V5cz48cmVmLXR5cGUgbmFtZT0iQm9vayI+
NjwvcmVmLXR5cGU+PGNvbnRyaWJ1dG9ycz48YXV0aG9ycz48YXV0aG9yPlAuIEUuIFcuIENlbnRl
ciBvbiB0aGUgU3RhdGVzPC9hdXRob3I+PC9hdXRob3JzPjwvY29udHJpYnV0b3JzPjx0aXRsZXM+
PHRpdGxlPkEgQ29zdGx5IERlbnRhbCBEZXN0aW5hdGlvbjogSG9zcGl0YWwgQ2FyZSBNZWFucyBT
dGF0ZXMgUGF5IERlYXJseTwvdGl0bGU+PC90aXRsZXM+PGtleXdvcmRzPjxrZXl3b3JkPkdvdmVy
bm1lbnQgLSBTdGF0ZSBvciByZWdpb25hbCBnb3Zlcm5tZW50PC9rZXl3b3JkPjxrZXl3b3JkPkVj
b25vbWljIGNvbmRpdGlvbnMgYW5kIHBvbGljeSAtIEVjb25vbWljIHRoZW9yeTwva2V5d29yZD48
a2V5d29yZD5IZWFsdGggY29uZGl0aW9ucyBhbmQgcG9saWN5IC0gSG9zcGl0YWxzIGFuZCBvdGhl
ciBoZWFsdGggY2FyZSBmYWNpbGl0aWVzPC9rZXl3b3JkPjxrZXl3b3JkPkhlYWx0aCBjb25kaXRp
b25zIGFuZCBwb2xpY3kgLSBIZWFsdGggYW5kIGhlYWx0aCBwb2xpY3k8L2tleXdvcmQ+PGtleXdv
cmQ+U29jaWFsIGNvbmRpdGlvbnMgYW5kIHBvbGljeSAtIFB1YmxpYyB3ZWxmYXJlIGFuZCBzb2Np
YWwgc2VydmljZXM8L2tleXdvcmQ+PGtleXdvcmQ+QmFua2luZyBhbmQgcHVibGljIGFuZCBwcml2
YXRlIGZpbmFuY2UgLSBQdWJsaWMgZmluYW5jZTwva2V5d29yZD48a2V5d29yZD4qTWVkaWNhaWQg
cHJvZ3JhbTwva2V5d29yZD48a2V5d29yZD4qSG9zcGl0YWxzPC9rZXl3b3JkPjxrZXl3b3JkPipD
b3N0PC9rZXl3b3JkPjxrZXl3b3JkPipCdWRnZXQsIEdvdmVybm1lbnQ8L2tleXdvcmQ+PGtleXdv
cmQ+KlN0YXRlIGdvdmVybm1lbnQ8L2tleXdvcmQ+PGtleXdvcmQ+Ym9vazwva2V5d29yZD48L2tl
eXdvcmRzPjxkYXRlcz48eWVhcj4yMDEyPC95ZWFyPjxwdWItZGF0ZXM+PGRhdGU+RmViIDIwMTI8
L2RhdGU+PC9wdWItZGF0ZXM+PC9kYXRlcz48cHVibGlzaGVyPlBldyBDZW50ZXIgb24gdGhlIFN0
YXRlczwvcHVibGlzaGVyPjxhY2Nlc3Npb24tbnVtPjEyMjE0MjQ5MjQ7IDIwMTEtMzMwNDQxPC9h
Y2Nlc3Npb24tbnVtPjx1cmxzPjxyZWxhdGVkLXVybHM+PHVybD5odHRwOi8vcHJveHkubGliLnVt
aWNoLmVkdS9sb2dpbj91cmw9aHR0cDovL3NlYXJjaC5wcm9xdWVzdC5jb20vZG9jdmlldy8xMjIx
NDI0OTI0P2FjY291bnRpZD0xNDY2NzwvdXJsPjx1cmw+aHR0cDovL21nZXRpdC5saWIudW1pY2gu
ZWR1Lz9jdHhfdmVyPVozOS44OC0yMDA0JmFtcDtjdHhfZW5jPWluZm86b2ZpL2VuYzpVVEYtOCZh
bXA7cmZyX2lkPWluZm86c2lkL1BBSVMrSW50ZXJuYXRpb25hbCZhbXA7cmZ0X3ZhbF9mbXQ9aW5m
bzpvZmkvZm10OmtldjptdHg6Ym9vayZhbXA7cmZ0LmdlbnJlPWJvb2smYW1wO3JmdC5qdGl0bGU9
JmFtcDtyZnQuYXRpdGxlPSZhbXA7cmZ0LmF1PVBFVytDZW50ZXIrb24rdGhlK1N0YXRlcyZhbXA7
cmZ0LmF1bGFzdD1QRVcrQ2VudGVyK29uK3RoZStTdGF0ZXMmYW1wO3JmdC5hdWZpcnN0PSZhbXA7
cmZ0LmRhdGU9MjAxMi0wMi0wMSZhbXA7cmZ0LnZvbHVtZT0mYW1wO3JmdC5pc3N1ZT0mYW1wO3Jm
dC5zcGFnZT0mYW1wO3JmdC5pc2JuPSZhbXA7cmZ0LmJ0aXRsZT1BK0Nvc3RseStEZW50YWwrRGVz
dGluYXRpb24lM0ErSG9zcGl0YWwrQ2FyZStNZWFucytTdGF0ZXMrUGF5K0RlYXJseSZhbXA7cmZ0
LnRpdGxlPUErQ29zdGx5K0RlbnRhbCtEZXN0aW5hdGlvbiUzQStIb3NwaXRhbCtDYXJlK01lYW5z
K1N0YXRlcytQYXkrRGVhcmx5JmFtcDtyZnQuaXNzbj0mYW1wO3JmdF9pZD1pbmZvOmRvaS88L3Vy
bD48dXJsPmh0dHA6Ly93d3cucGV3c3RhdGVzLm9yZy91cGxvYWRlZEZpbGVzL1BDU19Bc3NldHMv
MjAxMi9BJTIwQ29zdGx5JTIwRGVudGFsJTIwRGVzdGluYXRpb24lMjgxJTI5LnBkZjwvdXJsPjwv
cmVsYXRlZC11cmxzPjwvdXJscz48cmVtb3RlLWRhdGFiYXNlLW5hbWU+UEFJUyBJbnRlcm5hdGlv
bmFsPC9yZW1vdGUtZGF0YWJhc2UtbmFtZT48bGFuZ3VhZ2U+RW5nbGlzaDwvbGFuZ3VhZ2U+PC9y
ZWNvcmQ+PC9DaXRlPjxDaXRlPjxBdXRob3I+QXN0b248L0F1dGhvcj48WWVhcj4yMDEzPC9ZZWFy
PjxSZWNOdW0+MjA8L1JlY051bT48cmVjb3JkPjxyZWMtbnVtYmVyPjIwPC9yZWMtbnVtYmVyPjxm
b3JlaWduLWtleXM+PGtleSBhcHA9IkVOIiBkYi1pZD0iMnZ0cnJ6eHdsMHB6dG9lendmNngwcHg1
MDA5djB3cjI1dHd6IiB0aW1lc3RhbXA9IjE0MjExNjE3OTAiPjIwPC9rZXk+PC9mb3JlaWduLWtl
eXM+PHJlZi10eXBlIG5hbWU9IkpvdXJuYWwgQXJ0aWNsZSI+MTc8L3JlZi10eXBlPjxjb250cmli
dXRvcnM+PGF1dGhvcnM+PGF1dGhvcj5Bc3RvbiwgRy48L2F1dGhvcj48L2F1dGhvcnM+PC9jb250
cmlidXRvcnM+PHRpdGxlcz48dGl0bGU+RWFzaW5nIHRoZSBiaXRlIG9uIHRoZSBFRDwvdGl0bGU+
PHNlY29uZGFyeS10aXRsZT5UcnVzdGVlPC9zZWNvbmRhcnktdGl0bGU+PGFsdC10aXRsZT5UcnVz
dGVlIDogdGhlIGpvdXJuYWwgZm9yIGhvc3BpdGFsIGdvdmVybmluZyBib2FyZHM8L2FsdC10aXRs
ZT48L3RpdGxlcz48cGVyaW9kaWNhbD48ZnVsbC10aXRsZT5UcnVzdGVlPC9mdWxsLXRpdGxlPjxh
YmJyLTE+VHJ1c3RlZSA6IHRoZSBqb3VybmFsIGZvciBob3NwaXRhbCBnb3Zlcm5pbmcgYm9hcmRz
PC9hYmJyLTE+PC9wZXJpb2RpY2FsPjxhbHQtcGVyaW9kaWNhbD48ZnVsbC10aXRsZT5UcnVzdGVl
PC9mdWxsLXRpdGxlPjxhYmJyLTE+VHJ1c3RlZSA6IHRoZSBqb3VybmFsIGZvciBob3NwaXRhbCBn
b3Zlcm5pbmcgYm9hcmRzPC9hYmJyLTE+PC9hbHQtcGVyaW9kaWNhbD48cGFnZXM+MTMtNCwgMTks
IDE8L3BhZ2VzPjx2b2x1bWU+NjY8L3ZvbHVtZT48bnVtYmVyPjEwPC9udW1iZXI+PGVkaXRpb24+
MjAxNC8wMS8yNDwvZWRpdGlvbj48a2V5d29yZHM+PGtleXdvcmQ+Q29tbXVuaXR5IE5ldHdvcmtz
PC9rZXl3b3JkPjxrZXl3b3JkPipEZW50YWwgQ2FyZTwva2V5d29yZD48a2V5d29yZD5FbWVyZ2Vu
Y3kgU2VydmljZSwgSG9zcGl0YWwvKnV0aWxpemF0aW9uPC9rZXl3b3JkPjxrZXl3b3JkPkhlYWx0
aCBTZXJ2aWNlcyBNaXN1c2UvKnByZXZlbnRpb24gJmFtcDsgY29udHJvbDwva2V5d29yZD48a2V5
d29yZD5IdW1hbnM8L2tleXdvcmQ+PGtleXdvcmQ+VW5pdGVkIFN0YXRlczwva2V5d29yZD48L2tl
eXdvcmRzPjxkYXRlcz48eWVhcj4yMDEzPC95ZWFyPjxwdWItZGF0ZXM+PGRhdGU+Tm92LURlYzwv
ZGF0ZT48L3B1Yi1kYXRlcz48L2RhdGVzPjxpc2JuPjAwNDEtMzY3NCAoUHJpbnQpJiN4RDswMDQx
LTM2NzQ8L2lzYm4+PGFjY2Vzc2lvbi1udW0+MjQ0NTAwMDk8L2FjY2Vzc2lvbi1udW0+PHVybHM+
PHJlbGF0ZWQtdXJscz48dXJsPmh0dHA6Ly9tZWRpYS5wcm9xdWVzdC5jb20vbWVkaWEvcHEvY2xh
c3NpYy9kb2MvMzE0MjQyNTM5MS9mbXQvcGkvcmVwL05PTkU/aGw9JmFtcDtjaXQlM0FhdXRoPUFz
dG9uJTJDK0dlcmkmYW1wO2NpdCUzQXRpdGxlPUVhc2luZyt0aGUrQml0ZStvbit0aGUrRUQmYW1w
O2NpdCUzQXB1Yj1UcnVzdGVlJmFtcDtjaXQlM0F2b2w9NjYmYW1wO2NpdCUzQWlzcz0xMCZhbXA7
Y2l0JTNBcGc9MTMmYW1wO2NpdCUzQWRhdGU9Tm92JTJGRGVjKzIwMTMmYW1wO2ljPXRydWUmYW1w
O2NpdCUzQXByb2Q9UHJvUXVlc3QmYW1wO19hPUNoZ3lNREUxTURFeE16RTFNVEF5TlRBMk56b3hN
emd4TnpVU0JUazFOall6R2dwUFRrVmZVMFZCVWtOSUlnOHhOREV1TWpFekxqSXlNaTR4TnprcUJU
TTBOekk1TWdveE5EWXlOemcwTkRBeU9nMUViMk4xYldWdWRFbHRZV2RsUWdFd1VnWlBibXhwYm1W
YUFrWlVZZ05RUmxScUNqSXdNVE12TVRFdk1ERnlDakl3TVRNdk1USXZNekY2QUlJQktWQXRNVEF3
TURBd01TMHhORFkyTnkxRFZWTlVUMDFGVWkweE1EQXdNREF3T0MwME1Ea3hOVFU1a2dFR1QyNXNh
VzVseWdFSFJXNWtUbTkwWmRJQkRsUnlZV1JsSUVwdmRYSnVZV3h6bWdJSFVISmxVR0ZwWktvQ0tF
OVRPa1ZOVXkxUVpHWkViMk5XYVdWM1FtRnpaUzFuWlhSTlpXUnBZVlZ5YkVadmNrbDBaVzNLQWc5
QmNuUnBZMnhsZkVabFlYUjFjbVhTQWdGWjRnSUJUdklDQUElM0QlM0QmYW1wO19zPTJqY3RxSWow
VUxZbU5wR2RNJTJCTWxzSWx4Q2NZJTNEPC91cmw+PC9yZWxhdGVkLXVybHM+PC91cmxzPjxyZW1v
dGUtZGF0YWJhc2UtcHJvdmlkZXI+TkxNPC9yZW1vdGUtZGF0YWJhc2UtcHJvdmlkZXI+PGxhbmd1
YWdlPmVuZzwvbGFuZ3VhZ2U+PC9yZWNvcmQ+PC9DaXRlPjxDaXRlPjxBdXRob3I+TmFsbGlhaDwv
QXV0aG9yPjxZZWFyPjIwMTQ8L1llYXI+PFJlY051bT43ODM8L1JlY051bT48cmVjb3JkPjxyZWMt
bnVtYmVyPjc4MzwvcmVjLW51bWJlcj48Zm9yZWlnbi1rZXlzPjxrZXkgYXBwPSJFTiIgZGItaWQ9
IjJ2dHJyenh3bDBwenRvZXp3ZjZ4MHB4NTAwOXYwd3IyNXR3eiIgdGltZXN0YW1wPSIxNDM4MjAy
MjI0Ij43ODM8L2tleT48L2ZvcmVpZ24ta2V5cz48cmVmLXR5cGUgbmFtZT0iSm91cm5hbCBBcnRp
Y2xlIj4xNzwvcmVmLXR5cGU+PGNvbnRyaWJ1dG9ycz48YXV0aG9ycz48YXV0aG9yPk5hbGxpYWgs
IFIuIFAuPC9hdXRob3I+PGF1dGhvcj5BbGxhcmVkZHksIFYuPC9hdXRob3I+PGF1dGhvcj5BbGxh
cmVkZHksIFYuPC9hdXRob3I+PC9hdXRob3JzPjwvY29udHJpYnV0b3JzPjxhdXRoLWFkZHJlc3M+
RGVwYXJ0bWVudCBvZiBHbG9iYWwgSGVhbHRoLCBIYXJ2YXJkIFNjaG9vbCBvZiBEZW50YWwgTWVk
aWNpbmUsIDE4OCBMb25nd29vZCBBdmVudWUsIEJvc3RvbiwgTUEgMDIxMTUsIFVuaXRlZCBTdGF0
ZXMuJiN4RDtEZXBhcnRtZW50IG9mIFBhZWRpYXRyaWMgQ3JpdGljYWwgQ2FyZSwgQ2FzZSBXZXN0
ZXJuIFJlc2VydmUgVW5pdmVyc2l0eSBTY2hvb2wgb2YgTWVkaWNpbmUsIDExMTAwIEV1Y2xpZCBB
dmUsIENsZXZlbGFuZCwgT0ggNDQxMDY1LCBVbml0ZWQgU3RhdGVzLiYjeEQ7RGVwYXJ0bWVudCBv
ZiBPcnRob2RvbnRpY3MsIENvbGxlZ2Ugb2YgRGVudGlzdHJ5IC0gVGhlIFVuaXZlcnNpdHkgb2Yg
SW93YSwgODAxIE5ld3RvbiBSb2FkLCBJb3dhIENpdHksIElBIDUyMjQyLCBVbml0ZWQgU3RhdGVz
LjwvYXV0aC1hZGRyZXNzPjx0aXRsZXM+PHRpdGxlPkRlbnRpc3RzIGluIHRoZSBVUyBzaG91bGQg
YmUgaW50ZWdyYXRlZCBpbnRvIHRoZSBob3NwaXRhbCB0ZWFtPC90aXRsZT48c2Vjb25kYXJ5LXRp
dGxlPkJyIERlbnQgSjwvc2Vjb25kYXJ5LXRpdGxlPjxhbHQtdGl0bGU+QnJpdGlzaCBkZW50YWwg
am91cm5hbDwvYWx0LXRpdGxlPjwvdGl0bGVzPjxwZXJpb2RpY2FsPjxmdWxsLXRpdGxlPkJyIERl
bnQgSjwvZnVsbC10aXRsZT48YWJici0xPkJyaXRpc2ggZGVudGFsIGpvdXJuYWw8L2FiYnItMT48
L3BlcmlvZGljYWw+PGFsdC1wZXJpb2RpY2FsPjxmdWxsLXRpdGxlPkJyIERlbnQgSjwvZnVsbC10
aXRsZT48YWJici0xPkJyaXRpc2ggZGVudGFsIGpvdXJuYWw8L2FiYnItMT48L2FsdC1wZXJpb2Rp
Y2FsPjxwYWdlcz4zOTEtMjwvcGFnZXM+PHZvbHVtZT4yMTY8L3ZvbHVtZT48bnVtYmVyPjc8L251
bWJlcj48ZWRpdGlvbj4yMDE0LzA0LzEyPC9lZGl0aW9uPjxkYXRlcz48eWVhcj4yMDE0PC95ZWFy
PjxwdWItZGF0ZXM+PGRhdGU+QXByPC9kYXRlPjwvcHViLWRhdGVzPjwvZGF0ZXM+PGlzYm4+MDAw
Ny0wNjEwPC9pc2JuPjxhY2Nlc3Npb24tbnVtPjI0NzIyMDkxPC9hY2Nlc3Npb24tbnVtPjx1cmxz
PjxyZWxhdGVkLXVybHM+PHVybD5odHRwOi8vd3d3Lm5hdHVyZS5jb20vYmRqL2pvdXJuYWwvdjIx
Ni9uNy9wZGYvc2ouYmRqLjIwMTQuMjQ1LnBkZjwvdXJsPjwvcmVsYXRlZC11cmxzPjwvdXJscz48
ZWxlY3Ryb25pYy1yZXNvdXJjZS1udW0+MTAuMTAzOC9zai5iZGouMjAxNC4yNDU8L2VsZWN0cm9u
aWMtcmVzb3VyY2UtbnVtPjxyZW1vdGUtZGF0YWJhc2UtcHJvdmlkZXI+TkxNPC9yZW1vdGUtZGF0
YWJhc2UtcHJvdmlkZXI+PGxhbmd1YWdlPmVuZzwvbGFuZ3VhZ2U+PC9yZWNvcmQ+PC9DaXRlPjxD
aXRlPjxBdXRob3I+TmV3dG9uPC9BdXRob3I+PFllYXI+MjAwODwvWWVhcj48UmVjTnVtPjc4Nzwv
UmVjTnVtPjxyZWNvcmQ+PHJlYy1udW1iZXI+Nzg3PC9yZWMtbnVtYmVyPjxmb3JlaWduLWtleXM+
PGtleSBhcHA9IkVOIiBkYi1pZD0iMnZ0cnJ6eHdsMHB6dG9lendmNngwcHg1MDA5djB3cjI1dHd6
IiB0aW1lc3RhbXA9IjE0MzgyMDIyMjUiPjc4Nzwva2V5PjwvZm9yZWlnbi1rZXlzPjxyZWYtdHlw
ZSBuYW1lPSJKb3VybmFsIEFydGljbGUiPjE3PC9yZWYtdHlwZT48Y29udHJpYnV0b3JzPjxhdXRo
b3JzPjxhdXRob3I+TmV3dG9uLCBNLiBGLjwvYXV0aG9yPjxhdXRob3I+S2Vpcm5zLCBDLiBDLjwv
YXV0aG9yPjxhdXRob3I+Q3VubmluZ2hhbSwgUi48L2F1dGhvcj48YXV0aG9yPkhheXdhcmQsIFIu
IEEuPC9hdXRob3I+PGF1dGhvcj5TdGFubGV5LCBSLjwvYXV0aG9yPjwvYXV0aG9ycz48L2NvbnRy
aWJ1dG9ycz48YXV0aC1hZGRyZXNzPlJvYmVydCBXb29kIEpvaG5zb24gQ2xpbmljYWwgU2Nob2xh
cnMgUHJvZ3JhbSwgVW5pdmVyc2l0eSBvZiBNaWNoaWdhbiBTY2hvb2wgb2YgTWVkaWNpbmUsIDEx
NTAgVyBNZWRpY2FsIENlbnRlciBEciwgNjMxMiBNZWRpY2FsIFNjaWVuY2UgQmxkZyAxLCBBbm4g
QXJib3IsIE1JIDQ4MTA5LTU2MDQsIFVTQS4gbWFueWFuQHVtaWNoLmVkdTwvYXV0aC1hZGRyZXNz
Pjx0aXRsZXM+PHRpdGxlPlVuaW5zdXJlZCBhZHVsdHMgcHJlc2VudGluZyB0byBVUyBlbWVyZ2Vu
Y3kgZGVwYXJ0bWVudHM6IGFzc3VtcHRpb25zIHZzIGRhdGE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5
MTQtMjQ8L3BhZ2VzPjx2b2x1bWU+MzAwPC92b2x1bWU+PG51bWJlcj4xNjwvbnVtYmVyPjxlZGl0
aW9uPjIwMDgvMTAvMjM8L2VkaXRpb24+PGtleXdvcmRzPjxrZXl3b3JkPkFkdWx0PC9rZXl3b3Jk
PjxrZXl3b3JkPkVtZXJnZW5jeSBTZXJ2aWNlLCBIb3NwaXRhbC8qc3RhdGlzdGljcyAmYW1wOyBu
dW1lcmljYWwgZGF0YS91dGlsaXphdGlvbjwva2V5d29yZD48a2V5d29yZD5IdW1hbnM8L2tleXdv
cmQ+PGtleXdvcmQ+TWVkaWNhbCBJbmRpZ2VuY3kvc3RhdGlzdGljcyAmYW1wOyBudW1lcmljYWwg
ZGF0YTwva2V5d29yZD48a2V5d29yZD5NZWRpY2FsbHkgVW5pbnN1cmVkLypzdGF0aXN0aWNzICZh
bXA7IG51bWVyaWNhbCBkYXRhPC9rZXl3b3JkPjxrZXl3b3JkPk1pZGRsZSBBZ2VkPC9rZXl3b3Jk
PjxrZXl3b3JkPlVuY29tcGVuc2F0ZWQgQ2FyZS9zdGF0aXN0aWNzICZhbXA7IG51bWVyaWNhbCBk
YXRhPC9rZXl3b3JkPjxrZXl3b3JkPlVuaXRlZCBTdGF0ZXMvZXBpZGVtaW9sb2d5PC9rZXl3b3Jk
Pjwva2V5d29yZHM+PGRhdGVzPjx5ZWFyPjIwMDg8L3llYXI+PHB1Yi1kYXRlcz48ZGF0ZT5PY3Qg
MjI8L2RhdGU+PC9wdWItZGF0ZXM+PC9kYXRlcz48aXNibj4wMDk4LTc0ODQ8L2lzYm4+PGFjY2Vz
c2lvbi1udW0+MTg5NDA5Nzg8L2FjY2Vzc2lvbi1udW0+PHVybHM+PHJlbGF0ZWQtdXJscz48dXJs
Pmh0dHA6Ly9qYW1hLmphbWFuZXR3b3JrLmNvbS9kYXRhL0pvdXJuYWxzL0pBTUEvNDQzNy9qc2M4
MDAxMV8xOTE0XzE5MjQucGRmPC91cmw+PC9yZWxhdGVkLXVybHM+PC91cmxzPjxlbGVjdHJvbmlj
LXJlc291cmNlLW51bT4xMC4xMDAxL2phbWEuMzAwLjE2LjE5MTQ8L2VsZWN0cm9uaWMtcmVzb3Vy
Y2UtbnVtPjxyZW1vdGUtZGF0YWJhc2UtcHJvdmlkZXI+TkxNPC9yZW1vdGUtZGF0YWJhc2UtcHJv
dmlkZXI+PGxhbmd1YWdlPmVuZzwvbGFuZ3VhZ2U+PC9yZWNvcmQ+PC9DaXRlPjwvRW5kTm90ZT4A
</w:fldData>
        </w:fldChar>
      </w:r>
      <w:r w:rsidR="004F7F2D" w:rsidRPr="00326CED">
        <w:rPr>
          <w:rFonts w:asciiTheme="minorHAnsi" w:hAnsiTheme="minorHAnsi" w:cs="Arial"/>
        </w:rPr>
        <w:instrText xml:space="preserve"> ADDIN EN.CITE.DATA </w:instrText>
      </w:r>
      <w:r w:rsidR="00E053B7" w:rsidRPr="00326CED">
        <w:rPr>
          <w:rFonts w:asciiTheme="minorHAnsi" w:hAnsiTheme="minorHAnsi" w:cs="Arial"/>
        </w:rPr>
      </w:r>
      <w:r w:rsidR="00E053B7" w:rsidRPr="00326CED">
        <w:rPr>
          <w:rFonts w:asciiTheme="minorHAnsi" w:hAnsiTheme="minorHAnsi" w:cs="Arial"/>
        </w:rPr>
        <w:fldChar w:fldCharType="end"/>
      </w:r>
      <w:r w:rsidR="00E053B7" w:rsidRPr="00326CED">
        <w:rPr>
          <w:rFonts w:asciiTheme="minorHAnsi" w:hAnsiTheme="minorHAnsi" w:cs="Arial"/>
        </w:rPr>
      </w:r>
      <w:r w:rsidR="00E053B7" w:rsidRPr="00326CED">
        <w:rPr>
          <w:rFonts w:asciiTheme="minorHAnsi" w:hAnsiTheme="minorHAnsi" w:cs="Arial"/>
        </w:rPr>
        <w:fldChar w:fldCharType="separate"/>
      </w:r>
      <w:r w:rsidR="004F7F2D" w:rsidRPr="00326CED">
        <w:rPr>
          <w:rFonts w:asciiTheme="minorHAnsi" w:hAnsiTheme="minorHAnsi" w:cs="Arial"/>
          <w:noProof/>
        </w:rPr>
        <w:t>(1-4)</w:t>
      </w:r>
      <w:r w:rsidR="00E053B7" w:rsidRPr="00326CED">
        <w:rPr>
          <w:rFonts w:asciiTheme="minorHAnsi" w:hAnsiTheme="minorHAnsi" w:cs="Arial"/>
        </w:rPr>
        <w:fldChar w:fldCharType="end"/>
      </w:r>
      <w:r w:rsidR="00DC5016">
        <w:rPr>
          <w:rFonts w:asciiTheme="minorHAnsi" w:hAnsiTheme="minorHAnsi" w:cs="Arial"/>
        </w:rPr>
        <w:t xml:space="preserve"> </w:t>
      </w:r>
      <w:proofErr w:type="gramStart"/>
      <w:r w:rsidR="00DC5016">
        <w:rPr>
          <w:rFonts w:asciiTheme="minorHAnsi" w:hAnsiTheme="minorHAnsi" w:cs="Arial"/>
        </w:rPr>
        <w:t>The</w:t>
      </w:r>
      <w:proofErr w:type="gramEnd"/>
      <w:r w:rsidR="004A4632" w:rsidRPr="00326CED">
        <w:rPr>
          <w:rFonts w:asciiTheme="minorHAnsi" w:hAnsiTheme="minorHAnsi" w:cs="Arial"/>
        </w:rPr>
        <w:t xml:space="preserve"> primary concern is that ED</w:t>
      </w:r>
      <w:r w:rsidR="00FB4292" w:rsidRPr="00326CED">
        <w:rPr>
          <w:rFonts w:asciiTheme="minorHAnsi" w:hAnsiTheme="minorHAnsi" w:cs="Arial"/>
        </w:rPr>
        <w:t>s generally provide only palliative care</w:t>
      </w:r>
      <w:r w:rsidR="00877BDF" w:rsidRPr="00326CED">
        <w:rPr>
          <w:rFonts w:asciiTheme="minorHAnsi" w:hAnsiTheme="minorHAnsi" w:cs="Arial"/>
        </w:rPr>
        <w:t xml:space="preserve"> for oral problems</w:t>
      </w:r>
      <w:r w:rsidR="00FB4292" w:rsidRPr="00326CED">
        <w:rPr>
          <w:rFonts w:asciiTheme="minorHAnsi" w:hAnsiTheme="minorHAnsi" w:cs="Arial"/>
        </w:rPr>
        <w:t xml:space="preserve"> (e.g., antibiotics and pain </w:t>
      </w:r>
      <w:r w:rsidR="004A4632" w:rsidRPr="00326CED">
        <w:rPr>
          <w:rFonts w:asciiTheme="minorHAnsi" w:hAnsiTheme="minorHAnsi" w:cs="Arial"/>
        </w:rPr>
        <w:t>medication)</w:t>
      </w:r>
      <w:r w:rsidR="00FB4292" w:rsidRPr="00326CED">
        <w:rPr>
          <w:rFonts w:asciiTheme="minorHAnsi" w:hAnsiTheme="minorHAnsi" w:cs="Arial"/>
        </w:rPr>
        <w:t xml:space="preserve">. </w:t>
      </w:r>
      <w:r w:rsidR="00484813" w:rsidRPr="00326CED">
        <w:rPr>
          <w:rFonts w:asciiTheme="minorHAnsi" w:hAnsiTheme="minorHAnsi" w:cs="Arial"/>
        </w:rPr>
        <w:t>Interestingly, Cohen et al., in a focus group study of Maryland low income white, black and Hispanic</w:t>
      </w:r>
      <w:r w:rsidR="00107D2A">
        <w:rPr>
          <w:rFonts w:asciiTheme="minorHAnsi" w:hAnsiTheme="minorHAnsi" w:cs="Arial"/>
        </w:rPr>
        <w:t xml:space="preserve"> </w:t>
      </w:r>
      <w:r w:rsidR="00107D2A" w:rsidRPr="00D935A7">
        <w:rPr>
          <w:rFonts w:asciiTheme="minorHAnsi" w:hAnsiTheme="minorHAnsi" w:cs="Arial"/>
        </w:rPr>
        <w:t>adults</w:t>
      </w:r>
      <w:r w:rsidR="00484813" w:rsidRPr="00326CED">
        <w:rPr>
          <w:rFonts w:asciiTheme="minorHAnsi" w:hAnsiTheme="minorHAnsi" w:cs="Arial"/>
        </w:rPr>
        <w:t xml:space="preserve">, found that toothache pain was the most common dental reason for visits to </w:t>
      </w:r>
      <w:r w:rsidR="00A20F96">
        <w:rPr>
          <w:rFonts w:asciiTheme="minorHAnsi" w:hAnsiTheme="minorHAnsi" w:cs="Arial"/>
        </w:rPr>
        <w:t>physicians</w:t>
      </w:r>
      <w:r w:rsidR="00484813" w:rsidRPr="00326CED">
        <w:rPr>
          <w:rFonts w:asciiTheme="minorHAnsi" w:hAnsiTheme="minorHAnsi" w:cs="Arial"/>
        </w:rPr>
        <w:t xml:space="preserve"> or EDs, and financial constraints were most commonly cited as the reason for not seeking care from dentists</w:t>
      </w:r>
      <w:r w:rsidR="00AB6FE4">
        <w:rPr>
          <w:rFonts w:asciiTheme="minorHAnsi" w:hAnsiTheme="minorHAnsi" w:cs="Arial"/>
        </w:rPr>
        <w:t xml:space="preserve">. </w:t>
      </w:r>
      <w:r w:rsidR="00B94CEF">
        <w:rPr>
          <w:rFonts w:asciiTheme="minorHAnsi" w:hAnsiTheme="minorHAnsi" w:cs="Arial"/>
        </w:rPr>
        <w:t xml:space="preserve">Of particular note is that </w:t>
      </w:r>
      <w:r w:rsidR="00484813" w:rsidRPr="00326CED">
        <w:rPr>
          <w:rFonts w:asciiTheme="minorHAnsi" w:hAnsiTheme="minorHAnsi" w:cs="Arial"/>
        </w:rPr>
        <w:t xml:space="preserve">participants </w:t>
      </w:r>
      <w:r w:rsidR="00B94CEF">
        <w:rPr>
          <w:rFonts w:asciiTheme="minorHAnsi" w:hAnsiTheme="minorHAnsi" w:cs="Arial"/>
        </w:rPr>
        <w:t xml:space="preserve">in this study </w:t>
      </w:r>
      <w:r w:rsidR="00484813" w:rsidRPr="00326CED">
        <w:rPr>
          <w:rFonts w:asciiTheme="minorHAnsi" w:hAnsiTheme="minorHAnsi" w:cs="Arial"/>
        </w:rPr>
        <w:t>were aware that</w:t>
      </w:r>
      <w:r w:rsidR="00F3631A" w:rsidRPr="00326CED">
        <w:rPr>
          <w:rFonts w:asciiTheme="minorHAnsi" w:hAnsiTheme="minorHAnsi" w:cs="Arial"/>
        </w:rPr>
        <w:t xml:space="preserve"> they were likely to only get prescriptions and would need to seek follow-up care with a dentist.</w:t>
      </w:r>
      <w:r w:rsidR="00E053B7" w:rsidRPr="00326CED">
        <w:rPr>
          <w:rFonts w:asciiTheme="minorHAnsi" w:hAnsiTheme="minorHAnsi" w:cs="Arial"/>
        </w:rPr>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rsidR="004F7F2D" w:rsidRPr="00326CED">
        <w:rPr>
          <w:rFonts w:asciiTheme="minorHAnsi" w:hAnsiTheme="minorHAnsi" w:cs="Arial"/>
        </w:rPr>
        <w:instrText xml:space="preserve"> ADDIN EN.CITE </w:instrText>
      </w:r>
      <w:r w:rsidR="00E053B7" w:rsidRPr="00326CED">
        <w:rPr>
          <w:rFonts w:asciiTheme="minorHAnsi" w:hAnsiTheme="minorHAnsi" w:cs="Arial"/>
        </w:rPr>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rsidR="004F7F2D" w:rsidRPr="00326CED">
        <w:rPr>
          <w:rFonts w:asciiTheme="minorHAnsi" w:hAnsiTheme="minorHAnsi" w:cs="Arial"/>
        </w:rPr>
        <w:instrText xml:space="preserve"> ADDIN EN.CITE.DATA </w:instrText>
      </w:r>
      <w:r w:rsidR="00E053B7" w:rsidRPr="00326CED">
        <w:rPr>
          <w:rFonts w:asciiTheme="minorHAnsi" w:hAnsiTheme="minorHAnsi" w:cs="Arial"/>
        </w:rPr>
      </w:r>
      <w:r w:rsidR="00E053B7" w:rsidRPr="00326CED">
        <w:rPr>
          <w:rFonts w:asciiTheme="minorHAnsi" w:hAnsiTheme="minorHAnsi" w:cs="Arial"/>
        </w:rPr>
        <w:fldChar w:fldCharType="end"/>
      </w:r>
      <w:r w:rsidR="00E053B7" w:rsidRPr="00326CED">
        <w:rPr>
          <w:rFonts w:asciiTheme="minorHAnsi" w:hAnsiTheme="minorHAnsi" w:cs="Arial"/>
        </w:rPr>
      </w:r>
      <w:r w:rsidR="00E053B7" w:rsidRPr="00326CED">
        <w:rPr>
          <w:rFonts w:asciiTheme="minorHAnsi" w:hAnsiTheme="minorHAnsi" w:cs="Arial"/>
        </w:rPr>
        <w:fldChar w:fldCharType="separate"/>
      </w:r>
      <w:r w:rsidR="004F7F2D" w:rsidRPr="00326CED">
        <w:rPr>
          <w:rFonts w:asciiTheme="minorHAnsi" w:hAnsiTheme="minorHAnsi" w:cs="Arial"/>
          <w:noProof/>
        </w:rPr>
        <w:t>(5)</w:t>
      </w:r>
      <w:r w:rsidR="00E053B7" w:rsidRPr="00326CED">
        <w:rPr>
          <w:rFonts w:asciiTheme="minorHAnsi" w:hAnsiTheme="minorHAnsi" w:cs="Arial"/>
        </w:rPr>
        <w:fldChar w:fldCharType="end"/>
      </w:r>
      <w:r w:rsidR="00484813" w:rsidRPr="00326CED">
        <w:rPr>
          <w:rFonts w:asciiTheme="minorHAnsi" w:hAnsiTheme="minorHAnsi" w:cs="Arial"/>
        </w:rPr>
        <w:t xml:space="preserve">  </w:t>
      </w:r>
      <w:r w:rsidR="00877BDF" w:rsidRPr="00326CED">
        <w:rPr>
          <w:rFonts w:asciiTheme="minorHAnsi" w:hAnsiTheme="minorHAnsi" w:cs="Arial"/>
        </w:rPr>
        <w:t xml:space="preserve">While there has been some attention to the potentially increasing role of non-dental professionals in providing </w:t>
      </w:r>
      <w:r w:rsidR="000A1DA1">
        <w:rPr>
          <w:rFonts w:asciiTheme="minorHAnsi" w:hAnsiTheme="minorHAnsi" w:cs="Arial"/>
        </w:rPr>
        <w:t xml:space="preserve">dental </w:t>
      </w:r>
      <w:r w:rsidR="00877BDF" w:rsidRPr="00326CED">
        <w:rPr>
          <w:rFonts w:asciiTheme="minorHAnsi" w:hAnsiTheme="minorHAnsi" w:cs="Arial"/>
        </w:rPr>
        <w:t>care to certain population groups such as low-income and minority populations</w:t>
      </w:r>
      <w:r w:rsidR="00E053B7" w:rsidRPr="00326CED">
        <w:rPr>
          <w:rFonts w:asciiTheme="minorHAnsi" w:hAnsiTheme="minorHAnsi" w:cs="Arial"/>
        </w:rPr>
        <w:fldChar w:fldCharType="begin">
          <w:fldData xml:space="preserve">PEVuZE5vdGU+PENpdGU+PEF1dGhvcj5Db2hlbjwvQXV0aG9yPjxZZWFyPjIwMDk8L1llYXI+PFJl
Y051bT43ODwvUmVjTnVtPjxEaXNwbGF5VGV4dD4oNik8L0Rpc3BsYXlUZXh0PjxyZWNvcmQ+PHJl
Yy1udW1iZXI+Nzg8L3JlYy1udW1iZXI+PGZvcmVpZ24ta2V5cz48a2V5IGFwcD0iRU4iIGRiLWlk
PSIydnRycnp4d2wwcHp0b2V6d2Y2eDBweDUwMDl2MHdyMjV0d3oiIHRpbWVzdGFtcD0iMTQyMTE2
MTc5MCI+Nzg8L2tleT48L2ZvcmVpZ24ta2V5cz48cmVmLXR5cGUgbmFtZT0iSm91cm5hbCBBcnRp
Y2xlIj4xNzwvcmVmLXR5cGU+PGNvbnRyaWJ1dG9ycz48YXV0aG9ycz48YXV0aG9yPkNvaGVuLCBM
LiBBLjwvYXV0aG9yPjwvYXV0aG9ycz48L2NvbnRyaWJ1dG9ycz48YXV0aC1hZGRyZXNzPkRlcGFy
dG1lbnQgb2YgSGVhbHRoIFByb21vdGlvbiBhbmQgUG9saWN5LCBEaXZpc2lvbiBvZiBIZWFsdGgg
U2VydmljZXMgUmVzZWFyY2gsIFVuaXZlcnNpdHkgb2YgTWFyeWxhbmQgRGVudGFsIFNjaG9vbCwg
NjUwIFdlc3QgQmFsdGltb3JlIFN0cmVldCwgQmFsdGltb3JlLCBNRCAyMTIwMSwgVVNBLiBsYWNv
aGVuQHVtYXJ5bGFuZC5lZHU8L2F1dGgtYWRkcmVzcz48dGl0bGVzPjx0aXRsZT5UaGUgcm9sZSBv
ZiBub24tZGVudGFsIGhlYWx0aCBwcm9mZXNzaW9uYWxzIGluIHByb3ZpZGluZyBhY2Nlc3MgdG8g
ZGVudGFsIGNhcmUgZm9yIGxvdy1pbmNvbWUgYW5kIG1pbm9yaXR5IHBhdGllbnRzPC90aXRsZT48
c2Vjb25kYXJ5LXRpdGxlPkRlbnQgQ2xpbiBOb3J0aCBBbTwvc2Vjb25kYXJ5LXRpdGxlPjxhbHQt
dGl0bGU+RGVudGFsIGNsaW5pY3Mgb2YgTm9ydGggQW1lcmljYTwvYWx0LXRpdGxlPjwvdGl0bGVz
PjxwZXJpb2RpY2FsPjxmdWxsLXRpdGxlPkRlbnQgQ2xpbiBOb3J0aCBBbTwvZnVsbC10aXRsZT48
YWJici0xPkRlbnRhbCBjbGluaWNzIG9mIE5vcnRoIEFtZXJpY2E8L2FiYnItMT48L3BlcmlvZGlj
YWw+PGFsdC1wZXJpb2RpY2FsPjxmdWxsLXRpdGxlPkRlbnQgQ2xpbiBOb3J0aCBBbTwvZnVsbC10
aXRsZT48YWJici0xPkRlbnRhbCBjbGluaWNzIG9mIE5vcnRoIEFtZXJpY2E8L2FiYnItMT48L2Fs
dC1wZXJpb2RpY2FsPjxwYWdlcz40NTEtNjg8L3BhZ2VzPjx2b2x1bWU+NTM8L3ZvbHVtZT48bnVt
YmVyPjM8L251bWJlcj48ZWRpdGlvbj4yMDA5LzA2LzAyPC9lZGl0aW9uPjxrZXl3b3Jkcz48a2V5
d29yZD5BZHVsdDwva2V5d29yZD48a2V5d29yZD5DaGlsZDwva2V5d29yZD48a2V5d29yZD5EZW50
YWwgQ2FyZS8qZWNvbm9taWNzPC9rZXl3b3JkPjxrZXl3b3JkPkRlbnRhbCBDYXJlIGZvciBDaGls
ZHJlbi8qb3JnYW5pemF0aW9uICZhbXA7IGFkbWluaXN0cmF0aW9uPC9rZXl3b3JkPjxrZXl3b3Jk
PkRlbnRhbCBIZWFsdGggU2VydmljZXMvZWNvbm9taWNzPC9rZXl3b3JkPjxrZXl3b3JkPkVtZXJn
ZW5jeSBTZXJ2aWNlLCBIb3NwaXRhbC8qdXRpbGl6YXRpb248L2tleXdvcmQ+PGtleXdvcmQ+SGVh
bHRoIFNlcnZpY2VzIEFjY2Vzc2liaWxpdHkvKmVjb25vbWljczwva2V5d29yZD48a2V5d29yZD5I
ZWFsdGggU3RhdHVzIERpc3Bhcml0aWVzPC9rZXl3b3JkPjxrZXl3b3JkPkh1bWFuczwva2V5d29y
ZD48a2V5d29yZD5NaW5vcml0eSBHcm91cHM8L2tleXdvcmQ+PGtleXdvcmQ+UGhhcm1hY2lzdHMv
dXRpbGl6YXRpb248L2tleXdvcmQ+PGtleXdvcmQ+UGh5c2ljaWFucy91dGlsaXphdGlvbjwva2V5
d29yZD48a2V5d29yZD5Qb3ZlcnR5PC9rZXl3b3JkPjxrZXl3b3JkPlRvb3RoYWNoZS8qdGhlcmFw
eTwva2V5d29yZD48a2V5d29yZD5Vbml0ZWQgU3RhdGVzPC9rZXl3b3JkPjxrZXl3b3JkPipWdWxu
ZXJhYmxlIFBvcHVsYXRpb25zPC9rZXl3b3JkPjwva2V5d29yZHM+PGRhdGVzPjx5ZWFyPjIwMDk8
L3llYXI+PHB1Yi1kYXRlcz48ZGF0ZT5KdWw8L2RhdGU+PC9wdWItZGF0ZXM+PC9kYXRlcz48aXNi
bj4wMDExLTg1MzI8L2lzYm4+PGFjY2Vzc2lvbi1udW0+MTk0ODIxMjI8L2FjY2Vzc2lvbi1udW0+
PHVybHM+PHJlbGF0ZWQtdXJscz48dXJsPmh0dHA6Ly9hYy5lbHMtY2RuLmNvbS9TMDAxMTg1MzIw
OTAwMDE5Ni8xLXMyLjAtUzAwMTE4NTMyMDkwMDAxOTYtbWFpbi5wZGY/X3RpZD1jYWNiZmY3YS05
YjM2LTExZTQtOTA3ZS0wMDAwMGFhY2IzNjImYW1wO2FjZG5hdD0xNDIxMTYyMjE2XzFkYjc5Zjc4
MDNkNTgwMzY4ZmNhY2UwMTAwOGFmMzI3PC91cmw+PC9yZWxhdGVkLXVybHM+PC91cmxzPjxlbGVj
dHJvbmljLXJlc291cmNlLW51bT4xMC4xMDE2L2ouY2Rlbi4yMDA5LjAzLjAwMTwvZWxlY3Ryb25p
Yy1yZXNvdXJjZS1udW0+PHJlbW90ZS1kYXRhYmFzZS1wcm92aWRlcj5OTE08L3JlbW90ZS1kYXRh
YmFzZS1wcm92aWRlcj48bGFuZ3VhZ2U+ZW5nPC9sYW5ndWFnZT48L3JlY29yZD48L0NpdGU+PC9F
bmROb3RlPgB=
</w:fldData>
        </w:fldChar>
      </w:r>
      <w:r w:rsidR="004F7F2D" w:rsidRPr="00326CED">
        <w:rPr>
          <w:rFonts w:asciiTheme="minorHAnsi" w:hAnsiTheme="minorHAnsi" w:cs="Arial"/>
        </w:rPr>
        <w:instrText xml:space="preserve"> ADDIN EN.CITE </w:instrText>
      </w:r>
      <w:r w:rsidR="00E053B7" w:rsidRPr="00326CED">
        <w:rPr>
          <w:rFonts w:asciiTheme="minorHAnsi" w:hAnsiTheme="minorHAnsi" w:cs="Arial"/>
        </w:rPr>
        <w:fldChar w:fldCharType="begin">
          <w:fldData xml:space="preserve">PEVuZE5vdGU+PENpdGU+PEF1dGhvcj5Db2hlbjwvQXV0aG9yPjxZZWFyPjIwMDk8L1llYXI+PFJl
Y051bT43ODwvUmVjTnVtPjxEaXNwbGF5VGV4dD4oNik8L0Rpc3BsYXlUZXh0PjxyZWNvcmQ+PHJl
Yy1udW1iZXI+Nzg8L3JlYy1udW1iZXI+PGZvcmVpZ24ta2V5cz48a2V5IGFwcD0iRU4iIGRiLWlk
PSIydnRycnp4d2wwcHp0b2V6d2Y2eDBweDUwMDl2MHdyMjV0d3oiIHRpbWVzdGFtcD0iMTQyMTE2
MTc5MCI+Nzg8L2tleT48L2ZvcmVpZ24ta2V5cz48cmVmLXR5cGUgbmFtZT0iSm91cm5hbCBBcnRp
Y2xlIj4xNzwvcmVmLXR5cGU+PGNvbnRyaWJ1dG9ycz48YXV0aG9ycz48YXV0aG9yPkNvaGVuLCBM
LiBBLjwvYXV0aG9yPjwvYXV0aG9ycz48L2NvbnRyaWJ1dG9ycz48YXV0aC1hZGRyZXNzPkRlcGFy
dG1lbnQgb2YgSGVhbHRoIFByb21vdGlvbiBhbmQgUG9saWN5LCBEaXZpc2lvbiBvZiBIZWFsdGgg
U2VydmljZXMgUmVzZWFyY2gsIFVuaXZlcnNpdHkgb2YgTWFyeWxhbmQgRGVudGFsIFNjaG9vbCwg
NjUwIFdlc3QgQmFsdGltb3JlIFN0cmVldCwgQmFsdGltb3JlLCBNRCAyMTIwMSwgVVNBLiBsYWNv
aGVuQHVtYXJ5bGFuZC5lZHU8L2F1dGgtYWRkcmVzcz48dGl0bGVzPjx0aXRsZT5UaGUgcm9sZSBv
ZiBub24tZGVudGFsIGhlYWx0aCBwcm9mZXNzaW9uYWxzIGluIHByb3ZpZGluZyBhY2Nlc3MgdG8g
ZGVudGFsIGNhcmUgZm9yIGxvdy1pbmNvbWUgYW5kIG1pbm9yaXR5IHBhdGllbnRzPC90aXRsZT48
c2Vjb25kYXJ5LXRpdGxlPkRlbnQgQ2xpbiBOb3J0aCBBbTwvc2Vjb25kYXJ5LXRpdGxlPjxhbHQt
dGl0bGU+RGVudGFsIGNsaW5pY3Mgb2YgTm9ydGggQW1lcmljYTwvYWx0LXRpdGxlPjwvdGl0bGVz
PjxwZXJpb2RpY2FsPjxmdWxsLXRpdGxlPkRlbnQgQ2xpbiBOb3J0aCBBbTwvZnVsbC10aXRsZT48
YWJici0xPkRlbnRhbCBjbGluaWNzIG9mIE5vcnRoIEFtZXJpY2E8L2FiYnItMT48L3BlcmlvZGlj
YWw+PGFsdC1wZXJpb2RpY2FsPjxmdWxsLXRpdGxlPkRlbnQgQ2xpbiBOb3J0aCBBbTwvZnVsbC10
aXRsZT48YWJici0xPkRlbnRhbCBjbGluaWNzIG9mIE5vcnRoIEFtZXJpY2E8L2FiYnItMT48L2Fs
dC1wZXJpb2RpY2FsPjxwYWdlcz40NTEtNjg8L3BhZ2VzPjx2b2x1bWU+NTM8L3ZvbHVtZT48bnVt
YmVyPjM8L251bWJlcj48ZWRpdGlvbj4yMDA5LzA2LzAyPC9lZGl0aW9uPjxrZXl3b3Jkcz48a2V5
d29yZD5BZHVsdDwva2V5d29yZD48a2V5d29yZD5DaGlsZDwva2V5d29yZD48a2V5d29yZD5EZW50
YWwgQ2FyZS8qZWNvbm9taWNzPC9rZXl3b3JkPjxrZXl3b3JkPkRlbnRhbCBDYXJlIGZvciBDaGls
ZHJlbi8qb3JnYW5pemF0aW9uICZhbXA7IGFkbWluaXN0cmF0aW9uPC9rZXl3b3JkPjxrZXl3b3Jk
PkRlbnRhbCBIZWFsdGggU2VydmljZXMvZWNvbm9taWNzPC9rZXl3b3JkPjxrZXl3b3JkPkVtZXJn
ZW5jeSBTZXJ2aWNlLCBIb3NwaXRhbC8qdXRpbGl6YXRpb248L2tleXdvcmQ+PGtleXdvcmQ+SGVh
bHRoIFNlcnZpY2VzIEFjY2Vzc2liaWxpdHkvKmVjb25vbWljczwva2V5d29yZD48a2V5d29yZD5I
ZWFsdGggU3RhdHVzIERpc3Bhcml0aWVzPC9rZXl3b3JkPjxrZXl3b3JkPkh1bWFuczwva2V5d29y
ZD48a2V5d29yZD5NaW5vcml0eSBHcm91cHM8L2tleXdvcmQ+PGtleXdvcmQ+UGhhcm1hY2lzdHMv
dXRpbGl6YXRpb248L2tleXdvcmQ+PGtleXdvcmQ+UGh5c2ljaWFucy91dGlsaXphdGlvbjwva2V5
d29yZD48a2V5d29yZD5Qb3ZlcnR5PC9rZXl3b3JkPjxrZXl3b3JkPlRvb3RoYWNoZS8qdGhlcmFw
eTwva2V5d29yZD48a2V5d29yZD5Vbml0ZWQgU3RhdGVzPC9rZXl3b3JkPjxrZXl3b3JkPipWdWxu
ZXJhYmxlIFBvcHVsYXRpb25zPC9rZXl3b3JkPjwva2V5d29yZHM+PGRhdGVzPjx5ZWFyPjIwMDk8
L3llYXI+PHB1Yi1kYXRlcz48ZGF0ZT5KdWw8L2RhdGU+PC9wdWItZGF0ZXM+PC9kYXRlcz48aXNi
bj4wMDExLTg1MzI8L2lzYm4+PGFjY2Vzc2lvbi1udW0+MTk0ODIxMjI8L2FjY2Vzc2lvbi1udW0+
PHVybHM+PHJlbGF0ZWQtdXJscz48dXJsPmh0dHA6Ly9hYy5lbHMtY2RuLmNvbS9TMDAxMTg1MzIw
OTAwMDE5Ni8xLXMyLjAtUzAwMTE4NTMyMDkwMDAxOTYtbWFpbi5wZGY/X3RpZD1jYWNiZmY3YS05
YjM2LTExZTQtOTA3ZS0wMDAwMGFhY2IzNjImYW1wO2FjZG5hdD0xNDIxMTYyMjE2XzFkYjc5Zjc4
MDNkNTgwMzY4ZmNhY2UwMTAwOGFmMzI3PC91cmw+PC9yZWxhdGVkLXVybHM+PC91cmxzPjxlbGVj
dHJvbmljLXJlc291cmNlLW51bT4xMC4xMDE2L2ouY2Rlbi4yMDA5LjAzLjAwMTwvZWxlY3Ryb25p
Yy1yZXNvdXJjZS1udW0+PHJlbW90ZS1kYXRhYmFzZS1wcm92aWRlcj5OTE08L3JlbW90ZS1kYXRh
YmFzZS1wcm92aWRlcj48bGFuZ3VhZ2U+ZW5nPC9sYW5ndWFnZT48L3JlY29yZD48L0NpdGU+PC9F
bmROb3RlPgB=
</w:fldData>
        </w:fldChar>
      </w:r>
      <w:r w:rsidR="004F7F2D" w:rsidRPr="00326CED">
        <w:rPr>
          <w:rFonts w:asciiTheme="minorHAnsi" w:hAnsiTheme="minorHAnsi" w:cs="Arial"/>
        </w:rPr>
        <w:instrText xml:space="preserve"> ADDIN EN.CITE.DATA </w:instrText>
      </w:r>
      <w:r w:rsidR="00E053B7" w:rsidRPr="00326CED">
        <w:rPr>
          <w:rFonts w:asciiTheme="minorHAnsi" w:hAnsiTheme="minorHAnsi" w:cs="Arial"/>
        </w:rPr>
      </w:r>
      <w:r w:rsidR="00E053B7" w:rsidRPr="00326CED">
        <w:rPr>
          <w:rFonts w:asciiTheme="minorHAnsi" w:hAnsiTheme="minorHAnsi" w:cs="Arial"/>
        </w:rPr>
        <w:fldChar w:fldCharType="end"/>
      </w:r>
      <w:r w:rsidR="00E053B7" w:rsidRPr="00326CED">
        <w:rPr>
          <w:rFonts w:asciiTheme="minorHAnsi" w:hAnsiTheme="minorHAnsi" w:cs="Arial"/>
        </w:rPr>
      </w:r>
      <w:r w:rsidR="00E053B7" w:rsidRPr="00326CED">
        <w:rPr>
          <w:rFonts w:asciiTheme="minorHAnsi" w:hAnsiTheme="minorHAnsi" w:cs="Arial"/>
        </w:rPr>
        <w:fldChar w:fldCharType="separate"/>
      </w:r>
      <w:r w:rsidR="004F7F2D" w:rsidRPr="00326CED">
        <w:rPr>
          <w:rFonts w:asciiTheme="minorHAnsi" w:hAnsiTheme="minorHAnsi" w:cs="Arial"/>
          <w:noProof/>
        </w:rPr>
        <w:t>(6)</w:t>
      </w:r>
      <w:r w:rsidR="00E053B7" w:rsidRPr="00326CED">
        <w:rPr>
          <w:rFonts w:asciiTheme="minorHAnsi" w:hAnsiTheme="minorHAnsi" w:cs="Arial"/>
        </w:rPr>
        <w:fldChar w:fldCharType="end"/>
      </w:r>
      <w:r w:rsidR="00877BDF" w:rsidRPr="00326CED">
        <w:rPr>
          <w:rFonts w:asciiTheme="minorHAnsi" w:hAnsiTheme="minorHAnsi" w:cs="Arial"/>
        </w:rPr>
        <w:t>, current</w:t>
      </w:r>
      <w:r w:rsidR="00973AE2">
        <w:rPr>
          <w:rFonts w:asciiTheme="minorHAnsi" w:hAnsiTheme="minorHAnsi" w:cs="Arial"/>
        </w:rPr>
        <w:t>ly</w:t>
      </w:r>
      <w:r w:rsidR="00877BDF" w:rsidRPr="00326CED">
        <w:rPr>
          <w:rFonts w:asciiTheme="minorHAnsi" w:hAnsiTheme="minorHAnsi" w:cs="Arial"/>
        </w:rPr>
        <w:t xml:space="preserve"> </w:t>
      </w:r>
      <w:r w:rsidR="000A1DA1">
        <w:rPr>
          <w:rFonts w:asciiTheme="minorHAnsi" w:hAnsiTheme="minorHAnsi" w:cs="Arial"/>
        </w:rPr>
        <w:t xml:space="preserve">dental </w:t>
      </w:r>
      <w:r w:rsidR="00CD5E72">
        <w:rPr>
          <w:rFonts w:asciiTheme="minorHAnsi" w:hAnsiTheme="minorHAnsi" w:cs="Arial"/>
        </w:rPr>
        <w:t>care</w:t>
      </w:r>
      <w:r w:rsidR="00CD5E72" w:rsidRPr="00326CED">
        <w:rPr>
          <w:rFonts w:asciiTheme="minorHAnsi" w:hAnsiTheme="minorHAnsi" w:cs="Arial"/>
        </w:rPr>
        <w:t xml:space="preserve"> </w:t>
      </w:r>
      <w:r w:rsidR="00877BDF" w:rsidRPr="00326CED">
        <w:rPr>
          <w:rFonts w:asciiTheme="minorHAnsi" w:hAnsiTheme="minorHAnsi" w:cs="Arial"/>
        </w:rPr>
        <w:t xml:space="preserve">in EDs primarily addresses symptoms.  </w:t>
      </w:r>
      <w:r w:rsidR="000E05DE" w:rsidRPr="00326CED">
        <w:rPr>
          <w:rFonts w:asciiTheme="minorHAnsi" w:hAnsiTheme="minorHAnsi" w:cs="Arial"/>
        </w:rPr>
        <w:t>ED care that only addresses symptoms, w</w:t>
      </w:r>
      <w:r w:rsidR="004A4632" w:rsidRPr="00326CED">
        <w:rPr>
          <w:rFonts w:asciiTheme="minorHAnsi" w:hAnsiTheme="minorHAnsi" w:cs="Arial"/>
        </w:rPr>
        <w:t>ithout definitive car</w:t>
      </w:r>
      <w:r w:rsidR="00192BBC" w:rsidRPr="00326CED">
        <w:rPr>
          <w:rFonts w:asciiTheme="minorHAnsi" w:hAnsiTheme="minorHAnsi" w:cs="Arial"/>
        </w:rPr>
        <w:t>e to alleviate th</w:t>
      </w:r>
      <w:r w:rsidR="000E05DE" w:rsidRPr="00326CED">
        <w:rPr>
          <w:rFonts w:asciiTheme="minorHAnsi" w:hAnsiTheme="minorHAnsi" w:cs="Arial"/>
        </w:rPr>
        <w:t>e cause of oral problems, results in</w:t>
      </w:r>
      <w:r w:rsidR="00192BBC" w:rsidRPr="00326CED">
        <w:rPr>
          <w:rFonts w:asciiTheme="minorHAnsi" w:hAnsiTheme="minorHAnsi" w:cs="Arial"/>
        </w:rPr>
        <w:t xml:space="preserve"> patients often</w:t>
      </w:r>
      <w:r w:rsidR="00FB4292" w:rsidRPr="00326CED">
        <w:rPr>
          <w:rFonts w:asciiTheme="minorHAnsi" w:hAnsiTheme="minorHAnsi" w:cs="Arial"/>
        </w:rPr>
        <w:t xml:space="preserve"> return</w:t>
      </w:r>
      <w:r w:rsidR="000E05DE" w:rsidRPr="00326CED">
        <w:rPr>
          <w:rFonts w:asciiTheme="minorHAnsi" w:hAnsiTheme="minorHAnsi" w:cs="Arial"/>
        </w:rPr>
        <w:t>ing</w:t>
      </w:r>
      <w:r w:rsidR="00FB4292" w:rsidRPr="00326CED">
        <w:rPr>
          <w:rFonts w:asciiTheme="minorHAnsi" w:hAnsiTheme="minorHAnsi" w:cs="Arial"/>
        </w:rPr>
        <w:t xml:space="preserve"> to E</w:t>
      </w:r>
      <w:r w:rsidR="00973AE2">
        <w:rPr>
          <w:rFonts w:asciiTheme="minorHAnsi" w:hAnsiTheme="minorHAnsi" w:cs="Arial"/>
        </w:rPr>
        <w:t>D</w:t>
      </w:r>
      <w:r w:rsidR="00CD5E72">
        <w:rPr>
          <w:rFonts w:asciiTheme="minorHAnsi" w:hAnsiTheme="minorHAnsi" w:cs="Arial"/>
        </w:rPr>
        <w:t>s</w:t>
      </w:r>
      <w:r w:rsidR="00FB4292" w:rsidRPr="00326CED">
        <w:rPr>
          <w:rFonts w:asciiTheme="minorHAnsi" w:hAnsiTheme="minorHAnsi" w:cs="Arial"/>
        </w:rPr>
        <w:t xml:space="preserve"> multiple </w:t>
      </w:r>
      <w:r w:rsidR="000E05DE" w:rsidRPr="00326CED">
        <w:rPr>
          <w:rFonts w:asciiTheme="minorHAnsi" w:hAnsiTheme="minorHAnsi" w:cs="Arial"/>
        </w:rPr>
        <w:t>times for the same problem. ED visits, especially when repeated</w:t>
      </w:r>
      <w:r w:rsidR="00C64629" w:rsidRPr="00326CED">
        <w:rPr>
          <w:rFonts w:asciiTheme="minorHAnsi" w:hAnsiTheme="minorHAnsi" w:cs="Arial"/>
        </w:rPr>
        <w:t xml:space="preserve"> for the same </w:t>
      </w:r>
      <w:proofErr w:type="gramStart"/>
      <w:r w:rsidR="00C64629" w:rsidRPr="00326CED">
        <w:rPr>
          <w:rFonts w:asciiTheme="minorHAnsi" w:hAnsiTheme="minorHAnsi" w:cs="Arial"/>
        </w:rPr>
        <w:t>problem</w:t>
      </w:r>
      <w:r w:rsidR="000E05DE" w:rsidRPr="00326CED">
        <w:rPr>
          <w:rFonts w:asciiTheme="minorHAnsi" w:hAnsiTheme="minorHAnsi" w:cs="Arial"/>
        </w:rPr>
        <w:t>,</w:t>
      </w:r>
      <w:proofErr w:type="gramEnd"/>
      <w:r w:rsidR="000E05DE" w:rsidRPr="00326CED">
        <w:rPr>
          <w:rFonts w:asciiTheme="minorHAnsi" w:hAnsiTheme="minorHAnsi" w:cs="Arial"/>
        </w:rPr>
        <w:t xml:space="preserve"> generate</w:t>
      </w:r>
      <w:r w:rsidR="00192BBC" w:rsidRPr="00326CED">
        <w:rPr>
          <w:rFonts w:asciiTheme="minorHAnsi" w:hAnsiTheme="minorHAnsi" w:cs="Arial"/>
        </w:rPr>
        <w:t xml:space="preserve"> high costs to patients, insurance companies, and taxpayers</w:t>
      </w:r>
      <w:r w:rsidRPr="00326CED">
        <w:rPr>
          <w:rFonts w:asciiTheme="minorHAnsi" w:hAnsiTheme="minorHAnsi" w:cs="Arial"/>
        </w:rPr>
        <w:t>,</w:t>
      </w:r>
      <w:r w:rsidR="00192BBC" w:rsidRPr="00326CED">
        <w:rPr>
          <w:rFonts w:asciiTheme="minorHAnsi" w:hAnsiTheme="minorHAnsi" w:cs="Arial"/>
        </w:rPr>
        <w:t xml:space="preserve"> depending on the patients’ means to pay</w:t>
      </w:r>
      <w:r w:rsidR="00FB4292" w:rsidRPr="00326CED">
        <w:rPr>
          <w:rFonts w:asciiTheme="minorHAnsi" w:hAnsiTheme="minorHAnsi" w:cs="Arial"/>
        </w:rPr>
        <w:t xml:space="preserve">. </w:t>
      </w:r>
    </w:p>
    <w:p w:rsidR="00FB4292" w:rsidRPr="00326CED" w:rsidRDefault="00FB4292" w:rsidP="00B94CEF">
      <w:pPr>
        <w:pStyle w:val="ListParagraph"/>
        <w:spacing w:line="276" w:lineRule="auto"/>
        <w:ind w:left="0"/>
        <w:rPr>
          <w:rFonts w:asciiTheme="minorHAnsi" w:hAnsiTheme="minorHAnsi" w:cs="Arial"/>
        </w:rPr>
      </w:pPr>
    </w:p>
    <w:p w:rsidR="00FB4292" w:rsidRPr="00326CED" w:rsidRDefault="00257AD6" w:rsidP="00B94CEF">
      <w:pPr>
        <w:pStyle w:val="ListParagraph"/>
        <w:spacing w:line="276" w:lineRule="auto"/>
        <w:ind w:left="0"/>
        <w:rPr>
          <w:rFonts w:asciiTheme="minorHAnsi" w:hAnsiTheme="minorHAnsi" w:cs="Arial"/>
        </w:rPr>
      </w:pPr>
      <w:r>
        <w:rPr>
          <w:rFonts w:asciiTheme="minorHAnsi" w:hAnsiTheme="minorHAnsi" w:cs="Arial"/>
        </w:rPr>
        <w:t>Many investigators</w:t>
      </w:r>
      <w:r w:rsidR="00FB4292" w:rsidRPr="00326CED">
        <w:rPr>
          <w:rFonts w:asciiTheme="minorHAnsi" w:hAnsiTheme="minorHAnsi" w:cs="Arial"/>
        </w:rPr>
        <w:t xml:space="preserve"> have </w:t>
      </w:r>
      <w:r w:rsidR="00192BBC" w:rsidRPr="00326CED">
        <w:rPr>
          <w:rFonts w:asciiTheme="minorHAnsi" w:hAnsiTheme="minorHAnsi" w:cs="Arial"/>
        </w:rPr>
        <w:t>assessed data</w:t>
      </w:r>
      <w:r w:rsidR="00FB4292" w:rsidRPr="00326CED">
        <w:rPr>
          <w:rFonts w:asciiTheme="minorHAnsi" w:hAnsiTheme="minorHAnsi" w:cs="Arial"/>
        </w:rPr>
        <w:t xml:space="preserve"> on the use of emergency </w:t>
      </w:r>
      <w:r w:rsidR="006A5516">
        <w:rPr>
          <w:rFonts w:asciiTheme="minorHAnsi" w:hAnsiTheme="minorHAnsi" w:cs="Arial"/>
        </w:rPr>
        <w:t>departments</w:t>
      </w:r>
      <w:r w:rsidR="006A5516" w:rsidRPr="00326CED">
        <w:rPr>
          <w:rFonts w:asciiTheme="minorHAnsi" w:hAnsiTheme="minorHAnsi" w:cs="Arial"/>
        </w:rPr>
        <w:t xml:space="preserve"> </w:t>
      </w:r>
      <w:r w:rsidR="00FB4292" w:rsidRPr="00326CED">
        <w:rPr>
          <w:rFonts w:asciiTheme="minorHAnsi" w:hAnsiTheme="minorHAnsi" w:cs="Arial"/>
        </w:rPr>
        <w:t xml:space="preserve">for oral </w:t>
      </w:r>
      <w:r w:rsidR="00192BBC" w:rsidRPr="00326CED">
        <w:rPr>
          <w:rFonts w:asciiTheme="minorHAnsi" w:hAnsiTheme="minorHAnsi" w:cs="Arial"/>
        </w:rPr>
        <w:t>problems</w:t>
      </w:r>
      <w:r w:rsidR="000E05DE" w:rsidRPr="00326CED">
        <w:rPr>
          <w:rFonts w:asciiTheme="minorHAnsi" w:hAnsiTheme="minorHAnsi" w:cs="Arial"/>
        </w:rPr>
        <w:t xml:space="preserve">, and more specifically, non-traumatic dental </w:t>
      </w:r>
      <w:r w:rsidR="000A31BA" w:rsidRPr="00326CED">
        <w:rPr>
          <w:rFonts w:asciiTheme="minorHAnsi" w:hAnsiTheme="minorHAnsi" w:cs="Arial"/>
        </w:rPr>
        <w:t>conditions (NTDC</w:t>
      </w:r>
      <w:r w:rsidR="000E05DE" w:rsidRPr="00326CED">
        <w:rPr>
          <w:rFonts w:asciiTheme="minorHAnsi" w:hAnsiTheme="minorHAnsi" w:cs="Arial"/>
        </w:rPr>
        <w:t>s)</w:t>
      </w:r>
      <w:r>
        <w:rPr>
          <w:rFonts w:asciiTheme="minorHAnsi" w:hAnsiTheme="minorHAnsi" w:cs="Arial"/>
        </w:rPr>
        <w:t xml:space="preserve"> at the local, state, and national levels</w:t>
      </w:r>
      <w:r w:rsidR="00192BBC" w:rsidRPr="00326CED">
        <w:rPr>
          <w:rFonts w:asciiTheme="minorHAnsi" w:hAnsiTheme="minorHAnsi" w:cs="Arial"/>
        </w:rPr>
        <w:t>.</w:t>
      </w:r>
      <w:r w:rsidR="000E05DE" w:rsidRPr="00326CED">
        <w:rPr>
          <w:rFonts w:asciiTheme="minorHAnsi" w:hAnsiTheme="minorHAnsi" w:cs="Arial"/>
        </w:rPr>
        <w:t xml:space="preserve"> </w:t>
      </w:r>
      <w:r w:rsidR="008C5492">
        <w:rPr>
          <w:rFonts w:asciiTheme="minorHAnsi" w:hAnsiTheme="minorHAnsi" w:cs="Arial"/>
        </w:rPr>
        <w:t>Particularly at the state level, t</w:t>
      </w:r>
      <w:r w:rsidR="00192BBC" w:rsidRPr="00326CED">
        <w:rPr>
          <w:rFonts w:asciiTheme="minorHAnsi" w:hAnsiTheme="minorHAnsi" w:cs="Arial"/>
        </w:rPr>
        <w:t xml:space="preserve">he general thinking </w:t>
      </w:r>
      <w:r w:rsidR="00462D11" w:rsidRPr="00326CED">
        <w:rPr>
          <w:rFonts w:asciiTheme="minorHAnsi" w:hAnsiTheme="minorHAnsi" w:cs="Arial"/>
        </w:rPr>
        <w:t>is</w:t>
      </w:r>
      <w:r w:rsidR="00FB4292" w:rsidRPr="00326CED">
        <w:rPr>
          <w:rFonts w:asciiTheme="minorHAnsi" w:hAnsiTheme="minorHAnsi" w:cs="Arial"/>
        </w:rPr>
        <w:t xml:space="preserve"> that if states were to adopt policies that support increased access to dental care in dental offices or clinics, there would be significant cost savings and better oral health outcomes. </w:t>
      </w:r>
      <w:r w:rsidR="00192BBC" w:rsidRPr="00326CED">
        <w:rPr>
          <w:rFonts w:asciiTheme="minorHAnsi" w:hAnsiTheme="minorHAnsi" w:cs="Arial"/>
        </w:rPr>
        <w:t xml:space="preserve">Though many states have started to look at data on </w:t>
      </w:r>
      <w:r w:rsidR="000A1DA1">
        <w:rPr>
          <w:rFonts w:asciiTheme="minorHAnsi" w:hAnsiTheme="minorHAnsi" w:cs="Arial"/>
        </w:rPr>
        <w:t xml:space="preserve">dental </w:t>
      </w:r>
      <w:r w:rsidR="00192BBC" w:rsidRPr="00326CED">
        <w:rPr>
          <w:rFonts w:asciiTheme="minorHAnsi" w:hAnsiTheme="minorHAnsi" w:cs="Arial"/>
        </w:rPr>
        <w:t>related ED visits, there currently</w:t>
      </w:r>
      <w:r w:rsidR="00FB4292" w:rsidRPr="00326CED">
        <w:rPr>
          <w:rFonts w:asciiTheme="minorHAnsi" w:hAnsiTheme="minorHAnsi" w:cs="Arial"/>
        </w:rPr>
        <w:t xml:space="preserve"> is no standardized protocol for collection </w:t>
      </w:r>
      <w:r w:rsidR="00FE4BF0" w:rsidRPr="00326CED">
        <w:rPr>
          <w:rFonts w:asciiTheme="minorHAnsi" w:hAnsiTheme="minorHAnsi" w:cs="Arial"/>
        </w:rPr>
        <w:t xml:space="preserve">and analysis </w:t>
      </w:r>
      <w:r w:rsidR="00FB4292" w:rsidRPr="00326CED">
        <w:rPr>
          <w:rFonts w:asciiTheme="minorHAnsi" w:hAnsiTheme="minorHAnsi" w:cs="Arial"/>
        </w:rPr>
        <w:t>of these data</w:t>
      </w:r>
      <w:r w:rsidR="00CD5E72">
        <w:rPr>
          <w:rFonts w:asciiTheme="minorHAnsi" w:hAnsiTheme="minorHAnsi" w:cs="Arial"/>
        </w:rPr>
        <w:t>. T</w:t>
      </w:r>
      <w:r w:rsidR="00FB4292" w:rsidRPr="00326CED">
        <w:rPr>
          <w:rFonts w:asciiTheme="minorHAnsi" w:hAnsiTheme="minorHAnsi" w:cs="Arial"/>
        </w:rPr>
        <w:t xml:space="preserve">herefore, data </w:t>
      </w:r>
      <w:r w:rsidR="00FE4BF0" w:rsidRPr="00326CED">
        <w:rPr>
          <w:rFonts w:asciiTheme="minorHAnsi" w:hAnsiTheme="minorHAnsi" w:cs="Arial"/>
        </w:rPr>
        <w:t>interpretation and</w:t>
      </w:r>
      <w:r w:rsidR="00192BBC" w:rsidRPr="00326CED">
        <w:rPr>
          <w:rFonts w:asciiTheme="minorHAnsi" w:hAnsiTheme="minorHAnsi" w:cs="Arial"/>
        </w:rPr>
        <w:t xml:space="preserve"> comparability of data </w:t>
      </w:r>
      <w:r w:rsidR="00FE4BF0" w:rsidRPr="00326CED">
        <w:rPr>
          <w:rFonts w:asciiTheme="minorHAnsi" w:hAnsiTheme="minorHAnsi" w:cs="Arial"/>
        </w:rPr>
        <w:t xml:space="preserve">between studies </w:t>
      </w:r>
      <w:r w:rsidR="00192BBC" w:rsidRPr="00326CED">
        <w:rPr>
          <w:rFonts w:asciiTheme="minorHAnsi" w:hAnsiTheme="minorHAnsi" w:cs="Arial"/>
        </w:rPr>
        <w:t>are in question.</w:t>
      </w:r>
    </w:p>
    <w:p w:rsidR="00F55321" w:rsidRPr="00326CED" w:rsidRDefault="00F55321" w:rsidP="00B94CEF">
      <w:pPr>
        <w:pStyle w:val="ListParagraph"/>
        <w:spacing w:line="276" w:lineRule="auto"/>
        <w:ind w:left="0"/>
        <w:rPr>
          <w:rFonts w:asciiTheme="minorHAnsi" w:hAnsiTheme="minorHAnsi" w:cs="Arial"/>
        </w:rPr>
      </w:pPr>
    </w:p>
    <w:p w:rsidR="00243CED" w:rsidRDefault="00081F94">
      <w:pPr>
        <w:rPr>
          <w:rFonts w:cs="Arial"/>
        </w:rPr>
      </w:pPr>
      <w:r w:rsidRPr="00326CED">
        <w:rPr>
          <w:rFonts w:cs="Arial"/>
        </w:rPr>
        <w:t xml:space="preserve">Concerns </w:t>
      </w:r>
      <w:r w:rsidR="00132A00">
        <w:rPr>
          <w:rFonts w:cs="Arial"/>
        </w:rPr>
        <w:t>related to lack of data compar</w:t>
      </w:r>
      <w:r w:rsidR="00010629">
        <w:rPr>
          <w:rFonts w:cs="Arial"/>
        </w:rPr>
        <w:t>a</w:t>
      </w:r>
      <w:r w:rsidR="00132A00">
        <w:rPr>
          <w:rFonts w:cs="Arial"/>
        </w:rPr>
        <w:t xml:space="preserve">bility </w:t>
      </w:r>
      <w:r w:rsidRPr="00326CED">
        <w:rPr>
          <w:rFonts w:cs="Arial"/>
        </w:rPr>
        <w:t xml:space="preserve">with past reports include the different sources of the data, the </w:t>
      </w:r>
      <w:r w:rsidR="008C5492">
        <w:rPr>
          <w:rFonts w:cs="Arial"/>
        </w:rPr>
        <w:t>content of the data</w:t>
      </w:r>
      <w:r w:rsidR="008C5492" w:rsidRPr="00326CED">
        <w:rPr>
          <w:rFonts w:cs="Arial"/>
        </w:rPr>
        <w:t xml:space="preserve"> </w:t>
      </w:r>
      <w:r w:rsidRPr="00326CED">
        <w:rPr>
          <w:rFonts w:cs="Arial"/>
        </w:rPr>
        <w:t xml:space="preserve">used, the way the data were analyzed, and the way the data were reported. The lack of comparability between reports can cause frustration. </w:t>
      </w:r>
      <w:r w:rsidR="00462D11" w:rsidRPr="00326CED">
        <w:rPr>
          <w:rFonts w:cs="Arial"/>
        </w:rPr>
        <w:t xml:space="preserve">This </w:t>
      </w:r>
      <w:r w:rsidRPr="00326CED">
        <w:rPr>
          <w:rFonts w:cs="Arial"/>
        </w:rPr>
        <w:t xml:space="preserve">lack of standardization </w:t>
      </w:r>
      <w:r w:rsidR="00462D11" w:rsidRPr="00326CED">
        <w:rPr>
          <w:rFonts w:cs="Arial"/>
        </w:rPr>
        <w:t>impacts the ability of</w:t>
      </w:r>
      <w:r w:rsidR="00243CED" w:rsidRPr="00326CED">
        <w:rPr>
          <w:rFonts w:cs="Arial"/>
        </w:rPr>
        <w:t xml:space="preserve"> local, state, and national policy makers to make informed decisions that address the economic and quality</w:t>
      </w:r>
      <w:r w:rsidR="00462D11" w:rsidRPr="00326CED">
        <w:rPr>
          <w:rFonts w:cs="Arial"/>
        </w:rPr>
        <w:t xml:space="preserve"> of life impact of the use of ED</w:t>
      </w:r>
      <w:r w:rsidR="00243CED" w:rsidRPr="00326CED">
        <w:rPr>
          <w:rFonts w:cs="Arial"/>
        </w:rPr>
        <w:t>s for NTD</w:t>
      </w:r>
      <w:r w:rsidR="000A31BA" w:rsidRPr="00326CED">
        <w:rPr>
          <w:rFonts w:cs="Arial"/>
        </w:rPr>
        <w:t>C</w:t>
      </w:r>
      <w:r w:rsidR="00462D11" w:rsidRPr="00326CED">
        <w:rPr>
          <w:rFonts w:cs="Arial"/>
        </w:rPr>
        <w:t>s</w:t>
      </w:r>
      <w:r w:rsidR="00243CED" w:rsidRPr="00326CED">
        <w:rPr>
          <w:rFonts w:cs="Arial"/>
        </w:rPr>
        <w:t>. Development of a standardized protocol for the collection, analysis, and reporting of E</w:t>
      </w:r>
      <w:r w:rsidR="00973AE2">
        <w:rPr>
          <w:rFonts w:cs="Arial"/>
        </w:rPr>
        <w:t>D</w:t>
      </w:r>
      <w:r w:rsidR="00243CED" w:rsidRPr="00326CED">
        <w:rPr>
          <w:rFonts w:cs="Arial"/>
        </w:rPr>
        <w:t xml:space="preserve"> data will allow local, state and national policy makers to make informed policy decisions that will result in more efficient </w:t>
      </w:r>
      <w:r w:rsidR="006A5516">
        <w:rPr>
          <w:rFonts w:cs="Arial"/>
        </w:rPr>
        <w:t>use</w:t>
      </w:r>
      <w:r w:rsidR="006A5516" w:rsidRPr="00326CED">
        <w:rPr>
          <w:rFonts w:cs="Arial"/>
        </w:rPr>
        <w:t xml:space="preserve"> </w:t>
      </w:r>
      <w:r w:rsidR="00243CED" w:rsidRPr="00326CED">
        <w:rPr>
          <w:rFonts w:cs="Arial"/>
        </w:rPr>
        <w:t xml:space="preserve">of scarce resources and </w:t>
      </w:r>
      <w:r w:rsidR="00462D11" w:rsidRPr="00326CED">
        <w:rPr>
          <w:rFonts w:cs="Arial"/>
        </w:rPr>
        <w:t xml:space="preserve">promote </w:t>
      </w:r>
      <w:r w:rsidR="00243CED" w:rsidRPr="00326CED">
        <w:rPr>
          <w:rFonts w:cs="Arial"/>
        </w:rPr>
        <w:t>better quality of life for indivi</w:t>
      </w:r>
      <w:r w:rsidR="00462D11" w:rsidRPr="00326CED">
        <w:rPr>
          <w:rFonts w:cs="Arial"/>
        </w:rPr>
        <w:t>duals with improved access to “dental homes.”</w:t>
      </w:r>
      <w:r w:rsidR="00243CED" w:rsidRPr="00326CED">
        <w:rPr>
          <w:rFonts w:cs="Arial"/>
        </w:rPr>
        <w:t xml:space="preserve">  </w:t>
      </w:r>
    </w:p>
    <w:p w:rsidR="00607253" w:rsidRPr="00607253" w:rsidRDefault="00A20F96" w:rsidP="00D4005A">
      <w:pPr>
        <w:pStyle w:val="Heading2"/>
        <w:spacing w:after="240"/>
      </w:pPr>
      <w:r w:rsidRPr="00CD5E72">
        <w:t>ASTDD ED Project and Purpose of this Report</w:t>
      </w:r>
    </w:p>
    <w:p w:rsidR="00BD1A44" w:rsidRDefault="00A20F96" w:rsidP="00BD1A44">
      <w:pPr>
        <w:rPr>
          <w:rFonts w:cs="Arial"/>
        </w:rPr>
      </w:pPr>
      <w:r>
        <w:rPr>
          <w:rFonts w:cs="Arial"/>
        </w:rPr>
        <w:t>The Association of State and Territorial Dental Directors (</w:t>
      </w:r>
      <w:r w:rsidRPr="00326CED">
        <w:rPr>
          <w:rFonts w:cs="Arial"/>
        </w:rPr>
        <w:t>ASTDD</w:t>
      </w:r>
      <w:r>
        <w:rPr>
          <w:rFonts w:cs="Arial"/>
        </w:rPr>
        <w:t>)</w:t>
      </w:r>
      <w:r w:rsidRPr="00326CED">
        <w:rPr>
          <w:rFonts w:cs="Arial"/>
        </w:rPr>
        <w:t xml:space="preserve"> </w:t>
      </w:r>
      <w:r w:rsidR="00BD1A44">
        <w:rPr>
          <w:rFonts w:cs="Arial"/>
        </w:rPr>
        <w:t xml:space="preserve">was funded by the DentaQuest Foundation in 2015 to conduct </w:t>
      </w:r>
      <w:r w:rsidRPr="00326CED">
        <w:rPr>
          <w:rFonts w:cs="Arial"/>
        </w:rPr>
        <w:t>a project</w:t>
      </w:r>
      <w:r>
        <w:rPr>
          <w:rFonts w:cs="Arial"/>
        </w:rPr>
        <w:t xml:space="preserve"> with two branches</w:t>
      </w:r>
      <w:r w:rsidRPr="00326CED">
        <w:rPr>
          <w:rFonts w:cs="Arial"/>
        </w:rPr>
        <w:t xml:space="preserve">. </w:t>
      </w:r>
      <w:r w:rsidR="00BD1A44">
        <w:rPr>
          <w:rFonts w:cs="Arial"/>
        </w:rPr>
        <w:t>One branch is development of t</w:t>
      </w:r>
      <w:r w:rsidR="0050531F">
        <w:rPr>
          <w:rFonts w:cs="Arial"/>
        </w:rPr>
        <w:t xml:space="preserve">his report, which </w:t>
      </w:r>
      <w:r>
        <w:rPr>
          <w:rFonts w:cs="Arial"/>
        </w:rPr>
        <w:t>focuse</w:t>
      </w:r>
      <w:r w:rsidR="0050531F">
        <w:rPr>
          <w:rFonts w:cs="Arial"/>
        </w:rPr>
        <w:t>s</w:t>
      </w:r>
      <w:r>
        <w:rPr>
          <w:rFonts w:cs="Arial"/>
        </w:rPr>
        <w:t xml:space="preserve"> on </w:t>
      </w:r>
      <w:r w:rsidR="008C5492">
        <w:rPr>
          <w:rFonts w:cs="Arial"/>
        </w:rPr>
        <w:t xml:space="preserve">a </w:t>
      </w:r>
      <w:r>
        <w:rPr>
          <w:rFonts w:cs="Arial"/>
        </w:rPr>
        <w:t>literature review that informs ED data collection, analysis and reporting</w:t>
      </w:r>
      <w:r w:rsidR="00BD1A44">
        <w:rPr>
          <w:rFonts w:cs="Arial"/>
        </w:rPr>
        <w:t>.</w:t>
      </w:r>
      <w:r>
        <w:rPr>
          <w:rFonts w:cs="Arial"/>
        </w:rPr>
        <w:t xml:space="preserve"> </w:t>
      </w:r>
      <w:r w:rsidRPr="00326CED">
        <w:rPr>
          <w:rFonts w:cs="Arial"/>
        </w:rPr>
        <w:t xml:space="preserve">This review </w:t>
      </w:r>
      <w:r>
        <w:rPr>
          <w:rFonts w:cs="Arial"/>
        </w:rPr>
        <w:lastRenderedPageBreak/>
        <w:t xml:space="preserve">analyzes </w:t>
      </w:r>
      <w:r w:rsidRPr="00326CED">
        <w:rPr>
          <w:rFonts w:cs="Arial"/>
        </w:rPr>
        <w:t>and summariz</w:t>
      </w:r>
      <w:r>
        <w:rPr>
          <w:rFonts w:cs="Arial"/>
        </w:rPr>
        <w:t>es</w:t>
      </w:r>
      <w:r w:rsidRPr="00326CED">
        <w:rPr>
          <w:rFonts w:cs="Arial"/>
        </w:rPr>
        <w:t xml:space="preserve"> the methodological similarities and differences </w:t>
      </w:r>
      <w:r>
        <w:rPr>
          <w:rFonts w:cs="Arial"/>
        </w:rPr>
        <w:t>around</w:t>
      </w:r>
      <w:r w:rsidRPr="00326CED">
        <w:rPr>
          <w:rFonts w:cs="Arial"/>
        </w:rPr>
        <w:t xml:space="preserve"> E</w:t>
      </w:r>
      <w:r>
        <w:rPr>
          <w:rFonts w:cs="Arial"/>
        </w:rPr>
        <w:t>D</w:t>
      </w:r>
      <w:r w:rsidRPr="00326CED">
        <w:rPr>
          <w:rFonts w:cs="Arial"/>
        </w:rPr>
        <w:t xml:space="preserve"> data</w:t>
      </w:r>
      <w:r>
        <w:rPr>
          <w:rFonts w:cs="Arial"/>
        </w:rPr>
        <w:t xml:space="preserve"> including </w:t>
      </w:r>
      <w:r w:rsidRPr="00326CED">
        <w:rPr>
          <w:rFonts w:cs="Arial"/>
        </w:rPr>
        <w:t xml:space="preserve">the quality, strengths and shortcomings of existing reports, and </w:t>
      </w:r>
      <w:r>
        <w:rPr>
          <w:rFonts w:cs="Arial"/>
        </w:rPr>
        <w:t xml:space="preserve">then presents </w:t>
      </w:r>
      <w:r w:rsidRPr="00326CED">
        <w:rPr>
          <w:rFonts w:cs="Arial"/>
        </w:rPr>
        <w:t xml:space="preserve">recommendations to inform future data collection and analysis efforts. </w:t>
      </w:r>
      <w:r w:rsidR="00BD1A44">
        <w:rPr>
          <w:rFonts w:cs="Arial"/>
        </w:rPr>
        <w:t>The second branch</w:t>
      </w:r>
      <w:r w:rsidR="00BD1A44" w:rsidRPr="00326CED">
        <w:rPr>
          <w:rFonts w:cs="Arial"/>
        </w:rPr>
        <w:t xml:space="preserve"> is </w:t>
      </w:r>
      <w:r w:rsidR="00BD1A44">
        <w:rPr>
          <w:rFonts w:cs="Arial"/>
        </w:rPr>
        <w:t xml:space="preserve">researching and </w:t>
      </w:r>
      <w:r w:rsidR="00BD1A44" w:rsidRPr="00326CED">
        <w:rPr>
          <w:rFonts w:cs="Arial"/>
        </w:rPr>
        <w:t xml:space="preserve">producing a </w:t>
      </w:r>
      <w:r w:rsidR="00BD1A44">
        <w:rPr>
          <w:rFonts w:cs="Arial"/>
        </w:rPr>
        <w:t>Best Practice Approach R</w:t>
      </w:r>
      <w:r w:rsidR="00BD1A44" w:rsidRPr="00326CED">
        <w:rPr>
          <w:rFonts w:cs="Arial"/>
        </w:rPr>
        <w:t xml:space="preserve">eport that describes policies and programs that can be implemented </w:t>
      </w:r>
      <w:r w:rsidR="00BD1A44">
        <w:rPr>
          <w:rFonts w:cs="Arial"/>
        </w:rPr>
        <w:t>at</w:t>
      </w:r>
      <w:r w:rsidR="00BD1A44" w:rsidRPr="00326CED">
        <w:rPr>
          <w:rFonts w:cs="Arial"/>
        </w:rPr>
        <w:t xml:space="preserve"> the local, state and national level to </w:t>
      </w:r>
      <w:r w:rsidR="00BD1A44">
        <w:rPr>
          <w:rFonts w:cs="Arial"/>
        </w:rPr>
        <w:t xml:space="preserve">create systems to refer consumers to </w:t>
      </w:r>
      <w:r w:rsidR="00BD1A44" w:rsidRPr="00326CED">
        <w:rPr>
          <w:rFonts w:cs="Arial"/>
        </w:rPr>
        <w:t>primary dental care settings where they can obtain definitive</w:t>
      </w:r>
      <w:r w:rsidR="00BD1A44">
        <w:rPr>
          <w:rFonts w:cs="Arial"/>
        </w:rPr>
        <w:t>,</w:t>
      </w:r>
      <w:r w:rsidR="00BD1A44" w:rsidRPr="00326CED">
        <w:rPr>
          <w:rFonts w:cs="Arial"/>
        </w:rPr>
        <w:t xml:space="preserve"> cost-effective</w:t>
      </w:r>
      <w:r w:rsidR="00BD1A44">
        <w:rPr>
          <w:rFonts w:cs="Arial"/>
        </w:rPr>
        <w:t xml:space="preserve"> care instead of </w:t>
      </w:r>
      <w:r w:rsidR="00BD1A44" w:rsidRPr="00326CED">
        <w:rPr>
          <w:rFonts w:cs="Arial"/>
        </w:rPr>
        <w:t>accessing EDs for NTDCs</w:t>
      </w:r>
      <w:r w:rsidR="00BD1A44">
        <w:rPr>
          <w:rFonts w:cs="Arial"/>
        </w:rPr>
        <w:t xml:space="preserve">. The report includes </w:t>
      </w:r>
      <w:r w:rsidR="00BD1A44" w:rsidRPr="00326CED">
        <w:rPr>
          <w:rFonts w:cs="Arial"/>
        </w:rPr>
        <w:t>examples of successful policies and strategies that have resulted in decreased use of E</w:t>
      </w:r>
      <w:r w:rsidR="00BD1A44">
        <w:rPr>
          <w:rFonts w:cs="Arial"/>
        </w:rPr>
        <w:t>D</w:t>
      </w:r>
      <w:r w:rsidR="00BD1A44" w:rsidRPr="00326CED">
        <w:rPr>
          <w:rFonts w:cs="Arial"/>
        </w:rPr>
        <w:t xml:space="preserve">s for oral problems. </w:t>
      </w:r>
    </w:p>
    <w:p w:rsidR="00A20F96" w:rsidRDefault="00A20F96" w:rsidP="00380DAA">
      <w:pPr>
        <w:pStyle w:val="ListParagraph"/>
        <w:spacing w:after="240" w:line="276" w:lineRule="auto"/>
        <w:ind w:left="0"/>
        <w:rPr>
          <w:rFonts w:cs="Arial"/>
        </w:rPr>
      </w:pPr>
      <w:r w:rsidRPr="00326CED">
        <w:rPr>
          <w:rFonts w:cs="Arial"/>
        </w:rPr>
        <w:t xml:space="preserve">This report will </w:t>
      </w:r>
      <w:r>
        <w:rPr>
          <w:rFonts w:cs="Arial"/>
        </w:rPr>
        <w:t xml:space="preserve">also </w:t>
      </w:r>
      <w:r w:rsidR="004F6DA7">
        <w:rPr>
          <w:rFonts w:cs="Arial"/>
        </w:rPr>
        <w:t>provide guidance for</w:t>
      </w:r>
      <w:r w:rsidR="004F6DA7" w:rsidRPr="00326CED">
        <w:rPr>
          <w:rFonts w:cs="Arial"/>
        </w:rPr>
        <w:t xml:space="preserve"> </w:t>
      </w:r>
      <w:r w:rsidR="00BD1A44">
        <w:rPr>
          <w:rFonts w:cs="Arial"/>
        </w:rPr>
        <w:t xml:space="preserve">a future </w:t>
      </w:r>
      <w:r w:rsidRPr="00326CED">
        <w:rPr>
          <w:rFonts w:cs="Arial"/>
        </w:rPr>
        <w:t>phase of the project</w:t>
      </w:r>
      <w:r>
        <w:rPr>
          <w:rFonts w:cs="Arial"/>
        </w:rPr>
        <w:t>. I</w:t>
      </w:r>
      <w:r w:rsidRPr="00326CED">
        <w:rPr>
          <w:rFonts w:cs="Arial"/>
        </w:rPr>
        <w:t>n partnership with organizations such as the Council of State and Territorial Epidemiologist (CSTE), the A</w:t>
      </w:r>
      <w:r w:rsidR="005D1BE6">
        <w:rPr>
          <w:rFonts w:cs="Arial"/>
        </w:rPr>
        <w:t xml:space="preserve">merican </w:t>
      </w:r>
      <w:r w:rsidRPr="00326CED">
        <w:rPr>
          <w:rFonts w:cs="Arial"/>
        </w:rPr>
        <w:t>D</w:t>
      </w:r>
      <w:r w:rsidR="005D1BE6">
        <w:rPr>
          <w:rFonts w:cs="Arial"/>
        </w:rPr>
        <w:t xml:space="preserve">ental </w:t>
      </w:r>
      <w:r w:rsidRPr="00326CED">
        <w:rPr>
          <w:rFonts w:cs="Arial"/>
        </w:rPr>
        <w:t>A</w:t>
      </w:r>
      <w:r w:rsidR="005D1BE6">
        <w:rPr>
          <w:rFonts w:cs="Arial"/>
        </w:rPr>
        <w:t>ssociation (ADA)</w:t>
      </w:r>
      <w:r w:rsidRPr="00326CED">
        <w:rPr>
          <w:rFonts w:cs="Arial"/>
        </w:rPr>
        <w:t xml:space="preserve">, and </w:t>
      </w:r>
      <w:r w:rsidR="005D1BE6">
        <w:rPr>
          <w:rFonts w:cs="Arial"/>
        </w:rPr>
        <w:t xml:space="preserve">the </w:t>
      </w:r>
      <w:r w:rsidRPr="00326CED">
        <w:rPr>
          <w:rFonts w:cs="Arial"/>
        </w:rPr>
        <w:t>C</w:t>
      </w:r>
      <w:r w:rsidR="005D1BE6">
        <w:rPr>
          <w:rFonts w:cs="Arial"/>
        </w:rPr>
        <w:t>enters for Medicare and Medicaid Services (C</w:t>
      </w:r>
      <w:r w:rsidRPr="00326CED">
        <w:rPr>
          <w:rFonts w:cs="Arial"/>
        </w:rPr>
        <w:t>MS</w:t>
      </w:r>
      <w:r w:rsidR="005D1BE6">
        <w:rPr>
          <w:rFonts w:cs="Arial"/>
        </w:rPr>
        <w:t>)</w:t>
      </w:r>
      <w:r>
        <w:rPr>
          <w:rFonts w:cs="Arial"/>
        </w:rPr>
        <w:t xml:space="preserve">, ASTDD </w:t>
      </w:r>
      <w:r w:rsidRPr="00326CED">
        <w:rPr>
          <w:rFonts w:cs="Arial"/>
        </w:rPr>
        <w:t xml:space="preserve">will </w:t>
      </w:r>
      <w:r>
        <w:rPr>
          <w:rFonts w:cs="Arial"/>
        </w:rPr>
        <w:t xml:space="preserve">form </w:t>
      </w:r>
      <w:r w:rsidRPr="00326CED">
        <w:rPr>
          <w:rFonts w:cs="Arial"/>
        </w:rPr>
        <w:t xml:space="preserve">an advisory committee and workgroup to develop a standardized protocol and guidelines for </w:t>
      </w:r>
      <w:r w:rsidR="00AB6FE4">
        <w:rPr>
          <w:rFonts w:cs="Arial"/>
        </w:rPr>
        <w:t xml:space="preserve">the </w:t>
      </w:r>
      <w:r w:rsidRPr="00326CED">
        <w:rPr>
          <w:rFonts w:cs="Arial"/>
        </w:rPr>
        <w:t>collection</w:t>
      </w:r>
      <w:r w:rsidR="004F6DA7">
        <w:rPr>
          <w:rFonts w:cs="Arial"/>
        </w:rPr>
        <w:t>, analysis and reporting</w:t>
      </w:r>
      <w:r w:rsidRPr="00326CED">
        <w:rPr>
          <w:rFonts w:cs="Arial"/>
        </w:rPr>
        <w:t xml:space="preserve"> of E</w:t>
      </w:r>
      <w:r>
        <w:rPr>
          <w:rFonts w:cs="Arial"/>
        </w:rPr>
        <w:t>D</w:t>
      </w:r>
      <w:r w:rsidRPr="00326CED">
        <w:rPr>
          <w:rFonts w:cs="Arial"/>
        </w:rPr>
        <w:t xml:space="preserve"> data for possible inclusion in national data sets such as the National Oral Health Surveillance System (NOHSS). </w:t>
      </w:r>
    </w:p>
    <w:p w:rsidR="00642AC7" w:rsidRPr="00326CED" w:rsidRDefault="00642AC7">
      <w:pPr>
        <w:rPr>
          <w:rFonts w:cs="Arial"/>
        </w:rPr>
      </w:pPr>
      <w:r>
        <w:rPr>
          <w:rFonts w:cs="Arial"/>
        </w:rPr>
        <w:t xml:space="preserve">A summary </w:t>
      </w:r>
      <w:r w:rsidRPr="00326CED">
        <w:rPr>
          <w:rFonts w:cs="Arial"/>
        </w:rPr>
        <w:t xml:space="preserve">report </w:t>
      </w:r>
      <w:r>
        <w:rPr>
          <w:rFonts w:cs="Arial"/>
        </w:rPr>
        <w:t xml:space="preserve">will be developed </w:t>
      </w:r>
      <w:r w:rsidRPr="00326CED">
        <w:rPr>
          <w:rFonts w:cs="Arial"/>
        </w:rPr>
        <w:t>that describes</w:t>
      </w:r>
      <w:r w:rsidR="00BD1A44">
        <w:rPr>
          <w:rFonts w:cs="Arial"/>
        </w:rPr>
        <w:t xml:space="preserve"> </w:t>
      </w:r>
      <w:r w:rsidR="000A1DA1">
        <w:rPr>
          <w:rFonts w:cs="Arial"/>
        </w:rPr>
        <w:t xml:space="preserve">dental </w:t>
      </w:r>
      <w:r w:rsidR="00BD1A44">
        <w:rPr>
          <w:rFonts w:cs="Arial"/>
        </w:rPr>
        <w:t>care in EDs</w:t>
      </w:r>
      <w:r w:rsidRPr="00326CED">
        <w:rPr>
          <w:rFonts w:cs="Arial"/>
        </w:rPr>
        <w:t>, summarizes the findings from the literature review, introduces the newly developed data collection</w:t>
      </w:r>
      <w:r w:rsidR="004F6DA7">
        <w:rPr>
          <w:rFonts w:cs="Arial"/>
        </w:rPr>
        <w:t>, analysis, and reporting protocol and guidelines</w:t>
      </w:r>
      <w:r w:rsidRPr="00326CED">
        <w:rPr>
          <w:rFonts w:cs="Arial"/>
        </w:rPr>
        <w:t xml:space="preserve">, discusses policy implications, and includes examples of successful state and local strategies. </w:t>
      </w:r>
      <w:r w:rsidR="00BD1A44">
        <w:rPr>
          <w:rFonts w:cs="Arial"/>
        </w:rPr>
        <w:t xml:space="preserve">All three </w:t>
      </w:r>
      <w:r>
        <w:rPr>
          <w:rFonts w:cs="Arial"/>
        </w:rPr>
        <w:t>reports will be widely disseminated.</w:t>
      </w:r>
      <w:r w:rsidR="00BD1A44">
        <w:rPr>
          <w:rFonts w:cs="Arial"/>
        </w:rPr>
        <w:t xml:space="preserve"> </w:t>
      </w:r>
      <w:r w:rsidR="00BD1A44" w:rsidRPr="00326CED">
        <w:rPr>
          <w:rFonts w:cs="Arial"/>
        </w:rPr>
        <w:t xml:space="preserve">ASTDD </w:t>
      </w:r>
      <w:r w:rsidR="00BD1A44">
        <w:rPr>
          <w:rFonts w:cs="Arial"/>
        </w:rPr>
        <w:t xml:space="preserve">also </w:t>
      </w:r>
      <w:r w:rsidR="00BD1A44" w:rsidRPr="00326CED">
        <w:rPr>
          <w:rFonts w:cs="Arial"/>
        </w:rPr>
        <w:t>will provide technical assistance to states</w:t>
      </w:r>
      <w:r w:rsidR="00BD1A44">
        <w:rPr>
          <w:rFonts w:cs="Arial"/>
        </w:rPr>
        <w:t xml:space="preserve"> for </w:t>
      </w:r>
      <w:r w:rsidR="00BD1A44" w:rsidRPr="00326CED">
        <w:rPr>
          <w:rFonts w:cs="Arial"/>
        </w:rPr>
        <w:t>implement</w:t>
      </w:r>
      <w:r w:rsidR="00BD1A44">
        <w:rPr>
          <w:rFonts w:cs="Arial"/>
        </w:rPr>
        <w:t>ing</w:t>
      </w:r>
      <w:r w:rsidR="00BD1A44" w:rsidRPr="00326CED">
        <w:rPr>
          <w:rFonts w:cs="Arial"/>
        </w:rPr>
        <w:t xml:space="preserve"> the standardized </w:t>
      </w:r>
      <w:r w:rsidR="00BD1A44">
        <w:rPr>
          <w:rFonts w:cs="Arial"/>
        </w:rPr>
        <w:t xml:space="preserve">ED </w:t>
      </w:r>
      <w:r w:rsidR="00BD1A44" w:rsidRPr="00326CED">
        <w:rPr>
          <w:rFonts w:cs="Arial"/>
        </w:rPr>
        <w:t xml:space="preserve">data </w:t>
      </w:r>
      <w:r w:rsidR="00BD1A44">
        <w:rPr>
          <w:rFonts w:cs="Arial"/>
        </w:rPr>
        <w:t>methods</w:t>
      </w:r>
      <w:r w:rsidR="00BD1A44" w:rsidRPr="00326CED">
        <w:rPr>
          <w:rFonts w:cs="Arial"/>
        </w:rPr>
        <w:t xml:space="preserve"> protocol and disseminat</w:t>
      </w:r>
      <w:r w:rsidR="00BD1A44">
        <w:rPr>
          <w:rFonts w:cs="Arial"/>
        </w:rPr>
        <w:t xml:space="preserve">ing </w:t>
      </w:r>
      <w:r w:rsidR="00BD1A44" w:rsidRPr="00326CED">
        <w:rPr>
          <w:rFonts w:cs="Arial"/>
        </w:rPr>
        <w:t>findings</w:t>
      </w:r>
      <w:r w:rsidR="00BD1A44">
        <w:rPr>
          <w:rFonts w:cs="Arial"/>
        </w:rPr>
        <w:t xml:space="preserve"> from their data collection</w:t>
      </w:r>
      <w:r w:rsidR="00BD1A44" w:rsidRPr="00326CED">
        <w:rPr>
          <w:rFonts w:cs="Arial"/>
        </w:rPr>
        <w:t>. Advocates can then use the data to “make the case” for policy changes such as establishment of comprehensive adult Medicaid benefits and creation of E</w:t>
      </w:r>
      <w:r w:rsidR="00BD1A44">
        <w:rPr>
          <w:rFonts w:cs="Arial"/>
        </w:rPr>
        <w:t>D</w:t>
      </w:r>
      <w:r w:rsidR="00BD1A44" w:rsidRPr="00326CED">
        <w:rPr>
          <w:rFonts w:cs="Arial"/>
        </w:rPr>
        <w:t xml:space="preserve"> diversion programs that will result in </w:t>
      </w:r>
      <w:r w:rsidR="00BD1A44">
        <w:rPr>
          <w:rFonts w:cs="Arial"/>
        </w:rPr>
        <w:t>a reduction in dental related</w:t>
      </w:r>
      <w:r w:rsidR="00BD1A44" w:rsidRPr="00326CED">
        <w:rPr>
          <w:rFonts w:cs="Arial"/>
        </w:rPr>
        <w:t xml:space="preserve"> </w:t>
      </w:r>
      <w:r w:rsidR="00BD1A44">
        <w:rPr>
          <w:rFonts w:cs="Arial"/>
        </w:rPr>
        <w:t xml:space="preserve">ED </w:t>
      </w:r>
      <w:r w:rsidR="00BD1A44" w:rsidRPr="00326CED">
        <w:rPr>
          <w:rFonts w:cs="Arial"/>
        </w:rPr>
        <w:t xml:space="preserve">visits and better </w:t>
      </w:r>
      <w:r w:rsidR="000A1DA1">
        <w:rPr>
          <w:rFonts w:cs="Arial"/>
        </w:rPr>
        <w:t xml:space="preserve">dental </w:t>
      </w:r>
      <w:r w:rsidR="00BD1A44" w:rsidRPr="00326CED">
        <w:rPr>
          <w:rFonts w:cs="Arial"/>
        </w:rPr>
        <w:t xml:space="preserve">care </w:t>
      </w:r>
      <w:r w:rsidR="000A1DA1">
        <w:rPr>
          <w:rFonts w:cs="Arial"/>
        </w:rPr>
        <w:t xml:space="preserve">and oral health outcomes </w:t>
      </w:r>
      <w:r w:rsidR="00BD1A44" w:rsidRPr="00326CED">
        <w:rPr>
          <w:rFonts w:cs="Arial"/>
        </w:rPr>
        <w:t>for consumers.</w:t>
      </w:r>
    </w:p>
    <w:p w:rsidR="003E4302" w:rsidRPr="00326CED" w:rsidRDefault="00613443">
      <w:pPr>
        <w:rPr>
          <w:rFonts w:cs="Arial"/>
        </w:rPr>
      </w:pPr>
      <w:r>
        <w:rPr>
          <w:rFonts w:cs="Arial"/>
        </w:rPr>
        <w:t xml:space="preserve">To inform planning </w:t>
      </w:r>
      <w:r w:rsidR="00FA594B">
        <w:rPr>
          <w:rFonts w:cs="Arial"/>
        </w:rPr>
        <w:t xml:space="preserve">and research questions </w:t>
      </w:r>
      <w:r>
        <w:rPr>
          <w:rFonts w:cs="Arial"/>
        </w:rPr>
        <w:t xml:space="preserve">for this project, ASTDD convened conference calls with state </w:t>
      </w:r>
      <w:r w:rsidR="00BD1A44">
        <w:rPr>
          <w:rFonts w:cs="Arial"/>
        </w:rPr>
        <w:t xml:space="preserve">oral health program </w:t>
      </w:r>
      <w:r>
        <w:rPr>
          <w:rFonts w:cs="Arial"/>
        </w:rPr>
        <w:t xml:space="preserve">directors, stakeholder organizations and individuals with an interest in the topic. </w:t>
      </w:r>
      <w:r w:rsidR="002853F4">
        <w:rPr>
          <w:rFonts w:cs="Arial"/>
        </w:rPr>
        <w:t xml:space="preserve">Participants included </w:t>
      </w:r>
      <w:r w:rsidR="004D0047">
        <w:rPr>
          <w:rFonts w:cs="Arial"/>
        </w:rPr>
        <w:t xml:space="preserve">the </w:t>
      </w:r>
      <w:r w:rsidR="002853F4">
        <w:rPr>
          <w:rFonts w:cs="Arial"/>
        </w:rPr>
        <w:t>C</w:t>
      </w:r>
      <w:r w:rsidR="005D1BE6">
        <w:rPr>
          <w:rFonts w:cs="Arial"/>
        </w:rPr>
        <w:t>enters for Disease Control and Prevention (C</w:t>
      </w:r>
      <w:r w:rsidR="002853F4">
        <w:rPr>
          <w:rFonts w:cs="Arial"/>
        </w:rPr>
        <w:t>DC</w:t>
      </w:r>
      <w:r w:rsidR="005D1BE6">
        <w:rPr>
          <w:rFonts w:cs="Arial"/>
        </w:rPr>
        <w:t>)</w:t>
      </w:r>
      <w:r w:rsidR="002853F4">
        <w:rPr>
          <w:rFonts w:cs="Arial"/>
        </w:rPr>
        <w:t xml:space="preserve">, Medicare Medicaid CHIP Services Dental Association, </w:t>
      </w:r>
      <w:r w:rsidR="004D0047">
        <w:rPr>
          <w:rFonts w:cs="Arial"/>
        </w:rPr>
        <w:t>PEW Center on the States, Dental Quality Alliance, A</w:t>
      </w:r>
      <w:r w:rsidR="00876965">
        <w:rPr>
          <w:rFonts w:cs="Arial"/>
        </w:rPr>
        <w:t xml:space="preserve">merican </w:t>
      </w:r>
      <w:r w:rsidR="004D0047">
        <w:rPr>
          <w:rFonts w:cs="Arial"/>
        </w:rPr>
        <w:t>D</w:t>
      </w:r>
      <w:r w:rsidR="00876965">
        <w:rPr>
          <w:rFonts w:cs="Arial"/>
        </w:rPr>
        <w:t xml:space="preserve">ental </w:t>
      </w:r>
      <w:r w:rsidR="004D0047">
        <w:rPr>
          <w:rFonts w:cs="Arial"/>
        </w:rPr>
        <w:t>A</w:t>
      </w:r>
      <w:r w:rsidR="00876965">
        <w:rPr>
          <w:rFonts w:cs="Arial"/>
        </w:rPr>
        <w:t>ssociation</w:t>
      </w:r>
      <w:r w:rsidR="004D0047">
        <w:rPr>
          <w:rFonts w:cs="Arial"/>
        </w:rPr>
        <w:t xml:space="preserve">, </w:t>
      </w:r>
      <w:r w:rsidR="005D1BE6">
        <w:rPr>
          <w:rFonts w:cs="Arial"/>
        </w:rPr>
        <w:t>s</w:t>
      </w:r>
      <w:r w:rsidR="004D0047">
        <w:rPr>
          <w:rFonts w:cs="Arial"/>
        </w:rPr>
        <w:t xml:space="preserve">tate </w:t>
      </w:r>
      <w:r w:rsidR="005D1BE6">
        <w:rPr>
          <w:rFonts w:cs="Arial"/>
        </w:rPr>
        <w:t>o</w:t>
      </w:r>
      <w:r w:rsidR="004D0047">
        <w:rPr>
          <w:rFonts w:cs="Arial"/>
        </w:rPr>
        <w:t xml:space="preserve">ral </w:t>
      </w:r>
      <w:r w:rsidR="005D1BE6">
        <w:rPr>
          <w:rFonts w:cs="Arial"/>
        </w:rPr>
        <w:t>h</w:t>
      </w:r>
      <w:r w:rsidR="004D0047">
        <w:rPr>
          <w:rFonts w:cs="Arial"/>
        </w:rPr>
        <w:t xml:space="preserve">ealth </w:t>
      </w:r>
      <w:r w:rsidR="005D1BE6">
        <w:rPr>
          <w:rFonts w:cs="Arial"/>
        </w:rPr>
        <w:t>p</w:t>
      </w:r>
      <w:r w:rsidR="004D0047">
        <w:rPr>
          <w:rFonts w:cs="Arial"/>
        </w:rPr>
        <w:t>rogram</w:t>
      </w:r>
      <w:r w:rsidR="005D1BE6">
        <w:rPr>
          <w:rFonts w:cs="Arial"/>
        </w:rPr>
        <w:t xml:space="preserve"> directors</w:t>
      </w:r>
      <w:r w:rsidR="004D0047">
        <w:rPr>
          <w:rFonts w:cs="Arial"/>
        </w:rPr>
        <w:t xml:space="preserve">, and researchers </w:t>
      </w:r>
      <w:r w:rsidR="00876965">
        <w:rPr>
          <w:rFonts w:cs="Arial"/>
        </w:rPr>
        <w:t xml:space="preserve">studying </w:t>
      </w:r>
      <w:r w:rsidR="004D0047">
        <w:rPr>
          <w:rFonts w:cs="Arial"/>
        </w:rPr>
        <w:t xml:space="preserve">ED dental care. Current surveillance and research activity on ED dental care and shortcomings of these activities and available data were discussed. There was agreement on the need for standardization of methods contributing to best practices development for surveillance and intervention. </w:t>
      </w:r>
    </w:p>
    <w:p w:rsidR="00E976D5" w:rsidRDefault="003E4302">
      <w:pPr>
        <w:rPr>
          <w:rFonts w:cs="Arial"/>
        </w:rPr>
      </w:pPr>
      <w:r w:rsidRPr="00326CED">
        <w:rPr>
          <w:rFonts w:cs="Arial"/>
        </w:rPr>
        <w:t xml:space="preserve">This project </w:t>
      </w:r>
      <w:r w:rsidR="006A5516">
        <w:rPr>
          <w:rFonts w:cs="Arial"/>
        </w:rPr>
        <w:t>addresses</w:t>
      </w:r>
      <w:r w:rsidRPr="00326CED">
        <w:rPr>
          <w:rFonts w:cs="Arial"/>
        </w:rPr>
        <w:t xml:space="preserve"> two </w:t>
      </w:r>
      <w:r w:rsidR="00FA594B">
        <w:rPr>
          <w:rFonts w:cs="Arial"/>
        </w:rPr>
        <w:t xml:space="preserve">DentaQuest </w:t>
      </w:r>
      <w:r w:rsidRPr="00326CED">
        <w:rPr>
          <w:rFonts w:cs="Arial"/>
        </w:rPr>
        <w:t>Oral Health 2020 goals</w:t>
      </w:r>
      <w:r w:rsidR="00642AC7">
        <w:rPr>
          <w:rFonts w:cs="Arial"/>
        </w:rPr>
        <w:t>:</w:t>
      </w:r>
      <w:r w:rsidRPr="00326CED">
        <w:rPr>
          <w:rFonts w:cs="Arial"/>
        </w:rPr>
        <w:t xml:space="preserve"> </w:t>
      </w:r>
      <w:r w:rsidR="00642AC7">
        <w:rPr>
          <w:rFonts w:cs="Arial"/>
        </w:rPr>
        <w:t xml:space="preserve">1) </w:t>
      </w:r>
      <w:r w:rsidRPr="00326CED">
        <w:rPr>
          <w:rFonts w:cs="Arial"/>
        </w:rPr>
        <w:t xml:space="preserve">“Comprehensive national oral health measurement system” </w:t>
      </w:r>
      <w:r w:rsidR="00642AC7">
        <w:rPr>
          <w:rFonts w:cs="Arial"/>
        </w:rPr>
        <w:t>(</w:t>
      </w:r>
      <w:r w:rsidRPr="00326CED">
        <w:rPr>
          <w:rFonts w:cs="Arial"/>
        </w:rPr>
        <w:t>target is “</w:t>
      </w:r>
      <w:r w:rsidRPr="00326CED">
        <w:rPr>
          <w:rStyle w:val="Strong"/>
          <w:rFonts w:cs="Arial"/>
          <w:b w:val="0"/>
        </w:rPr>
        <w:t>A comprehensive national and state oral health measurement system is in place.”</w:t>
      </w:r>
      <w:r w:rsidR="00642AC7">
        <w:rPr>
          <w:rStyle w:val="Strong"/>
          <w:rFonts w:cs="Arial"/>
          <w:b w:val="0"/>
        </w:rPr>
        <w:t>) and 2)</w:t>
      </w:r>
      <w:r w:rsidRPr="00326CED">
        <w:rPr>
          <w:rStyle w:val="Strong"/>
          <w:rFonts w:cs="Arial"/>
          <w:b w:val="0"/>
        </w:rPr>
        <w:t xml:space="preserve"> </w:t>
      </w:r>
      <w:r w:rsidR="00642AC7" w:rsidRPr="00326CED">
        <w:rPr>
          <w:rFonts w:cs="Arial"/>
        </w:rPr>
        <w:t xml:space="preserve">“Mandatory inclusion of an adult dental benefit in publicly funded health insurance” </w:t>
      </w:r>
      <w:r w:rsidR="00642AC7">
        <w:rPr>
          <w:rFonts w:cs="Arial"/>
        </w:rPr>
        <w:t>(</w:t>
      </w:r>
      <w:r w:rsidR="00642AC7" w:rsidRPr="00326CED">
        <w:rPr>
          <w:rFonts w:cs="Arial"/>
        </w:rPr>
        <w:t>target is “By 2020, at least 30 states have a comprehensive Medicaid adult dental benefit and no states that currently have a Medicaid adult dental benefit roll back or eliminate that coverage.”</w:t>
      </w:r>
      <w:r w:rsidR="00642AC7">
        <w:rPr>
          <w:rFonts w:cs="Arial"/>
        </w:rPr>
        <w:t>)</w:t>
      </w:r>
      <w:r w:rsidR="00642AC7" w:rsidRPr="00326CED">
        <w:rPr>
          <w:rFonts w:cs="Arial"/>
        </w:rPr>
        <w:t xml:space="preserve"> </w:t>
      </w:r>
      <w:r w:rsidR="009847E4">
        <w:rPr>
          <w:rFonts w:cs="Arial"/>
        </w:rPr>
        <w:t xml:space="preserve">It also addresses Health People 2020 </w:t>
      </w:r>
      <w:r w:rsidR="00876965">
        <w:rPr>
          <w:rFonts w:cs="Arial"/>
        </w:rPr>
        <w:t xml:space="preserve">Objective </w:t>
      </w:r>
      <w:r w:rsidR="007C7C0A">
        <w:rPr>
          <w:rFonts w:cs="Arial"/>
        </w:rPr>
        <w:t xml:space="preserve">OH-16, “Increase the number of </w:t>
      </w:r>
      <w:r w:rsidR="005D1BE6">
        <w:rPr>
          <w:rFonts w:cs="Arial"/>
        </w:rPr>
        <w:t>s</w:t>
      </w:r>
      <w:r w:rsidR="007C7C0A">
        <w:rPr>
          <w:rFonts w:cs="Arial"/>
        </w:rPr>
        <w:t xml:space="preserve">tates and the District of Columbia that have an oral and craniofacial health surveillance system,” </w:t>
      </w:r>
      <w:r w:rsidR="00876965">
        <w:rPr>
          <w:rFonts w:cs="Arial"/>
        </w:rPr>
        <w:t xml:space="preserve">as </w:t>
      </w:r>
      <w:r w:rsidR="007C7C0A">
        <w:rPr>
          <w:rFonts w:cs="Arial"/>
        </w:rPr>
        <w:t xml:space="preserve">part of surveillance of the </w:t>
      </w:r>
      <w:r w:rsidR="008E22EB">
        <w:rPr>
          <w:rFonts w:cs="Arial"/>
        </w:rPr>
        <w:t xml:space="preserve">dental </w:t>
      </w:r>
      <w:r w:rsidR="007C7C0A">
        <w:rPr>
          <w:rFonts w:cs="Arial"/>
        </w:rPr>
        <w:t xml:space="preserve">care system would involve monitoring of ED </w:t>
      </w:r>
      <w:r w:rsidR="00876965">
        <w:rPr>
          <w:rFonts w:cs="Arial"/>
        </w:rPr>
        <w:t>visits for oral problems</w:t>
      </w:r>
      <w:r w:rsidR="007C7C0A">
        <w:rPr>
          <w:rFonts w:cs="Arial"/>
        </w:rPr>
        <w:t xml:space="preserve">. </w:t>
      </w:r>
    </w:p>
    <w:p w:rsidR="00773A05" w:rsidRPr="00773A05" w:rsidRDefault="00366D9E" w:rsidP="00D4005A">
      <w:pPr>
        <w:pStyle w:val="Heading2"/>
        <w:spacing w:after="240"/>
      </w:pPr>
      <w:r>
        <w:lastRenderedPageBreak/>
        <w:t xml:space="preserve">Research </w:t>
      </w:r>
      <w:r w:rsidR="00EE1A39" w:rsidRPr="00380DAA">
        <w:t>Methods</w:t>
      </w:r>
    </w:p>
    <w:p w:rsidR="00EE1A39" w:rsidRDefault="00EE1A39" w:rsidP="00EE1A39">
      <w:r>
        <w:t xml:space="preserve">The project involved </w:t>
      </w:r>
      <w:r w:rsidR="00366D9E">
        <w:t xml:space="preserve">identifying, evaluating and summarizing </w:t>
      </w:r>
      <w:r>
        <w:t>ED dental care</w:t>
      </w:r>
      <w:r w:rsidR="00366D9E">
        <w:t xml:space="preserve"> studies</w:t>
      </w:r>
      <w:r>
        <w:t xml:space="preserve">. </w:t>
      </w:r>
      <w:r w:rsidR="00366D9E">
        <w:t xml:space="preserve">Searches </w:t>
      </w:r>
      <w:r>
        <w:t xml:space="preserve">included scientific literature in published scientific journals and reports </w:t>
      </w:r>
      <w:r w:rsidR="00366D9E">
        <w:t xml:space="preserve">on the internet </w:t>
      </w:r>
      <w:r>
        <w:t xml:space="preserve">that may have been posted on government or organization websites but not submitted for publication in scientific journals.  The scientific literature search involved multiple searches in </w:t>
      </w:r>
      <w:proofErr w:type="spellStart"/>
      <w:r>
        <w:t>PubMed</w:t>
      </w:r>
      <w:proofErr w:type="spellEnd"/>
      <w:r>
        <w:t xml:space="preserve"> using different combinations of terms.  The most expansive search was specified as follows:</w:t>
      </w:r>
    </w:p>
    <w:p w:rsidR="00EE1A39" w:rsidRPr="00DC5D2F" w:rsidRDefault="00EE1A39" w:rsidP="00EE1A39">
      <w:pPr>
        <w:rPr>
          <w:rFonts w:cs="Arial"/>
          <w:b/>
          <w:color w:val="222222"/>
          <w:shd w:val="clear" w:color="auto" w:fill="FFFFFF"/>
        </w:rPr>
      </w:pPr>
      <w:r w:rsidRPr="00DC5D2F">
        <w:rPr>
          <w:rFonts w:cs="Arial"/>
          <w:b/>
          <w:color w:val="222222"/>
          <w:shd w:val="clear" w:color="auto" w:fill="FFFFFF"/>
        </w:rPr>
        <w:t>("dental care"[</w:t>
      </w:r>
      <w:proofErr w:type="spellStart"/>
      <w:r w:rsidRPr="00DC5D2F">
        <w:rPr>
          <w:rFonts w:cs="Arial"/>
          <w:b/>
          <w:color w:val="222222"/>
          <w:shd w:val="clear" w:color="auto" w:fill="FFFFFF"/>
        </w:rPr>
        <w:t>mh</w:t>
      </w:r>
      <w:proofErr w:type="spellEnd"/>
      <w:r w:rsidRPr="00DC5D2F">
        <w:rPr>
          <w:rFonts w:cs="Arial"/>
          <w:b/>
          <w:color w:val="222222"/>
          <w:shd w:val="clear" w:color="auto" w:fill="FFFFFF"/>
        </w:rPr>
        <w:t>] OR "dental"[</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dentistry"[</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AND ("emergency service, hospital"[</w:t>
      </w:r>
      <w:proofErr w:type="spellStart"/>
      <w:r w:rsidRPr="00DC5D2F">
        <w:rPr>
          <w:rFonts w:cs="Arial"/>
          <w:b/>
          <w:color w:val="222222"/>
          <w:shd w:val="clear" w:color="auto" w:fill="FFFFFF"/>
        </w:rPr>
        <w:t>mh</w:t>
      </w:r>
      <w:proofErr w:type="spellEnd"/>
      <w:r w:rsidRPr="00DC5D2F">
        <w:rPr>
          <w:rFonts w:cs="Arial"/>
          <w:b/>
          <w:color w:val="222222"/>
          <w:shd w:val="clear" w:color="auto" w:fill="FFFFFF"/>
        </w:rPr>
        <w:t>] OR "emergency room"[</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department"[</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departments"[</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ward"[</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wards"[</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unit"[</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units"[</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service"[</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emergency services"[</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OR "ambulatory care"[</w:t>
      </w:r>
      <w:proofErr w:type="spellStart"/>
      <w:r w:rsidRPr="00DC5D2F">
        <w:rPr>
          <w:rFonts w:cs="Arial"/>
          <w:b/>
          <w:color w:val="222222"/>
          <w:shd w:val="clear" w:color="auto" w:fill="FFFFFF"/>
        </w:rPr>
        <w:t>tiab</w:t>
      </w:r>
      <w:proofErr w:type="spellEnd"/>
      <w:r w:rsidRPr="00DC5D2F">
        <w:rPr>
          <w:rFonts w:cs="Arial"/>
          <w:b/>
          <w:color w:val="222222"/>
          <w:shd w:val="clear" w:color="auto" w:fill="FFFFFF"/>
        </w:rPr>
        <w:t>]) NOT (editorial[pt] OR comment[pt] OR letter[pt] OR "case reports"[pt]) </w:t>
      </w:r>
    </w:p>
    <w:p w:rsidR="00EE1A39" w:rsidRPr="00DC5D2F" w:rsidRDefault="00EE1A39" w:rsidP="00EE1A39">
      <w:pPr>
        <w:rPr>
          <w:rFonts w:cs="Arial"/>
          <w:color w:val="222222"/>
          <w:shd w:val="clear" w:color="auto" w:fill="FFFFFF"/>
        </w:rPr>
      </w:pPr>
      <w:r w:rsidRPr="00DC5D2F">
        <w:rPr>
          <w:rFonts w:cs="Arial"/>
          <w:color w:val="222222"/>
          <w:shd w:val="clear" w:color="auto" w:fill="FFFFFF"/>
        </w:rPr>
        <w:t xml:space="preserve">This </w:t>
      </w:r>
      <w:r w:rsidR="00837FC1" w:rsidRPr="00DC5D2F">
        <w:rPr>
          <w:rFonts w:cs="Arial"/>
          <w:color w:val="222222"/>
          <w:shd w:val="clear" w:color="auto" w:fill="FFFFFF"/>
        </w:rPr>
        <w:t>specification</w:t>
      </w:r>
      <w:r w:rsidRPr="00DC5D2F">
        <w:rPr>
          <w:rFonts w:cs="Arial"/>
          <w:color w:val="222222"/>
          <w:shd w:val="clear" w:color="auto" w:fill="FFFFFF"/>
        </w:rPr>
        <w:t xml:space="preserve"> provided a comprehensive </w:t>
      </w:r>
      <w:r w:rsidR="00366D9E">
        <w:rPr>
          <w:rFonts w:cs="Arial"/>
          <w:color w:val="222222"/>
          <w:shd w:val="clear" w:color="auto" w:fill="FFFFFF"/>
        </w:rPr>
        <w:t xml:space="preserve">listing </w:t>
      </w:r>
      <w:r w:rsidRPr="00DC5D2F">
        <w:rPr>
          <w:rFonts w:cs="Arial"/>
          <w:color w:val="222222"/>
          <w:shd w:val="clear" w:color="auto" w:fill="FFFFFF"/>
        </w:rPr>
        <w:t xml:space="preserve">of studies related to different aspects of </w:t>
      </w:r>
      <w:r w:rsidR="008E22EB">
        <w:rPr>
          <w:rFonts w:cs="Arial"/>
          <w:color w:val="222222"/>
          <w:shd w:val="clear" w:color="auto" w:fill="FFFFFF"/>
        </w:rPr>
        <w:t xml:space="preserve">dental </w:t>
      </w:r>
      <w:r w:rsidRPr="00DC5D2F">
        <w:rPr>
          <w:rFonts w:cs="Arial"/>
          <w:color w:val="222222"/>
          <w:shd w:val="clear" w:color="auto" w:fill="FFFFFF"/>
        </w:rPr>
        <w:t>care provided in emergency settings.</w:t>
      </w:r>
    </w:p>
    <w:p w:rsidR="00EE1A39" w:rsidRPr="00DC5D2F" w:rsidRDefault="00EE1A39" w:rsidP="00EE1A39">
      <w:pPr>
        <w:rPr>
          <w:rFonts w:cs="Arial"/>
          <w:color w:val="222222"/>
          <w:shd w:val="clear" w:color="auto" w:fill="FFFFFF"/>
        </w:rPr>
      </w:pPr>
      <w:r w:rsidRPr="00DC5D2F">
        <w:rPr>
          <w:rFonts w:cs="Arial"/>
          <w:color w:val="222222"/>
          <w:shd w:val="clear" w:color="auto" w:fill="FFFFFF"/>
        </w:rPr>
        <w:t xml:space="preserve"> A continuous search was also </w:t>
      </w:r>
      <w:r w:rsidR="00366D9E">
        <w:rPr>
          <w:rFonts w:cs="Arial"/>
          <w:color w:val="222222"/>
          <w:shd w:val="clear" w:color="auto" w:fill="FFFFFF"/>
        </w:rPr>
        <w:t>established</w:t>
      </w:r>
      <w:r w:rsidRPr="00DC5D2F">
        <w:rPr>
          <w:rFonts w:cs="Arial"/>
          <w:color w:val="222222"/>
          <w:shd w:val="clear" w:color="auto" w:fill="FFFFFF"/>
        </w:rPr>
        <w:t xml:space="preserve"> </w:t>
      </w:r>
      <w:r w:rsidRPr="005B4B6E">
        <w:rPr>
          <w:rFonts w:cs="Arial"/>
          <w:color w:val="222222"/>
          <w:shd w:val="clear" w:color="auto" w:fill="FFFFFF"/>
        </w:rPr>
        <w:t>through an</w:t>
      </w:r>
      <w:r w:rsidRPr="00DC5D2F">
        <w:rPr>
          <w:rFonts w:cs="Arial"/>
          <w:color w:val="222222"/>
          <w:shd w:val="clear" w:color="auto" w:fill="FFFFFF"/>
        </w:rPr>
        <w:t xml:space="preserve"> account with “My NCBI,” the National Center for Biotechnology Information (</w:t>
      </w:r>
      <w:hyperlink r:id="rId11" w:tgtFrame="_blank" w:history="1">
        <w:r w:rsidRPr="00DC5D2F">
          <w:rPr>
            <w:rStyle w:val="Hyperlink"/>
            <w:rFonts w:cs="Arial"/>
            <w:color w:val="1155CC"/>
            <w:shd w:val="clear" w:color="auto" w:fill="FFFFFF"/>
          </w:rPr>
          <w:t>NCBI</w:t>
        </w:r>
      </w:hyperlink>
      <w:r w:rsidRPr="00DC5D2F">
        <w:rPr>
          <w:rFonts w:cs="Arial"/>
          <w:color w:val="222222"/>
          <w:shd w:val="clear" w:color="auto" w:fill="FFFFFF"/>
        </w:rPr>
        <w:t>) at the U.S. National Library of Medicine (</w:t>
      </w:r>
      <w:hyperlink r:id="rId12" w:tgtFrame="_blank" w:history="1">
        <w:r w:rsidRPr="00DC5D2F">
          <w:rPr>
            <w:rStyle w:val="Hyperlink"/>
            <w:rFonts w:cs="Arial"/>
            <w:color w:val="1155CC"/>
            <w:shd w:val="clear" w:color="auto" w:fill="FFFFFF"/>
          </w:rPr>
          <w:t>NLM</w:t>
        </w:r>
      </w:hyperlink>
      <w:r w:rsidRPr="00DC5D2F">
        <w:rPr>
          <w:rFonts w:cs="Arial"/>
          <w:color w:val="222222"/>
          <w:shd w:val="clear" w:color="auto" w:fill="FFFFFF"/>
        </w:rPr>
        <w:t>). Notifications of new publications meeting the search specification were emailed as they were detected.</w:t>
      </w:r>
      <w:r>
        <w:rPr>
          <w:rFonts w:cs="Arial"/>
          <w:color w:val="222222"/>
          <w:shd w:val="clear" w:color="auto" w:fill="FFFFFF"/>
        </w:rPr>
        <w:t xml:space="preserve"> This continuous search provided the most recent publications during the writing of the report.</w:t>
      </w:r>
      <w:r w:rsidRPr="00DC5D2F">
        <w:rPr>
          <w:rFonts w:cs="Arial"/>
          <w:color w:val="222222"/>
          <w:shd w:val="clear" w:color="auto" w:fill="FFFFFF"/>
        </w:rPr>
        <w:t xml:space="preserve"> This continuous search was specified as follows:</w:t>
      </w:r>
    </w:p>
    <w:p w:rsidR="00EE1A39" w:rsidRDefault="00EE1A39" w:rsidP="00EE1A39">
      <w:pPr>
        <w:rPr>
          <w:rFonts w:cs="Arial"/>
          <w:b/>
          <w:bCs/>
          <w:color w:val="222222"/>
          <w:shd w:val="clear" w:color="auto" w:fill="FFFFFF"/>
        </w:rPr>
      </w:pPr>
      <w:r w:rsidRPr="00DC5D2F">
        <w:rPr>
          <w:rStyle w:val="apple-converted-space"/>
          <w:rFonts w:cs="Arial"/>
          <w:b/>
          <w:color w:val="222222"/>
          <w:shd w:val="clear" w:color="auto" w:fill="FFFFFF"/>
        </w:rPr>
        <w:t> </w:t>
      </w:r>
      <w:r w:rsidRPr="00DC5D2F">
        <w:rPr>
          <w:rFonts w:cs="Arial"/>
          <w:b/>
          <w:bCs/>
          <w:color w:val="222222"/>
          <w:shd w:val="clear" w:color="auto" w:fill="FFFFFF"/>
        </w:rPr>
        <w:t>("emergency service, hospital"[</w:t>
      </w:r>
      <w:proofErr w:type="spellStart"/>
      <w:r w:rsidRPr="00DC5D2F">
        <w:rPr>
          <w:rFonts w:cs="Arial"/>
          <w:b/>
          <w:bCs/>
          <w:color w:val="222222"/>
          <w:shd w:val="clear" w:color="auto" w:fill="FFFFFF"/>
        </w:rPr>
        <w:t>majr</w:t>
      </w:r>
      <w:proofErr w:type="spellEnd"/>
      <w:r w:rsidRPr="00DC5D2F">
        <w:rPr>
          <w:rFonts w:cs="Arial"/>
          <w:b/>
          <w:bCs/>
          <w:color w:val="222222"/>
          <w:shd w:val="clear" w:color="auto" w:fill="FFFFFF"/>
        </w:rPr>
        <w:t>] OR "emergency room"[</w:t>
      </w:r>
      <w:proofErr w:type="spellStart"/>
      <w:r w:rsidRPr="00DC5D2F">
        <w:rPr>
          <w:rFonts w:cs="Arial"/>
          <w:b/>
          <w:bCs/>
          <w:color w:val="222222"/>
          <w:shd w:val="clear" w:color="auto" w:fill="FFFFFF"/>
        </w:rPr>
        <w:t>ti</w:t>
      </w:r>
      <w:proofErr w:type="spellEnd"/>
      <w:r w:rsidRPr="00DC5D2F">
        <w:rPr>
          <w:rFonts w:cs="Arial"/>
          <w:b/>
          <w:bCs/>
          <w:color w:val="222222"/>
          <w:shd w:val="clear" w:color="auto" w:fill="FFFFFF"/>
        </w:rPr>
        <w:t>] OR "emergency rooms"[</w:t>
      </w:r>
      <w:proofErr w:type="spellStart"/>
      <w:r w:rsidRPr="00DC5D2F">
        <w:rPr>
          <w:rFonts w:cs="Arial"/>
          <w:b/>
          <w:bCs/>
          <w:color w:val="222222"/>
          <w:shd w:val="clear" w:color="auto" w:fill="FFFFFF"/>
        </w:rPr>
        <w:t>ti</w:t>
      </w:r>
      <w:proofErr w:type="spellEnd"/>
      <w:r w:rsidRPr="00DC5D2F">
        <w:rPr>
          <w:rFonts w:cs="Arial"/>
          <w:b/>
          <w:bCs/>
          <w:color w:val="222222"/>
          <w:shd w:val="clear" w:color="auto" w:fill="FFFFFF"/>
        </w:rPr>
        <w:t>] OR "emergency department"[</w:t>
      </w:r>
      <w:proofErr w:type="spellStart"/>
      <w:r w:rsidRPr="00DC5D2F">
        <w:rPr>
          <w:rFonts w:cs="Arial"/>
          <w:b/>
          <w:bCs/>
          <w:color w:val="222222"/>
          <w:shd w:val="clear" w:color="auto" w:fill="FFFFFF"/>
        </w:rPr>
        <w:t>ti</w:t>
      </w:r>
      <w:proofErr w:type="spellEnd"/>
      <w:r w:rsidRPr="00DC5D2F">
        <w:rPr>
          <w:rFonts w:cs="Arial"/>
          <w:b/>
          <w:bCs/>
          <w:color w:val="222222"/>
          <w:shd w:val="clear" w:color="auto" w:fill="FFFFFF"/>
        </w:rPr>
        <w:t>] OR "emergency departments"[</w:t>
      </w:r>
      <w:proofErr w:type="spellStart"/>
      <w:r w:rsidRPr="00DC5D2F">
        <w:rPr>
          <w:rFonts w:cs="Arial"/>
          <w:b/>
          <w:bCs/>
          <w:color w:val="222222"/>
          <w:shd w:val="clear" w:color="auto" w:fill="FFFFFF"/>
        </w:rPr>
        <w:t>ti</w:t>
      </w:r>
      <w:proofErr w:type="spellEnd"/>
      <w:r w:rsidRPr="00DC5D2F">
        <w:rPr>
          <w:rFonts w:cs="Arial"/>
          <w:b/>
          <w:bCs/>
          <w:color w:val="222222"/>
          <w:shd w:val="clear" w:color="auto" w:fill="FFFFFF"/>
        </w:rPr>
        <w:t xml:space="preserve">]) AND (dental </w:t>
      </w:r>
      <w:proofErr w:type="gramStart"/>
      <w:r w:rsidRPr="00DC5D2F">
        <w:rPr>
          <w:rFonts w:cs="Arial"/>
          <w:b/>
          <w:bCs/>
          <w:color w:val="222222"/>
          <w:shd w:val="clear" w:color="auto" w:fill="FFFFFF"/>
        </w:rPr>
        <w:t>care[</w:t>
      </w:r>
      <w:proofErr w:type="spellStart"/>
      <w:proofErr w:type="gramEnd"/>
      <w:r w:rsidRPr="00DC5D2F">
        <w:rPr>
          <w:rFonts w:cs="Arial"/>
          <w:b/>
          <w:bCs/>
          <w:color w:val="222222"/>
          <w:shd w:val="clear" w:color="auto" w:fill="FFFFFF"/>
        </w:rPr>
        <w:t>mh</w:t>
      </w:r>
      <w:proofErr w:type="spellEnd"/>
      <w:r w:rsidRPr="00DC5D2F">
        <w:rPr>
          <w:rFonts w:cs="Arial"/>
          <w:b/>
          <w:bCs/>
          <w:color w:val="222222"/>
          <w:shd w:val="clear" w:color="auto" w:fill="FFFFFF"/>
        </w:rPr>
        <w:t>] OR dental[</w:t>
      </w:r>
      <w:proofErr w:type="spellStart"/>
      <w:r w:rsidRPr="00DC5D2F">
        <w:rPr>
          <w:rFonts w:cs="Arial"/>
          <w:b/>
          <w:bCs/>
          <w:color w:val="222222"/>
          <w:shd w:val="clear" w:color="auto" w:fill="FFFFFF"/>
        </w:rPr>
        <w:t>ti</w:t>
      </w:r>
      <w:proofErr w:type="spellEnd"/>
      <w:r w:rsidRPr="00DC5D2F">
        <w:rPr>
          <w:rFonts w:cs="Arial"/>
          <w:b/>
          <w:bCs/>
          <w:color w:val="222222"/>
          <w:shd w:val="clear" w:color="auto" w:fill="FFFFFF"/>
        </w:rPr>
        <w:t>])</w:t>
      </w:r>
    </w:p>
    <w:p w:rsidR="00EE1A39" w:rsidRDefault="00366D9E" w:rsidP="00EE1A39">
      <w:pPr>
        <w:rPr>
          <w:rFonts w:cs="Arial"/>
          <w:bCs/>
          <w:color w:val="222222"/>
          <w:shd w:val="clear" w:color="auto" w:fill="FFFFFF"/>
        </w:rPr>
      </w:pPr>
      <w:r>
        <w:rPr>
          <w:rFonts w:cs="Arial"/>
          <w:bCs/>
          <w:color w:val="222222"/>
          <w:shd w:val="clear" w:color="auto" w:fill="FFFFFF"/>
        </w:rPr>
        <w:t xml:space="preserve">Identifying </w:t>
      </w:r>
      <w:r w:rsidR="00EE1A39">
        <w:rPr>
          <w:rFonts w:cs="Arial"/>
          <w:bCs/>
          <w:color w:val="222222"/>
          <w:shd w:val="clear" w:color="auto" w:fill="FFFFFF"/>
        </w:rPr>
        <w:t>online publications involved Google searching</w:t>
      </w:r>
      <w:r>
        <w:rPr>
          <w:rFonts w:cs="Arial"/>
          <w:bCs/>
          <w:color w:val="222222"/>
          <w:shd w:val="clear" w:color="auto" w:fill="FFFFFF"/>
        </w:rPr>
        <w:t xml:space="preserve"> using some of the </w:t>
      </w:r>
      <w:r w:rsidR="00EE1A39">
        <w:rPr>
          <w:rFonts w:cs="Arial"/>
          <w:bCs/>
          <w:color w:val="222222"/>
          <w:shd w:val="clear" w:color="auto" w:fill="FFFFFF"/>
        </w:rPr>
        <w:t>following specifications:</w:t>
      </w:r>
    </w:p>
    <w:p w:rsidR="00EE1A39" w:rsidRPr="00DC5D2F" w:rsidRDefault="00EE1A39" w:rsidP="00EE1A39">
      <w:pPr>
        <w:spacing w:after="0" w:line="240" w:lineRule="auto"/>
        <w:rPr>
          <w:rFonts w:eastAsia="Times New Roman" w:cs="Times New Roman"/>
        </w:rPr>
      </w:pPr>
      <w:r w:rsidRPr="00DC5D2F">
        <w:rPr>
          <w:rFonts w:eastAsia="Times New Roman" w:cs="Arial"/>
          <w:color w:val="222222"/>
          <w:shd w:val="clear" w:color="auto" w:fill="FFFFFF"/>
        </w:rPr>
        <w:t>1. </w:t>
      </w:r>
      <w:proofErr w:type="gramStart"/>
      <w:r w:rsidRPr="00DC5D2F">
        <w:rPr>
          <w:rFonts w:eastAsia="Times New Roman" w:cs="Arial"/>
          <w:color w:val="222222"/>
          <w:shd w:val="clear" w:color="auto" w:fill="FFFFFF"/>
        </w:rPr>
        <w:t>emergency</w:t>
      </w:r>
      <w:proofErr w:type="gramEnd"/>
      <w:r w:rsidRPr="00DC5D2F">
        <w:rPr>
          <w:rFonts w:eastAsia="Times New Roman" w:cs="Arial"/>
          <w:color w:val="222222"/>
          <w:shd w:val="clear" w:color="auto" w:fill="FFFFFF"/>
        </w:rPr>
        <w:t xml:space="preserve"> room visits dental</w:t>
      </w:r>
    </w:p>
    <w:p w:rsidR="00EE1A39" w:rsidRPr="00DC5D2F" w:rsidRDefault="00EE1A39" w:rsidP="00EE1A39">
      <w:pPr>
        <w:shd w:val="clear" w:color="auto" w:fill="FFFFFF"/>
        <w:spacing w:after="0" w:line="240" w:lineRule="auto"/>
        <w:rPr>
          <w:rFonts w:eastAsia="Times New Roman" w:cs="Arial"/>
          <w:color w:val="222222"/>
        </w:rPr>
      </w:pPr>
      <w:r w:rsidRPr="00DC5D2F">
        <w:rPr>
          <w:rFonts w:eastAsia="Times New Roman" w:cs="Arial"/>
          <w:color w:val="222222"/>
        </w:rPr>
        <w:t>2. </w:t>
      </w:r>
      <w:proofErr w:type="spellStart"/>
      <w:proofErr w:type="gramStart"/>
      <w:r w:rsidRPr="00DC5D2F">
        <w:rPr>
          <w:rFonts w:eastAsia="Times New Roman" w:cs="Arial"/>
          <w:color w:val="222222"/>
        </w:rPr>
        <w:t>er</w:t>
      </w:r>
      <w:proofErr w:type="spellEnd"/>
      <w:proofErr w:type="gramEnd"/>
      <w:r w:rsidRPr="00DC5D2F">
        <w:rPr>
          <w:rFonts w:eastAsia="Times New Roman" w:cs="Arial"/>
          <w:color w:val="222222"/>
        </w:rPr>
        <w:t xml:space="preserve"> visits dental</w:t>
      </w:r>
    </w:p>
    <w:p w:rsidR="00EE1A39" w:rsidRPr="00DC5D2F" w:rsidRDefault="00EE1A39" w:rsidP="00EE1A39">
      <w:pPr>
        <w:shd w:val="clear" w:color="auto" w:fill="FFFFFF"/>
        <w:spacing w:after="0" w:line="240" w:lineRule="auto"/>
        <w:rPr>
          <w:rFonts w:eastAsia="Times New Roman" w:cs="Arial"/>
          <w:b/>
          <w:color w:val="222222"/>
        </w:rPr>
      </w:pPr>
      <w:r w:rsidRPr="00DC5D2F">
        <w:rPr>
          <w:rFonts w:eastAsia="Times New Roman" w:cs="Arial"/>
          <w:b/>
          <w:color w:val="222222"/>
        </w:rPr>
        <w:t>3. </w:t>
      </w:r>
      <w:proofErr w:type="gramStart"/>
      <w:r w:rsidRPr="00DC5D2F">
        <w:rPr>
          <w:rFonts w:eastAsia="Times New Roman" w:cs="Arial"/>
          <w:color w:val="222222"/>
        </w:rPr>
        <w:t>emergency</w:t>
      </w:r>
      <w:proofErr w:type="gramEnd"/>
      <w:r w:rsidRPr="00DC5D2F">
        <w:rPr>
          <w:rFonts w:eastAsia="Times New Roman" w:cs="Arial"/>
          <w:color w:val="222222"/>
        </w:rPr>
        <w:t xml:space="preserve"> room visits dental </w:t>
      </w:r>
      <w:proofErr w:type="spellStart"/>
      <w:r w:rsidRPr="00DC5D2F">
        <w:rPr>
          <w:rFonts w:eastAsia="Times New Roman" w:cs="Arial"/>
          <w:color w:val="222222"/>
        </w:rPr>
        <w:t>site:gov</w:t>
      </w:r>
      <w:proofErr w:type="spellEnd"/>
    </w:p>
    <w:p w:rsidR="00EE1A39" w:rsidRPr="00DC5D2F" w:rsidRDefault="00EE1A39" w:rsidP="00EE1A39">
      <w:pPr>
        <w:shd w:val="clear" w:color="auto" w:fill="FFFFFF"/>
        <w:spacing w:after="0" w:line="240" w:lineRule="auto"/>
        <w:rPr>
          <w:rFonts w:eastAsia="Times New Roman" w:cs="Arial"/>
          <w:color w:val="222222"/>
        </w:rPr>
      </w:pPr>
      <w:r w:rsidRPr="00DC5D2F">
        <w:rPr>
          <w:rFonts w:eastAsia="Times New Roman" w:cs="Arial"/>
          <w:color w:val="222222"/>
        </w:rPr>
        <w:t>4.  </w:t>
      </w:r>
      <w:proofErr w:type="spellStart"/>
      <w:proofErr w:type="gramStart"/>
      <w:r w:rsidRPr="00DC5D2F">
        <w:rPr>
          <w:rFonts w:eastAsia="Times New Roman" w:cs="Arial"/>
          <w:color w:val="222222"/>
        </w:rPr>
        <w:t>er</w:t>
      </w:r>
      <w:proofErr w:type="spellEnd"/>
      <w:proofErr w:type="gramEnd"/>
      <w:r w:rsidRPr="00DC5D2F">
        <w:rPr>
          <w:rFonts w:eastAsia="Times New Roman" w:cs="Arial"/>
          <w:color w:val="222222"/>
        </w:rPr>
        <w:t xml:space="preserve"> visits dental </w:t>
      </w:r>
      <w:proofErr w:type="spellStart"/>
      <w:r w:rsidRPr="00DC5D2F">
        <w:rPr>
          <w:rFonts w:eastAsia="Times New Roman" w:cs="Arial"/>
          <w:color w:val="222222"/>
        </w:rPr>
        <w:t>site:gov</w:t>
      </w:r>
      <w:proofErr w:type="spellEnd"/>
    </w:p>
    <w:p w:rsidR="00EE1A39" w:rsidRDefault="00EE1A39" w:rsidP="00EE1A39"/>
    <w:p w:rsidR="00EE1A39" w:rsidRDefault="00EE1A39" w:rsidP="00EE1A39">
      <w:r>
        <w:t>The “</w:t>
      </w:r>
      <w:proofErr w:type="gramStart"/>
      <w:r>
        <w:t>:</w:t>
      </w:r>
      <w:proofErr w:type="spellStart"/>
      <w:r>
        <w:t>gov</w:t>
      </w:r>
      <w:proofErr w:type="spellEnd"/>
      <w:proofErr w:type="gramEnd"/>
      <w:r>
        <w:t>” designation limited the searches to online posting of government websites. Likewise, a “</w:t>
      </w:r>
      <w:proofErr w:type="gramStart"/>
      <w:r>
        <w:t>:org</w:t>
      </w:r>
      <w:proofErr w:type="gramEnd"/>
      <w:r>
        <w:t xml:space="preserve">” designation could be used to limit the search to posts on organization websites. This greatly focused the results of the Google searches to actual governmental and organization reports on the ED </w:t>
      </w:r>
      <w:r w:rsidR="008E22EB">
        <w:t xml:space="preserve">dental </w:t>
      </w:r>
      <w:r>
        <w:t xml:space="preserve">care issue, filtering out general opinion and other non-scientific postings. </w:t>
      </w:r>
    </w:p>
    <w:p w:rsidR="00EE1A39" w:rsidRDefault="00EE1A39" w:rsidP="00EE1A39">
      <w:r>
        <w:t xml:space="preserve">The resulting studies from these searches were then systematically reviewed to determine for each study </w:t>
      </w:r>
      <w:r w:rsidR="00366D9E">
        <w:t>1)</w:t>
      </w:r>
      <w:r>
        <w:t xml:space="preserve"> target population, </w:t>
      </w:r>
      <w:r w:rsidR="00366D9E">
        <w:t xml:space="preserve">2) </w:t>
      </w:r>
      <w:r>
        <w:t xml:space="preserve">outcome(s) of interest of the investigation, </w:t>
      </w:r>
      <w:r w:rsidR="00366D9E">
        <w:t xml:space="preserve">3) </w:t>
      </w:r>
      <w:r>
        <w:t xml:space="preserve">predictive factors investigated, </w:t>
      </w:r>
      <w:r w:rsidR="00366D9E">
        <w:t>4)</w:t>
      </w:r>
      <w:r>
        <w:t xml:space="preserve"> data sources used, and </w:t>
      </w:r>
      <w:r w:rsidR="00366D9E">
        <w:t xml:space="preserve">5) </w:t>
      </w:r>
      <w:r>
        <w:t>analysis methods and diagnosis codes employed.</w:t>
      </w:r>
    </w:p>
    <w:p w:rsidR="00EE1A39" w:rsidRDefault="00366D9E" w:rsidP="00EE1A39">
      <w:r>
        <w:t>This report includes a</w:t>
      </w:r>
      <w:r w:rsidR="00EE1A39">
        <w:t xml:space="preserve"> thorough summar</w:t>
      </w:r>
      <w:r>
        <w:t>y</w:t>
      </w:r>
      <w:r w:rsidR="00EE1A39">
        <w:t xml:space="preserve"> of each of these</w:t>
      </w:r>
      <w:r>
        <w:t xml:space="preserve"> aspects</w:t>
      </w:r>
      <w:r w:rsidR="00EE1A39">
        <w:t xml:space="preserve">. Methods were compared to explore where investigations were similar and where they differed. An evaluation of these findings led to the </w:t>
      </w:r>
      <w:r w:rsidR="00EE1A39">
        <w:lastRenderedPageBreak/>
        <w:t xml:space="preserve">overall summary, conclusions and recommendations in the final sections of </w:t>
      </w:r>
      <w:r>
        <w:t>this</w:t>
      </w:r>
      <w:r w:rsidR="00EE1A39">
        <w:t xml:space="preserve"> report.</w:t>
      </w:r>
      <w:r w:rsidR="008E22EB">
        <w:t xml:space="preserve"> </w:t>
      </w:r>
      <w:r w:rsidR="00601832">
        <w:t>In some cases, this report uses the terms “oral” and “dental” interchangeably, most often using “oral” in relation to oral health and oral problems, and dental in most other situations.</w:t>
      </w:r>
    </w:p>
    <w:p w:rsidR="00CF659F" w:rsidRDefault="00CF659F" w:rsidP="00CF659F">
      <w:pPr>
        <w:pStyle w:val="Heading1"/>
      </w:pPr>
      <w:r>
        <w:t>Research Questions: Target Populations/Outcomes of Interest/Predictor Variables</w:t>
      </w:r>
    </w:p>
    <w:p w:rsidR="00B433F5" w:rsidRDefault="00B433F5" w:rsidP="00B433F5"/>
    <w:p w:rsidR="00B433F5" w:rsidRDefault="00B433F5" w:rsidP="00B433F5">
      <w:r>
        <w:t>Though the issue of people using the ED for dental care has been of interest to many</w:t>
      </w:r>
      <w:r w:rsidR="00366D9E">
        <w:t xml:space="preserve"> researchers</w:t>
      </w:r>
      <w:r>
        <w:t xml:space="preserve">, there are many related aspects of interest, and therefore, numerous research questions posed. </w:t>
      </w:r>
      <w:r w:rsidR="00366D9E">
        <w:t xml:space="preserve">Researchers </w:t>
      </w:r>
      <w:r>
        <w:t xml:space="preserve">may be interested in quantifying the extent of the </w:t>
      </w:r>
      <w:r w:rsidR="00227C9A">
        <w:t xml:space="preserve">ED dental care </w:t>
      </w:r>
      <w:r>
        <w:t>problem in terms of simple numbers of people involved, proportion of ED visits accounted for, costs of services provided, proportion of total costs, predictive factors in terms of demographics or other patient characteristics, factors affecting access to dentists and dental care, or effects of changes in p</w:t>
      </w:r>
      <w:r w:rsidR="00FA29BE">
        <w:t xml:space="preserve">olicy. Because </w:t>
      </w:r>
      <w:r w:rsidR="00FA594B">
        <w:t xml:space="preserve">of the </w:t>
      </w:r>
      <w:r w:rsidR="00FA29BE">
        <w:t>many possible related research questions</w:t>
      </w:r>
      <w:r w:rsidR="00FA594B">
        <w:t>,</w:t>
      </w:r>
      <w:r w:rsidR="00FA29BE">
        <w:t xml:space="preserve"> </w:t>
      </w:r>
      <w:r w:rsidR="00366D9E">
        <w:t xml:space="preserve">studies have </w:t>
      </w:r>
      <w:r w:rsidR="00FA29BE">
        <w:t xml:space="preserve">varied </w:t>
      </w:r>
      <w:r w:rsidR="00FA594B">
        <w:t xml:space="preserve">by </w:t>
      </w:r>
      <w:r w:rsidR="00FA29BE">
        <w:t>target populations of interest, data sources and elements used, and the statistical methods employed.</w:t>
      </w:r>
      <w:r w:rsidR="00C55D1A">
        <w:t xml:space="preserve"> The following sections include discussion of different components of research questions, including target population, outcome of interest, predictive factors, data sources used to address the research question, and data and analysis methods employed.</w:t>
      </w:r>
      <w:r w:rsidR="00FA29BE">
        <w:t xml:space="preserve"> </w:t>
      </w:r>
      <w:r w:rsidR="007E76F1">
        <w:t>Information is summarized in table</w:t>
      </w:r>
      <w:r w:rsidR="00227C9A">
        <w:t>s</w:t>
      </w:r>
      <w:r w:rsidR="007E76F1">
        <w:t xml:space="preserve"> at the end</w:t>
      </w:r>
      <w:r w:rsidR="00E15A6F">
        <w:t>s</w:t>
      </w:r>
      <w:r w:rsidR="007E76F1">
        <w:t xml:space="preserve"> of </w:t>
      </w:r>
      <w:r w:rsidR="00366D9E">
        <w:t xml:space="preserve">each </w:t>
      </w:r>
      <w:r w:rsidR="007E76F1">
        <w:t xml:space="preserve">section. </w:t>
      </w:r>
      <w:r w:rsidR="00FA29BE">
        <w:t xml:space="preserve"> </w:t>
      </w:r>
      <w:r>
        <w:t xml:space="preserve"> </w:t>
      </w:r>
    </w:p>
    <w:p w:rsidR="00C35537" w:rsidRDefault="00C35537" w:rsidP="00C35537">
      <w:pPr>
        <w:pStyle w:val="Heading2"/>
      </w:pPr>
      <w:r>
        <w:t>Target Populations</w:t>
      </w:r>
    </w:p>
    <w:p w:rsidR="00C35537" w:rsidRDefault="00C35537" w:rsidP="00C35537">
      <w:pPr>
        <w:pStyle w:val="Heading3"/>
      </w:pPr>
      <w:r>
        <w:t xml:space="preserve">International </w:t>
      </w:r>
      <w:r w:rsidR="00366D9E">
        <w:t>Studies</w:t>
      </w:r>
    </w:p>
    <w:p w:rsidR="00C35537" w:rsidRDefault="00C35537" w:rsidP="00C35537">
      <w:r>
        <w:t xml:space="preserve">Though this report will focus </w:t>
      </w:r>
      <w:r w:rsidR="009813F7">
        <w:t xml:space="preserve">on </w:t>
      </w:r>
      <w:r>
        <w:t xml:space="preserve">assessing research on dental care in the ED within the United States, such research is not limited to the United States. For example, </w:t>
      </w:r>
      <w:proofErr w:type="spellStart"/>
      <w:r w:rsidR="00204FAC">
        <w:t>Oliva</w:t>
      </w:r>
      <w:proofErr w:type="spellEnd"/>
      <w:r w:rsidR="00204FAC">
        <w:t xml:space="preserve"> et al. </w:t>
      </w:r>
      <w:r w:rsidR="00F541B7">
        <w:t xml:space="preserve">reviewed </w:t>
      </w:r>
      <w:r w:rsidR="00204FAC">
        <w:t>chart</w:t>
      </w:r>
      <w:r w:rsidR="00F541B7">
        <w:t>s</w:t>
      </w:r>
      <w:r w:rsidR="00204FAC">
        <w:t xml:space="preserve"> of a Toronto, Canada pediatric emergency department characterizing NTDC patients and summarizing treatment provided.</w:t>
      </w:r>
      <w:r w:rsidR="00E053B7">
        <w:fldChar w:fldCharType="begin">
          <w:fldData xml:space="preserve">PEVuZE5vdGU+PENpdGU+PEF1dGhvcj5PbGl2YTwvQXV0aG9yPjxZZWFyPjIwMDg8L1llYXI+PFJl
Y051bT44MDwvUmVjTnVtPjxEaXNwbGF5VGV4dD4oNyk8L0Rpc3BsYXlUZXh0PjxyZWNvcmQ+PHJl
Yy1udW1iZXI+ODA8L3JlYy1udW1iZXI+PGZvcmVpZ24ta2V5cz48a2V5IGFwcD0iRU4iIGRiLWlk
PSIydnRycnp4d2wwcHp0b2V6d2Y2eDBweDUwMDl2MHdyMjV0d3oiIHRpbWVzdGFtcD0iMTQyMTE2
MTc5MCI+ODA8L2tleT48L2ZvcmVpZ24ta2V5cz48cmVmLXR5cGUgbmFtZT0iSm91cm5hbCBBcnRp
Y2xlIj4xNzwvcmVmLXR5cGU+PGNvbnRyaWJ1dG9ycz48YXV0aG9ycz48YXV0aG9yPk9saXZhLCBN
LiBHLjwvYXV0aG9yPjxhdXRob3I+S2VubnksIEQuIEouPC9hdXRob3I+PGF1dGhvcj5SYXRuYXBh
bGFuLCBTLjwvYXV0aG9yPjwvYXV0aG9ycz48L2NvbnRyaWJ1dG9ycz48YXV0aC1hZGRyZXNzPkRp
dmlzaW9uIG9mIFBhZWRpYXRyaWMgRW1lcmdlbmN5IE1lZGljaW5lLCBUaGUgSG9zcGl0YWwgZm9y
IFNpY2sgQ2hpbGRyZW4sIFVuaXZlcnNpdHkgb2YgVG9yb250bywgVG9yb250bywgT250YXJpbywg
Q2FuYWRhLjwvYXV0aC1hZGRyZXNzPjx0aXRsZXM+PHRpdGxlPk5vbnRyYXVtYXRpYyBkZW50YWwg
Y29tcGxhaW50cyBpbiBhIHBlZGlhdHJpYyBlbWVyZ2VuY3kgZGVwYXJ0bWVudD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cGFnZXM+NzU3
LTYwPC9wYWdlcz48dm9sdW1lPjI0PC92b2x1bWU+PG51bWJlcj4xMTwvbnVtYmVyPjxlZGl0aW9u
PjIwMDgvMTAvMjk8L2VkaXRpb24+PGtleXdvcmRzPjxrZXl3b3JkPkFkb2xlc2NlbnQ8L2tleXdv
cmQ+PGtleXdvcmQ+QWdlIERpc3RyaWJ1dGlvbjwva2V5d29yZD48a2V5d29yZD5DaGlsZDwva2V5
d29yZD48a2V5d29yZD5DaGlsZCwgUHJlc2Nob29sPC9rZXl3b3JkPjxrZXl3b3JkPkNvaG9ydCBT
dHVkaWVzPC9rZXl3b3JkPjxrZXl3b3JkPkVtZXJnZW5jeSBTZXJ2aWNlLCBIb3NwaXRhbC8qdXRp
bGl6YXRpb248L2tleXdvcmQ+PGtleXdvcmQ+RW1lcmdlbmN5IFRyZWF0bWVudC9tZXRob2RzL3N0
YXRpc3RpY3MgJmFtcDsgbnVtZXJpY2FsIGRhdGE8L2tleXdvcmQ+PGtleXdvcmQ+RmVtYWxlPC9r
ZXl3b3JkPjxrZXl3b3JkPkZvbGxvdy1VcCBTdHVkaWVzPC9rZXl3b3JkPjxrZXl3b3JkPkhvc3Bp
dGFscywgUGVkaWF0cmljPC9rZXl3b3JkPjxrZXl3b3JkPkh1bWFuczwva2V5d29yZD48a2V5d29y
ZD5JbmNpZGVuY2U8L2tleXdvcmQ+PGtleXdvcmQ+SW50ZXJuYXRpb25hbCBDbGFzc2lmaWNhdGlv
biBvZiBEaXNlYXNlczwva2V5d29yZD48a2V5d29yZD5NYWxlPC9rZXl3b3JkPjxrZXl3b3JkPlJl
dHJvc3BlY3RpdmUgU3R1ZGllczwva2V5d29yZD48a2V5d29yZD5SaXNrIEFzc2Vzc21lbnQ8L2tl
eXdvcmQ+PGtleXdvcmQ+U2V4IERpc3RyaWJ1dGlvbjwva2V5d29yZD48a2V5d29yZD5Ub290aCBE
aXNlYXNlcy8qZGlhZ25vc2lzLyplcGlkZW1pb2xvZ3kvdGhlcmFweTwva2V5d29yZD48a2V5d29y
ZD5Ub290aGFjaGUvZGlhZ25vc2lzL2VwaWRlbWlvbG9neS90aGVyYXB5PC9rZXl3b3JkPjxrZXl3
b3JkPlRyZWF0bWVudCBPdXRjb21lPC9rZXl3b3JkPjwva2V5d29yZHM+PGRhdGVzPjx5ZWFyPjIw
MDg8L3llYXI+PHB1Yi1kYXRlcz48ZGF0ZT5Ob3Y8L2RhdGU+PC9wdWItZGF0ZXM+PC9kYXRlcz48
aXNibj4wNzQ5LTUxNjE8L2lzYm4+PGFjY2Vzc2lvbi1udW0+MTg5NTU5MTQ8L2FjY2Vzc2lvbi1u
dW0+PHVybHM+PHJlbGF0ZWQtdXJscz48dXJsPmh0dHA6Ly9ncmFwaGljcy50eC5vdmlkLmNvbS9v
dmZ0cGRmcy9GUERETkNMQkpISkJFQzAwL2ZzMDQ2L292ZnQvbGl2ZS9ndjAyMy8wMDAwNjU2NS8w
MDAwNjU2NS0yMDA4MTEwMDAtMDAwMDUucGRmPC91cmw+PC9yZWxhdGVkLXVybHM+PC91cmxzPjxl
bGVjdHJvbmljLXJlc291cmNlLW51bT4xMC4xMDk3L1BFQy4wYjAxM2UzMTgxOGMyNjQxPC9lbGVj
dHJvbmljLXJlc291cmNlLW51bT48cmVtb3RlLWRhdGFiYXNlLXByb3ZpZGVyPk5MTTwvcmVtb3Rl
LWRhdGFiYXNlLXByb3ZpZGVyPjxsYW5ndWFnZT5lbmc8L2xhbmd1YWdlPjwvcmVjb3JkPjwvQ2l0
ZT48L0VuZE5vdGU+
</w:fldData>
        </w:fldChar>
      </w:r>
      <w:r w:rsidR="00204FAC">
        <w:instrText xml:space="preserve"> ADDIN EN.CITE </w:instrText>
      </w:r>
      <w:r w:rsidR="00E053B7">
        <w:fldChar w:fldCharType="begin">
          <w:fldData xml:space="preserve">PEVuZE5vdGU+PENpdGU+PEF1dGhvcj5PbGl2YTwvQXV0aG9yPjxZZWFyPjIwMDg8L1llYXI+PFJl
Y051bT44MDwvUmVjTnVtPjxEaXNwbGF5VGV4dD4oNyk8L0Rpc3BsYXlUZXh0PjxyZWNvcmQ+PHJl
Yy1udW1iZXI+ODA8L3JlYy1udW1iZXI+PGZvcmVpZ24ta2V5cz48a2V5IGFwcD0iRU4iIGRiLWlk
PSIydnRycnp4d2wwcHp0b2V6d2Y2eDBweDUwMDl2MHdyMjV0d3oiIHRpbWVzdGFtcD0iMTQyMTE2
MTc5MCI+ODA8L2tleT48L2ZvcmVpZ24ta2V5cz48cmVmLXR5cGUgbmFtZT0iSm91cm5hbCBBcnRp
Y2xlIj4xNzwvcmVmLXR5cGU+PGNvbnRyaWJ1dG9ycz48YXV0aG9ycz48YXV0aG9yPk9saXZhLCBN
LiBHLjwvYXV0aG9yPjxhdXRob3I+S2VubnksIEQuIEouPC9hdXRob3I+PGF1dGhvcj5SYXRuYXBh
bGFuLCBTLjwvYXV0aG9yPjwvYXV0aG9ycz48L2NvbnRyaWJ1dG9ycz48YXV0aC1hZGRyZXNzPkRp
dmlzaW9uIG9mIFBhZWRpYXRyaWMgRW1lcmdlbmN5IE1lZGljaW5lLCBUaGUgSG9zcGl0YWwgZm9y
IFNpY2sgQ2hpbGRyZW4sIFVuaXZlcnNpdHkgb2YgVG9yb250bywgVG9yb250bywgT250YXJpbywg
Q2FuYWRhLjwvYXV0aC1hZGRyZXNzPjx0aXRsZXM+PHRpdGxlPk5vbnRyYXVtYXRpYyBkZW50YWwg
Y29tcGxhaW50cyBpbiBhIHBlZGlhdHJpYyBlbWVyZ2VuY3kgZGVwYXJ0bWVudD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cGFnZXM+NzU3
LTYwPC9wYWdlcz48dm9sdW1lPjI0PC92b2x1bWU+PG51bWJlcj4xMTwvbnVtYmVyPjxlZGl0aW9u
PjIwMDgvMTAvMjk8L2VkaXRpb24+PGtleXdvcmRzPjxrZXl3b3JkPkFkb2xlc2NlbnQ8L2tleXdv
cmQ+PGtleXdvcmQ+QWdlIERpc3RyaWJ1dGlvbjwva2V5d29yZD48a2V5d29yZD5DaGlsZDwva2V5
d29yZD48a2V5d29yZD5DaGlsZCwgUHJlc2Nob29sPC9rZXl3b3JkPjxrZXl3b3JkPkNvaG9ydCBT
dHVkaWVzPC9rZXl3b3JkPjxrZXl3b3JkPkVtZXJnZW5jeSBTZXJ2aWNlLCBIb3NwaXRhbC8qdXRp
bGl6YXRpb248L2tleXdvcmQ+PGtleXdvcmQ+RW1lcmdlbmN5IFRyZWF0bWVudC9tZXRob2RzL3N0
YXRpc3RpY3MgJmFtcDsgbnVtZXJpY2FsIGRhdGE8L2tleXdvcmQ+PGtleXdvcmQ+RmVtYWxlPC9r
ZXl3b3JkPjxrZXl3b3JkPkZvbGxvdy1VcCBTdHVkaWVzPC9rZXl3b3JkPjxrZXl3b3JkPkhvc3Bp
dGFscywgUGVkaWF0cmljPC9rZXl3b3JkPjxrZXl3b3JkPkh1bWFuczwva2V5d29yZD48a2V5d29y
ZD5JbmNpZGVuY2U8L2tleXdvcmQ+PGtleXdvcmQ+SW50ZXJuYXRpb25hbCBDbGFzc2lmaWNhdGlv
biBvZiBEaXNlYXNlczwva2V5d29yZD48a2V5d29yZD5NYWxlPC9rZXl3b3JkPjxrZXl3b3JkPlJl
dHJvc3BlY3RpdmUgU3R1ZGllczwva2V5d29yZD48a2V5d29yZD5SaXNrIEFzc2Vzc21lbnQ8L2tl
eXdvcmQ+PGtleXdvcmQ+U2V4IERpc3RyaWJ1dGlvbjwva2V5d29yZD48a2V5d29yZD5Ub290aCBE
aXNlYXNlcy8qZGlhZ25vc2lzLyplcGlkZW1pb2xvZ3kvdGhlcmFweTwva2V5d29yZD48a2V5d29y
ZD5Ub290aGFjaGUvZGlhZ25vc2lzL2VwaWRlbWlvbG9neS90aGVyYXB5PC9rZXl3b3JkPjxrZXl3
b3JkPlRyZWF0bWVudCBPdXRjb21lPC9rZXl3b3JkPjwva2V5d29yZHM+PGRhdGVzPjx5ZWFyPjIw
MDg8L3llYXI+PHB1Yi1kYXRlcz48ZGF0ZT5Ob3Y8L2RhdGU+PC9wdWItZGF0ZXM+PC9kYXRlcz48
aXNibj4wNzQ5LTUxNjE8L2lzYm4+PGFjY2Vzc2lvbi1udW0+MTg5NTU5MTQ8L2FjY2Vzc2lvbi1u
dW0+PHVybHM+PHJlbGF0ZWQtdXJscz48dXJsPmh0dHA6Ly9ncmFwaGljcy50eC5vdmlkLmNvbS9v
dmZ0cGRmcy9GUERETkNMQkpISkJFQzAwL2ZzMDQ2L292ZnQvbGl2ZS9ndjAyMy8wMDAwNjU2NS8w
MDAwNjU2NS0yMDA4MTEwMDAtMDAwMDUucGRmPC91cmw+PC9yZWxhdGVkLXVybHM+PC91cmxzPjxl
bGVjdHJvbmljLXJlc291cmNlLW51bT4xMC4xMDk3L1BFQy4wYjAxM2UzMTgxOGMyNjQxPC9lbGVj
dHJvbmljLXJlc291cmNlLW51bT48cmVtb3RlLWRhdGFiYXNlLXByb3ZpZGVyPk5MTTwvcmVtb3Rl
LWRhdGFiYXNlLXByb3ZpZGVyPjxsYW5ndWFnZT5lbmc8L2xhbmd1YWdlPjwvcmVjb3JkPjwvQ2l0
ZT48L0VuZE5vdGU+
</w:fldData>
        </w:fldChar>
      </w:r>
      <w:r w:rsidR="00204FAC">
        <w:instrText xml:space="preserve"> ADDIN EN.CITE.DATA </w:instrText>
      </w:r>
      <w:r w:rsidR="00E053B7">
        <w:fldChar w:fldCharType="end"/>
      </w:r>
      <w:r w:rsidR="00E053B7">
        <w:fldChar w:fldCharType="separate"/>
      </w:r>
      <w:r w:rsidR="00204FAC">
        <w:rPr>
          <w:noProof/>
        </w:rPr>
        <w:t>(7)</w:t>
      </w:r>
      <w:r w:rsidR="00E053B7">
        <w:fldChar w:fldCharType="end"/>
      </w:r>
      <w:r w:rsidR="00204FAC">
        <w:t xml:space="preserve"> </w:t>
      </w:r>
      <w:proofErr w:type="spellStart"/>
      <w:r w:rsidR="00CE0391">
        <w:t>Verma</w:t>
      </w:r>
      <w:proofErr w:type="spellEnd"/>
      <w:r w:rsidR="00CE0391">
        <w:t xml:space="preserve"> and Chambers explored data from an Australian hospital ED finding </w:t>
      </w:r>
      <w:r w:rsidR="006C75DE">
        <w:t>1</w:t>
      </w:r>
      <w:r w:rsidR="00CE0391">
        <w:t xml:space="preserve">% of ED visits to be dental in nature and 9% of dental related visits resulting in hospital admission, with most dental visits among patients 30 years of younger and most being </w:t>
      </w:r>
      <w:r w:rsidR="00E15A6F">
        <w:t>dental</w:t>
      </w:r>
      <w:r w:rsidR="00624E56">
        <w:t xml:space="preserve"> </w:t>
      </w:r>
      <w:r w:rsidR="00CE0391">
        <w:t>abscesses o</w:t>
      </w:r>
      <w:r w:rsidR="00E15A6F">
        <w:t>r</w:t>
      </w:r>
      <w:r w:rsidR="00CE0391">
        <w:t xml:space="preserve"> toothaches.</w:t>
      </w:r>
      <w:r w:rsidR="00E053B7">
        <w:fldChar w:fldCharType="begin">
          <w:fldData xml:space="preserve">PEVuZE5vdGU+PENpdGU+PEF1dGhvcj5WZXJtYTwvQXV0aG9yPjxZZWFyPjIwMTQ8L1llYXI+PFJl
Y051bT4zPC9SZWNOdW0+PERpc3BsYXlUZXh0Pig4KTwvRGlzcGxheVRleHQ+PHJlY29yZD48cmVj
LW51bWJlcj4zPC9yZWMtbnVtYmVyPjxmb3JlaWduLWtleXM+PGtleSBhcHA9IkVOIiBkYi1pZD0i
MnZ0cnJ6eHdsMHB6dG9lendmNngwcHg1MDA5djB3cjI1dHd6IiB0aW1lc3RhbXA9IjE0MjExNjE3
ODkiPjM8L2tleT48L2ZvcmVpZ24ta2V5cz48cmVmLXR5cGUgbmFtZT0iSm91cm5hbCBBcnRpY2xl
Ij4xNzwvcmVmLXR5cGU+PGNvbnRyaWJ1dG9ycz48YXV0aG9ycz48YXV0aG9yPlZlcm1hLCBTLjwv
YXV0aG9yPjxhdXRob3I+Q2hhbWJlcnMsIEkuPC9hdXRob3I+PC9hdXRob3JzPjwvY29udHJpYnV0
b3JzPjxhdXRoLWFkZHJlc3M+T3JhbCBhbmQgTWF4aWxsb2ZhY2lhbCBVbml0LCBSb3lhbCBIb2Jh
cnQgSG9zcGl0YWwsIFRhc21hbmlhLjwvYXV0aC1hZGRyZXNzPjx0aXRsZXM+PHRpdGxlPkRlbnRh
bCBlbWVyZ2VuY2llcyBwcmVzZW50aW5nIHRvIGEgZ2VuZXJhbCBob3NwaXRhbCBlbWVyZ2VuY3kg
ZGVwYXJ0bWVudCBpbiBIb2JhcnQsIEF1c3RyYWxpYTwvdGl0bGU+PHNlY29uZGFyeS10aXRsZT5B
dXN0IERlbnQgSjwvc2Vjb25kYXJ5LXRpdGxlPjxhbHQtdGl0bGU+QXVzdHJhbGlhbiBkZW50YWwg
am91cm5hbDwvYWx0LXRpdGxlPjwvdGl0bGVzPjxwZXJpb2RpY2FsPjxmdWxsLXRpdGxlPkF1c3Qg
RGVudCBKPC9mdWxsLXRpdGxlPjxhYmJyLTE+QXVzdHJhbGlhbiBkZW50YWwgam91cm5hbDwvYWJi
ci0xPjwvcGVyaW9kaWNhbD48YWx0LXBlcmlvZGljYWw+PGZ1bGwtdGl0bGU+QXVzdCBEZW50IEo8
L2Z1bGwtdGl0bGU+PGFiYnItMT5BdXN0cmFsaWFuIGRlbnRhbCBqb3VybmFsPC9hYmJyLTE+PC9h
bHQtcGVyaW9kaWNhbD48cGFnZXM+MzI5LTMzPC9wYWdlcz48dm9sdW1lPjU5PC92b2x1bWU+PG51
bWJlcj4zPC9udW1iZXI+PGVkaXRpb24+MjAxNC8wNi8xMTwvZWRpdGlvbj48a2V5d29yZHM+PGtl
eXdvcmQ+QWJzY2Vzcy9lcGlkZW1pb2xvZ3k8L2tleXdvcmQ+PGtleXdvcmQ+QWRvbGVzY2VudDwv
a2V5d29yZD48a2V5d29yZD5BZHVsdDwva2V5d29yZD48a2V5d29yZD5BZ2UgRGlzdHJpYnV0aW9u
PC9rZXl3b3JkPjxrZXl3b3JkPkFnZWQ8L2tleXdvcmQ+PGtleXdvcmQ+Q2hpbGQ8L2tleXdvcmQ+
PGtleXdvcmQ+Q2hpbGQsIFByZXNjaG9vbDwva2V5d29yZD48a2V5d29yZD5EZW50YWwgQ2FyZTwv
a2V5d29yZD48a2V5d29yZD5FbWVyZ2VuY2llcy9lcGlkZW1pb2xvZ3k8L2tleXdvcmQ+PGtleXdv
cmQ+RW1lcmdlbmN5IFNlcnZpY2UsIEhvc3BpdGFsL3N0YXRpc3RpY3MgJmFtcDsgbnVtZXJpY2Fs
IGRhdGE8L2tleXdvcmQ+PGtleXdvcmQ+RmVtYWxlPC9rZXl3b3JkPjxrZXl3b3JkPkZvY2FsIElu
ZmVjdGlvbiwgRGVudGFsL2VwaWRlbWlvbG9neTwva2V5d29yZD48a2V5d29yZD5Ib3NwaXRhbGl6
YXRpb248L2tleXdvcmQ+PGtleXdvcmQ+SG9zcGl0YWxzLCBHZW5lcmFsPC9rZXl3b3JkPjxrZXl3
b3JkPkh1bWFuczwva2V5d29yZD48a2V5d29yZD5JbmZhbnQ8L2tleXdvcmQ+PGtleXdvcmQ+SW5m
YW50LCBOZXdib3JuPC9rZXl3b3JkPjxrZXl3b3JkPk1hbGU8L2tleXdvcmQ+PGtleXdvcmQ+TWlk
ZGxlIEFnZWQ8L2tleXdvcmQ+PGtleXdvcmQ+U2V4IERpc3RyaWJ1dGlvbjwva2V5d29yZD48a2V5
d29yZD5UYXNtYW5pYS9lcGlkZW1pb2xvZ3k8L2tleXdvcmQ+PGtleXdvcmQ+VG9vdGggRGlzZWFz
ZXMvKmVwaWRlbWlvbG9neTwva2V5d29yZD48a2V5d29yZD5Ub290aCBJbmp1cmllcy9lcGlkZW1p
b2xvZ3k8L2tleXdvcmQ+PGtleXdvcmQ+VG9vdGhhY2hlL2VwaWRlbWlvbG9neTwva2V5d29yZD48
a2V5d29yZD5Zb3VuZyBBZHVsdDwva2V5d29yZD48a2V5d29yZD5BdXN0cmFsaWE8L2tleXdvcmQ+
PGtleXdvcmQ+RGVudGFsIGVtZXJnZW5jeTwva2V5d29yZD48a2V5d29yZD5Ib2JhcnQ8L2tleXdv
cmQ+PGtleXdvcmQ+VGFzbWFuaWE8L2tleXdvcmQ+PGtleXdvcmQ+ZW1lcmdlbmN5PC9rZXl3b3Jk
PjxrZXl3b3JkPmVtZXJnZW5jeSBkZXBhcnRtZW50PC9rZXl3b3JkPjxrZXl3b3JkPmVwaWRlbWlv
bG9neTwva2V5d29yZD48a2V5d29yZD5pbmNpZGVuY2U8L2tleXdvcmQ+PC9rZXl3b3Jkcz48ZGF0
ZXM+PHllYXI+MjAxNDwveWVhcj48cHViLWRhdGVzPjxkYXRlPlNlcDwvZGF0ZT48L3B1Yi1kYXRl
cz48L2RhdGVzPjxpc2JuPjAwNDUtMDQyMTwvaXNibj48YWNjZXNzaW9uLW51bT4yNDkxMzAyMDwv
YWNjZXNzaW9uLW51bT48dXJscz48cmVsYXRlZC11cmxzPjx1cmw+aHR0cDovL29ubGluZWxpYnJh
cnkud2lsZXkuY29tL3N0b3JlLzEwLjExMTEvYWRqLjEyMjAyL2Fzc2V0L2FkajEyMjAyLnBkZj92
PTEmYW1wO3Q9aTR2ZjFud2UmYW1wO3M9M2VkYWM5MTY4Y2Y4MTRmZGQ5NDZjNWU5NGI0OTY4MDA4
N2YwMjc1MjwvdXJsPjwvcmVsYXRlZC11cmxzPjwvdXJscz48ZWxlY3Ryb25pYy1yZXNvdXJjZS1u
dW0+MTAuMTExMS9hZGouMTIyMDI8L2VsZWN0cm9uaWMtcmVzb3VyY2UtbnVtPjxyZW1vdGUtZGF0
YWJhc2UtcHJvdmlkZXI+TkxNPC9yZW1vdGUtZGF0YWJhc2UtcHJvdmlkZXI+PGxhbmd1YWdlPmVu
ZzwvbGFuZ3VhZ2U+PC9yZWNvcmQ+PC9DaXRlPjwvRW5kTm90ZT5=
</w:fldData>
        </w:fldChar>
      </w:r>
      <w:r w:rsidR="00CE0391">
        <w:instrText xml:space="preserve"> ADDIN EN.CITE </w:instrText>
      </w:r>
      <w:r w:rsidR="00E053B7">
        <w:fldChar w:fldCharType="begin">
          <w:fldData xml:space="preserve">PEVuZE5vdGU+PENpdGU+PEF1dGhvcj5WZXJtYTwvQXV0aG9yPjxZZWFyPjIwMTQ8L1llYXI+PFJl
Y051bT4zPC9SZWNOdW0+PERpc3BsYXlUZXh0Pig4KTwvRGlzcGxheVRleHQ+PHJlY29yZD48cmVj
LW51bWJlcj4zPC9yZWMtbnVtYmVyPjxmb3JlaWduLWtleXM+PGtleSBhcHA9IkVOIiBkYi1pZD0i
MnZ0cnJ6eHdsMHB6dG9lendmNngwcHg1MDA5djB3cjI1dHd6IiB0aW1lc3RhbXA9IjE0MjExNjE3
ODkiPjM8L2tleT48L2ZvcmVpZ24ta2V5cz48cmVmLXR5cGUgbmFtZT0iSm91cm5hbCBBcnRpY2xl
Ij4xNzwvcmVmLXR5cGU+PGNvbnRyaWJ1dG9ycz48YXV0aG9ycz48YXV0aG9yPlZlcm1hLCBTLjwv
YXV0aG9yPjxhdXRob3I+Q2hhbWJlcnMsIEkuPC9hdXRob3I+PC9hdXRob3JzPjwvY29udHJpYnV0
b3JzPjxhdXRoLWFkZHJlc3M+T3JhbCBhbmQgTWF4aWxsb2ZhY2lhbCBVbml0LCBSb3lhbCBIb2Jh
cnQgSG9zcGl0YWwsIFRhc21hbmlhLjwvYXV0aC1hZGRyZXNzPjx0aXRsZXM+PHRpdGxlPkRlbnRh
bCBlbWVyZ2VuY2llcyBwcmVzZW50aW5nIHRvIGEgZ2VuZXJhbCBob3NwaXRhbCBlbWVyZ2VuY3kg
ZGVwYXJ0bWVudCBpbiBIb2JhcnQsIEF1c3RyYWxpYTwvdGl0bGU+PHNlY29uZGFyeS10aXRsZT5B
dXN0IERlbnQgSjwvc2Vjb25kYXJ5LXRpdGxlPjxhbHQtdGl0bGU+QXVzdHJhbGlhbiBkZW50YWwg
am91cm5hbDwvYWx0LXRpdGxlPjwvdGl0bGVzPjxwZXJpb2RpY2FsPjxmdWxsLXRpdGxlPkF1c3Qg
RGVudCBKPC9mdWxsLXRpdGxlPjxhYmJyLTE+QXVzdHJhbGlhbiBkZW50YWwgam91cm5hbDwvYWJi
ci0xPjwvcGVyaW9kaWNhbD48YWx0LXBlcmlvZGljYWw+PGZ1bGwtdGl0bGU+QXVzdCBEZW50IEo8
L2Z1bGwtdGl0bGU+PGFiYnItMT5BdXN0cmFsaWFuIGRlbnRhbCBqb3VybmFsPC9hYmJyLTE+PC9h
bHQtcGVyaW9kaWNhbD48cGFnZXM+MzI5LTMzPC9wYWdlcz48dm9sdW1lPjU5PC92b2x1bWU+PG51
bWJlcj4zPC9udW1iZXI+PGVkaXRpb24+MjAxNC8wNi8xMTwvZWRpdGlvbj48a2V5d29yZHM+PGtl
eXdvcmQ+QWJzY2Vzcy9lcGlkZW1pb2xvZ3k8L2tleXdvcmQ+PGtleXdvcmQ+QWRvbGVzY2VudDwv
a2V5d29yZD48a2V5d29yZD5BZHVsdDwva2V5d29yZD48a2V5d29yZD5BZ2UgRGlzdHJpYnV0aW9u
PC9rZXl3b3JkPjxrZXl3b3JkPkFnZWQ8L2tleXdvcmQ+PGtleXdvcmQ+Q2hpbGQ8L2tleXdvcmQ+
PGtleXdvcmQ+Q2hpbGQsIFByZXNjaG9vbDwva2V5d29yZD48a2V5d29yZD5EZW50YWwgQ2FyZTwv
a2V5d29yZD48a2V5d29yZD5FbWVyZ2VuY2llcy9lcGlkZW1pb2xvZ3k8L2tleXdvcmQ+PGtleXdv
cmQ+RW1lcmdlbmN5IFNlcnZpY2UsIEhvc3BpdGFsL3N0YXRpc3RpY3MgJmFtcDsgbnVtZXJpY2Fs
IGRhdGE8L2tleXdvcmQ+PGtleXdvcmQ+RmVtYWxlPC9rZXl3b3JkPjxrZXl3b3JkPkZvY2FsIElu
ZmVjdGlvbiwgRGVudGFsL2VwaWRlbWlvbG9neTwva2V5d29yZD48a2V5d29yZD5Ib3NwaXRhbGl6
YXRpb248L2tleXdvcmQ+PGtleXdvcmQ+SG9zcGl0YWxzLCBHZW5lcmFsPC9rZXl3b3JkPjxrZXl3
b3JkPkh1bWFuczwva2V5d29yZD48a2V5d29yZD5JbmZhbnQ8L2tleXdvcmQ+PGtleXdvcmQ+SW5m
YW50LCBOZXdib3JuPC9rZXl3b3JkPjxrZXl3b3JkPk1hbGU8L2tleXdvcmQ+PGtleXdvcmQ+TWlk
ZGxlIEFnZWQ8L2tleXdvcmQ+PGtleXdvcmQ+U2V4IERpc3RyaWJ1dGlvbjwva2V5d29yZD48a2V5
d29yZD5UYXNtYW5pYS9lcGlkZW1pb2xvZ3k8L2tleXdvcmQ+PGtleXdvcmQ+VG9vdGggRGlzZWFz
ZXMvKmVwaWRlbWlvbG9neTwva2V5d29yZD48a2V5d29yZD5Ub290aCBJbmp1cmllcy9lcGlkZW1p
b2xvZ3k8L2tleXdvcmQ+PGtleXdvcmQ+VG9vdGhhY2hlL2VwaWRlbWlvbG9neTwva2V5d29yZD48
a2V5d29yZD5Zb3VuZyBBZHVsdDwva2V5d29yZD48a2V5d29yZD5BdXN0cmFsaWE8L2tleXdvcmQ+
PGtleXdvcmQ+RGVudGFsIGVtZXJnZW5jeTwva2V5d29yZD48a2V5d29yZD5Ib2JhcnQ8L2tleXdv
cmQ+PGtleXdvcmQ+VGFzbWFuaWE8L2tleXdvcmQ+PGtleXdvcmQ+ZW1lcmdlbmN5PC9rZXl3b3Jk
PjxrZXl3b3JkPmVtZXJnZW5jeSBkZXBhcnRtZW50PC9rZXl3b3JkPjxrZXl3b3JkPmVwaWRlbWlv
bG9neTwva2V5d29yZD48a2V5d29yZD5pbmNpZGVuY2U8L2tleXdvcmQ+PC9rZXl3b3Jkcz48ZGF0
ZXM+PHllYXI+MjAxNDwveWVhcj48cHViLWRhdGVzPjxkYXRlPlNlcDwvZGF0ZT48L3B1Yi1kYXRl
cz48L2RhdGVzPjxpc2JuPjAwNDUtMDQyMTwvaXNibj48YWNjZXNzaW9uLW51bT4yNDkxMzAyMDwv
YWNjZXNzaW9uLW51bT48dXJscz48cmVsYXRlZC11cmxzPjx1cmw+aHR0cDovL29ubGluZWxpYnJh
cnkud2lsZXkuY29tL3N0b3JlLzEwLjExMTEvYWRqLjEyMjAyL2Fzc2V0L2FkajEyMjAyLnBkZj92
PTEmYW1wO3Q9aTR2ZjFud2UmYW1wO3M9M2VkYWM5MTY4Y2Y4MTRmZGQ5NDZjNWU5NGI0OTY4MDA4
N2YwMjc1MjwvdXJsPjwvcmVsYXRlZC11cmxzPjwvdXJscz48ZWxlY3Ryb25pYy1yZXNvdXJjZS1u
dW0+MTAuMTExMS9hZGouMTIyMDI8L2VsZWN0cm9uaWMtcmVzb3VyY2UtbnVtPjxyZW1vdGUtZGF0
YWJhc2UtcHJvdmlkZXI+TkxNPC9yZW1vdGUtZGF0YWJhc2UtcHJvdmlkZXI+PGxhbmd1YWdlPmVu
ZzwvbGFuZ3VhZ2U+PC9yZWNvcmQ+PC9DaXRlPjwvRW5kTm90ZT5=
</w:fldData>
        </w:fldChar>
      </w:r>
      <w:r w:rsidR="00CE0391">
        <w:instrText xml:space="preserve"> ADDIN EN.CITE.DATA </w:instrText>
      </w:r>
      <w:r w:rsidR="00E053B7">
        <w:fldChar w:fldCharType="end"/>
      </w:r>
      <w:r w:rsidR="00E053B7">
        <w:fldChar w:fldCharType="separate"/>
      </w:r>
      <w:r w:rsidR="00CE0391">
        <w:rPr>
          <w:noProof/>
        </w:rPr>
        <w:t>(8)</w:t>
      </w:r>
      <w:r w:rsidR="00E053B7">
        <w:fldChar w:fldCharType="end"/>
      </w:r>
      <w:r w:rsidR="00CE0391">
        <w:t xml:space="preserve"> </w:t>
      </w:r>
      <w:proofErr w:type="spellStart"/>
      <w:r w:rsidR="00571C78">
        <w:t>Whymann</w:t>
      </w:r>
      <w:proofErr w:type="spellEnd"/>
      <w:r w:rsidR="00571C78">
        <w:t xml:space="preserve"> et al. </w:t>
      </w:r>
      <w:r w:rsidR="0069591A">
        <w:t>analyzed New Zealand national health data to characterize and document increasing trends of hospital admissions for preventable dental conditions over a 20</w:t>
      </w:r>
      <w:r w:rsidR="00F541B7">
        <w:t>-</w:t>
      </w:r>
      <w:r w:rsidR="0069591A">
        <w:t>year period.</w:t>
      </w:r>
      <w:r w:rsidR="00E053B7">
        <w:fldChar w:fldCharType="begin">
          <w:fldData xml:space="preserve">PEVuZE5vdGU+PENpdGU+PEF1dGhvcj5XaHltYW48L0F1dGhvcj48WWVhcj4yMDE0PC9ZZWFyPjxS
ZWNOdW0+ODEzPC9SZWNOdW0+PERpc3BsYXlUZXh0Pig5KTwvRGlzcGxheVRleHQ+PHJlY29yZD48
cmVjLW51bWJlcj44MTM8L3JlYy1udW1iZXI+PGZvcmVpZ24ta2V5cz48a2V5IGFwcD0iRU4iIGRi
LWlkPSIydnRycnp4d2wwcHp0b2V6d2Y2eDBweDUwMDl2MHdyMjV0d3oiIHRpbWVzdGFtcD0iMTQz
ODIwMjIyNSI+ODEzPC9rZXk+PC9mb3JlaWduLWtleXM+PHJlZi10eXBlIG5hbWU9IkpvdXJuYWwg
QXJ0aWNsZSI+MTc8L3JlZi10eXBlPjxjb250cmlidXRvcnM+PGF1dGhvcnM+PGF1dGhvcj5XaHlt
YW4sIFIuIEEuPC9hdXRob3I+PGF1dGhvcj5NYWhvbmV5LCBFLiBLLjwvYXV0aG9yPjxhdXRob3I+
TW9ycmlzb24sIEQuPC9hdXRob3I+PGF1dGhvcj5TdGFubGV5LCBKLjwvYXV0aG9yPjwvYXV0aG9y
cz48L2NvbnRyaWJ1dG9ycz48YXV0aC1hZGRyZXNzPkRlbnRhbCBTZXJ2aWNlcywgSHV0dCBWYWxs
ZXkgRGlzdHJpY3QgSGVhbHRoIEJvYXJkLCBMb3dlciBIdXR0LCBOZXcgWmVhbGFuZC48L2F1dGgt
YWRkcmVzcz48dGl0bGVzPjx0aXRsZT5Qb3RlbnRpYWxseSBwcmV2ZW50YWJsZSBhZG1pc3Npb25z
IHRvIE5ldyBaZWFsYW5kIHB1YmxpYyBob3NwaXRhbHMgZm9yIGRlbnRhbCBjYXJlOiBhIDIwLXll
YXIgcmV2aWV3PC90aXRsZT48c2Vjb25kYXJ5LXRpdGxlPkNvbW11bml0eSBEZW50IE9yYWwgRXBp
ZGVtaW9sPC9zZWNvbmRhcnktdGl0bGU+PGFsdC10aXRsZT5Db21tdW5pdHkgZGVudGlzdHJ5IGFu
ZCBvcmFsIGVwaWRlbWlvbG9neTwvYWx0LXRpdGxlPjwvdGl0bGVzPjxwZXJpb2RpY2FsPjxmdWxs
LXRpdGxlPkNvbW11bml0eSBEZW50IE9yYWwgRXBpZGVtaW9sPC9mdWxsLXRpdGxlPjxhYmJyLTE+
Q29tbXVuaXR5IGRlbnRpc3RyeSBhbmQgb3JhbCBlcGlkZW1pb2xvZ3k8L2FiYnItMT48L3Blcmlv
ZGljYWw+PGFsdC1wZXJpb2RpY2FsPjxmdWxsLXRpdGxlPkNvbW11bml0eSBEZW50IE9yYWwgRXBp
ZGVtaW9sPC9mdWxsLXRpdGxlPjxhYmJyLTE+Q29tbXVuaXR5IGRlbnRpc3RyeSBhbmQgb3JhbCBl
cGlkZW1pb2xvZ3k8L2FiYnItMT48L2FsdC1wZXJpb2RpY2FsPjxwYWdlcz4yMzQtNDQ8L3BhZ2Vz
Pjx2b2x1bWU+NDI8L3ZvbHVtZT48bnVtYmVyPjM8L251bWJlcj48ZWRpdGlvbj4yMDEzLzEwLzEw
PC9lZGl0aW9uPjxrZXl3b3Jkcz48a2V5d29yZD5BZG9sZXNjZW50PC9rZXl3b3JkPjxrZXl3b3Jk
PkFkdWx0PC9rZXl3b3JkPjxrZXl3b3JkPkFnZWQ8L2tleXdvcmQ+PGtleXdvcmQ+Q2hpbGQ8L2tl
eXdvcmQ+PGtleXdvcmQ+Q2hpbGQsIFByZXNjaG9vbDwva2V5d29yZD48a2V5d29yZD4qRGVudGFs
IENhcmU8L2tleXdvcmQ+PGtleXdvcmQ+RmVtYWxlPC9rZXl3b3JkPjxrZXl3b3JkPkhvc3BpdGFs
aXphdGlvbi8qc3RhdGlzdGljcyAmYW1wOyBudW1lcmljYWwgZGF0YTwva2V5d29yZD48a2V5d29y
ZD5Ib3NwaXRhbHMsIFB1YmxpYzwva2V5d29yZD48a2V5d29yZD5IdW1hbnM8L2tleXdvcmQ+PGtl
eXdvcmQ+SW5mYW50PC9rZXl3b3JkPjxrZXl3b3JkPk1hbGU8L2tleXdvcmQ+PGtleXdvcmQ+TWlk
ZGxlIEFnZWQ8L2tleXdvcmQ+PGtleXdvcmQ+TmV3IFplYWxhbmQvZXBpZGVtaW9sb2d5PC9rZXl3
b3JkPjxrZXl3b3JkPmRlbnRhbCBzZXJ2aWNlcyByZXNlYXJjaDwva2V5d29yZD48a2V5d29yZD5o
ZWFsdGggc2VydmljZXMgcmVzZWFyY2g8L2tleXdvcmQ+PGtleXdvcmQ+cHVibGljIGhlYWx0aCBw
b2xpY3k8L2tleXdvcmQ+PC9rZXl3b3Jkcz48ZGF0ZXM+PHllYXI+MjAxNDwveWVhcj48cHViLWRh
dGVzPjxkYXRlPkp1bjwvZGF0ZT48L3B1Yi1kYXRlcz48L2RhdGVzPjxpc2JuPjAzMDEtNTY2MTwv
aXNibj48YWNjZXNzaW9uLW51bT4yNDEwMjQ2MzwvYWNjZXNzaW9uLW51bT48dXJscz48cmVsYXRl
ZC11cmxzPjx1cmw+aHR0cDovL29ubGluZWxpYnJhcnkud2lsZXkuY29tL3N0b3JlLzEwLjExMTEv
Y2RvZS4xMjA3My9hc3NldC9jZG9lMTIwNzMucGRmP3Y9MSZhbXA7dD1pY3A4bGJrdCZhbXA7cz0y
NGRmNDlmMmIyOTk0MjUwNzQ2ZjJhMTA0NThlYTMxYjQ2NjFiNTBhPC91cmw+PC9yZWxhdGVkLXVy
bHM+PC91cmxzPjxlbGVjdHJvbmljLXJlc291cmNlLW51bT4xMC4xMTExL2Nkb2UuMTIwNzM8L2Vs
ZWN0cm9uaWMtcmVzb3VyY2UtbnVtPjxyZW1vdGUtZGF0YWJhc2UtcHJvdmlkZXI+TkxNPC9yZW1v
dGUtZGF0YWJhc2UtcHJvdmlkZXI+PGxhbmd1YWdlPmVuZzwvbGFuZ3VhZ2U+PC9yZWNvcmQ+PC9D
aXRlPjwvRW5kTm90ZT5=
</w:fldData>
        </w:fldChar>
      </w:r>
      <w:r w:rsidR="0069591A">
        <w:instrText xml:space="preserve"> ADDIN EN.CITE </w:instrText>
      </w:r>
      <w:r w:rsidR="00E053B7">
        <w:fldChar w:fldCharType="begin">
          <w:fldData xml:space="preserve">PEVuZE5vdGU+PENpdGU+PEF1dGhvcj5XaHltYW48L0F1dGhvcj48WWVhcj4yMDE0PC9ZZWFyPjxS
ZWNOdW0+ODEzPC9SZWNOdW0+PERpc3BsYXlUZXh0Pig5KTwvRGlzcGxheVRleHQ+PHJlY29yZD48
cmVjLW51bWJlcj44MTM8L3JlYy1udW1iZXI+PGZvcmVpZ24ta2V5cz48a2V5IGFwcD0iRU4iIGRi
LWlkPSIydnRycnp4d2wwcHp0b2V6d2Y2eDBweDUwMDl2MHdyMjV0d3oiIHRpbWVzdGFtcD0iMTQz
ODIwMjIyNSI+ODEzPC9rZXk+PC9mb3JlaWduLWtleXM+PHJlZi10eXBlIG5hbWU9IkpvdXJuYWwg
QXJ0aWNsZSI+MTc8L3JlZi10eXBlPjxjb250cmlidXRvcnM+PGF1dGhvcnM+PGF1dGhvcj5XaHlt
YW4sIFIuIEEuPC9hdXRob3I+PGF1dGhvcj5NYWhvbmV5LCBFLiBLLjwvYXV0aG9yPjxhdXRob3I+
TW9ycmlzb24sIEQuPC9hdXRob3I+PGF1dGhvcj5TdGFubGV5LCBKLjwvYXV0aG9yPjwvYXV0aG9y
cz48L2NvbnRyaWJ1dG9ycz48YXV0aC1hZGRyZXNzPkRlbnRhbCBTZXJ2aWNlcywgSHV0dCBWYWxs
ZXkgRGlzdHJpY3QgSGVhbHRoIEJvYXJkLCBMb3dlciBIdXR0LCBOZXcgWmVhbGFuZC48L2F1dGgt
YWRkcmVzcz48dGl0bGVzPjx0aXRsZT5Qb3RlbnRpYWxseSBwcmV2ZW50YWJsZSBhZG1pc3Npb25z
IHRvIE5ldyBaZWFsYW5kIHB1YmxpYyBob3NwaXRhbHMgZm9yIGRlbnRhbCBjYXJlOiBhIDIwLXll
YXIgcmV2aWV3PC90aXRsZT48c2Vjb25kYXJ5LXRpdGxlPkNvbW11bml0eSBEZW50IE9yYWwgRXBp
ZGVtaW9sPC9zZWNvbmRhcnktdGl0bGU+PGFsdC10aXRsZT5Db21tdW5pdHkgZGVudGlzdHJ5IGFu
ZCBvcmFsIGVwaWRlbWlvbG9neTwvYWx0LXRpdGxlPjwvdGl0bGVzPjxwZXJpb2RpY2FsPjxmdWxs
LXRpdGxlPkNvbW11bml0eSBEZW50IE9yYWwgRXBpZGVtaW9sPC9mdWxsLXRpdGxlPjxhYmJyLTE+
Q29tbXVuaXR5IGRlbnRpc3RyeSBhbmQgb3JhbCBlcGlkZW1pb2xvZ3k8L2FiYnItMT48L3Blcmlv
ZGljYWw+PGFsdC1wZXJpb2RpY2FsPjxmdWxsLXRpdGxlPkNvbW11bml0eSBEZW50IE9yYWwgRXBp
ZGVtaW9sPC9mdWxsLXRpdGxlPjxhYmJyLTE+Q29tbXVuaXR5IGRlbnRpc3RyeSBhbmQgb3JhbCBl
cGlkZW1pb2xvZ3k8L2FiYnItMT48L2FsdC1wZXJpb2RpY2FsPjxwYWdlcz4yMzQtNDQ8L3BhZ2Vz
Pjx2b2x1bWU+NDI8L3ZvbHVtZT48bnVtYmVyPjM8L251bWJlcj48ZWRpdGlvbj4yMDEzLzEwLzEw
PC9lZGl0aW9uPjxrZXl3b3Jkcz48a2V5d29yZD5BZG9sZXNjZW50PC9rZXl3b3JkPjxrZXl3b3Jk
PkFkdWx0PC9rZXl3b3JkPjxrZXl3b3JkPkFnZWQ8L2tleXdvcmQ+PGtleXdvcmQ+Q2hpbGQ8L2tl
eXdvcmQ+PGtleXdvcmQ+Q2hpbGQsIFByZXNjaG9vbDwva2V5d29yZD48a2V5d29yZD4qRGVudGFs
IENhcmU8L2tleXdvcmQ+PGtleXdvcmQ+RmVtYWxlPC9rZXl3b3JkPjxrZXl3b3JkPkhvc3BpdGFs
aXphdGlvbi8qc3RhdGlzdGljcyAmYW1wOyBudW1lcmljYWwgZGF0YTwva2V5d29yZD48a2V5d29y
ZD5Ib3NwaXRhbHMsIFB1YmxpYzwva2V5d29yZD48a2V5d29yZD5IdW1hbnM8L2tleXdvcmQ+PGtl
eXdvcmQ+SW5mYW50PC9rZXl3b3JkPjxrZXl3b3JkPk1hbGU8L2tleXdvcmQ+PGtleXdvcmQ+TWlk
ZGxlIEFnZWQ8L2tleXdvcmQ+PGtleXdvcmQ+TmV3IFplYWxhbmQvZXBpZGVtaW9sb2d5PC9rZXl3
b3JkPjxrZXl3b3JkPmRlbnRhbCBzZXJ2aWNlcyByZXNlYXJjaDwva2V5d29yZD48a2V5d29yZD5o
ZWFsdGggc2VydmljZXMgcmVzZWFyY2g8L2tleXdvcmQ+PGtleXdvcmQ+cHVibGljIGhlYWx0aCBw
b2xpY3k8L2tleXdvcmQ+PC9rZXl3b3Jkcz48ZGF0ZXM+PHllYXI+MjAxNDwveWVhcj48cHViLWRh
dGVzPjxkYXRlPkp1bjwvZGF0ZT48L3B1Yi1kYXRlcz48L2RhdGVzPjxpc2JuPjAzMDEtNTY2MTwv
aXNibj48YWNjZXNzaW9uLW51bT4yNDEwMjQ2MzwvYWNjZXNzaW9uLW51bT48dXJscz48cmVsYXRl
ZC11cmxzPjx1cmw+aHR0cDovL29ubGluZWxpYnJhcnkud2lsZXkuY29tL3N0b3JlLzEwLjExMTEv
Y2RvZS4xMjA3My9hc3NldC9jZG9lMTIwNzMucGRmP3Y9MSZhbXA7dD1pY3A4bGJrdCZhbXA7cz0y
NGRmNDlmMmIyOTk0MjUwNzQ2ZjJhMTA0NThlYTMxYjQ2NjFiNTBhPC91cmw+PC9yZWxhdGVkLXVy
bHM+PC91cmxzPjxlbGVjdHJvbmljLXJlc291cmNlLW51bT4xMC4xMTExL2Nkb2UuMTIwNzM8L2Vs
ZWN0cm9uaWMtcmVzb3VyY2UtbnVtPjxyZW1vdGUtZGF0YWJhc2UtcHJvdmlkZXI+TkxNPC9yZW1v
dGUtZGF0YWJhc2UtcHJvdmlkZXI+PGxhbmd1YWdlPmVuZzwvbGFuZ3VhZ2U+PC9yZWNvcmQ+PC9D
aXRlPjwvRW5kTm90ZT5=
</w:fldData>
        </w:fldChar>
      </w:r>
      <w:r w:rsidR="0069591A">
        <w:instrText xml:space="preserve"> ADDIN EN.CITE.DATA </w:instrText>
      </w:r>
      <w:r w:rsidR="00E053B7">
        <w:fldChar w:fldCharType="end"/>
      </w:r>
      <w:r w:rsidR="00E053B7">
        <w:fldChar w:fldCharType="separate"/>
      </w:r>
      <w:r w:rsidR="0069591A">
        <w:rPr>
          <w:noProof/>
        </w:rPr>
        <w:t>(9)</w:t>
      </w:r>
      <w:r w:rsidR="00E053B7">
        <w:fldChar w:fldCharType="end"/>
      </w:r>
      <w:r w:rsidR="0069591A">
        <w:t xml:space="preserve"> </w:t>
      </w:r>
      <w:proofErr w:type="spellStart"/>
      <w:r>
        <w:t>Cachovan</w:t>
      </w:r>
      <w:proofErr w:type="spellEnd"/>
      <w:r>
        <w:t xml:space="preserve"> et al. found that 9% of patients presenting </w:t>
      </w:r>
      <w:r w:rsidR="00181328">
        <w:t xml:space="preserve">for emergency dental care </w:t>
      </w:r>
      <w:r>
        <w:t xml:space="preserve">at a Hamburg, Germany </w:t>
      </w:r>
      <w:r w:rsidR="00181328">
        <w:t xml:space="preserve">emergency </w:t>
      </w:r>
      <w:r>
        <w:t>outpatient</w:t>
      </w:r>
      <w:r w:rsidR="00181328">
        <w:t xml:space="preserve"> unit had dental infections most often associated with first molars, </w:t>
      </w:r>
      <w:r w:rsidR="00F541B7">
        <w:t xml:space="preserve">with </w:t>
      </w:r>
      <w:r w:rsidR="00181328">
        <w:t>20-29</w:t>
      </w:r>
      <w:r w:rsidR="00F541B7">
        <w:t>-</w:t>
      </w:r>
      <w:r w:rsidR="00181328">
        <w:t>year</w:t>
      </w:r>
      <w:r w:rsidR="00F541B7">
        <w:t>-</w:t>
      </w:r>
      <w:r w:rsidR="00181328">
        <w:t>olds being the most common age group</w:t>
      </w:r>
      <w:r w:rsidR="00456610">
        <w:t>.</w:t>
      </w:r>
      <w:r w:rsidR="00E053B7">
        <w:fldChar w:fldCharType="begin">
          <w:fldData xml:space="preserve">PEVuZE5vdGU+PENpdGU+PEF1dGhvcj5DYWNob3ZhbjwvQXV0aG9yPjxZZWFyPjIwMTM8L1llYXI+
PFJlY051bT4zMTwvUmVjTnVtPjxEaXNwbGF5VGV4dD4oMTApPC9EaXNwbGF5VGV4dD48cmVjb3Jk
PjxyZWMtbnVtYmVyPjMxPC9yZWMtbnVtYmVyPjxmb3JlaWduLWtleXM+PGtleSBhcHA9IkVOIiBk
Yi1pZD0iMnZ0cnJ6eHdsMHB6dG9lendmNngwcHg1MDA5djB3cjI1dHd6IiB0aW1lc3RhbXA9IjE0
MjExNjE3OTAiPjMxPC9rZXk+PC9mb3JlaWduLWtleXM+PHJlZi10eXBlIG5hbWU9IkpvdXJuYWwg
QXJ0aWNsZSI+MTc8L3JlZi10eXBlPjxjb250cmlidXRvcnM+PGF1dGhvcnM+PGF1dGhvcj5DYWNo
b3ZhbiwgRy48L2F1dGhvcj48YXV0aG9yPlBoYXJrLCBKLiBILjwvYXV0aG9yPjxhdXRob3I+U2No
b24sIEcuPC9hdXRob3I+PGF1dGhvcj5Qb2hsZW56LCBQLjwvYXV0aG9yPjxhdXRob3I+UGxhdHpl
ciwgVS48L2F1dGhvcj48L2F1dGhvcnM+PC9jb250cmlidXRvcnM+PGF1dGgtYWRkcmVzcz5DZW50
ZXIgZm9yIE9yYWwgYW5kIERlbnRhbCBNZWRpY2luZSwgRGVwYXJ0bWVudCBvZiBSZXN0b3JhdGl2
ZSBhbmQgUHJldmVudGl2ZSBEZW50aXN0cnksIFVuaXZlcnNpdHkgTWVkaWNhbCBDZW50ZXIgSGFt
YnVyZy1FcHBlbmRvcmYsIEhhbWJ1cmcsIEdlcm1hbnkuPC9hdXRoLWFkZHJlc3M+PHRpdGxlcz48
dGl0bGU+T2RvbnRvZ2VuaWMgaW5mZWN0aW9uczogYW4gOC15ZWFyIGVwaWRlbWlvbG9naWMgYW5h
bHlzaXMgaW4gYSBkZW50YWwgZW1lcmdlbmN5IG91dHBhdGllbnQgY2FyZSB1bml0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1MTgtMjQ8L3BhZ2VzPjx2b2x1bWU+NzE8L3ZvbHVtZT48bnVtYmVy
PjMtNDwvbnVtYmVyPjxlZGl0aW9uPjIwMTIvMDcvMjQ8L2VkaXRpb24+PGtleXdvcmRzPjxrZXl3
b3JkPkFkb2xlc2NlbnQ8L2tleXdvcmQ+PGtleXdvcmQ+QWR1bHQ8L2tleXdvcmQ+PGtleXdvcmQ+
QWdlZDwva2V5d29yZD48a2V5d29yZD5DaGlsZDwva2V5d29yZD48a2V5d29yZD5DaGlsZCwgUHJl
c2Nob29sPC9rZXl3b3JkPjxrZXl3b3JkPkRlbnRhbCBIZWFsdGggU2VydmljZXMvKm9yZ2FuaXph
dGlvbiAmYW1wOyBhZG1pbmlzdHJhdGlvbjwva2V5d29yZD48a2V5d29yZD5FbWVyZ2VuY3kgU2Vy
dmljZSwgSG9zcGl0YWwvKm9yZ2FuaXphdGlvbiAmYW1wOyBhZG1pbmlzdHJhdGlvbjwva2V5d29y
ZD48a2V5d29yZD5Gb2NhbCBJbmZlY3Rpb24sIERlbnRhbC9lcGlkZW1pb2xvZ3kvKnRoZXJhcHk8
L2tleXdvcmQ+PGtleXdvcmQ+R2VybWFueS9lcGlkZW1pb2xvZ3k8L2tleXdvcmQ+PGtleXdvcmQ+
SHVtYW5zPC9rZXl3b3JkPjxrZXl3b3JkPkluZmFudDwva2V5d29yZD48a2V5d29yZD5JbmZhbnQs
IE5ld2Jvcm48L2tleXdvcmQ+PGtleXdvcmQ+TWlkZGxlIEFnZWQ8L2tleXdvcmQ+PGtleXdvcmQ+
WW91bmcgQWR1bHQ8L2tleXdvcmQ+PC9rZXl3b3Jkcz48ZGF0ZXM+PHllYXI+MjAxMzwveWVhcj48
cHViLWRhdGVzPjxkYXRlPk1heS1KdWw8L2RhdGU+PC9wdWItZGF0ZXM+PC9kYXRlcz48aXNibj4w
MDAxLTYzNTc8L2lzYm4+PGFjY2Vzc2lvbi1udW0+MjI4MTYzODA8L2FjY2Vzc2lvbi1udW0+PHVy
bHM+PHJlbGF0ZWQtdXJscz48dXJsPmh0dHA6Ly9pbmZvcm1haGVhbHRoY2FyZS5jb20vZG9pL3Bk
ZnBsdXMvMTAuMzEwOS8wMDAxNjM1Ny4yMDEyLjY5NjY5NDwvdXJsPjwvcmVsYXRlZC11cmxzPjwv
dXJscz48ZWxlY3Ryb25pYy1yZXNvdXJjZS1udW0+MTAuMzEwOS8wMDAxNjM1Ny4yMDEyLjY5NjY5
NDwvZWxlY3Ryb25pYy1yZXNvdXJjZS1udW0+PHJlbW90ZS1kYXRhYmFzZS1wcm92aWRlcj5OTE08
L3JlbW90ZS1kYXRhYmFzZS1wcm92aWRlcj48bGFuZ3VhZ2U+ZW5nPC9sYW5ndWFnZT48L3JlY29y
ZD48L0NpdGU+PC9FbmROb3RlPn==
</w:fldData>
        </w:fldChar>
      </w:r>
      <w:r w:rsidR="00A868AA">
        <w:instrText xml:space="preserve"> ADDIN EN.CITE </w:instrText>
      </w:r>
      <w:r w:rsidR="00E053B7">
        <w:fldChar w:fldCharType="begin">
          <w:fldData xml:space="preserve">PEVuZE5vdGU+PENpdGU+PEF1dGhvcj5DYWNob3ZhbjwvQXV0aG9yPjxZZWFyPjIwMTM8L1llYXI+
PFJlY051bT4zMTwvUmVjTnVtPjxEaXNwbGF5VGV4dD4oMTApPC9EaXNwbGF5VGV4dD48cmVjb3Jk
PjxyZWMtbnVtYmVyPjMxPC9yZWMtbnVtYmVyPjxmb3JlaWduLWtleXM+PGtleSBhcHA9IkVOIiBk
Yi1pZD0iMnZ0cnJ6eHdsMHB6dG9lendmNngwcHg1MDA5djB3cjI1dHd6IiB0aW1lc3RhbXA9IjE0
MjExNjE3OTAiPjMxPC9rZXk+PC9mb3JlaWduLWtleXM+PHJlZi10eXBlIG5hbWU9IkpvdXJuYWwg
QXJ0aWNsZSI+MTc8L3JlZi10eXBlPjxjb250cmlidXRvcnM+PGF1dGhvcnM+PGF1dGhvcj5DYWNo
b3ZhbiwgRy48L2F1dGhvcj48YXV0aG9yPlBoYXJrLCBKLiBILjwvYXV0aG9yPjxhdXRob3I+U2No
b24sIEcuPC9hdXRob3I+PGF1dGhvcj5Qb2hsZW56LCBQLjwvYXV0aG9yPjxhdXRob3I+UGxhdHpl
ciwgVS48L2F1dGhvcj48L2F1dGhvcnM+PC9jb250cmlidXRvcnM+PGF1dGgtYWRkcmVzcz5DZW50
ZXIgZm9yIE9yYWwgYW5kIERlbnRhbCBNZWRpY2luZSwgRGVwYXJ0bWVudCBvZiBSZXN0b3JhdGl2
ZSBhbmQgUHJldmVudGl2ZSBEZW50aXN0cnksIFVuaXZlcnNpdHkgTWVkaWNhbCBDZW50ZXIgSGFt
YnVyZy1FcHBlbmRvcmYsIEhhbWJ1cmcsIEdlcm1hbnkuPC9hdXRoLWFkZHJlc3M+PHRpdGxlcz48
dGl0bGU+T2RvbnRvZ2VuaWMgaW5mZWN0aW9uczogYW4gOC15ZWFyIGVwaWRlbWlvbG9naWMgYW5h
bHlzaXMgaW4gYSBkZW50YWwgZW1lcmdlbmN5IG91dHBhdGllbnQgY2FyZSB1bml0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1MTgtMjQ8L3BhZ2VzPjx2b2x1bWU+NzE8L3ZvbHVtZT48bnVtYmVy
PjMtNDwvbnVtYmVyPjxlZGl0aW9uPjIwMTIvMDcvMjQ8L2VkaXRpb24+PGtleXdvcmRzPjxrZXl3
b3JkPkFkb2xlc2NlbnQ8L2tleXdvcmQ+PGtleXdvcmQ+QWR1bHQ8L2tleXdvcmQ+PGtleXdvcmQ+
QWdlZDwva2V5d29yZD48a2V5d29yZD5DaGlsZDwva2V5d29yZD48a2V5d29yZD5DaGlsZCwgUHJl
c2Nob29sPC9rZXl3b3JkPjxrZXl3b3JkPkRlbnRhbCBIZWFsdGggU2VydmljZXMvKm9yZ2FuaXph
dGlvbiAmYW1wOyBhZG1pbmlzdHJhdGlvbjwva2V5d29yZD48a2V5d29yZD5FbWVyZ2VuY3kgU2Vy
dmljZSwgSG9zcGl0YWwvKm9yZ2FuaXphdGlvbiAmYW1wOyBhZG1pbmlzdHJhdGlvbjwva2V5d29y
ZD48a2V5d29yZD5Gb2NhbCBJbmZlY3Rpb24sIERlbnRhbC9lcGlkZW1pb2xvZ3kvKnRoZXJhcHk8
L2tleXdvcmQ+PGtleXdvcmQ+R2VybWFueS9lcGlkZW1pb2xvZ3k8L2tleXdvcmQ+PGtleXdvcmQ+
SHVtYW5zPC9rZXl3b3JkPjxrZXl3b3JkPkluZmFudDwva2V5d29yZD48a2V5d29yZD5JbmZhbnQs
IE5ld2Jvcm48L2tleXdvcmQ+PGtleXdvcmQ+TWlkZGxlIEFnZWQ8L2tleXdvcmQ+PGtleXdvcmQ+
WW91bmcgQWR1bHQ8L2tleXdvcmQ+PC9rZXl3b3Jkcz48ZGF0ZXM+PHllYXI+MjAxMzwveWVhcj48
cHViLWRhdGVzPjxkYXRlPk1heS1KdWw8L2RhdGU+PC9wdWItZGF0ZXM+PC9kYXRlcz48aXNibj4w
MDAxLTYzNTc8L2lzYm4+PGFjY2Vzc2lvbi1udW0+MjI4MTYzODA8L2FjY2Vzc2lvbi1udW0+PHVy
bHM+PHJlbGF0ZWQtdXJscz48dXJsPmh0dHA6Ly9pbmZvcm1haGVhbHRoY2FyZS5jb20vZG9pL3Bk
ZnBsdXMvMTAuMzEwOS8wMDAxNjM1Ny4yMDEyLjY5NjY5NDwvdXJsPjwvcmVsYXRlZC11cmxzPjwv
dXJscz48ZWxlY3Ryb25pYy1yZXNvdXJjZS1udW0+MTAuMzEwOS8wMDAxNjM1Ny4yMDEyLjY5NjY5
NDwvZWxlY3Ryb25pYy1yZXNvdXJjZS1udW0+PHJlbW90ZS1kYXRhYmFzZS1wcm92aWRlcj5OTE08
L3JlbW90ZS1kYXRhYmFzZS1wcm92aWRlcj48bGFuZ3VhZ2U+ZW5nPC9sYW5ndWFnZT48L3JlY29y
ZD48L0NpdGU+PC9FbmROb3RlPn==
</w:fldData>
        </w:fldChar>
      </w:r>
      <w:r w:rsidR="00A868AA">
        <w:instrText xml:space="preserve"> ADDIN EN.CITE.DATA </w:instrText>
      </w:r>
      <w:r w:rsidR="00E053B7">
        <w:fldChar w:fldCharType="end"/>
      </w:r>
      <w:r w:rsidR="00E053B7">
        <w:fldChar w:fldCharType="separate"/>
      </w:r>
      <w:r w:rsidR="00A868AA">
        <w:rPr>
          <w:noProof/>
        </w:rPr>
        <w:t>(10)</w:t>
      </w:r>
      <w:r w:rsidR="00E053B7">
        <w:fldChar w:fldCharType="end"/>
      </w:r>
      <w:r>
        <w:t xml:space="preserve"> </w:t>
      </w:r>
      <w:r w:rsidR="00130E69">
        <w:t>Currie et al. investigated level of dental condition</w:t>
      </w:r>
      <w:r w:rsidR="008E22EB">
        <w:t>-</w:t>
      </w:r>
      <w:r w:rsidR="00130E69">
        <w:t xml:space="preserve">associated pain among patients presenting at </w:t>
      </w:r>
      <w:r w:rsidR="00DE72D3">
        <w:t xml:space="preserve">Newcastle upon Tyne (England) </w:t>
      </w:r>
      <w:r w:rsidR="00130E69">
        <w:t>emergency clinics and effects on quality of life for these patients.</w:t>
      </w:r>
      <w:r w:rsidR="00E053B7">
        <w:fldChar w:fldCharType="begin"/>
      </w:r>
      <w:r w:rsidR="00A868AA">
        <w:instrText xml:space="preserve"> ADDIN EN.CITE &lt;EndNote&gt;&lt;Cite&gt;&lt;Author&gt;Currie&lt;/Author&gt;&lt;Year&gt;2015&lt;/Year&gt;&lt;RecNum&gt;747&lt;/RecNum&gt;&lt;DisplayText&gt;(11)&lt;/DisplayText&gt;&lt;record&gt;&lt;rec-number&gt;747&lt;/rec-number&gt;&lt;foreign-keys&gt;&lt;key app="EN" db-id="2vtrrzxwl0pztoezwf6x0px5009v0wr25twz" timestamp="1438202223"&gt;747&lt;/key&gt;&lt;/foreign-keys&gt;&lt;ref-type name="Journal Article"&gt;17&lt;/ref-type&gt;&lt;contributors&gt;&lt;authors&gt;&lt;author&gt;Currie, C. C.&lt;/author&gt;&lt;author&gt;Stone, S. J.&lt;/author&gt;&lt;author&gt;Durham, J.&lt;/author&gt;&lt;/authors&gt;&lt;/contributors&gt;&lt;auth-address&gt;Centre for Oral Health Research, School of Dental Sciences, Newcastle University, Newcastle upon Tyne, UK.&amp;#xD;Institute of Health &amp;amp; Society and Centre for Oral Health Research, School of Dental Sciences, Newcastle University, Newcastle upon Tyne, UK.&amp;#xD;Newcastle upon Tyne Hospitals NHS Foundation Trust, Newcastle upon Tyne, UK.&lt;/auth-address&gt;&lt;titles&gt;&lt;title&gt;Pain and problems: a prospective cross-sectional study of the impact of dental emergencies&lt;/title&gt;&lt;secondary-title&gt;J Oral Rehabil&lt;/secondary-title&gt;&lt;alt-title&gt;Journal of oral rehabilitation&lt;/alt-title&gt;&lt;/titles&gt;&lt;periodical&gt;&lt;full-title&gt;J Oral Rehabil&lt;/full-title&gt;&lt;abbr-1&gt;Journal of oral rehabilitation&lt;/abbr-1&gt;&lt;/periodical&gt;&lt;alt-periodical&gt;&lt;full-title&gt;J Oral Rehabil&lt;/full-title&gt;&lt;abbr-1&gt;Journal of oral rehabilitation&lt;/abbr-1&gt;&lt;/alt-periodical&gt;&lt;edition&gt;2015/07/16&lt;/edition&gt;&lt;keywords&gt;&lt;keyword&gt;Eq-5d-5l&lt;/keyword&gt;&lt;keyword&gt;dental pain&lt;/keyword&gt;&lt;keyword&gt;quality of life&lt;/keyword&gt;&lt;keyword&gt;service evaluation&lt;/keyword&gt;&lt;keyword&gt;toothache&lt;/keyword&gt;&lt;/keywords&gt;&lt;dates&gt;&lt;year&gt;2015&lt;/year&gt;&lt;pub-dates&gt;&lt;date&gt;Jul 14&lt;/date&gt;&lt;/pub-dates&gt;&lt;/dates&gt;&lt;isbn&gt;0305-182x&lt;/isbn&gt;&lt;accession-num&gt;26174692&lt;/accession-num&gt;&lt;urls&gt;&lt;related-urls&gt;&lt;url&gt;http://onlinelibrary.wiley.com/store/10.1111/joor.12333/asset/joor12333.pdf?v=1&amp;amp;t=icp8i5z8&amp;amp;s=66671cbf10d18c71f3374cc4fc1d6453620493ab&lt;/url&gt;&lt;/related-urls&gt;&lt;/urls&gt;&lt;electronic-resource-num&gt;10.1111/joor.12333&lt;/electronic-resource-num&gt;&lt;remote-database-provider&gt;NLM&lt;/remote-database-provider&gt;&lt;language&gt;Eng&lt;/language&gt;&lt;/record&gt;&lt;/Cite&gt;&lt;/EndNote&gt;</w:instrText>
      </w:r>
      <w:r w:rsidR="00E053B7">
        <w:fldChar w:fldCharType="separate"/>
      </w:r>
      <w:r w:rsidR="00A868AA">
        <w:rPr>
          <w:noProof/>
        </w:rPr>
        <w:t>(11)</w:t>
      </w:r>
      <w:r w:rsidR="00E053B7">
        <w:fldChar w:fldCharType="end"/>
      </w:r>
      <w:r w:rsidR="00130E69">
        <w:t xml:space="preserve"> </w:t>
      </w:r>
      <w:r w:rsidR="00F840C7">
        <w:t xml:space="preserve">Patel </w:t>
      </w:r>
      <w:r w:rsidR="00AC44D2">
        <w:t xml:space="preserve">and Driscoll </w:t>
      </w:r>
      <w:r w:rsidR="00F840C7">
        <w:t>surveyed accident and emergency senior house officers in England and found they had limited dental knowledge and knowledge of proper treatment for dental emergencies.</w:t>
      </w:r>
      <w:r w:rsidR="00E053B7">
        <w:fldChar w:fldCharType="begin"/>
      </w:r>
      <w:r w:rsidR="00A868AA">
        <w:instrText xml:space="preserve"> ADDIN EN.CITE &lt;EndNote&gt;&lt;Cite&gt;&lt;Author&gt;Patel&lt;/Author&gt;&lt;Year&gt;2002&lt;/Year&gt;&lt;RecNum&gt;98&lt;/RecNum&gt;&lt;DisplayText&gt;(12)&lt;/DisplayText&gt;&lt;record&gt;&lt;rec-number&gt;98&lt;/rec-number&gt;&lt;foreign-keys&gt;&lt;key app="EN" db-id="2vtrrzxwl0pztoezwf6x0px5009v0wr25twz" timestamp="1421161790"&gt;98&lt;/key&gt;&lt;/foreign-keys&gt;&lt;ref-type name="Journal Article"&gt;17&lt;/ref-type&gt;&lt;contributors&gt;&lt;authors&gt;&lt;author&gt;Patel, K. K.&lt;/author&gt;&lt;author&gt;Driscoll, P.&lt;/author&gt;&lt;/authors&gt;&lt;/contributors&gt;&lt;auth-address&gt;Department of Maxillofacial Surgery, Hull Royal Infirmary, Hull, UK. kanak@talk21.com&lt;/auth-address&gt;&lt;titles&gt;&lt;title&gt;Dental knowledge of accident and emergency senior house officer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539-41&lt;/pages&gt;&lt;volume&gt;19&lt;/volume&gt;&lt;number&gt;6&lt;/number&gt;&lt;edition&gt;2002/11/08&lt;/edition&gt;&lt;keywords&gt;&lt;keyword&gt;Clinical Competence/*standards&lt;/keyword&gt;&lt;keyword&gt;Dentistry/*standards&lt;/keyword&gt;&lt;keyword&gt;Emergency Service, Hospital/*standards&lt;/keyword&gt;&lt;keyword&gt;England&lt;/keyword&gt;&lt;keyword&gt;Health Care Surveys&lt;/keyword&gt;&lt;keyword&gt;Humans&lt;/keyword&gt;&lt;keyword&gt;Medical Staff, Hospital/*standards&lt;/keyword&gt;&lt;keyword&gt;Tooth Diseases/therapy&lt;/keyword&gt;&lt;/keywords&gt;&lt;dates&gt;&lt;year&gt;2002&lt;/year&gt;&lt;pub-dates&gt;&lt;date&gt;Nov&lt;/date&gt;&lt;/pub-dates&gt;&lt;/dates&gt;&lt;isbn&gt;1472-0205 (Print)&amp;#xD;1472-0205&lt;/isbn&gt;&lt;accession-num&gt;12421780&lt;/accession-num&gt;&lt;urls&gt;&lt;related-urls&gt;&lt;url&gt;http://www.ncbi.nlm.nih.gov/pmc/articles/PMC1756328/pdf/v019p00539.pdf&lt;/url&gt;&lt;/related-urls&gt;&lt;/urls&gt;&lt;custom2&gt;Pmc1756328&lt;/custom2&gt;&lt;remote-database-provider&gt;NLM&lt;/remote-database-provider&gt;&lt;language&gt;eng&lt;/language&gt;&lt;/record&gt;&lt;/Cite&gt;&lt;/EndNote&gt;</w:instrText>
      </w:r>
      <w:r w:rsidR="00E053B7">
        <w:fldChar w:fldCharType="separate"/>
      </w:r>
      <w:r w:rsidR="00A868AA">
        <w:rPr>
          <w:noProof/>
        </w:rPr>
        <w:t>(12)</w:t>
      </w:r>
      <w:r w:rsidR="00E053B7">
        <w:fldChar w:fldCharType="end"/>
      </w:r>
      <w:r w:rsidR="00B579CE">
        <w:t xml:space="preserve"> </w:t>
      </w:r>
      <w:r w:rsidR="0069591A">
        <w:t xml:space="preserve">In a survey of UK ED physicians, </w:t>
      </w:r>
      <w:proofErr w:type="spellStart"/>
      <w:r w:rsidR="0069591A">
        <w:t>Trivedy</w:t>
      </w:r>
      <w:proofErr w:type="spellEnd"/>
      <w:r w:rsidR="0069591A">
        <w:t xml:space="preserve"> et al. found that respondents didn’t feel properly trained and lacked confidence in treating dental emergencies.</w:t>
      </w:r>
      <w:r w:rsidR="00E053B7">
        <w:fldChar w:fldCharType="begin">
          <w:fldData xml:space="preserve">PEVuZE5vdGU+PENpdGU+PEF1dGhvcj5Ucml2ZWR5PC9BdXRob3I+PFllYXI+MjAxMjwvWWVhcj48
UmVjTnVtPjgxMDwvUmVjTnVtPjxEaXNwbGF5VGV4dD4oMTMpPC9EaXNwbGF5VGV4dD48cmVjb3Jk
PjxyZWMtbnVtYmVyPjgxMDwvcmVjLW51bWJlcj48Zm9yZWlnbi1rZXlzPjxrZXkgYXBwPSJFTiIg
ZGItaWQ9IjJ2dHJyenh3bDBwenRvZXp3ZjZ4MHB4NTAwOXYwd3IyNXR3eiIgdGltZXN0YW1wPSIx
NDM4MjAyMjI1Ij44MTA8L2tleT48L2ZvcmVpZ24ta2V5cz48cmVmLXR5cGUgbmFtZT0iSm91cm5h
bCBBcnRpY2xlIj4xNzwvcmVmLXR5cGU+PGNvbnRyaWJ1dG9ycz48YXV0aG9ycz48YXV0aG9yPlRy
aXZlZHksIEMuPC9hdXRob3I+PGF1dGhvcj5Lb2RhdGUsIE4uPC9hdXRob3I+PGF1dGhvcj5Sb3Nz
LCBBLjwvYXV0aG9yPjxhdXRob3I+QWwtUmF3aSwgSC48L2F1dGhvcj48YXV0aG9yPkphaWdhbmVz
aCwgVC48L2F1dGhvcj48YXV0aG9yPkhhcnJpcywgVC48L2F1dGhvcj48YXV0aG9yPkFuZGVyc29u
LCBKLiBFLjwvYXV0aG9yPjwvYXV0aG9ycz48L2NvbnRyaWJ1dG9ycz48YXV0aC1hZGRyZXNzPk5J
SFIgS2luZyZhcG9zO3MgUGF0aWVudCBTYWZldHkgYW5kIFNlcnZpY2UgUXVhbGl0eSBSZXNlYXJj
aCBDZW50cmUsIEtpbmcmYXBvcztzIENvbGxlZ2UgTG9uZG9uLCBMb25kb24sIFVLLiBjdHJpdmVk
eUBnbWFpbC5jb208L2F1dGgtYWRkcmVzcz48dGl0bGVzPjx0aXRsZT5UaGUgYXR0aXR1ZGVzIGFu
ZCBhd2FyZW5lc3Mgb2YgZW1lcmdlbmN5IGRlcGFydG1lbnQgKEVEKSBwaHlzaWNpYW5zIHRvd2Fy
ZHMgdGhlIG1hbmFnZW1lbnQgb2YgY29tbW9uIGRlbnRvZmFjaWFsIGVtZXJnZW5jaWVzPC90aXRs
ZT48c2Vjb25kYXJ5LXRpdGxlPkRlbnQgVHJhdW1hdG9sPC9zZWNvbmRhcnktdGl0bGU+PGFsdC10
aXRsZT5EZW50YWwgdHJhdW1hdG9sb2d5IDogb2ZmaWNpYWwgcHVibGljYXRpb24gb2YgSW50ZXJu
YXRpb25hbCBBc3NvY2lhdGlvbiBmb3IgRGVudGFsIFRyYXVtYXRvbG9neTwvYWx0LXRpdGxlPjwv
dGl0bGVzPjxwZXJpb2RpY2FsPjxmdWxsLXRpdGxlPkRlbnQgVHJhdW1hdG9sPC9mdWxsLXRpdGxl
PjxhYmJyLTE+RGVudGFsIHRyYXVtYXRvbG9neSA6IG9mZmljaWFsIHB1YmxpY2F0aW9uIG9mIElu
dGVybmF0aW9uYWwgQXNzb2NpYXRpb24gZm9yIERlbnRhbCBUcmF1bWF0b2xvZ3k8L2FiYnItMT48
L3BlcmlvZGljYWw+PGFsdC1wZXJpb2RpY2FsPjxmdWxsLXRpdGxlPkRlbnQgVHJhdW1hdG9sPC9m
dWxsLXRpdGxlPjxhYmJyLTE+RGVudGFsIHRyYXVtYXRvbG9neSA6IG9mZmljaWFsIHB1YmxpY2F0
aW9uIG9mIEludGVybmF0aW9uYWwgQXNzb2NpYXRpb24gZm9yIERlbnRhbCBUcmF1bWF0b2xvZ3k8
L2FiYnItMT48L2FsdC1wZXJpb2RpY2FsPjxwYWdlcz4xMjEtNjwvcGFnZXM+PHZvbHVtZT4yODwv
dm9sdW1lPjxudW1iZXI+MjwvbnVtYmVyPjxlZGl0aW9uPjIwMTEvMTEvMjQ8L2VkaXRpb24+PGtl
eXdvcmRzPjxrZXl3b3JkPipBdHRpdHVkZSBvZiBIZWFsdGggUGVyc29ubmVsPC9rZXl3b3JkPjxr
ZXl3b3JkPkNsaW5pY2FsIENvbXBldGVuY2U8L2tleXdvcmQ+PGtleXdvcmQ+KkVtZXJnZW5jeSBT
ZXJ2aWNlLCBIb3NwaXRhbDwva2V5d29yZD48a2V5d29yZD5FbWVyZ2VuY3kgVHJlYXRtZW50Lypw
c3ljaG9sb2d5PC9rZXl3b3JkPjxrZXl3b3JkPkZhY2lhbCBJbmp1cmllcy9yYWRpb2dyYXBoeS8q
dGhlcmFweTwva2V5d29yZD48a2V5d29yZD5IZWFsdGggS25vd2xlZGdlLCBBdHRpdHVkZXMsIFBy
YWN0aWNlPC9rZXl3b3JkPjxrZXl3b3JkPkh1bWFuczwva2V5d29yZD48a2V5d29yZD5Mb25kb248
L2tleXdvcmQ+PGtleXdvcmQ+TWVkaWNhbCBTdGFmZiwgSG9zcGl0YWwvKnBzeWNob2xvZ3k8L2tl
eXdvcmQ+PGtleXdvcmQ+T3JhbCBIZW1vcnJoYWdlL3RoZXJhcHk8L2tleXdvcmQ+PGtleXdvcmQ+
UGVyaW9kb250YWwgQWJzY2Vzcy90aGVyYXB5PC9rZXl3b3JkPjxrZXl3b3JkPlF1ZXN0aW9ubmFp
cmVzPC9rZXl3b3JkPjxrZXl3b3JkPlJhZGlvZ3JhcGh5LCBEZW50YWw8L2tleXdvcmQ+PGtleXdv
cmQ+U3V0dXJlIFRlY2huaXF1ZXM8L2tleXdvcmQ+PGtleXdvcmQ+VG9vdGggSW5qdXJpZXMvcmFk
aW9ncmFwaHkvKnRoZXJhcHk8L2tleXdvcmQ+PGtleXdvcmQ+VG9vdGhhY2hlL3RoZXJhcHk8L2tl
eXdvcmQ+PC9rZXl3b3Jkcz48ZGF0ZXM+PHllYXI+MjAxMjwveWVhcj48cHViLWRhdGVzPjxkYXRl
PkFwcjwvZGF0ZT48L3B1Yi1kYXRlcz48L2RhdGVzPjxpc2JuPjE2MDAtNDQ2OTwvaXNibj48YWNj
ZXNzaW9uLW51bT4yMjEwNzA1MDwvYWNjZXNzaW9uLW51bT48dXJscz48cmVsYXRlZC11cmxzPjx1
cmw+aHR0cDovL29ubGluZWxpYnJhcnkud2lsZXkuY29tL3N0b3JlLzEwLjExMTEvai4xNjAwLTk2
NTcuMjAxMS4wMTA1MC54L2Fzc2V0L2ouMTYwMC05NjU3LjIwMTEuMDEwNTAueC5wZGY/dj0xJmFt
cDt0PWljcDhsMmZnJmFtcDtzPTI0MjI2MDg3NTRkYTcyZTY0ZjA5YmFmNzhkZmY1YTUxODI4MmY4
OGI8L3VybD48L3JlbGF0ZWQtdXJscz48L3VybHM+PGVsZWN0cm9uaWMtcmVzb3VyY2UtbnVtPjEw
LjExMTEvai4xNjAwLTk2NTcuMjAxMS4wMTA1MC54PC9lbGVjdHJvbmljLXJlc291cmNlLW51bT48
cmVtb3RlLWRhdGFiYXNlLXByb3ZpZGVyPk5MTTwvcmVtb3RlLWRhdGFiYXNlLXByb3ZpZGVyPjxs
YW5ndWFnZT5lbmc8L2xhbmd1YWdlPjwvcmVjb3JkPjwvQ2l0ZT48L0VuZE5vdGU+AG==
</w:fldData>
        </w:fldChar>
      </w:r>
      <w:r w:rsidR="00A868AA">
        <w:instrText xml:space="preserve"> ADDIN EN.CITE </w:instrText>
      </w:r>
      <w:r w:rsidR="00E053B7">
        <w:fldChar w:fldCharType="begin">
          <w:fldData xml:space="preserve">PEVuZE5vdGU+PENpdGU+PEF1dGhvcj5Ucml2ZWR5PC9BdXRob3I+PFllYXI+MjAxMjwvWWVhcj48
UmVjTnVtPjgxMDwvUmVjTnVtPjxEaXNwbGF5VGV4dD4oMTMpPC9EaXNwbGF5VGV4dD48cmVjb3Jk
PjxyZWMtbnVtYmVyPjgxMDwvcmVjLW51bWJlcj48Zm9yZWlnbi1rZXlzPjxrZXkgYXBwPSJFTiIg
ZGItaWQ9IjJ2dHJyenh3bDBwenRvZXp3ZjZ4MHB4NTAwOXYwd3IyNXR3eiIgdGltZXN0YW1wPSIx
NDM4MjAyMjI1Ij44MTA8L2tleT48L2ZvcmVpZ24ta2V5cz48cmVmLXR5cGUgbmFtZT0iSm91cm5h
bCBBcnRpY2xlIj4xNzwvcmVmLXR5cGU+PGNvbnRyaWJ1dG9ycz48YXV0aG9ycz48YXV0aG9yPlRy
aXZlZHksIEMuPC9hdXRob3I+PGF1dGhvcj5Lb2RhdGUsIE4uPC9hdXRob3I+PGF1dGhvcj5Sb3Nz
LCBBLjwvYXV0aG9yPjxhdXRob3I+QWwtUmF3aSwgSC48L2F1dGhvcj48YXV0aG9yPkphaWdhbmVz
aCwgVC48L2F1dGhvcj48YXV0aG9yPkhhcnJpcywgVC48L2F1dGhvcj48YXV0aG9yPkFuZGVyc29u
LCBKLiBFLjwvYXV0aG9yPjwvYXV0aG9ycz48L2NvbnRyaWJ1dG9ycz48YXV0aC1hZGRyZXNzPk5J
SFIgS2luZyZhcG9zO3MgUGF0aWVudCBTYWZldHkgYW5kIFNlcnZpY2UgUXVhbGl0eSBSZXNlYXJj
aCBDZW50cmUsIEtpbmcmYXBvcztzIENvbGxlZ2UgTG9uZG9uLCBMb25kb24sIFVLLiBjdHJpdmVk
eUBnbWFpbC5jb208L2F1dGgtYWRkcmVzcz48dGl0bGVzPjx0aXRsZT5UaGUgYXR0aXR1ZGVzIGFu
ZCBhd2FyZW5lc3Mgb2YgZW1lcmdlbmN5IGRlcGFydG1lbnQgKEVEKSBwaHlzaWNpYW5zIHRvd2Fy
ZHMgdGhlIG1hbmFnZW1lbnQgb2YgY29tbW9uIGRlbnRvZmFjaWFsIGVtZXJnZW5jaWVzPC90aXRs
ZT48c2Vjb25kYXJ5LXRpdGxlPkRlbnQgVHJhdW1hdG9sPC9zZWNvbmRhcnktdGl0bGU+PGFsdC10
aXRsZT5EZW50YWwgdHJhdW1hdG9sb2d5IDogb2ZmaWNpYWwgcHVibGljYXRpb24gb2YgSW50ZXJu
YXRpb25hbCBBc3NvY2lhdGlvbiBmb3IgRGVudGFsIFRyYXVtYXRvbG9neTwvYWx0LXRpdGxlPjwv
dGl0bGVzPjxwZXJpb2RpY2FsPjxmdWxsLXRpdGxlPkRlbnQgVHJhdW1hdG9sPC9mdWxsLXRpdGxl
PjxhYmJyLTE+RGVudGFsIHRyYXVtYXRvbG9neSA6IG9mZmljaWFsIHB1YmxpY2F0aW9uIG9mIElu
dGVybmF0aW9uYWwgQXNzb2NpYXRpb24gZm9yIERlbnRhbCBUcmF1bWF0b2xvZ3k8L2FiYnItMT48
L3BlcmlvZGljYWw+PGFsdC1wZXJpb2RpY2FsPjxmdWxsLXRpdGxlPkRlbnQgVHJhdW1hdG9sPC9m
dWxsLXRpdGxlPjxhYmJyLTE+RGVudGFsIHRyYXVtYXRvbG9neSA6IG9mZmljaWFsIHB1YmxpY2F0
aW9uIG9mIEludGVybmF0aW9uYWwgQXNzb2NpYXRpb24gZm9yIERlbnRhbCBUcmF1bWF0b2xvZ3k8
L2FiYnItMT48L2FsdC1wZXJpb2RpY2FsPjxwYWdlcz4xMjEtNjwvcGFnZXM+PHZvbHVtZT4yODwv
dm9sdW1lPjxudW1iZXI+MjwvbnVtYmVyPjxlZGl0aW9uPjIwMTEvMTEvMjQ8L2VkaXRpb24+PGtl
eXdvcmRzPjxrZXl3b3JkPipBdHRpdHVkZSBvZiBIZWFsdGggUGVyc29ubmVsPC9rZXl3b3JkPjxr
ZXl3b3JkPkNsaW5pY2FsIENvbXBldGVuY2U8L2tleXdvcmQ+PGtleXdvcmQ+KkVtZXJnZW5jeSBT
ZXJ2aWNlLCBIb3NwaXRhbDwva2V5d29yZD48a2V5d29yZD5FbWVyZ2VuY3kgVHJlYXRtZW50Lypw
c3ljaG9sb2d5PC9rZXl3b3JkPjxrZXl3b3JkPkZhY2lhbCBJbmp1cmllcy9yYWRpb2dyYXBoeS8q
dGhlcmFweTwva2V5d29yZD48a2V5d29yZD5IZWFsdGggS25vd2xlZGdlLCBBdHRpdHVkZXMsIFBy
YWN0aWNlPC9rZXl3b3JkPjxrZXl3b3JkPkh1bWFuczwva2V5d29yZD48a2V5d29yZD5Mb25kb248
L2tleXdvcmQ+PGtleXdvcmQ+TWVkaWNhbCBTdGFmZiwgSG9zcGl0YWwvKnBzeWNob2xvZ3k8L2tl
eXdvcmQ+PGtleXdvcmQ+T3JhbCBIZW1vcnJoYWdlL3RoZXJhcHk8L2tleXdvcmQ+PGtleXdvcmQ+
UGVyaW9kb250YWwgQWJzY2Vzcy90aGVyYXB5PC9rZXl3b3JkPjxrZXl3b3JkPlF1ZXN0aW9ubmFp
cmVzPC9rZXl3b3JkPjxrZXl3b3JkPlJhZGlvZ3JhcGh5LCBEZW50YWw8L2tleXdvcmQ+PGtleXdv
cmQ+U3V0dXJlIFRlY2huaXF1ZXM8L2tleXdvcmQ+PGtleXdvcmQ+VG9vdGggSW5qdXJpZXMvcmFk
aW9ncmFwaHkvKnRoZXJhcHk8L2tleXdvcmQ+PGtleXdvcmQ+VG9vdGhhY2hlL3RoZXJhcHk8L2tl
eXdvcmQ+PC9rZXl3b3Jkcz48ZGF0ZXM+PHllYXI+MjAxMjwveWVhcj48cHViLWRhdGVzPjxkYXRl
PkFwcjwvZGF0ZT48L3B1Yi1kYXRlcz48L2RhdGVzPjxpc2JuPjE2MDAtNDQ2OTwvaXNibj48YWNj
ZXNzaW9uLW51bT4yMjEwNzA1MDwvYWNjZXNzaW9uLW51bT48dXJscz48cmVsYXRlZC11cmxzPjx1
cmw+aHR0cDovL29ubGluZWxpYnJhcnkud2lsZXkuY29tL3N0b3JlLzEwLjExMTEvai4xNjAwLTk2
NTcuMjAxMS4wMTA1MC54L2Fzc2V0L2ouMTYwMC05NjU3LjIwMTEuMDEwNTAueC5wZGY/dj0xJmFt
cDt0PWljcDhsMmZnJmFtcDtzPTI0MjI2MDg3NTRkYTcyZTY0ZjA5YmFmNzhkZmY1YTUxODI4MmY4
OGI8L3VybD48L3JlbGF0ZWQtdXJscz48L3VybHM+PGVsZWN0cm9uaWMtcmVzb3VyY2UtbnVtPjEw
LjExMTEvai4xNjAwLTk2NTcuMjAxMS4wMTA1MC54PC9lbGVjdHJvbmljLXJlc291cmNlLW51bT48
cmVtb3RlLWRhdGFiYXNlLXByb3ZpZGVyPk5MTTwvcmVtb3RlLWRhdGFiYXNlLXByb3ZpZGVyPjxs
YW5ndWFnZT5lbmc8L2xhbmd1YWdlPjwvcmVjb3JkPjwvQ2l0ZT48L0VuZE5vdGU+AG==
</w:fldData>
        </w:fldChar>
      </w:r>
      <w:r w:rsidR="00A868AA">
        <w:instrText xml:space="preserve"> ADDIN EN.CITE.DATA </w:instrText>
      </w:r>
      <w:r w:rsidR="00E053B7">
        <w:fldChar w:fldCharType="end"/>
      </w:r>
      <w:r w:rsidR="00E053B7">
        <w:fldChar w:fldCharType="separate"/>
      </w:r>
      <w:r w:rsidR="00A868AA">
        <w:rPr>
          <w:noProof/>
        </w:rPr>
        <w:t>(13)</w:t>
      </w:r>
      <w:r w:rsidR="00E053B7">
        <w:fldChar w:fldCharType="end"/>
      </w:r>
      <w:r w:rsidR="0069591A">
        <w:t xml:space="preserve">  </w:t>
      </w:r>
      <w:r w:rsidR="00B579CE">
        <w:t xml:space="preserve">Ryan and McMahon published a paper on the importance of identification and proper treatment of dental infections for medical personnel in </w:t>
      </w:r>
      <w:proofErr w:type="spellStart"/>
      <w:r w:rsidR="00B579CE">
        <w:t>EDs.</w:t>
      </w:r>
      <w:proofErr w:type="spellEnd"/>
      <w:r w:rsidR="00E053B7">
        <w:fldChar w:fldCharType="begin"/>
      </w:r>
      <w:r w:rsidR="00A868AA">
        <w:instrText xml:space="preserve"> ADDIN EN.CITE &lt;EndNote&gt;&lt;Cite&gt;&lt;Author&gt;Ryan&lt;/Author&gt;&lt;Year&gt;2012&lt;/Year&gt;&lt;RecNum&gt;40&lt;/RecNum&gt;&lt;DisplayText&gt;(14)&lt;/DisplayText&gt;&lt;record&gt;&lt;rec-number&gt;40&lt;/rec-number&gt;&lt;foreign-keys&gt;&lt;key app="EN" db-id="2vtrrzxwl0pztoezwf6x0px5009v0wr25twz" timestamp="1421161790"&gt;40&lt;/key&gt;&lt;/foreign-keys&gt;&lt;ref-type name="Journal Article"&gt;17&lt;/ref-type&gt;&lt;contributors&gt;&lt;authors&gt;&lt;author&gt;Ryan, P.&lt;/author&gt;&lt;author&gt;McMahon, G.&lt;/author&gt;&lt;/authors&gt;&lt;/contributors&gt;&lt;auth-address&gt;Department of Oral and Maxillofacial Surgery, Norfolk and Norwich University Hospital, Norfolk, Ireland. ryan.patrick.1@gmail.com&lt;/auth-address&gt;&lt;titles&gt;&lt;title&gt;Severe dental infections in the emergency department&lt;/title&gt;&lt;secondary-title&gt;Eur J Emerg Med&lt;/secondary-title&gt;&lt;alt-title&gt;European journal of emergency medicine : official journal of the European Society for Emergency Medicine&lt;/alt-title&gt;&lt;/titles&gt;&lt;periodical&gt;&lt;full-title&gt;Eur J Emerg Med&lt;/full-title&gt;&lt;abbr-1&gt;European journal of emergency medicine : official journal of the European Society for Emergency Medicine&lt;/abbr-1&gt;&lt;/periodical&gt;&lt;alt-periodical&gt;&lt;full-title&gt;Eur J Emerg Med&lt;/full-title&gt;&lt;abbr-1&gt;European journal of emergency medicine : official journal of the European Society for Emergency Medicine&lt;/abbr-1&gt;&lt;/alt-periodical&gt;&lt;pages&gt;208-13&lt;/pages&gt;&lt;volume&gt;19&lt;/volume&gt;&lt;number&gt;4&lt;/number&gt;&lt;edition&gt;2011/12/01&lt;/edition&gt;&lt;keywords&gt;&lt;keyword&gt;*Dentistry&lt;/keyword&gt;&lt;keyword&gt;*Emergency Service, Hospital&lt;/keyword&gt;&lt;keyword&gt;Focal Infection, Dental/surgery&lt;/keyword&gt;&lt;keyword&gt;Humans&lt;/keyword&gt;&lt;keyword&gt;Tooth Diseases/*surgery&lt;/keyword&gt;&lt;/keywords&gt;&lt;dates&gt;&lt;year&gt;2012&lt;/year&gt;&lt;pub-dates&gt;&lt;date&gt;Aug&lt;/date&gt;&lt;/pub-dates&gt;&lt;/dates&gt;&lt;isbn&gt;0969-9546&lt;/isbn&gt;&lt;accession-num&gt;22127295&lt;/accession-num&gt;&lt;urls&gt;&lt;related-urls&gt;&lt;url&gt;http://graphics.tx.ovid.com/ovftpdfs/FPDDNCLBJHJBEC00/fs046/ovft/live/gv023/00063110/00063110-201208000-00002.pdf&lt;/url&gt;&lt;/related-urls&gt;&lt;/urls&gt;&lt;electronic-resource-num&gt;10.1097/MEJ.0b013e32834ddb68&lt;/electronic-resource-num&gt;&lt;remote-database-provider&gt;NLM&lt;/remote-database-provider&gt;&lt;language&gt;eng&lt;/language&gt;&lt;/record&gt;&lt;/Cite&gt;&lt;/EndNote&gt;</w:instrText>
      </w:r>
      <w:r w:rsidR="00E053B7">
        <w:fldChar w:fldCharType="separate"/>
      </w:r>
      <w:r w:rsidR="00A868AA">
        <w:rPr>
          <w:noProof/>
        </w:rPr>
        <w:t>(14)</w:t>
      </w:r>
      <w:r w:rsidR="00E053B7">
        <w:fldChar w:fldCharType="end"/>
      </w:r>
    </w:p>
    <w:p w:rsidR="00052779" w:rsidRDefault="00052779" w:rsidP="00C35537">
      <w:proofErr w:type="spellStart"/>
      <w:r>
        <w:lastRenderedPageBreak/>
        <w:t>Quiñonez</w:t>
      </w:r>
      <w:proofErr w:type="spellEnd"/>
      <w:r>
        <w:t xml:space="preserve"> has authored a number of papers on ED </w:t>
      </w:r>
      <w:r w:rsidR="000A31BA">
        <w:t xml:space="preserve">visits for </w:t>
      </w:r>
      <w:r w:rsidR="008E22EB">
        <w:t xml:space="preserve">oral </w:t>
      </w:r>
      <w:r w:rsidR="000A31BA">
        <w:t>problems. Two of these studies analyzed data from</w:t>
      </w:r>
      <w:r>
        <w:t xml:space="preserve"> a national Canadian telephone interview survey</w:t>
      </w:r>
      <w:r w:rsidR="000A31BA">
        <w:t xml:space="preserve">: in one of these studies </w:t>
      </w:r>
      <w:proofErr w:type="spellStart"/>
      <w:r w:rsidR="000A31BA">
        <w:t>Quiñonez</w:t>
      </w:r>
      <w:proofErr w:type="spellEnd"/>
      <w:r w:rsidR="000A31BA">
        <w:t xml:space="preserve"> found 5% of respondents reporting having visited an ED for an NTDC; in the other study </w:t>
      </w:r>
      <w:proofErr w:type="spellStart"/>
      <w:r w:rsidR="000A31BA">
        <w:t>Quiñonez</w:t>
      </w:r>
      <w:proofErr w:type="spellEnd"/>
      <w:r w:rsidR="000A31BA">
        <w:t xml:space="preserve"> et al. reported that 3% of respondents had spent a day in bed for a dental problem in the past two weeks, and 2% </w:t>
      </w:r>
      <w:r w:rsidR="00203CD7">
        <w:t xml:space="preserve">reported having cut down on their normal activity due to the </w:t>
      </w:r>
      <w:r w:rsidR="008E22EB">
        <w:t xml:space="preserve">oral </w:t>
      </w:r>
      <w:r w:rsidR="00203CD7">
        <w:t>problem.</w:t>
      </w:r>
      <w:r w:rsidR="00E053B7">
        <w:fldChar w:fldCharType="begin">
          <w:fldData xml:space="preserve">PEVuZE5vdGU+PENpdGU+PEF1dGhvcj5RdWlub25lejwvQXV0aG9yPjxZZWFyPjIwMTE8L1llYXI+
PFJlY051bT42MjwvUmVjTnVtPjxEaXNwbGF5VGV4dD4oMTUsIDE2KTwvRGlzcGxheVRleHQ+PHJl
Y29yZD48cmVjLW51bWJlcj42MjwvcmVjLW51bWJlcj48Zm9yZWlnbi1rZXlzPjxrZXkgYXBwPSJF
TiIgZGItaWQ9IjJ2dHJyenh3bDBwenRvZXp3ZjZ4MHB4NTAwOXYwd3IyNXR3eiIgdGltZXN0YW1w
PSIxNDIxMTYxNzkwIj42Mjwva2V5PjwvZm9yZWlnbi1rZXlzPjxyZWYtdHlwZSBuYW1lPSJKb3Vy
bmFsIEFydGljbGUiPjE3PC9yZWYtdHlwZT48Y29udHJpYnV0b3JzPjxhdXRob3JzPjxhdXRob3I+
UXVpbm9uZXosIEMuPC9hdXRob3I+PC9hdXRob3JzPjwvY29udHJpYnV0b3JzPjxhdXRoLWFkZHJl
c3M+Q29tbXVuaXR5IERlbnRhbCBIZWFsdGggU2VydmljZXMgUmVzZWFyY2ggVW5pdCwgRmFjdWx0
eSBvZiBEZW50aXN0cnksIFVuaXZlcnNpdHkgb2YgVG9yb250bywgVG9yb250bywgT04sIENhbmFk
YS4gY2FybG9zLnF1aW5vbmV6QHV0b3JvbnRvLmNhPC9hdXRoLWFkZHJlc3M+PHRpdGxlcz48dGl0
bGU+U2VsZi1yZXBvcnRlZCBlbWVyZ2VuY3kgcm9vbSB2aXNpdHMgZm9yIGRlbnRhbCBwcm9ibGVt
czwvdGl0bGU+PHNlY29uZGFyeS10aXRsZT5JbnQgSiBEZW50IEh5Zzwvc2Vjb25kYXJ5LXRpdGxl
PjxhbHQtdGl0bGU+SW50ZXJuYXRpb25hbCBqb3VybmFsIG9mIGRlbnRhbCBoeWdpZW5lPC9hbHQt
dGl0bGU+PC90aXRsZXM+PHBlcmlvZGljYWw+PGZ1bGwtdGl0bGU+SW50IEogRGVudCBIeWc8L2Z1
bGwtdGl0bGU+PGFiYnItMT5JbnRlcm5hdGlvbmFsIGpvdXJuYWwgb2YgZGVudGFsIGh5Z2llbmU8
L2FiYnItMT48L3BlcmlvZGljYWw+PGFsdC1wZXJpb2RpY2FsPjxmdWxsLXRpdGxlPkludCBKIERl
bnQgSHlnPC9mdWxsLXRpdGxlPjxhYmJyLTE+SW50ZXJuYXRpb25hbCBqb3VybmFsIG9mIGRlbnRh
bCBoeWdpZW5lPC9hYmJyLTE+PC9hbHQtcGVyaW9kaWNhbD48cGFnZXM+MTctMjA8L3BhZ2VzPjx2
b2x1bWU+OTwvdm9sdW1lPjxudW1iZXI+MTwvbnVtYmVyPjxlZGl0aW9uPjIwMTEvMDEvMTQ8L2Vk
aXRpb24+PGtleXdvcmRzPjxrZXl3b3JkPkFkb2xlc2NlbnQ8L2tleXdvcmQ+PGtleXdvcmQ+QWR1
bHQ8L2tleXdvcmQ+PGtleXdvcmQ+Q3Jvc3MtU2VjdGlvbmFsIFN0dWRpZXM8L2tleXdvcmQ+PGtl
eXdvcmQ+RGVudGFsIENhcmUvZWNvbm9taWNzLypzdGF0aXN0aWNzICZhbXA7IG51bWVyaWNhbCBk
YXRhPC9rZXl3b3JkPjxrZXl3b3JkPkRlbnRhbCBIZWFsdGggU2VydmljZXMvZWNvbm9taWNzLyp1
dGlsaXphdGlvbjwva2V5d29yZD48a2V5d29yZD5FbWVyZ2VuY3kgU2VydmljZSwgSG9zcGl0YWwv
ZWNvbm9taWNzLyp1dGlsaXphdGlvbjwva2V5d29yZD48a2V5d29yZD5GZW1hbGU8L2tleXdvcmQ+
PGtleXdvcmQ+SGVhbHRoIFNlcnZpY2VzIEFjY2Vzc2liaWxpdHkvKnN0YXRpc3RpY3MgJmFtcDsg
bnVtZXJpY2FsIGRhdGE8L2tleXdvcmQ+PGtleXdvcmQ+SHVtYW5zPC9rZXl3b3JkPjxrZXl3b3Jk
Pkluc3VyYW5jZSwgRGVudGFsL3N0YXRpc3RpY3MgJmFtcDsgbnVtZXJpY2FsIGRhdGE8L2tleXdv
cmQ+PGtleXdvcmQ+TWFsZTwva2V5d29yZD48a2V5d29yZD5NaWRkbGUgQWdlZDwva2V5d29yZD48
a2V5d29yZD5SZXRyb3NwZWN0aXZlIFN0dWRpZXM8L2tleXdvcmQ+PGtleXdvcmQ+VG9vdGhhY2hl
Lyp0aGVyYXB5PC9rZXl3b3JkPjxrZXl3b3JkPllvdW5nIEFkdWx0PC9rZXl3b3JkPjwva2V5d29y
ZHM+PGRhdGVzPjx5ZWFyPjIwMTE8L3llYXI+PHB1Yi1kYXRlcz48ZGF0ZT5GZWI8L2RhdGU+PC9w
dWItZGF0ZXM+PC9kYXRlcz48aXNibj4xNjAxLTUwMjk8L2lzYm4+PGFjY2Vzc2lvbi1udW0+MjEy
MjY4NDY8L2FjY2Vzc2lvbi1udW0+PHVybHM+PHJlbGF0ZWQtdXJscz48dXJsPmh0dHA6Ly9vbmxp
bmVsaWJyYXJ5LndpbGV5LmNvbS9zdG9yZS8xMC4xMTExL2ouMTYwMS01MDM3LjIwMDkuMDA0MTYu
eC9hc3NldC9qLjE2MDEtNTAzNy4yMDA5LjAwNDE2LngucGRmP3Y9MSZhbXA7dD1pNHZmNW5vOSZh
bXA7cz00MjZlMDRlMTM2MTYyZTQ4NTk4NDE5ZmFhMzQxOGE0YmQ4NTdkZmI2PC91cmw+PC9yZWxh
dGVkLXVybHM+PC91cmxzPjxlbGVjdHJvbmljLXJlc291cmNlLW51bT4xMC4xMTExL2ouMTYwMS01
MDM3LjIwMDkuMDA0MTYueDwvZWxlY3Ryb25pYy1yZXNvdXJjZS1udW0+PHJlbW90ZS1kYXRhYmFz
ZS1wcm92aWRlcj5OTE08L3JlbW90ZS1kYXRhYmFzZS1wcm92aWRlcj48bGFuZ3VhZ2U+ZW5nPC9s
YW5ndWFnZT48L3JlY29yZD48L0NpdGU+PENpdGU+PEF1dGhvcj5RdWlub25lejwvQXV0aG9yPjxZ
ZWFyPjIwMTE8L1llYXI+PFJlY051bT43ODk8L1JlY051bT48cmVjb3JkPjxyZWMtbnVtYmVyPjc4
OTwvcmVjLW51bWJlcj48Zm9yZWlnbi1rZXlzPjxrZXkgYXBwPSJFTiIgZGItaWQ9IjJ2dHJyenh3
bDBwenRvZXp3ZjZ4MHB4NTAwOXYwd3IyNXR3eiIgdGltZXN0YW1wPSIxNDM4MjAyMjI1Ij43ODk8
L2tleT48L2ZvcmVpZ24ta2V5cz48cmVmLXR5cGUgbmFtZT0iSm91cm5hbCBBcnRpY2xlIj4xNzwv
cmVmLXR5cGU+PGNvbnRyaWJ1dG9ycz48YXV0aG9ycz48YXV0aG9yPlF1aW5vbmV6LCBDLjwvYXV0
aG9yPjxhdXRob3I+RmlndWVpcmVkbywgUi48L2F1dGhvcj48YXV0aG9yPkxvY2tlciwgRC48L2F1
dGhvcj48L2F1dGhvcnM+PC9jb250cmlidXRvcnM+PGF1dGgtYWRkcmVzcz5GYWN1bHR5IG9mIERl
bnRpc3RyeSwgVW5pdmVyc2l0eSBvZiBUb3JvbnRvLCBUb3JvbnRvLCBPbnRhcmlvLCBDYW5hZGEu
IGNhcmxvcy5xdWlub25lekB1dG9yb250by5jYTwvYXV0aC1hZGRyZXNzPjx0aXRsZXM+PHRpdGxl
PkRpc2FiaWxpdHkgZGF5cyBpbiBDYW5hZGEgYXNzb2NpYXRlZCB3aXRoIGRlbnRhbCBwcm9ibGVt
czogYSBwaWxvdCBzdHVkeTwvdGl0bGU+PHNlY29uZGFyeS10aXRsZT5JbnQgSiBEZW50IEh5Zzwv
c2Vjb25kYXJ5LXRpdGxlPjxhbHQtdGl0bGU+SW50ZXJuYXRpb25hbCBqb3VybmFsIG9mIGRlbnRh
bCBoeWdpZW5lPC9hbHQtdGl0bGU+PC90aXRsZXM+PHBlcmlvZGljYWw+PGZ1bGwtdGl0bGU+SW50
IEogRGVudCBIeWc8L2Z1bGwtdGl0bGU+PGFiYnItMT5JbnRlcm5hdGlvbmFsIGpvdXJuYWwgb2Yg
ZGVudGFsIGh5Z2llbmU8L2FiYnItMT48L3BlcmlvZGljYWw+PGFsdC1wZXJpb2RpY2FsPjxmdWxs
LXRpdGxlPkludCBKIERlbnQgSHlnPC9mdWxsLXRpdGxlPjxhYmJyLTE+SW50ZXJuYXRpb25hbCBq
b3VybmFsIG9mIGRlbnRhbCBoeWdpZW5lPC9hYmJyLTE+PC9hbHQtcGVyaW9kaWNhbD48cGFnZXM+
MTMyLTU8L3BhZ2VzPjx2b2x1bWU+OTwvdm9sdW1lPjxudW1iZXI+MjwvbnVtYmVyPjxlZGl0aW9u
PjIwMTEvMDMvMDI8L2VkaXRpb24+PGtleXdvcmRzPjxrZXl3b3JkPipBYnNlbnRlZWlzbTwva2V5
d29yZD48a2V5d29yZD5BZG9sZXNjZW50PC9rZXl3b3JkPjxrZXl3b3JkPkFkdWx0PC9rZXl3b3Jk
PjxrZXl3b3JkPkJlZCBSZXN0L2Vjb25vbWljczwva2V5d29yZD48a2V5d29yZD5DYW5hZGE8L2tl
eXdvcmQ+PGtleXdvcmQ+KkNvc3Qgb2YgSWxsbmVzczwva2V5d29yZD48a2V5d29yZD5EZW50YWwg
SGVhbHRoIFN1cnZleXM8L2tleXdvcmQ+PGtleXdvcmQ+RmVtYWxlPC9rZXl3b3JkPjxrZXl3b3Jk
Pkh1bWFuczwva2V5d29yZD48a2V5d29yZD5NYWxlPC9rZXl3b3JkPjxrZXl3b3JkPk1pZGRsZSBB
Z2VkPC9rZXl3b3JkPjxrZXl3b3JkPk1vdXRoIERpc2Vhc2VzLyplY29ub21pY3M8L2tleXdvcmQ+
PGtleXdvcmQ+Kk5lZWRzIEFzc2Vzc21lbnQ8L2tleXdvcmQ+PGtleXdvcmQ+T3JhbCBIZWFsdGg8
L2tleXdvcmQ+PGtleXdvcmQ+UGlsb3QgUHJvamVjdHM8L2tleXdvcmQ+PGtleXdvcmQ+WW91bmcg
QWR1bHQ8L2tleXdvcmQ+PC9rZXl3b3Jkcz48ZGF0ZXM+PHllYXI+MjAxMTwveWVhcj48cHViLWRh
dGVzPjxkYXRlPk1heTwvZGF0ZT48L3B1Yi1kYXRlcz48L2RhdGVzPjxpc2JuPjE2MDEtNTAyOTwv
aXNibj48YWNjZXNzaW9uLW51bT4yMTM1NjAxMjwvYWNjZXNzaW9uLW51bT48dXJscz48cmVsYXRl
ZC11cmxzPjx1cmw+aHR0cDovL29ubGluZWxpYnJhcnkud2lsZXkuY29tL3N0b3JlLzEwLjExMTEv
ai4xNjAxLTUwMzcuMjAxMC4wMDQ2My54L2Fzc2V0L2ouMTYwMS01MDM3LjIwMTAuMDA0NjMueC5w
ZGY/dj0xJmFtcDt0PWljcDhrNnlhJmFtcDtzPTI3YzI2ODdhZDhhMTgyNzc4YzllNDM4ODkxZmRk
NGE0MzVjZGQzODE8L3VybD48L3JlbGF0ZWQtdXJscz48L3VybHM+PGVsZWN0cm9uaWMtcmVzb3Vy
Y2UtbnVtPjEwLjExMTEvai4xNjAxLTUwMzcuMjAxMC4wMDQ2My54PC9lbGVjdHJvbmljLXJlc291
cmNlLW51bT48cmVtb3RlLWRhdGFiYXNlLXByb3ZpZGVyPk5MTTwvcmVtb3RlLWRhdGFiYXNlLXBy
b3ZpZGVyPjxsYW5ndWFnZT5lbmc8L2xhbmd1YWdlPjwvcmVjb3JkPjwvQ2l0ZT48L0VuZE5vdGU+
</w:fldData>
        </w:fldChar>
      </w:r>
      <w:r w:rsidR="00A868AA">
        <w:instrText xml:space="preserve"> ADDIN EN.CITE </w:instrText>
      </w:r>
      <w:r w:rsidR="00E053B7">
        <w:fldChar w:fldCharType="begin">
          <w:fldData xml:space="preserve">PEVuZE5vdGU+PENpdGU+PEF1dGhvcj5RdWlub25lejwvQXV0aG9yPjxZZWFyPjIwMTE8L1llYXI+
PFJlY051bT42MjwvUmVjTnVtPjxEaXNwbGF5VGV4dD4oMTUsIDE2KTwvRGlzcGxheVRleHQ+PHJl
Y29yZD48cmVjLW51bWJlcj42MjwvcmVjLW51bWJlcj48Zm9yZWlnbi1rZXlzPjxrZXkgYXBwPSJF
TiIgZGItaWQ9IjJ2dHJyenh3bDBwenRvZXp3ZjZ4MHB4NTAwOXYwd3IyNXR3eiIgdGltZXN0YW1w
PSIxNDIxMTYxNzkwIj42Mjwva2V5PjwvZm9yZWlnbi1rZXlzPjxyZWYtdHlwZSBuYW1lPSJKb3Vy
bmFsIEFydGljbGUiPjE3PC9yZWYtdHlwZT48Y29udHJpYnV0b3JzPjxhdXRob3JzPjxhdXRob3I+
UXVpbm9uZXosIEMuPC9hdXRob3I+PC9hdXRob3JzPjwvY29udHJpYnV0b3JzPjxhdXRoLWFkZHJl
c3M+Q29tbXVuaXR5IERlbnRhbCBIZWFsdGggU2VydmljZXMgUmVzZWFyY2ggVW5pdCwgRmFjdWx0
eSBvZiBEZW50aXN0cnksIFVuaXZlcnNpdHkgb2YgVG9yb250bywgVG9yb250bywgT04sIENhbmFk
YS4gY2FybG9zLnF1aW5vbmV6QHV0b3JvbnRvLmNhPC9hdXRoLWFkZHJlc3M+PHRpdGxlcz48dGl0
bGU+U2VsZi1yZXBvcnRlZCBlbWVyZ2VuY3kgcm9vbSB2aXNpdHMgZm9yIGRlbnRhbCBwcm9ibGVt
czwvdGl0bGU+PHNlY29uZGFyeS10aXRsZT5JbnQgSiBEZW50IEh5Zzwvc2Vjb25kYXJ5LXRpdGxl
PjxhbHQtdGl0bGU+SW50ZXJuYXRpb25hbCBqb3VybmFsIG9mIGRlbnRhbCBoeWdpZW5lPC9hbHQt
dGl0bGU+PC90aXRsZXM+PHBlcmlvZGljYWw+PGZ1bGwtdGl0bGU+SW50IEogRGVudCBIeWc8L2Z1
bGwtdGl0bGU+PGFiYnItMT5JbnRlcm5hdGlvbmFsIGpvdXJuYWwgb2YgZGVudGFsIGh5Z2llbmU8
L2FiYnItMT48L3BlcmlvZGljYWw+PGFsdC1wZXJpb2RpY2FsPjxmdWxsLXRpdGxlPkludCBKIERl
bnQgSHlnPC9mdWxsLXRpdGxlPjxhYmJyLTE+SW50ZXJuYXRpb25hbCBqb3VybmFsIG9mIGRlbnRh
bCBoeWdpZW5lPC9hYmJyLTE+PC9hbHQtcGVyaW9kaWNhbD48cGFnZXM+MTctMjA8L3BhZ2VzPjx2
b2x1bWU+OTwvdm9sdW1lPjxudW1iZXI+MTwvbnVtYmVyPjxlZGl0aW9uPjIwMTEvMDEvMTQ8L2Vk
aXRpb24+PGtleXdvcmRzPjxrZXl3b3JkPkFkb2xlc2NlbnQ8L2tleXdvcmQ+PGtleXdvcmQ+QWR1
bHQ8L2tleXdvcmQ+PGtleXdvcmQ+Q3Jvc3MtU2VjdGlvbmFsIFN0dWRpZXM8L2tleXdvcmQ+PGtl
eXdvcmQ+RGVudGFsIENhcmUvZWNvbm9taWNzLypzdGF0aXN0aWNzICZhbXA7IG51bWVyaWNhbCBk
YXRhPC9rZXl3b3JkPjxrZXl3b3JkPkRlbnRhbCBIZWFsdGggU2VydmljZXMvZWNvbm9taWNzLyp1
dGlsaXphdGlvbjwva2V5d29yZD48a2V5d29yZD5FbWVyZ2VuY3kgU2VydmljZSwgSG9zcGl0YWwv
ZWNvbm9taWNzLyp1dGlsaXphdGlvbjwva2V5d29yZD48a2V5d29yZD5GZW1hbGU8L2tleXdvcmQ+
PGtleXdvcmQ+SGVhbHRoIFNlcnZpY2VzIEFjY2Vzc2liaWxpdHkvKnN0YXRpc3RpY3MgJmFtcDsg
bnVtZXJpY2FsIGRhdGE8L2tleXdvcmQ+PGtleXdvcmQ+SHVtYW5zPC9rZXl3b3JkPjxrZXl3b3Jk
Pkluc3VyYW5jZSwgRGVudGFsL3N0YXRpc3RpY3MgJmFtcDsgbnVtZXJpY2FsIGRhdGE8L2tleXdv
cmQ+PGtleXdvcmQ+TWFsZTwva2V5d29yZD48a2V5d29yZD5NaWRkbGUgQWdlZDwva2V5d29yZD48
a2V5d29yZD5SZXRyb3NwZWN0aXZlIFN0dWRpZXM8L2tleXdvcmQ+PGtleXdvcmQ+VG9vdGhhY2hl
Lyp0aGVyYXB5PC9rZXl3b3JkPjxrZXl3b3JkPllvdW5nIEFkdWx0PC9rZXl3b3JkPjwva2V5d29y
ZHM+PGRhdGVzPjx5ZWFyPjIwMTE8L3llYXI+PHB1Yi1kYXRlcz48ZGF0ZT5GZWI8L2RhdGU+PC9w
dWItZGF0ZXM+PC9kYXRlcz48aXNibj4xNjAxLTUwMjk8L2lzYm4+PGFjY2Vzc2lvbi1udW0+MjEy
MjY4NDY8L2FjY2Vzc2lvbi1udW0+PHVybHM+PHJlbGF0ZWQtdXJscz48dXJsPmh0dHA6Ly9vbmxp
bmVsaWJyYXJ5LndpbGV5LmNvbS9zdG9yZS8xMC4xMTExL2ouMTYwMS01MDM3LjIwMDkuMDA0MTYu
eC9hc3NldC9qLjE2MDEtNTAzNy4yMDA5LjAwNDE2LngucGRmP3Y9MSZhbXA7dD1pNHZmNW5vOSZh
bXA7cz00MjZlMDRlMTM2MTYyZTQ4NTk4NDE5ZmFhMzQxOGE0YmQ4NTdkZmI2PC91cmw+PC9yZWxh
dGVkLXVybHM+PC91cmxzPjxlbGVjdHJvbmljLXJlc291cmNlLW51bT4xMC4xMTExL2ouMTYwMS01
MDM3LjIwMDkuMDA0MTYueDwvZWxlY3Ryb25pYy1yZXNvdXJjZS1udW0+PHJlbW90ZS1kYXRhYmFz
ZS1wcm92aWRlcj5OTE08L3JlbW90ZS1kYXRhYmFzZS1wcm92aWRlcj48bGFuZ3VhZ2U+ZW5nPC9s
YW5ndWFnZT48L3JlY29yZD48L0NpdGU+PENpdGU+PEF1dGhvcj5RdWlub25lejwvQXV0aG9yPjxZ
ZWFyPjIwMTE8L1llYXI+PFJlY051bT43ODk8L1JlY051bT48cmVjb3JkPjxyZWMtbnVtYmVyPjc4
OTwvcmVjLW51bWJlcj48Zm9yZWlnbi1rZXlzPjxrZXkgYXBwPSJFTiIgZGItaWQ9IjJ2dHJyenh3
bDBwenRvZXp3ZjZ4MHB4NTAwOXYwd3IyNXR3eiIgdGltZXN0YW1wPSIxNDM4MjAyMjI1Ij43ODk8
L2tleT48L2ZvcmVpZ24ta2V5cz48cmVmLXR5cGUgbmFtZT0iSm91cm5hbCBBcnRpY2xlIj4xNzwv
cmVmLXR5cGU+PGNvbnRyaWJ1dG9ycz48YXV0aG9ycz48YXV0aG9yPlF1aW5vbmV6LCBDLjwvYXV0
aG9yPjxhdXRob3I+RmlndWVpcmVkbywgUi48L2F1dGhvcj48YXV0aG9yPkxvY2tlciwgRC48L2F1
dGhvcj48L2F1dGhvcnM+PC9jb250cmlidXRvcnM+PGF1dGgtYWRkcmVzcz5GYWN1bHR5IG9mIERl
bnRpc3RyeSwgVW5pdmVyc2l0eSBvZiBUb3JvbnRvLCBUb3JvbnRvLCBPbnRhcmlvLCBDYW5hZGEu
IGNhcmxvcy5xdWlub25lekB1dG9yb250by5jYTwvYXV0aC1hZGRyZXNzPjx0aXRsZXM+PHRpdGxl
PkRpc2FiaWxpdHkgZGF5cyBpbiBDYW5hZGEgYXNzb2NpYXRlZCB3aXRoIGRlbnRhbCBwcm9ibGVt
czogYSBwaWxvdCBzdHVkeTwvdGl0bGU+PHNlY29uZGFyeS10aXRsZT5JbnQgSiBEZW50IEh5Zzwv
c2Vjb25kYXJ5LXRpdGxlPjxhbHQtdGl0bGU+SW50ZXJuYXRpb25hbCBqb3VybmFsIG9mIGRlbnRh
bCBoeWdpZW5lPC9hbHQtdGl0bGU+PC90aXRsZXM+PHBlcmlvZGljYWw+PGZ1bGwtdGl0bGU+SW50
IEogRGVudCBIeWc8L2Z1bGwtdGl0bGU+PGFiYnItMT5JbnRlcm5hdGlvbmFsIGpvdXJuYWwgb2Yg
ZGVudGFsIGh5Z2llbmU8L2FiYnItMT48L3BlcmlvZGljYWw+PGFsdC1wZXJpb2RpY2FsPjxmdWxs
LXRpdGxlPkludCBKIERlbnQgSHlnPC9mdWxsLXRpdGxlPjxhYmJyLTE+SW50ZXJuYXRpb25hbCBq
b3VybmFsIG9mIGRlbnRhbCBoeWdpZW5lPC9hYmJyLTE+PC9hbHQtcGVyaW9kaWNhbD48cGFnZXM+
MTMyLTU8L3BhZ2VzPjx2b2x1bWU+OTwvdm9sdW1lPjxudW1iZXI+MjwvbnVtYmVyPjxlZGl0aW9u
PjIwMTEvMDMvMDI8L2VkaXRpb24+PGtleXdvcmRzPjxrZXl3b3JkPipBYnNlbnRlZWlzbTwva2V5
d29yZD48a2V5d29yZD5BZG9sZXNjZW50PC9rZXl3b3JkPjxrZXl3b3JkPkFkdWx0PC9rZXl3b3Jk
PjxrZXl3b3JkPkJlZCBSZXN0L2Vjb25vbWljczwva2V5d29yZD48a2V5d29yZD5DYW5hZGE8L2tl
eXdvcmQ+PGtleXdvcmQ+KkNvc3Qgb2YgSWxsbmVzczwva2V5d29yZD48a2V5d29yZD5EZW50YWwg
SGVhbHRoIFN1cnZleXM8L2tleXdvcmQ+PGtleXdvcmQ+RmVtYWxlPC9rZXl3b3JkPjxrZXl3b3Jk
Pkh1bWFuczwva2V5d29yZD48a2V5d29yZD5NYWxlPC9rZXl3b3JkPjxrZXl3b3JkPk1pZGRsZSBB
Z2VkPC9rZXl3b3JkPjxrZXl3b3JkPk1vdXRoIERpc2Vhc2VzLyplY29ub21pY3M8L2tleXdvcmQ+
PGtleXdvcmQ+Kk5lZWRzIEFzc2Vzc21lbnQ8L2tleXdvcmQ+PGtleXdvcmQ+T3JhbCBIZWFsdGg8
L2tleXdvcmQ+PGtleXdvcmQ+UGlsb3QgUHJvamVjdHM8L2tleXdvcmQ+PGtleXdvcmQ+WW91bmcg
QWR1bHQ8L2tleXdvcmQ+PC9rZXl3b3Jkcz48ZGF0ZXM+PHllYXI+MjAxMTwveWVhcj48cHViLWRh
dGVzPjxkYXRlPk1heTwvZGF0ZT48L3B1Yi1kYXRlcz48L2RhdGVzPjxpc2JuPjE2MDEtNTAyOTwv
aXNibj48YWNjZXNzaW9uLW51bT4yMTM1NjAxMjwvYWNjZXNzaW9uLW51bT48dXJscz48cmVsYXRl
ZC11cmxzPjx1cmw+aHR0cDovL29ubGluZWxpYnJhcnkud2lsZXkuY29tL3N0b3JlLzEwLjExMTEv
ai4xNjAxLTUwMzcuMjAxMC4wMDQ2My54L2Fzc2V0L2ouMTYwMS01MDM3LjIwMTAuMDA0NjMueC5w
ZGY/dj0xJmFtcDt0PWljcDhrNnlhJmFtcDtzPTI3YzI2ODdhZDhhMTgyNzc4YzllNDM4ODkxZmRk
NGE0MzVjZGQzODE8L3VybD48L3JlbGF0ZWQtdXJscz48L3VybHM+PGVsZWN0cm9uaWMtcmVzb3Vy
Y2UtbnVtPjEwLjExMTEvai4xNjAxLTUwMzcuMjAxMC4wMDQ2My54PC9lbGVjdHJvbmljLXJlc291
cmNlLW51bT48cmVtb3RlLWRhdGFiYXNlLXByb3ZpZGVyPk5MTTwvcmVtb3RlLWRhdGFiYXNlLXBy
b3ZpZGVyPjxsYW5ndWFnZT5lbmc8L2xhbmd1YWdlPjwvcmVjb3JkPjwvQ2l0ZT48L0VuZE5vdGU+
</w:fldData>
        </w:fldChar>
      </w:r>
      <w:r w:rsidR="00A868AA">
        <w:instrText xml:space="preserve"> ADDIN EN.CITE.DATA </w:instrText>
      </w:r>
      <w:r w:rsidR="00E053B7">
        <w:fldChar w:fldCharType="end"/>
      </w:r>
      <w:r w:rsidR="00E053B7">
        <w:fldChar w:fldCharType="separate"/>
      </w:r>
      <w:r w:rsidR="00A868AA">
        <w:rPr>
          <w:noProof/>
        </w:rPr>
        <w:t>(15, 16)</w:t>
      </w:r>
      <w:r w:rsidR="00E053B7">
        <w:fldChar w:fldCharType="end"/>
      </w:r>
      <w:r w:rsidR="00203CD7">
        <w:t xml:space="preserve"> Other studies reported on the province of Ontario population. Using the Ambulatory Care Reporting System, </w:t>
      </w:r>
      <w:proofErr w:type="spellStart"/>
      <w:r w:rsidR="00203CD7">
        <w:t>Quiñonez</w:t>
      </w:r>
      <w:proofErr w:type="spellEnd"/>
      <w:r w:rsidR="00203CD7">
        <w:t xml:space="preserve"> et al. found that 79,133 day surgery visits for dental care occurred between 2003 and 2006 in Ontario with proportionally more visits among </w:t>
      </w:r>
      <w:r w:rsidR="009F11FC">
        <w:t>children under 5 years old, and over half of ED visits for NTDCs were among those age 20 to 44, most often having abscesses and toothaches.</w:t>
      </w:r>
      <w:r w:rsidR="00E053B7">
        <w:fldChar w:fldCharType="begin">
          <w:fldData xml:space="preserve">PEVuZE5vdGU+PENpdGU+PEF1dGhvcj5RdWlub25lejwvQXV0aG9yPjxZZWFyPjIwMDk8L1llYXI+
PFJlY051bT43NjwvUmVjTnVtPjxEaXNwbGF5VGV4dD4oMTcsIDE4KTwvRGlzcGxheVRleHQ+PHJl
Y29yZD48cmVjLW51bWJlcj43NjwvcmVjLW51bWJlcj48Zm9yZWlnbi1rZXlzPjxrZXkgYXBwPSJF
TiIgZGItaWQ9IjJ2dHJyenh3bDBwenRvZXp3ZjZ4MHB4NTAwOXYwd3IyNXR3eiIgdGltZXN0YW1w
PSIxNDIxMTYxNzkwIj43Njwva2V5PjwvZm9yZWlnbi1rZXlzPjxyZWYtdHlwZSBuYW1lPSJKb3Vy
bmFsIEFydGljbGUiPjE3PC9yZWYtdHlwZT48Y29udHJpYnV0b3JzPjxhdXRob3JzPjxhdXRob3I+
UXVpbm9uZXosIEMuPC9hdXRob3I+PGF1dGhvcj5HaWJzb24sIEQuPC9hdXRob3I+PGF1dGhvcj5K
b2tvdmljLCBBLjwvYXV0aG9yPjxhdXRob3I+TG9ja2VyLCBELjwvYXV0aG9yPjwvYXV0aG9ycz48
L2NvbnRyaWJ1dG9ycz48YXV0aC1hZGRyZXNzPkNvbW11bml0eSBEZW50YWwgSGVhbHRoIFNlcnZp
Y2VzIFJlc2VhcmNoIFVuaXQsIEZhY3VsdHkgb2YgRGVudGlzdHJ5LCBVbml2ZXJzaXR5IG9mIFRv
cm9udG8sIFRvcm9udG8sIE9OLCBDYW5hZGEuIGNhcmxvcy5xdWlub25lekB1dG9yb250by5jYTwv
YXV0aC1hZGRyZXNzPjx0aXRsZXM+PHRpdGxlPkVtZXJnZW5jeSBkZXBhcnRtZW50IHZpc2l0cyBm
b3IgZGVudGFsIGNhcmUgb2Ygbm9udHJhdW1hdGljIG9yaWdpbjwvdGl0bGU+PHNlY29uZGFyeS10
aXRsZT5Db21tdW5pdHkgRGVudCBPcmFsIEVwaWRlbWlvbDwvc2Vjb25kYXJ5LXRpdGxlPjxhbHQt
dGl0bGU+Q29tbXVuaXR5IGRlbnRpc3RyeSBhbmQgb3JhbCBlcGlkZW1pb2xvZ3k8L2FsdC10aXRs
ZT48L3RpdGxlcz48cGVyaW9kaWNhbD48ZnVsbC10aXRsZT5Db21tdW5pdHkgRGVudCBPcmFsIEVw
aWRlbWlvbDwvZnVsbC10aXRsZT48YWJici0xPkNvbW11bml0eSBkZW50aXN0cnkgYW5kIG9yYWwg
ZXBpZGVtaW9sb2d5PC9hYmJyLTE+PC9wZXJpb2RpY2FsPjxhbHQtcGVyaW9kaWNhbD48ZnVsbC10
aXRsZT5Db21tdW5pdHkgRGVudCBPcmFsIEVwaWRlbWlvbDwvZnVsbC10aXRsZT48YWJici0xPkNv
bW11bml0eSBkZW50aXN0cnkgYW5kIG9yYWwgZXBpZGVtaW9sb2d5PC9hYmJyLTE+PC9hbHQtcGVy
aW9kaWNhbD48cGFnZXM+MzY2LTcxPC9wYWdlcz48dm9sdW1lPjM3PC92b2x1bWU+PG51bWJlcj40
PC9udW1iZXI+PGVkaXRpb24+MjAwOS8wNi8wMzwvZWRpdGlvbj48a2V5d29yZHM+PGtleXdvcmQ+
QWR1bHQ8L2tleXdvcmQ+PGtleXdvcmQ+QWdlZDwva2V5d29yZD48a2V5d29yZD5FbWVyZ2VuY3kg
U2VydmljZSwgSG9zcGl0YWwvKnV0aWxpemF0aW9uPC9rZXl3b3JkPjxrZXl3b3JkPkZlbWFsZTwv
a2V5d29yZD48a2V5d29yZD5IZWFsdGggU2VydmljZXMgTmVlZHMgYW5kIERlbWFuZDwva2V5d29y
ZD48a2V5d29yZD5IdW1hbnM8L2tleXdvcmQ+PGtleXdvcmQ+TWFsZTwva2V5d29yZD48a2V5d29y
ZD5NaWRkbGUgQWdlZDwva2V5d29yZD48a2V5d29yZD4qTW91dGggRGlzZWFzZXMvZXBpZGVtaW9s
b2d5PC9rZXl3b3JkPjxrZXl3b3JkPk9udGFyaW8vZXBpZGVtaW9sb2d5PC9rZXl3b3JkPjxrZXl3
b3JkPipUb290aCBEaXNlYXNlcy9lcGlkZW1pb2xvZ3k8L2tleXdvcmQ+PC9rZXl3b3Jkcz48ZGF0
ZXM+PHllYXI+MjAwOTwveWVhcj48cHViLWRhdGVzPjxkYXRlPkF1ZzwvZGF0ZT48L3B1Yi1kYXRl
cz48L2RhdGVzPjxpc2JuPjAzMDEtNTY2MTwvaXNibj48YWNjZXNzaW9uLW51bT4xOTQ4NjM0ODwv
YWNjZXNzaW9uLW51bT48dXJscz48cmVsYXRlZC11cmxzPjx1cmw+aHR0cDovL29ubGluZWxpYnJh
cnkud2lsZXkuY29tL3N0b3JlLzEwLjExMTEvai4xNjAwLTA1MjguMjAwOS4wMDQ3Ni54L2Fzc2V0
L2ouMTYwMC0wNTI4LjIwMDkuMDA0NzYueC5wZGY/dj0xJmFtcDt0PWk0dmY2c2FqJmFtcDtzPTFk
MWE2OTRmMTVlMWMxMzcwZDM3ZTA1ZWNhNjg4NmVlMDQ3NWRhMTU8L3VybD48L3JlbGF0ZWQtdXJs
cz48L3VybHM+PGVsZWN0cm9uaWMtcmVzb3VyY2UtbnVtPjEwLjExMTEvai4xNjAwLTA1MjguMjAw
OS4wMDQ3Ni54PC9lbGVjdHJvbmljLXJlc291cmNlLW51bT48cmVtb3RlLWRhdGFiYXNlLXByb3Zp
ZGVyPk5MTTwvcmVtb3RlLWRhdGFiYXNlLXByb3ZpZGVyPjxsYW5ndWFnZT5lbmc8L2xhbmd1YWdl
PjwvcmVjb3JkPjwvQ2l0ZT48Q2l0ZT48QXV0aG9yPlF1aW5vbmV6PC9BdXRob3I+PFllYXI+MjAw
OTwvWWVhcj48UmVjTnVtPjc5MDwvUmVjTnVtPjxyZWNvcmQ+PHJlYy1udW1iZXI+NzkwPC9yZWMt
bnVtYmVyPjxmb3JlaWduLWtleXM+PGtleSBhcHA9IkVOIiBkYi1pZD0iMnZ0cnJ6eHdsMHB6dG9l
endmNngwcHg1MDA5djB3cjI1dHd6IiB0aW1lc3RhbXA9IjE0MzgyMDIyMjUiPjc5MDwva2V5Pjwv
Zm9yZWlnbi1rZXlzPjxyZWYtdHlwZSBuYW1lPSJKb3VybmFsIEFydGljbGUiPjE3PC9yZWYtdHlw
ZT48Y29udHJpYnV0b3JzPjxhdXRob3JzPjxhdXRob3I+UXVpbm9uZXosIEMuPC9hdXRob3I+PGF1
dGhvcj5HaWJzb24sIEQuPC9hdXRob3I+PGF1dGhvcj5Kb2tvdmljLCBBLjwvYXV0aG9yPjxhdXRo
b3I+TG9ja2VyLCBELjwvYXV0aG9yPjwvYXV0aG9ycz48L2NvbnRyaWJ1dG9ycz48YXV0aC1hZGRy
ZXNzPkNvbW11bml0eSBEZW50YWwgSGVhbHRoIFNlcnZpY2VzIFJlc2VhcmNoIFVuaXQsIEZhY3Vs
dHkgb2YgRGVudGlzdHJ5LCBVbml2ZXJzaXR5IG9mIFRvcm9udG8sIDEyNCBFZHdhcmQgU3RyZWV0
LCBUb3JvbnRvLCBPTiBNNUcgMUc2LCBDYW5hZGEuIGNhcmxvcy5xdWlub25lekB1dG9yb250by5j
YTwvYXV0aC1hZGRyZXNzPjx0aXRsZXM+PHRpdGxlPkRheSBzdXJnZXJ5IHZpc2l0cyBmb3IgZGVu
dGFsIHByb2JsZW1zPC90aXRsZT48c2Vjb25kYXJ5LXRpdGxlPkNvbW11bml0eSBEZW50IE9yYWwg
RXBpZGVtaW9sPC9zZWNvbmRhcnktdGl0bGU+PGFsdC10aXRsZT5Db21tdW5pdHkgZGVudGlzdHJ5
IGFuZCBvcmFsIGVwaWRlbWlvbG9neTwvYWx0LXRpdGxlPjwvdGl0bGVzPjxwZXJpb2RpY2FsPjxm
dWxsLXRpdGxlPkNvbW11bml0eSBEZW50IE9yYWwgRXBpZGVtaW9sPC9mdWxsLXRpdGxlPjxhYmJy
LTE+Q29tbXVuaXR5IGRlbnRpc3RyeSBhbmQgb3JhbCBlcGlkZW1pb2xvZ3k8L2FiYnItMT48L3Bl
cmlvZGljYWw+PGFsdC1wZXJpb2RpY2FsPjxmdWxsLXRpdGxlPkNvbW11bml0eSBEZW50IE9yYWwg
RXBpZGVtaW9sPC9mdWxsLXRpdGxlPjxhYmJyLTE+Q29tbXVuaXR5IGRlbnRpc3RyeSBhbmQgb3Jh
bCBlcGlkZW1pb2xvZ3k8L2FiYnItMT48L2FsdC1wZXJpb2RpY2FsPjxwYWdlcz41NjItNzwvcGFn
ZXM+PHZvbHVtZT4zNzwvdm9sdW1lPjxudW1iZXI+NjwvbnVtYmVyPjxlZGl0aW9uPjIwMDkvMDkv
Mjk8L2VkaXRpb24+PGtleXdvcmRzPjxrZXl3b3JkPkFkb2xlc2NlbnQ8L2tleXdvcmQ+PGtleXdv
cmQ+QWR1bHQ8L2tleXdvcmQ+PGtleXdvcmQ+QWdlIEZhY3RvcnM8L2tleXdvcmQ+PGtleXdvcmQ+
QWdlZDwva2V5d29yZD48a2V5d29yZD5BbWJ1bGF0b3J5IFN1cmdpY2FsIFByb2NlZHVyZXMvKnV0
aWxpemF0aW9uPC9rZXl3b3JkPjxrZXl3b3JkPkNoaWxkPC9rZXl3b3JkPjxrZXl3b3JkPkNoaWxk
LCBQcmVzY2hvb2w8L2tleXdvcmQ+PGtleXdvcmQ+RGVudGFsIENhcmllcy9zdXJnZXJ5PC9rZXl3
b3JkPjxrZXl3b3JkPkRlbnRpc3RyeSwgT3BlcmF0aXZlLypzdGF0aXN0aWNzICZhbXA7IG51bWVy
aWNhbCBkYXRhPC9rZXl3b3JkPjxrZXl3b3JkPkZlbWFsZTwva2V5d29yZD48a2V5d29yZD5IdW1h
bnM8L2tleXdvcmQ+PGtleXdvcmQ+TWFsZTwva2V5d29yZD48a2V5d29yZD5NaWRkbGUgQWdlZDwv
a2V5d29yZD48a2V5d29yZD5PbnRhcmlvPC9rZXl3b3JkPjxrZXl3b3JkPlBpbG90IFByb2plY3Rz
PC9rZXl3b3JkPjxrZXl3b3JkPlNleCBGYWN0b3JzPC9rZXl3b3JkPjxrZXl3b3JkPlN0b21hdG9n
bmF0aGljIERpc2Vhc2VzL2VwaWRlbWlvbG9neS8qc3VyZ2VyeTwva2V5d29yZD48a2V5d29yZD5U
b290aCwgSW1wYWN0ZWQvZXBpZGVtaW9sb2d5L3N1cmdlcnk8L2tleXdvcmQ+PGtleXdvcmQ+WW91
bmcgQWR1bHQ8L2tleXdvcmQ+PC9rZXl3b3Jkcz48ZGF0ZXM+PHllYXI+MjAwOTwveWVhcj48cHVi
LWRhdGVzPjxkYXRlPkRlYzwvZGF0ZT48L3B1Yi1kYXRlcz48L2RhdGVzPjxpc2JuPjAzMDEtNTY2
MTwvaXNibj48YWNjZXNzaW9uLW51bT4xOTc4MDc2NzwvYWNjZXNzaW9uLW51bT48dXJscz48cmVs
YXRlZC11cmxzPjx1cmw+aHR0cDovL29ubGluZWxpYnJhcnkud2lsZXkuY29tL3N0b3JlLzEwLjEx
MTEvai4xNjAwLTA1MjguMjAwOS4wMDQ5OC54L2Fzc2V0L2ouMTYwMC0wNTI4LjIwMDkuMDA0OTgu
eC5wZGY/dj0xJmFtcDt0PWljcDhrYzZhJmFtcDtzPWE4Njc1YmI2NDcxMzZhNzFhZGNhOTI5YzVh
ZDJjN2E4ZTMzZmEzNmE8L3VybD48L3JlbGF0ZWQtdXJscz48L3VybHM+PGVsZWN0cm9uaWMtcmVz
b3VyY2UtbnVtPjEwLjExMTEvai4xNjAwLTA1MjguMjAwOS4wMDQ5OC54PC9lbGVjdHJvbmljLXJl
c291cmNlLW51bT48cmVtb3RlLWRhdGFiYXNlLXByb3ZpZGVyPk5MTTwvcmVtb3RlLWRhdGFiYXNl
LXByb3ZpZGVyPjxsYW5ndWFnZT5lbmc8L2xhbmd1YWdlPjwvcmVjb3JkPjwvQ2l0ZT48L0VuZE5v
dGU+
</w:fldData>
        </w:fldChar>
      </w:r>
      <w:r w:rsidR="00A868AA">
        <w:instrText xml:space="preserve"> ADDIN EN.CITE </w:instrText>
      </w:r>
      <w:r w:rsidR="00E053B7">
        <w:fldChar w:fldCharType="begin">
          <w:fldData xml:space="preserve">PEVuZE5vdGU+PENpdGU+PEF1dGhvcj5RdWlub25lejwvQXV0aG9yPjxZZWFyPjIwMDk8L1llYXI+
PFJlY051bT43NjwvUmVjTnVtPjxEaXNwbGF5VGV4dD4oMTcsIDE4KTwvRGlzcGxheVRleHQ+PHJl
Y29yZD48cmVjLW51bWJlcj43NjwvcmVjLW51bWJlcj48Zm9yZWlnbi1rZXlzPjxrZXkgYXBwPSJF
TiIgZGItaWQ9IjJ2dHJyenh3bDBwenRvZXp3ZjZ4MHB4NTAwOXYwd3IyNXR3eiIgdGltZXN0YW1w
PSIxNDIxMTYxNzkwIj43Njwva2V5PjwvZm9yZWlnbi1rZXlzPjxyZWYtdHlwZSBuYW1lPSJKb3Vy
bmFsIEFydGljbGUiPjE3PC9yZWYtdHlwZT48Y29udHJpYnV0b3JzPjxhdXRob3JzPjxhdXRob3I+
UXVpbm9uZXosIEMuPC9hdXRob3I+PGF1dGhvcj5HaWJzb24sIEQuPC9hdXRob3I+PGF1dGhvcj5K
b2tvdmljLCBBLjwvYXV0aG9yPjxhdXRob3I+TG9ja2VyLCBELjwvYXV0aG9yPjwvYXV0aG9ycz48
L2NvbnRyaWJ1dG9ycz48YXV0aC1hZGRyZXNzPkNvbW11bml0eSBEZW50YWwgSGVhbHRoIFNlcnZp
Y2VzIFJlc2VhcmNoIFVuaXQsIEZhY3VsdHkgb2YgRGVudGlzdHJ5LCBVbml2ZXJzaXR5IG9mIFRv
cm9udG8sIFRvcm9udG8sIE9OLCBDYW5hZGEuIGNhcmxvcy5xdWlub25lekB1dG9yb250by5jYTwv
YXV0aC1hZGRyZXNzPjx0aXRsZXM+PHRpdGxlPkVtZXJnZW5jeSBkZXBhcnRtZW50IHZpc2l0cyBm
b3IgZGVudGFsIGNhcmUgb2Ygbm9udHJhdW1hdGljIG9yaWdpbjwvdGl0bGU+PHNlY29uZGFyeS10
aXRsZT5Db21tdW5pdHkgRGVudCBPcmFsIEVwaWRlbWlvbDwvc2Vjb25kYXJ5LXRpdGxlPjxhbHQt
dGl0bGU+Q29tbXVuaXR5IGRlbnRpc3RyeSBhbmQgb3JhbCBlcGlkZW1pb2xvZ3k8L2FsdC10aXRs
ZT48L3RpdGxlcz48cGVyaW9kaWNhbD48ZnVsbC10aXRsZT5Db21tdW5pdHkgRGVudCBPcmFsIEVw
aWRlbWlvbDwvZnVsbC10aXRsZT48YWJici0xPkNvbW11bml0eSBkZW50aXN0cnkgYW5kIG9yYWwg
ZXBpZGVtaW9sb2d5PC9hYmJyLTE+PC9wZXJpb2RpY2FsPjxhbHQtcGVyaW9kaWNhbD48ZnVsbC10
aXRsZT5Db21tdW5pdHkgRGVudCBPcmFsIEVwaWRlbWlvbDwvZnVsbC10aXRsZT48YWJici0xPkNv
bW11bml0eSBkZW50aXN0cnkgYW5kIG9yYWwgZXBpZGVtaW9sb2d5PC9hYmJyLTE+PC9hbHQtcGVy
aW9kaWNhbD48cGFnZXM+MzY2LTcxPC9wYWdlcz48dm9sdW1lPjM3PC92b2x1bWU+PG51bWJlcj40
PC9udW1iZXI+PGVkaXRpb24+MjAwOS8wNi8wMzwvZWRpdGlvbj48a2V5d29yZHM+PGtleXdvcmQ+
QWR1bHQ8L2tleXdvcmQ+PGtleXdvcmQ+QWdlZDwva2V5d29yZD48a2V5d29yZD5FbWVyZ2VuY3kg
U2VydmljZSwgSG9zcGl0YWwvKnV0aWxpemF0aW9uPC9rZXl3b3JkPjxrZXl3b3JkPkZlbWFsZTwv
a2V5d29yZD48a2V5d29yZD5IZWFsdGggU2VydmljZXMgTmVlZHMgYW5kIERlbWFuZDwva2V5d29y
ZD48a2V5d29yZD5IdW1hbnM8L2tleXdvcmQ+PGtleXdvcmQ+TWFsZTwva2V5d29yZD48a2V5d29y
ZD5NaWRkbGUgQWdlZDwva2V5d29yZD48a2V5d29yZD4qTW91dGggRGlzZWFzZXMvZXBpZGVtaW9s
b2d5PC9rZXl3b3JkPjxrZXl3b3JkPk9udGFyaW8vZXBpZGVtaW9sb2d5PC9rZXl3b3JkPjxrZXl3
b3JkPipUb290aCBEaXNlYXNlcy9lcGlkZW1pb2xvZ3k8L2tleXdvcmQ+PC9rZXl3b3Jkcz48ZGF0
ZXM+PHllYXI+MjAwOTwveWVhcj48cHViLWRhdGVzPjxkYXRlPkF1ZzwvZGF0ZT48L3B1Yi1kYXRl
cz48L2RhdGVzPjxpc2JuPjAzMDEtNTY2MTwvaXNibj48YWNjZXNzaW9uLW51bT4xOTQ4NjM0ODwv
YWNjZXNzaW9uLW51bT48dXJscz48cmVsYXRlZC11cmxzPjx1cmw+aHR0cDovL29ubGluZWxpYnJh
cnkud2lsZXkuY29tL3N0b3JlLzEwLjExMTEvai4xNjAwLTA1MjguMjAwOS4wMDQ3Ni54L2Fzc2V0
L2ouMTYwMC0wNTI4LjIwMDkuMDA0NzYueC5wZGY/dj0xJmFtcDt0PWk0dmY2c2FqJmFtcDtzPTFk
MWE2OTRmMTVlMWMxMzcwZDM3ZTA1ZWNhNjg4NmVlMDQ3NWRhMTU8L3VybD48L3JlbGF0ZWQtdXJs
cz48L3VybHM+PGVsZWN0cm9uaWMtcmVzb3VyY2UtbnVtPjEwLjExMTEvai4xNjAwLTA1MjguMjAw
OS4wMDQ3Ni54PC9lbGVjdHJvbmljLXJlc291cmNlLW51bT48cmVtb3RlLWRhdGFiYXNlLXByb3Zp
ZGVyPk5MTTwvcmVtb3RlLWRhdGFiYXNlLXByb3ZpZGVyPjxsYW5ndWFnZT5lbmc8L2xhbmd1YWdl
PjwvcmVjb3JkPjwvQ2l0ZT48Q2l0ZT48QXV0aG9yPlF1aW5vbmV6PC9BdXRob3I+PFllYXI+MjAw
OTwvWWVhcj48UmVjTnVtPjc5MDwvUmVjTnVtPjxyZWNvcmQ+PHJlYy1udW1iZXI+NzkwPC9yZWMt
bnVtYmVyPjxmb3JlaWduLWtleXM+PGtleSBhcHA9IkVOIiBkYi1pZD0iMnZ0cnJ6eHdsMHB6dG9l
endmNngwcHg1MDA5djB3cjI1dHd6IiB0aW1lc3RhbXA9IjE0MzgyMDIyMjUiPjc5MDwva2V5Pjwv
Zm9yZWlnbi1rZXlzPjxyZWYtdHlwZSBuYW1lPSJKb3VybmFsIEFydGljbGUiPjE3PC9yZWYtdHlw
ZT48Y29udHJpYnV0b3JzPjxhdXRob3JzPjxhdXRob3I+UXVpbm9uZXosIEMuPC9hdXRob3I+PGF1
dGhvcj5HaWJzb24sIEQuPC9hdXRob3I+PGF1dGhvcj5Kb2tvdmljLCBBLjwvYXV0aG9yPjxhdXRo
b3I+TG9ja2VyLCBELjwvYXV0aG9yPjwvYXV0aG9ycz48L2NvbnRyaWJ1dG9ycz48YXV0aC1hZGRy
ZXNzPkNvbW11bml0eSBEZW50YWwgSGVhbHRoIFNlcnZpY2VzIFJlc2VhcmNoIFVuaXQsIEZhY3Vs
dHkgb2YgRGVudGlzdHJ5LCBVbml2ZXJzaXR5IG9mIFRvcm9udG8sIDEyNCBFZHdhcmQgU3RyZWV0
LCBUb3JvbnRvLCBPTiBNNUcgMUc2LCBDYW5hZGEuIGNhcmxvcy5xdWlub25lekB1dG9yb250by5j
YTwvYXV0aC1hZGRyZXNzPjx0aXRsZXM+PHRpdGxlPkRheSBzdXJnZXJ5IHZpc2l0cyBmb3IgZGVu
dGFsIHByb2JsZW1zPC90aXRsZT48c2Vjb25kYXJ5LXRpdGxlPkNvbW11bml0eSBEZW50IE9yYWwg
RXBpZGVtaW9sPC9zZWNvbmRhcnktdGl0bGU+PGFsdC10aXRsZT5Db21tdW5pdHkgZGVudGlzdHJ5
IGFuZCBvcmFsIGVwaWRlbWlvbG9neTwvYWx0LXRpdGxlPjwvdGl0bGVzPjxwZXJpb2RpY2FsPjxm
dWxsLXRpdGxlPkNvbW11bml0eSBEZW50IE9yYWwgRXBpZGVtaW9sPC9mdWxsLXRpdGxlPjxhYmJy
LTE+Q29tbXVuaXR5IGRlbnRpc3RyeSBhbmQgb3JhbCBlcGlkZW1pb2xvZ3k8L2FiYnItMT48L3Bl
cmlvZGljYWw+PGFsdC1wZXJpb2RpY2FsPjxmdWxsLXRpdGxlPkNvbW11bml0eSBEZW50IE9yYWwg
RXBpZGVtaW9sPC9mdWxsLXRpdGxlPjxhYmJyLTE+Q29tbXVuaXR5IGRlbnRpc3RyeSBhbmQgb3Jh
bCBlcGlkZW1pb2xvZ3k8L2FiYnItMT48L2FsdC1wZXJpb2RpY2FsPjxwYWdlcz41NjItNzwvcGFn
ZXM+PHZvbHVtZT4zNzwvdm9sdW1lPjxudW1iZXI+NjwvbnVtYmVyPjxlZGl0aW9uPjIwMDkvMDkv
Mjk8L2VkaXRpb24+PGtleXdvcmRzPjxrZXl3b3JkPkFkb2xlc2NlbnQ8L2tleXdvcmQ+PGtleXdv
cmQ+QWR1bHQ8L2tleXdvcmQ+PGtleXdvcmQ+QWdlIEZhY3RvcnM8L2tleXdvcmQ+PGtleXdvcmQ+
QWdlZDwva2V5d29yZD48a2V5d29yZD5BbWJ1bGF0b3J5IFN1cmdpY2FsIFByb2NlZHVyZXMvKnV0
aWxpemF0aW9uPC9rZXl3b3JkPjxrZXl3b3JkPkNoaWxkPC9rZXl3b3JkPjxrZXl3b3JkPkNoaWxk
LCBQcmVzY2hvb2w8L2tleXdvcmQ+PGtleXdvcmQ+RGVudGFsIENhcmllcy9zdXJnZXJ5PC9rZXl3
b3JkPjxrZXl3b3JkPkRlbnRpc3RyeSwgT3BlcmF0aXZlLypzdGF0aXN0aWNzICZhbXA7IG51bWVy
aWNhbCBkYXRhPC9rZXl3b3JkPjxrZXl3b3JkPkZlbWFsZTwva2V5d29yZD48a2V5d29yZD5IdW1h
bnM8L2tleXdvcmQ+PGtleXdvcmQ+TWFsZTwva2V5d29yZD48a2V5d29yZD5NaWRkbGUgQWdlZDwv
a2V5d29yZD48a2V5d29yZD5PbnRhcmlvPC9rZXl3b3JkPjxrZXl3b3JkPlBpbG90IFByb2plY3Rz
PC9rZXl3b3JkPjxrZXl3b3JkPlNleCBGYWN0b3JzPC9rZXl3b3JkPjxrZXl3b3JkPlN0b21hdG9n
bmF0aGljIERpc2Vhc2VzL2VwaWRlbWlvbG9neS8qc3VyZ2VyeTwva2V5d29yZD48a2V5d29yZD5U
b290aCwgSW1wYWN0ZWQvZXBpZGVtaW9sb2d5L3N1cmdlcnk8L2tleXdvcmQ+PGtleXdvcmQ+WW91
bmcgQWR1bHQ8L2tleXdvcmQ+PC9rZXl3b3Jkcz48ZGF0ZXM+PHllYXI+MjAwOTwveWVhcj48cHVi
LWRhdGVzPjxkYXRlPkRlYzwvZGF0ZT48L3B1Yi1kYXRlcz48L2RhdGVzPjxpc2JuPjAzMDEtNTY2
MTwvaXNibj48YWNjZXNzaW9uLW51bT4xOTc4MDc2NzwvYWNjZXNzaW9uLW51bT48dXJscz48cmVs
YXRlZC11cmxzPjx1cmw+aHR0cDovL29ubGluZWxpYnJhcnkud2lsZXkuY29tL3N0b3JlLzEwLjEx
MTEvai4xNjAwLTA1MjguMjAwOS4wMDQ5OC54L2Fzc2V0L2ouMTYwMC0wNTI4LjIwMDkuMDA0OTgu
eC5wZGY/dj0xJmFtcDt0PWljcDhrYzZhJmFtcDtzPWE4Njc1YmI2NDcxMzZhNzFhZGNhOTI5YzVh
ZDJjN2E4ZTMzZmEzNmE8L3VybD48L3JlbGF0ZWQtdXJscz48L3VybHM+PGVsZWN0cm9uaWMtcmVz
b3VyY2UtbnVtPjEwLjExMTEvai4xNjAwLTA1MjguMjAwOS4wMDQ5OC54PC9lbGVjdHJvbmljLXJl
c291cmNlLW51bT48cmVtb3RlLWRhdGFiYXNlLXByb3ZpZGVyPk5MTTwvcmVtb3RlLWRhdGFiYXNl
LXByb3ZpZGVyPjxsYW5ndWFnZT5lbmc8L2xhbmd1YWdlPjwvcmVjb3JkPjwvQ2l0ZT48L0VuZE5v
dGU+
</w:fldData>
        </w:fldChar>
      </w:r>
      <w:r w:rsidR="00A868AA">
        <w:instrText xml:space="preserve"> ADDIN EN.CITE.DATA </w:instrText>
      </w:r>
      <w:r w:rsidR="00E053B7">
        <w:fldChar w:fldCharType="end"/>
      </w:r>
      <w:r w:rsidR="00E053B7">
        <w:fldChar w:fldCharType="separate"/>
      </w:r>
      <w:r w:rsidR="00A868AA">
        <w:rPr>
          <w:noProof/>
        </w:rPr>
        <w:t>(17, 18)</w:t>
      </w:r>
      <w:r w:rsidR="00E053B7">
        <w:fldChar w:fldCharType="end"/>
      </w:r>
      <w:r w:rsidR="009F11FC">
        <w:t xml:space="preserve"> In another study using multiple Ontario administrative datasets, </w:t>
      </w:r>
      <w:proofErr w:type="spellStart"/>
      <w:r w:rsidR="009F11FC">
        <w:t>Quiñonez</w:t>
      </w:r>
      <w:proofErr w:type="spellEnd"/>
      <w:r w:rsidR="009F11FC">
        <w:t xml:space="preserve"> et al. found that 26,000 Ontarians had visited EDs for NTDCs in 2006 at an estimated cost of $16.4 million, with the majority of use by low</w:t>
      </w:r>
      <w:r w:rsidR="00F541B7">
        <w:t>-</w:t>
      </w:r>
      <w:r w:rsidR="009F11FC">
        <w:t>income adults.</w:t>
      </w:r>
      <w:r w:rsidR="00E053B7">
        <w:fldChar w:fldCharType="begin">
          <w:fldData xml:space="preserve">PEVuZE5vdGU+PENpdGU+PEF1dGhvcj5RdWlub25lejwvQXV0aG9yPjxZZWFyPjIwMTE8L1llYXI+
PFJlY051bT41NzwvUmVjTnVtPjxEaXNwbGF5VGV4dD4oMTkpPC9EaXNwbGF5VGV4dD48cmVjb3Jk
PjxyZWMtbnVtYmVyPjU3PC9yZWMtbnVtYmVyPjxmb3JlaWduLWtleXM+PGtleSBhcHA9IkVOIiBk
Yi1pZD0iMnZ0cnJ6eHdsMHB6dG9lendmNngwcHg1MDA5djB3cjI1dHd6IiB0aW1lc3RhbXA9IjE0
MjExNjE3OTAiPjU3PC9rZXk+PC9mb3JlaWduLWtleXM+PHJlZi10eXBlIG5hbWU9IkpvdXJuYWwg
QXJ0aWNsZSI+MTc8L3JlZi10eXBlPjxjb250cmlidXRvcnM+PGF1dGhvcnM+PGF1dGhvcj5RdWlu
b25leiwgQy48L2F1dGhvcj48YXV0aG9yPkllcmFjaSwgTC48L2F1dGhvcj48YXV0aG9yPkd1dHRt
YW5uLCBBLjwvYXV0aG9yPjwvYXV0aG9ycz48L2NvbnRyaWJ1dG9ycz48YXV0aC1hZGRyZXNzPkRl
bnRhbCBQdWJsaWMgSGVhbHRoIFNwZWNpYWx0eSBUcmFpbmluZyBQcm9ncmFtLCBGYWN1bHR5IG9m
IERlbnRpc3RyeSwgVW5pdmVyc2l0eSBvZiBUb3JvbnRvLCBPbnRhcmlvLCBDYW5hZGEuPC9hdXRo
LWFkZHJlc3M+PHRpdGxlcz48dGl0bGU+UG90ZW50aWFsbHkgcHJldmVudGFibGUgaG9zcGl0YWwg
dXNlIGZvciBkZW50YWwgY29uZGl0aW9uczogaW1wbGljYXRpb25zIGZvciBleHBhbmRpbmcgZGVu
dGFsIGNvdmVyYWdlIGZvciBsb3cgaW5jb21lIHBvcHVsYXRpb25zPC90aXRsZT48c2Vjb25kYXJ5
LXRpdGxlPkogSGVhbHRoIENhcmUgUG9vciBVbmRlcnNlcnZlZDwvc2Vjb25kYXJ5LXRpdGxlPjxh
bHQtdGl0bGU+Sm91cm5hbCBvZiBoZWFsdGggY2FyZSBmb3IgdGhlIHBvb3IgYW5kIHVuZGVyc2Vy
dmVkPC9hbHQtdGl0bGU+PC90aXRsZXM+PHBlcmlvZGljYWw+PGZ1bGwtdGl0bGU+SiBIZWFsdGgg
Q2FyZSBQb29yIFVuZGVyc2VydmVkPC9mdWxsLXRpdGxlPjxhYmJyLTE+Sm91cm5hbCBvZiBoZWFs
dGggY2FyZSBmb3IgdGhlIHBvb3IgYW5kIHVuZGVyc2VydmVkPC9hYmJyLTE+PC9wZXJpb2RpY2Fs
PjxhbHQtcGVyaW9kaWNhbD48ZnVsbC10aXRsZT5KIEhlYWx0aCBDYXJlIFBvb3IgVW5kZXJzZXJ2
ZWQ8L2Z1bGwtdGl0bGU+PGFiYnItMT5Kb3VybmFsIG9mIGhlYWx0aCBjYXJlIGZvciB0aGUgcG9v
ciBhbmQgdW5kZXJzZXJ2ZWQ8L2FiYnItMT48L2FsdC1wZXJpb2RpY2FsPjxwYWdlcz4xMDQ4LTU4
PC9wYWdlcz48dm9sdW1lPjIyPC92b2x1bWU+PG51bWJlcj4zPC9udW1iZXI+PGVkaXRpb24+MjAx
MS8wOC8xNjwvZWRpdGlvbj48a2V5d29yZHM+PGtleXdvcmQ+QWRvbGVzY2VudDwva2V5d29yZD48
a2V5d29yZD5BZHVsdDwva2V5d29yZD48a2V5d29yZD5BZ2VkPC9rZXl3b3JkPjxrZXl3b3JkPkNo
aWxkPC9rZXl3b3JkPjxrZXl3b3JkPkNoaWxkLCBQcmVzY2hvb2w8L2tleXdvcmQ+PGtleXdvcmQ+
RGVudGFsIENhcmUvKmVjb25vbWljcy9vcmdhbml6YXRpb24gJmFtcDsgYWRtaW5pc3RyYXRpb248
L2tleXdvcmQ+PGtleXdvcmQ+RW1lcmdlbmN5IFNlcnZpY2UsIEhvc3BpdGFsLyp1dGlsaXphdGlv
bjwva2V5d29yZD48a2V5d29yZD5GZW1hbGU8L2tleXdvcmQ+PGtleXdvcmQ+RmluYW5jaW5nLCBH
b3Zlcm5tZW50PC9rZXl3b3JkPjxrZXl3b3JkPkhlYWx0aCBQb2xpY3k8L2tleXdvcmQ+PGtleXdv
cmQ+SGVhbHRoIFNlcnZpY2VzIEFjY2Vzc2liaWxpdHkvKmVjb25vbWljczwva2V5d29yZD48a2V5
d29yZD5IdW1hbnM8L2tleXdvcmQ+PGtleXdvcmQ+SW5mYW50PC9rZXl3b3JkPjxrZXl3b3JkPk1h
bGU8L2tleXdvcmQ+PGtleXdvcmQ+TWlkZGxlIEFnZWQ8L2tleXdvcmQ+PGtleXdvcmQ+T250YXJp
bzwva2V5d29yZD48a2V5d29yZD5QaWxvdCBQcm9qZWN0czwva2V5d29yZD48a2V5d29yZD4qUG92
ZXJ0eTwva2V5d29yZD48a2V5d29yZD5Zb3VuZyBBZHVsdDwva2V5d29yZD48L2tleXdvcmRzPjxk
YXRlcz48eWVhcj4yMDExPC95ZWFyPjxwdWItZGF0ZXM+PGRhdGU+QXVnPC9kYXRlPjwvcHViLWRh
dGVzPjwvZGF0ZXM+PGlzYm4+MTA0OS0yMDg5PC9pc2JuPjxhY2Nlc3Npb24tbnVtPjIxODQxMjk1
PC9hY2Nlc3Npb24tbnVtPjx1cmxzPjxyZWxhdGVkLXVybHM+PHVybD5odHRwOi8vbWVkaWEucHJv
cXVlc3QuY29tL21lZGlhL3BxL2NsYXNzaWMvZG9jLzI1MTA4ODg5NTEvZm10L3BpL3JlcC9OT05F
P2hsPSZhbXA7Y2l0JTNBYXV0aD1RdWklQzMlQjFvbmV6JTJDK0NhcmxvcyUyQytETUQlMkMrTVNj
JTJDK1BoRCUyQytGUkNEJTI4QyUyOSUzQkllcmFjaSUyQytMdWNpYW5vJTJDK01TYyUzQkd1dHRt
YW5uJTJDK0FzdHJpZCUyQytNRENNJTJDK01TYyZhbXA7Y2l0JTNBdGl0bGU9UG90ZW50aWFsbHkr
UHJldmVudGFibGUrSG9zcGl0YWwrVXNlK2ZvcitEZW50YWwrQ29uZGl0aW9ucyUzQSsuLi4mYW1w
O2NpdCUzQXB1Yj1Kb3VybmFsK29mK0hlYWx0aCtDYXJlK2Zvcit0aGUrUG9vcithbmQrVW5kZXJz
ZXJ2ZWQmYW1wO2NpdCUzQXZvbD0yMiZhbXA7Y2l0JTNBaXNzPTMmYW1wO2NpdCUzQXBnPTEwNDgm
YW1wO2NpdCUzQWRhdGU9QXVnKzIwMTEmYW1wO2ljPXRydWUmYW1wO2NpdCUzQXByb2Q9UHJvUXVl
c3QrUmVzZWFyY2grTGlicmFyeSZhbXA7X2E9Q2hneU1ERTFNREV4TXpFMU1UQXlOVEEyTnpveE16
Z3hOelVTQlRrMU5qWXpHZ3BQVGtWZlUwVkJVa05JSWc4eE5ERXVNakV6TGpJeU1pNHhOemtxQlRN
d01qTTBNZ2s1TURNNE1USXhPVGM2RFVSdlkzVnRaVzUwU1cxaFoyVkNBVEJTQms5dWJHbHVaVm9D
UmxSaUExQkdWR29LTWpBeE1TOHdPQzh3TVhJS01qQXhNUzh3T0M4ek1Yb0FnZ0VwVUMweE1EQTNP
VEF6TFRFME5qWTNMVU5WVTFSUFRVVlNMVEV3TURBd01ESTFMVFF3T1RFMU5UV1NBUVpQYm14cGJt
WEtBUWRGYm1ST2IzUmwwZ0VTVTJOb2IyeGhjbXg1SUVwdmRYSnVZV3h6bWdJSFVISmxVR0ZwWktv
Q0tFOVRPa1ZOVXkxUVpHWkViMk5XYVdWM1FtRnpaUzFuWlhSTlpXUnBZVlZ5YkVadmNrbDBaVzNL
QWc5QmNuUnBZMnhsZkVabFlYUjFjbVhTQWdGWjRnSUJUdklDQUElM0QlM0QmYW1wO19zPUsza29u
RDB3SjdDdGlZOTBoZlM0YVpSMXdDYyUzRDwvdXJsPjwvcmVsYXRlZC11cmxzPjwvdXJscz48ZWxl
Y3Ryb25pYy1yZXNvdXJjZS1udW0+MTAuMTM1My9ocHUuMjAxMS4wMDk3PC9lbGVjdHJvbmljLXJl
c291cmNlLW51bT48cmVtb3RlLWRhdGFiYXNlLXByb3ZpZGVyPk5MTTwvcmVtb3RlLWRhdGFiYXNl
LXByb3ZpZGVyPjxsYW5ndWFnZT5lbmc8L2xhbmd1YWdlPjwvcmVjb3JkPjwvQ2l0ZT48L0VuZE5v
dGU+
</w:fldData>
        </w:fldChar>
      </w:r>
      <w:r w:rsidR="00A868AA">
        <w:instrText xml:space="preserve"> ADDIN EN.CITE </w:instrText>
      </w:r>
      <w:r w:rsidR="00E053B7">
        <w:fldChar w:fldCharType="begin">
          <w:fldData xml:space="preserve">PEVuZE5vdGU+PENpdGU+PEF1dGhvcj5RdWlub25lejwvQXV0aG9yPjxZZWFyPjIwMTE8L1llYXI+
PFJlY051bT41NzwvUmVjTnVtPjxEaXNwbGF5VGV4dD4oMTkpPC9EaXNwbGF5VGV4dD48cmVjb3Jk
PjxyZWMtbnVtYmVyPjU3PC9yZWMtbnVtYmVyPjxmb3JlaWduLWtleXM+PGtleSBhcHA9IkVOIiBk
Yi1pZD0iMnZ0cnJ6eHdsMHB6dG9lendmNngwcHg1MDA5djB3cjI1dHd6IiB0aW1lc3RhbXA9IjE0
MjExNjE3OTAiPjU3PC9rZXk+PC9mb3JlaWduLWtleXM+PHJlZi10eXBlIG5hbWU9IkpvdXJuYWwg
QXJ0aWNsZSI+MTc8L3JlZi10eXBlPjxjb250cmlidXRvcnM+PGF1dGhvcnM+PGF1dGhvcj5RdWlu
b25leiwgQy48L2F1dGhvcj48YXV0aG9yPkllcmFjaSwgTC48L2F1dGhvcj48YXV0aG9yPkd1dHRt
YW5uLCBBLjwvYXV0aG9yPjwvYXV0aG9ycz48L2NvbnRyaWJ1dG9ycz48YXV0aC1hZGRyZXNzPkRl
bnRhbCBQdWJsaWMgSGVhbHRoIFNwZWNpYWx0eSBUcmFpbmluZyBQcm9ncmFtLCBGYWN1bHR5IG9m
IERlbnRpc3RyeSwgVW5pdmVyc2l0eSBvZiBUb3JvbnRvLCBPbnRhcmlvLCBDYW5hZGEuPC9hdXRo
LWFkZHJlc3M+PHRpdGxlcz48dGl0bGU+UG90ZW50aWFsbHkgcHJldmVudGFibGUgaG9zcGl0YWwg
dXNlIGZvciBkZW50YWwgY29uZGl0aW9uczogaW1wbGljYXRpb25zIGZvciBleHBhbmRpbmcgZGVu
dGFsIGNvdmVyYWdlIGZvciBsb3cgaW5jb21lIHBvcHVsYXRpb25zPC90aXRsZT48c2Vjb25kYXJ5
LXRpdGxlPkogSGVhbHRoIENhcmUgUG9vciBVbmRlcnNlcnZlZDwvc2Vjb25kYXJ5LXRpdGxlPjxh
bHQtdGl0bGU+Sm91cm5hbCBvZiBoZWFsdGggY2FyZSBmb3IgdGhlIHBvb3IgYW5kIHVuZGVyc2Vy
dmVkPC9hbHQtdGl0bGU+PC90aXRsZXM+PHBlcmlvZGljYWw+PGZ1bGwtdGl0bGU+SiBIZWFsdGgg
Q2FyZSBQb29yIFVuZGVyc2VydmVkPC9mdWxsLXRpdGxlPjxhYmJyLTE+Sm91cm5hbCBvZiBoZWFs
dGggY2FyZSBmb3IgdGhlIHBvb3IgYW5kIHVuZGVyc2VydmVkPC9hYmJyLTE+PC9wZXJpb2RpY2Fs
PjxhbHQtcGVyaW9kaWNhbD48ZnVsbC10aXRsZT5KIEhlYWx0aCBDYXJlIFBvb3IgVW5kZXJzZXJ2
ZWQ8L2Z1bGwtdGl0bGU+PGFiYnItMT5Kb3VybmFsIG9mIGhlYWx0aCBjYXJlIGZvciB0aGUgcG9v
ciBhbmQgdW5kZXJzZXJ2ZWQ8L2FiYnItMT48L2FsdC1wZXJpb2RpY2FsPjxwYWdlcz4xMDQ4LTU4
PC9wYWdlcz48dm9sdW1lPjIyPC92b2x1bWU+PG51bWJlcj4zPC9udW1iZXI+PGVkaXRpb24+MjAx
MS8wOC8xNjwvZWRpdGlvbj48a2V5d29yZHM+PGtleXdvcmQ+QWRvbGVzY2VudDwva2V5d29yZD48
a2V5d29yZD5BZHVsdDwva2V5d29yZD48a2V5d29yZD5BZ2VkPC9rZXl3b3JkPjxrZXl3b3JkPkNo
aWxkPC9rZXl3b3JkPjxrZXl3b3JkPkNoaWxkLCBQcmVzY2hvb2w8L2tleXdvcmQ+PGtleXdvcmQ+
RGVudGFsIENhcmUvKmVjb25vbWljcy9vcmdhbml6YXRpb24gJmFtcDsgYWRtaW5pc3RyYXRpb248
L2tleXdvcmQ+PGtleXdvcmQ+RW1lcmdlbmN5IFNlcnZpY2UsIEhvc3BpdGFsLyp1dGlsaXphdGlv
bjwva2V5d29yZD48a2V5d29yZD5GZW1hbGU8L2tleXdvcmQ+PGtleXdvcmQ+RmluYW5jaW5nLCBH
b3Zlcm5tZW50PC9rZXl3b3JkPjxrZXl3b3JkPkhlYWx0aCBQb2xpY3k8L2tleXdvcmQ+PGtleXdv
cmQ+SGVhbHRoIFNlcnZpY2VzIEFjY2Vzc2liaWxpdHkvKmVjb25vbWljczwva2V5d29yZD48a2V5
d29yZD5IdW1hbnM8L2tleXdvcmQ+PGtleXdvcmQ+SW5mYW50PC9rZXl3b3JkPjxrZXl3b3JkPk1h
bGU8L2tleXdvcmQ+PGtleXdvcmQ+TWlkZGxlIEFnZWQ8L2tleXdvcmQ+PGtleXdvcmQ+T250YXJp
bzwva2V5d29yZD48a2V5d29yZD5QaWxvdCBQcm9qZWN0czwva2V5d29yZD48a2V5d29yZD4qUG92
ZXJ0eTwva2V5d29yZD48a2V5d29yZD5Zb3VuZyBBZHVsdDwva2V5d29yZD48L2tleXdvcmRzPjxk
YXRlcz48eWVhcj4yMDExPC95ZWFyPjxwdWItZGF0ZXM+PGRhdGU+QXVnPC9kYXRlPjwvcHViLWRh
dGVzPjwvZGF0ZXM+PGlzYm4+MTA0OS0yMDg5PC9pc2JuPjxhY2Nlc3Npb24tbnVtPjIxODQxMjk1
PC9hY2Nlc3Npb24tbnVtPjx1cmxzPjxyZWxhdGVkLXVybHM+PHVybD5odHRwOi8vbWVkaWEucHJv
cXVlc3QuY29tL21lZGlhL3BxL2NsYXNzaWMvZG9jLzI1MTA4ODg5NTEvZm10L3BpL3JlcC9OT05F
P2hsPSZhbXA7Y2l0JTNBYXV0aD1RdWklQzMlQjFvbmV6JTJDK0NhcmxvcyUyQytETUQlMkMrTVNj
JTJDK1BoRCUyQytGUkNEJTI4QyUyOSUzQkllcmFjaSUyQytMdWNpYW5vJTJDK01TYyUzQkd1dHRt
YW5uJTJDK0FzdHJpZCUyQytNRENNJTJDK01TYyZhbXA7Y2l0JTNBdGl0bGU9UG90ZW50aWFsbHkr
UHJldmVudGFibGUrSG9zcGl0YWwrVXNlK2ZvcitEZW50YWwrQ29uZGl0aW9ucyUzQSsuLi4mYW1w
O2NpdCUzQXB1Yj1Kb3VybmFsK29mK0hlYWx0aCtDYXJlK2Zvcit0aGUrUG9vcithbmQrVW5kZXJz
ZXJ2ZWQmYW1wO2NpdCUzQXZvbD0yMiZhbXA7Y2l0JTNBaXNzPTMmYW1wO2NpdCUzQXBnPTEwNDgm
YW1wO2NpdCUzQWRhdGU9QXVnKzIwMTEmYW1wO2ljPXRydWUmYW1wO2NpdCUzQXByb2Q9UHJvUXVl
c3QrUmVzZWFyY2grTGlicmFyeSZhbXA7X2E9Q2hneU1ERTFNREV4TXpFMU1UQXlOVEEyTnpveE16
Z3hOelVTQlRrMU5qWXpHZ3BQVGtWZlUwVkJVa05JSWc4eE5ERXVNakV6TGpJeU1pNHhOemtxQlRN
d01qTTBNZ2s1TURNNE1USXhPVGM2RFVSdlkzVnRaVzUwU1cxaFoyVkNBVEJTQms5dWJHbHVaVm9D
UmxSaUExQkdWR29LTWpBeE1TOHdPQzh3TVhJS01qQXhNUzh3T0M4ek1Yb0FnZ0VwVUMweE1EQTNP
VEF6TFRFME5qWTNMVU5WVTFSUFRVVlNMVEV3TURBd01ESTFMVFF3T1RFMU5UV1NBUVpQYm14cGJt
WEtBUWRGYm1ST2IzUmwwZ0VTVTJOb2IyeGhjbXg1SUVwdmRYSnVZV3h6bWdJSFVISmxVR0ZwWktv
Q0tFOVRPa1ZOVXkxUVpHWkViMk5XYVdWM1FtRnpaUzFuWlhSTlpXUnBZVlZ5YkVadmNrbDBaVzNL
QWc5QmNuUnBZMnhsZkVabFlYUjFjbVhTQWdGWjRnSUJUdklDQUElM0QlM0QmYW1wO19zPUsza29u
RDB3SjdDdGlZOTBoZlM0YVpSMXdDYyUzRDwvdXJsPjwvcmVsYXRlZC11cmxzPjwvdXJscz48ZWxl
Y3Ryb25pYy1yZXNvdXJjZS1udW0+MTAuMTM1My9ocHUuMjAxMS4wMDk3PC9lbGVjdHJvbmljLXJl
c291cmNlLW51bT48cmVtb3RlLWRhdGFiYXNlLXByb3ZpZGVyPk5MTTwvcmVtb3RlLWRhdGFiYXNl
LXByb3ZpZGVyPjxsYW5ndWFnZT5lbmc8L2xhbmd1YWdlPjwvcmVjb3JkPjwvQ2l0ZT48L0VuZE5v
dGU+
</w:fldData>
        </w:fldChar>
      </w:r>
      <w:r w:rsidR="00A868AA">
        <w:instrText xml:space="preserve"> ADDIN EN.CITE.DATA </w:instrText>
      </w:r>
      <w:r w:rsidR="00E053B7">
        <w:fldChar w:fldCharType="end"/>
      </w:r>
      <w:r w:rsidR="00E053B7">
        <w:fldChar w:fldCharType="separate"/>
      </w:r>
      <w:r w:rsidR="00A868AA">
        <w:rPr>
          <w:noProof/>
        </w:rPr>
        <w:t>(19)</w:t>
      </w:r>
      <w:r w:rsidR="00E053B7">
        <w:fldChar w:fldCharType="end"/>
      </w:r>
      <w:r w:rsidR="00BA0A16">
        <w:t xml:space="preserve"> </w:t>
      </w:r>
      <w:proofErr w:type="spellStart"/>
      <w:r w:rsidR="00BA0A16">
        <w:t>Ramraj</w:t>
      </w:r>
      <w:proofErr w:type="spellEnd"/>
      <w:r w:rsidR="00BA0A16">
        <w:t xml:space="preserve"> and</w:t>
      </w:r>
      <w:r w:rsidR="009F11FC">
        <w:t xml:space="preserve"> </w:t>
      </w:r>
      <w:proofErr w:type="spellStart"/>
      <w:r w:rsidR="00BA0A16">
        <w:t>Quiñonez</w:t>
      </w:r>
      <w:proofErr w:type="spellEnd"/>
      <w:r w:rsidR="00BA0A16">
        <w:t xml:space="preserve">, in a telephone study of working poor </w:t>
      </w:r>
      <w:r w:rsidR="00B247DB">
        <w:t>Canadians</w:t>
      </w:r>
      <w:r w:rsidR="00BA0A16">
        <w:t>, found that having spent a day in bed due to dental pain and inability to afford dental care were the biggest predictors of ED visits for NTDCs.</w:t>
      </w:r>
      <w:r w:rsidR="00E053B7">
        <w:fldChar w:fldCharType="begin">
          <w:fldData xml:space="preserve">PEVuZE5vdGU+PENpdGU+PEF1dGhvcj5SYW1yYWo8L0F1dGhvcj48WWVhcj4yMDEzPC9ZZWFyPjxS
ZWNOdW0+Mjk8L1JlY051bT48RGlzcGxheVRleHQ+KDIwKTwvRGlzcGxheVRleHQ+PHJlY29yZD48
cmVjLW51bWJlcj4yOTwvcmVjLW51bWJlcj48Zm9yZWlnbi1rZXlzPjxrZXkgYXBwPSJFTiIgZGIt
aWQ9IjJ2dHJyenh3bDBwenRvZXp3ZjZ4MHB4NTAwOXYwd3IyNXR3eiIgdGltZXN0YW1wPSIxNDIx
MTYxNzkwIj4yOTwva2V5PjwvZm9yZWlnbi1rZXlzPjxyZWYtdHlwZSBuYW1lPSJKb3VybmFsIEFy
dGljbGUiPjE3PC9yZWYtdHlwZT48Y29udHJpYnV0b3JzPjxhdXRob3JzPjxhdXRob3I+UmFtcmFq
LCBDLiBDLjwvYXV0aG9yPjxhdXRob3I+UXVpbm9uZXosIEMuIFIuPC9hdXRob3I+PC9hdXRob3Jz
PjwvY29udHJpYnV0b3JzPjxhdXRoLWFkZHJlc3M+RGlzY2lwbGluZSBvZiBEZW50YWwgUHVibGlj
IEhlYWx0aCwgRmFjdWx0eSBvZiBEZW50aXN0cnksIFVuaXZlcnNpdHkgb2YgVG9yb250bywgVG9y
b250bywgT04sIENhbmFkYS48L2F1dGgtYWRkcmVzcz48dGl0bGVzPjx0aXRsZT5FbWVyZ2VuY3kg
cm9vbSB2aXNpdHMgZm9yIGRlbnRhbCBwcm9ibGVtcyBhbW9uZyB3b3JraW5nIHBvb3IgQ2FuYWRp
YW5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MTAtNjwvcGFn
ZXM+PHZvbHVtZT43Mzwvdm9sdW1lPjxudW1iZXI+MzwvbnVtYmVyPjxlZGl0aW9uPjIwMTMvMDQv
MDk8L2VkaXRpb24+PGtleXdvcmRzPjxrZXl3b3JkPkFkb2xlc2NlbnQ8L2tleXdvcmQ+PGtleXdv
cmQ+QWR1bHQ8L2tleXdvcmQ+PGtleXdvcmQ+Q2FuYWRhPC9rZXl3b3JkPjxrZXl3b3JkPkVtZXJn
ZW5jeSBTZXJ2aWNlLCBIb3NwaXRhbC8qdXRpbGl6YXRpb248L2tleXdvcmQ+PGtleXdvcmQ+KkVt
cGxveW1lbnQ8L2tleXdvcmQ+PGtleXdvcmQ+RmVtYWxlPC9rZXl3b3JkPjxrZXl3b3JkPkh1bWFu
czwva2V5d29yZD48a2V5d29yZD5NYWxlPC9rZXl3b3JkPjxrZXl3b3JkPk1pZGRsZSBBZ2VkPC9r
ZXl3b3JkPjxrZXl3b3JkPipQb3ZlcnR5PC9rZXl3b3JkPjxrZXl3b3JkPlN0b21hdG9nbmF0aGlj
IERpc2Vhc2VzLyp0aGVyYXB5PC9rZXl3b3JkPjxrZXl3b3JkPllvdW5nIEFkdWx0PC9rZXl3b3Jk
PjxrZXl3b3JkPmRlbnRhbCBoZWFsdGggc2VydmljZXM8L2tleXdvcmQ+PGtleXdvcmQ+ZW1lcmdl
bmN5IHNlcnZpY2U8L2tleXdvcmQ+PGtleXdvcmQ+aG9zcGl0YWwvdXRpbGl6YXRpb248L2tleXdv
cmQ+PGtleXdvcmQ+c29jaW9lY29ub21pYyBmYWN0b3JzPC9rZXl3b3JkPjwva2V5d29yZHM+PGRh
dGVzPjx5ZWFyPjIwMTM8L3llYXI+PHB1Yi1kYXRlcz48ZGF0ZT5TdW1tZXI8L2RhdGU+PC9wdWIt
ZGF0ZXM+PC9kYXRlcz48aXNibj4wMDIyLTQwMDY8L2lzYm4+PGFjY2Vzc2lvbi1udW0+MjM1NjA3
Mjk8L2FjY2Vzc2lvbi1udW0+PHVybHM+PHJlbGF0ZWQtdXJscz48dXJsPmh0dHA6Ly9vbmxpbmVs
aWJyYXJ5LndpbGV5LmNvbS9zdG9yZS8xMC4xMTExL2pwaGQuMTIwMTUvYXNzZXQvanBoZDEyMDE1
LnBkZj92PTEmYW1wO3Q9aTR2ZjQ0dTkmYW1wO3M9ODM0Yjg3MzUxNzlmNmY4NWE3NjhkNTY1ZTgy
ZTgzMWNjNTVmMjBkMTwvdXJsPjwvcmVsYXRlZC11cmxzPjwvdXJscz48ZWxlY3Ryb25pYy1yZXNv
dXJjZS1udW0+MTAuMTExMS9qcGhkLjEyMDE1PC9lbGVjdHJvbmljLXJlc291cmNlLW51bT48cmVt
b3RlLWRhdGFiYXNlLXByb3ZpZGVyPk5MTTwvcmVtb3RlLWRhdGFiYXNlLXByb3ZpZGVyPjxsYW5n
dWFnZT5lbmc8L2xhbmd1YWdlPjwvcmVjb3JkPjwvQ2l0ZT48L0VuZE5vdGU+
</w:fldData>
        </w:fldChar>
      </w:r>
      <w:r w:rsidR="00A868AA">
        <w:instrText xml:space="preserve"> ADDIN EN.CITE </w:instrText>
      </w:r>
      <w:r w:rsidR="00E053B7">
        <w:fldChar w:fldCharType="begin">
          <w:fldData xml:space="preserve">PEVuZE5vdGU+PENpdGU+PEF1dGhvcj5SYW1yYWo8L0F1dGhvcj48WWVhcj4yMDEzPC9ZZWFyPjxS
ZWNOdW0+Mjk8L1JlY051bT48RGlzcGxheVRleHQ+KDIwKTwvRGlzcGxheVRleHQ+PHJlY29yZD48
cmVjLW51bWJlcj4yOTwvcmVjLW51bWJlcj48Zm9yZWlnbi1rZXlzPjxrZXkgYXBwPSJFTiIgZGIt
aWQ9IjJ2dHJyenh3bDBwenRvZXp3ZjZ4MHB4NTAwOXYwd3IyNXR3eiIgdGltZXN0YW1wPSIxNDIx
MTYxNzkwIj4yOTwva2V5PjwvZm9yZWlnbi1rZXlzPjxyZWYtdHlwZSBuYW1lPSJKb3VybmFsIEFy
dGljbGUiPjE3PC9yZWYtdHlwZT48Y29udHJpYnV0b3JzPjxhdXRob3JzPjxhdXRob3I+UmFtcmFq
LCBDLiBDLjwvYXV0aG9yPjxhdXRob3I+UXVpbm9uZXosIEMuIFIuPC9hdXRob3I+PC9hdXRob3Jz
PjwvY29udHJpYnV0b3JzPjxhdXRoLWFkZHJlc3M+RGlzY2lwbGluZSBvZiBEZW50YWwgUHVibGlj
IEhlYWx0aCwgRmFjdWx0eSBvZiBEZW50aXN0cnksIFVuaXZlcnNpdHkgb2YgVG9yb250bywgVG9y
b250bywgT04sIENhbmFkYS48L2F1dGgtYWRkcmVzcz48dGl0bGVzPjx0aXRsZT5FbWVyZ2VuY3kg
cm9vbSB2aXNpdHMgZm9yIGRlbnRhbCBwcm9ibGVtcyBhbW9uZyB3b3JraW5nIHBvb3IgQ2FuYWRp
YW5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MTAtNjwvcGFn
ZXM+PHZvbHVtZT43Mzwvdm9sdW1lPjxudW1iZXI+MzwvbnVtYmVyPjxlZGl0aW9uPjIwMTMvMDQv
MDk8L2VkaXRpb24+PGtleXdvcmRzPjxrZXl3b3JkPkFkb2xlc2NlbnQ8L2tleXdvcmQ+PGtleXdv
cmQ+QWR1bHQ8L2tleXdvcmQ+PGtleXdvcmQ+Q2FuYWRhPC9rZXl3b3JkPjxrZXl3b3JkPkVtZXJn
ZW5jeSBTZXJ2aWNlLCBIb3NwaXRhbC8qdXRpbGl6YXRpb248L2tleXdvcmQ+PGtleXdvcmQ+KkVt
cGxveW1lbnQ8L2tleXdvcmQ+PGtleXdvcmQ+RmVtYWxlPC9rZXl3b3JkPjxrZXl3b3JkPkh1bWFu
czwva2V5d29yZD48a2V5d29yZD5NYWxlPC9rZXl3b3JkPjxrZXl3b3JkPk1pZGRsZSBBZ2VkPC9r
ZXl3b3JkPjxrZXl3b3JkPipQb3ZlcnR5PC9rZXl3b3JkPjxrZXl3b3JkPlN0b21hdG9nbmF0aGlj
IERpc2Vhc2VzLyp0aGVyYXB5PC9rZXl3b3JkPjxrZXl3b3JkPllvdW5nIEFkdWx0PC9rZXl3b3Jk
PjxrZXl3b3JkPmRlbnRhbCBoZWFsdGggc2VydmljZXM8L2tleXdvcmQ+PGtleXdvcmQ+ZW1lcmdl
bmN5IHNlcnZpY2U8L2tleXdvcmQ+PGtleXdvcmQ+aG9zcGl0YWwvdXRpbGl6YXRpb248L2tleXdv
cmQ+PGtleXdvcmQ+c29jaW9lY29ub21pYyBmYWN0b3JzPC9rZXl3b3JkPjwva2V5d29yZHM+PGRh
dGVzPjx5ZWFyPjIwMTM8L3llYXI+PHB1Yi1kYXRlcz48ZGF0ZT5TdW1tZXI8L2RhdGU+PC9wdWIt
ZGF0ZXM+PC9kYXRlcz48aXNibj4wMDIyLTQwMDY8L2lzYm4+PGFjY2Vzc2lvbi1udW0+MjM1NjA3
Mjk8L2FjY2Vzc2lvbi1udW0+PHVybHM+PHJlbGF0ZWQtdXJscz48dXJsPmh0dHA6Ly9vbmxpbmVs
aWJyYXJ5LndpbGV5LmNvbS9zdG9yZS8xMC4xMTExL2pwaGQuMTIwMTUvYXNzZXQvanBoZDEyMDE1
LnBkZj92PTEmYW1wO3Q9aTR2ZjQ0dTkmYW1wO3M9ODM0Yjg3MzUxNzlmNmY4NWE3NjhkNTY1ZTgy
ZTgzMWNjNTVmMjBkMTwvdXJsPjwvcmVsYXRlZC11cmxzPjwvdXJscz48ZWxlY3Ryb25pYy1yZXNv
dXJjZS1udW0+MTAuMTExMS9qcGhkLjEyMDE1PC9lbGVjdHJvbmljLXJlc291cmNlLW51bT48cmVt
b3RlLWRhdGFiYXNlLXByb3ZpZGVyPk5MTTwvcmVtb3RlLWRhdGFiYXNlLXByb3ZpZGVyPjxsYW5n
dWFnZT5lbmc8L2xhbmd1YWdlPjwvcmVjb3JkPjwvQ2l0ZT48L0VuZE5vdGU+
</w:fldData>
        </w:fldChar>
      </w:r>
      <w:r w:rsidR="00A868AA">
        <w:instrText xml:space="preserve"> ADDIN EN.CITE.DATA </w:instrText>
      </w:r>
      <w:r w:rsidR="00E053B7">
        <w:fldChar w:fldCharType="end"/>
      </w:r>
      <w:r w:rsidR="00E053B7">
        <w:fldChar w:fldCharType="separate"/>
      </w:r>
      <w:r w:rsidR="00A868AA">
        <w:rPr>
          <w:noProof/>
        </w:rPr>
        <w:t>(20)</w:t>
      </w:r>
      <w:r w:rsidR="00E053B7">
        <w:fldChar w:fldCharType="end"/>
      </w:r>
      <w:r w:rsidR="00203CD7">
        <w:t xml:space="preserve"> </w:t>
      </w:r>
      <w:r w:rsidR="00CE677F">
        <w:t>A summary of these international study target populations is provided in Table 1.</w:t>
      </w:r>
    </w:p>
    <w:p w:rsidR="00CE677F" w:rsidRPr="00CE677F" w:rsidRDefault="00CE677F" w:rsidP="00C35537">
      <w:pPr>
        <w:rPr>
          <w:b/>
        </w:rPr>
      </w:pPr>
      <w:r w:rsidRPr="00CE677F">
        <w:rPr>
          <w:b/>
        </w:rPr>
        <w:t xml:space="preserve">Table 1: International Study Authors and Target Populations </w:t>
      </w:r>
    </w:p>
    <w:tbl>
      <w:tblPr>
        <w:tblStyle w:val="LightShading-Accent1"/>
        <w:tblW w:w="0" w:type="auto"/>
        <w:tblLook w:val="04A0"/>
      </w:tblPr>
      <w:tblGrid>
        <w:gridCol w:w="2628"/>
        <w:gridCol w:w="6948"/>
      </w:tblGrid>
      <w:tr w:rsidR="006758ED" w:rsidTr="00E15A6F">
        <w:trPr>
          <w:cnfStyle w:val="100000000000"/>
        </w:trPr>
        <w:tc>
          <w:tcPr>
            <w:cnfStyle w:val="001000000000"/>
            <w:tcW w:w="2628" w:type="dxa"/>
          </w:tcPr>
          <w:p w:rsidR="006758ED" w:rsidRDefault="006758ED" w:rsidP="00C35537">
            <w:r>
              <w:t>Authors</w:t>
            </w:r>
          </w:p>
        </w:tc>
        <w:tc>
          <w:tcPr>
            <w:tcW w:w="6948" w:type="dxa"/>
          </w:tcPr>
          <w:p w:rsidR="006758ED" w:rsidRDefault="009D76DC" w:rsidP="00C35537">
            <w:pPr>
              <w:cnfStyle w:val="100000000000"/>
            </w:pPr>
            <w:r>
              <w:t xml:space="preserve">International </w:t>
            </w:r>
            <w:r w:rsidR="006758ED">
              <w:t>Target Population</w:t>
            </w:r>
            <w:r>
              <w:t>s</w:t>
            </w:r>
          </w:p>
        </w:tc>
      </w:tr>
      <w:tr w:rsidR="006758ED" w:rsidTr="00E15A6F">
        <w:trPr>
          <w:cnfStyle w:val="000000100000"/>
        </w:trPr>
        <w:tc>
          <w:tcPr>
            <w:cnfStyle w:val="001000000000"/>
            <w:tcW w:w="2628" w:type="dxa"/>
          </w:tcPr>
          <w:p w:rsidR="006758ED" w:rsidRDefault="006758ED" w:rsidP="00C35537">
            <w:proofErr w:type="spellStart"/>
            <w:r>
              <w:t>Oliva</w:t>
            </w:r>
            <w:proofErr w:type="spellEnd"/>
            <w:r>
              <w:t xml:space="preserve"> et al. </w:t>
            </w:r>
            <w:r w:rsidR="00E053B7">
              <w:fldChar w:fldCharType="begin">
                <w:fldData xml:space="preserve">PEVuZE5vdGU+PENpdGU+PEF1dGhvcj5PbGl2YTwvQXV0aG9yPjxZZWFyPjIwMDg8L1llYXI+PFJl
Y051bT44MDwvUmVjTnVtPjxEaXNwbGF5VGV4dD4oNyk8L0Rpc3BsYXlUZXh0PjxyZWNvcmQ+PHJl
Yy1udW1iZXI+ODA8L3JlYy1udW1iZXI+PGZvcmVpZ24ta2V5cz48a2V5IGFwcD0iRU4iIGRiLWlk
PSIydnRycnp4d2wwcHp0b2V6d2Y2eDBweDUwMDl2MHdyMjV0d3oiIHRpbWVzdGFtcD0iMTQyMTE2
MTc5MCI+ODA8L2tleT48L2ZvcmVpZ24ta2V5cz48cmVmLXR5cGUgbmFtZT0iSm91cm5hbCBBcnRp
Y2xlIj4xNzwvcmVmLXR5cGU+PGNvbnRyaWJ1dG9ycz48YXV0aG9ycz48YXV0aG9yPk9saXZhLCBN
LiBHLjwvYXV0aG9yPjxhdXRob3I+S2VubnksIEQuIEouPC9hdXRob3I+PGF1dGhvcj5SYXRuYXBh
bGFuLCBTLjwvYXV0aG9yPjwvYXV0aG9ycz48L2NvbnRyaWJ1dG9ycz48YXV0aC1hZGRyZXNzPkRp
dmlzaW9uIG9mIFBhZWRpYXRyaWMgRW1lcmdlbmN5IE1lZGljaW5lLCBUaGUgSG9zcGl0YWwgZm9y
IFNpY2sgQ2hpbGRyZW4sIFVuaXZlcnNpdHkgb2YgVG9yb250bywgVG9yb250bywgT250YXJpbywg
Q2FuYWRhLjwvYXV0aC1hZGRyZXNzPjx0aXRsZXM+PHRpdGxlPk5vbnRyYXVtYXRpYyBkZW50YWwg
Y29tcGxhaW50cyBpbiBhIHBlZGlhdHJpYyBlbWVyZ2VuY3kgZGVwYXJ0bWVudD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cGFnZXM+NzU3
LTYwPC9wYWdlcz48dm9sdW1lPjI0PC92b2x1bWU+PG51bWJlcj4xMTwvbnVtYmVyPjxlZGl0aW9u
PjIwMDgvMTAvMjk8L2VkaXRpb24+PGtleXdvcmRzPjxrZXl3b3JkPkFkb2xlc2NlbnQ8L2tleXdv
cmQ+PGtleXdvcmQ+QWdlIERpc3RyaWJ1dGlvbjwva2V5d29yZD48a2V5d29yZD5DaGlsZDwva2V5
d29yZD48a2V5d29yZD5DaGlsZCwgUHJlc2Nob29sPC9rZXl3b3JkPjxrZXl3b3JkPkNvaG9ydCBT
dHVkaWVzPC9rZXl3b3JkPjxrZXl3b3JkPkVtZXJnZW5jeSBTZXJ2aWNlLCBIb3NwaXRhbC8qdXRp
bGl6YXRpb248L2tleXdvcmQ+PGtleXdvcmQ+RW1lcmdlbmN5IFRyZWF0bWVudC9tZXRob2RzL3N0
YXRpc3RpY3MgJmFtcDsgbnVtZXJpY2FsIGRhdGE8L2tleXdvcmQ+PGtleXdvcmQ+RmVtYWxlPC9r
ZXl3b3JkPjxrZXl3b3JkPkZvbGxvdy1VcCBTdHVkaWVzPC9rZXl3b3JkPjxrZXl3b3JkPkhvc3Bp
dGFscywgUGVkaWF0cmljPC9rZXl3b3JkPjxrZXl3b3JkPkh1bWFuczwva2V5d29yZD48a2V5d29y
ZD5JbmNpZGVuY2U8L2tleXdvcmQ+PGtleXdvcmQ+SW50ZXJuYXRpb25hbCBDbGFzc2lmaWNhdGlv
biBvZiBEaXNlYXNlczwva2V5d29yZD48a2V5d29yZD5NYWxlPC9rZXl3b3JkPjxrZXl3b3JkPlJl
dHJvc3BlY3RpdmUgU3R1ZGllczwva2V5d29yZD48a2V5d29yZD5SaXNrIEFzc2Vzc21lbnQ8L2tl
eXdvcmQ+PGtleXdvcmQ+U2V4IERpc3RyaWJ1dGlvbjwva2V5d29yZD48a2V5d29yZD5Ub290aCBE
aXNlYXNlcy8qZGlhZ25vc2lzLyplcGlkZW1pb2xvZ3kvdGhlcmFweTwva2V5d29yZD48a2V5d29y
ZD5Ub290aGFjaGUvZGlhZ25vc2lzL2VwaWRlbWlvbG9neS90aGVyYXB5PC9rZXl3b3JkPjxrZXl3
b3JkPlRyZWF0bWVudCBPdXRjb21lPC9rZXl3b3JkPjwva2V5d29yZHM+PGRhdGVzPjx5ZWFyPjIw
MDg8L3llYXI+PHB1Yi1kYXRlcz48ZGF0ZT5Ob3Y8L2RhdGU+PC9wdWItZGF0ZXM+PC9kYXRlcz48
aXNibj4wNzQ5LTUxNjE8L2lzYm4+PGFjY2Vzc2lvbi1udW0+MTg5NTU5MTQ8L2FjY2Vzc2lvbi1u
dW0+PHVybHM+PHJlbGF0ZWQtdXJscz48dXJsPmh0dHA6Ly9ncmFwaGljcy50eC5vdmlkLmNvbS9v
dmZ0cGRmcy9GUERETkNMQkpISkJFQzAwL2ZzMDQ2L292ZnQvbGl2ZS9ndjAyMy8wMDAwNjU2NS8w
MDAwNjU2NS0yMDA4MTEwMDAtMDAwMDUucGRmPC91cmw+PC9yZWxhdGVkLXVybHM+PC91cmxzPjxl
bGVjdHJvbmljLXJlc291cmNlLW51bT4xMC4xMDk3L1BFQy4wYjAxM2UzMTgxOGMyNjQxPC9lbGVj
dHJvbmljLXJlc291cmNlLW51bT48cmVtb3RlLWRhdGFiYXNlLXByb3ZpZGVyPk5MTTwvcmVtb3Rl
LWRhdGFiYXNlLXByb3ZpZGVyPjxsYW5ndWFnZT5lbmc8L2xhbmd1YWdlPjwvcmVjb3JkPjwvQ2l0
ZT48L0VuZE5vdGU+
</w:fldData>
              </w:fldChar>
            </w:r>
            <w:r>
              <w:instrText xml:space="preserve"> ADDIN EN.CITE </w:instrText>
            </w:r>
            <w:r w:rsidR="00E053B7">
              <w:fldChar w:fldCharType="begin">
                <w:fldData xml:space="preserve">PEVuZE5vdGU+PENpdGU+PEF1dGhvcj5PbGl2YTwvQXV0aG9yPjxZZWFyPjIwMDg8L1llYXI+PFJl
Y051bT44MDwvUmVjTnVtPjxEaXNwbGF5VGV4dD4oNyk8L0Rpc3BsYXlUZXh0PjxyZWNvcmQ+PHJl
Yy1udW1iZXI+ODA8L3JlYy1udW1iZXI+PGZvcmVpZ24ta2V5cz48a2V5IGFwcD0iRU4iIGRiLWlk
PSIydnRycnp4d2wwcHp0b2V6d2Y2eDBweDUwMDl2MHdyMjV0d3oiIHRpbWVzdGFtcD0iMTQyMTE2
MTc5MCI+ODA8L2tleT48L2ZvcmVpZ24ta2V5cz48cmVmLXR5cGUgbmFtZT0iSm91cm5hbCBBcnRp
Y2xlIj4xNzwvcmVmLXR5cGU+PGNvbnRyaWJ1dG9ycz48YXV0aG9ycz48YXV0aG9yPk9saXZhLCBN
LiBHLjwvYXV0aG9yPjxhdXRob3I+S2VubnksIEQuIEouPC9hdXRob3I+PGF1dGhvcj5SYXRuYXBh
bGFuLCBTLjwvYXV0aG9yPjwvYXV0aG9ycz48L2NvbnRyaWJ1dG9ycz48YXV0aC1hZGRyZXNzPkRp
dmlzaW9uIG9mIFBhZWRpYXRyaWMgRW1lcmdlbmN5IE1lZGljaW5lLCBUaGUgSG9zcGl0YWwgZm9y
IFNpY2sgQ2hpbGRyZW4sIFVuaXZlcnNpdHkgb2YgVG9yb250bywgVG9yb250bywgT250YXJpbywg
Q2FuYWRhLjwvYXV0aC1hZGRyZXNzPjx0aXRsZXM+PHRpdGxlPk5vbnRyYXVtYXRpYyBkZW50YWwg
Y29tcGxhaW50cyBpbiBhIHBlZGlhdHJpYyBlbWVyZ2VuY3kgZGVwYXJ0bWVudD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cGFnZXM+NzU3
LTYwPC9wYWdlcz48dm9sdW1lPjI0PC92b2x1bWU+PG51bWJlcj4xMTwvbnVtYmVyPjxlZGl0aW9u
PjIwMDgvMTAvMjk8L2VkaXRpb24+PGtleXdvcmRzPjxrZXl3b3JkPkFkb2xlc2NlbnQ8L2tleXdv
cmQ+PGtleXdvcmQ+QWdlIERpc3RyaWJ1dGlvbjwva2V5d29yZD48a2V5d29yZD5DaGlsZDwva2V5
d29yZD48a2V5d29yZD5DaGlsZCwgUHJlc2Nob29sPC9rZXl3b3JkPjxrZXl3b3JkPkNvaG9ydCBT
dHVkaWVzPC9rZXl3b3JkPjxrZXl3b3JkPkVtZXJnZW5jeSBTZXJ2aWNlLCBIb3NwaXRhbC8qdXRp
bGl6YXRpb248L2tleXdvcmQ+PGtleXdvcmQ+RW1lcmdlbmN5IFRyZWF0bWVudC9tZXRob2RzL3N0
YXRpc3RpY3MgJmFtcDsgbnVtZXJpY2FsIGRhdGE8L2tleXdvcmQ+PGtleXdvcmQ+RmVtYWxlPC9r
ZXl3b3JkPjxrZXl3b3JkPkZvbGxvdy1VcCBTdHVkaWVzPC9rZXl3b3JkPjxrZXl3b3JkPkhvc3Bp
dGFscywgUGVkaWF0cmljPC9rZXl3b3JkPjxrZXl3b3JkPkh1bWFuczwva2V5d29yZD48a2V5d29y
ZD5JbmNpZGVuY2U8L2tleXdvcmQ+PGtleXdvcmQ+SW50ZXJuYXRpb25hbCBDbGFzc2lmaWNhdGlv
biBvZiBEaXNlYXNlczwva2V5d29yZD48a2V5d29yZD5NYWxlPC9rZXl3b3JkPjxrZXl3b3JkPlJl
dHJvc3BlY3RpdmUgU3R1ZGllczwva2V5d29yZD48a2V5d29yZD5SaXNrIEFzc2Vzc21lbnQ8L2tl
eXdvcmQ+PGtleXdvcmQ+U2V4IERpc3RyaWJ1dGlvbjwva2V5d29yZD48a2V5d29yZD5Ub290aCBE
aXNlYXNlcy8qZGlhZ25vc2lzLyplcGlkZW1pb2xvZ3kvdGhlcmFweTwva2V5d29yZD48a2V5d29y
ZD5Ub290aGFjaGUvZGlhZ25vc2lzL2VwaWRlbWlvbG9neS90aGVyYXB5PC9rZXl3b3JkPjxrZXl3
b3JkPlRyZWF0bWVudCBPdXRjb21lPC9rZXl3b3JkPjwva2V5d29yZHM+PGRhdGVzPjx5ZWFyPjIw
MDg8L3llYXI+PHB1Yi1kYXRlcz48ZGF0ZT5Ob3Y8L2RhdGU+PC9wdWItZGF0ZXM+PC9kYXRlcz48
aXNibj4wNzQ5LTUxNjE8L2lzYm4+PGFjY2Vzc2lvbi1udW0+MTg5NTU5MTQ8L2FjY2Vzc2lvbi1u
dW0+PHVybHM+PHJlbGF0ZWQtdXJscz48dXJsPmh0dHA6Ly9ncmFwaGljcy50eC5vdmlkLmNvbS9v
dmZ0cGRmcy9GUERETkNMQkpISkJFQzAwL2ZzMDQ2L292ZnQvbGl2ZS9ndjAyMy8wMDAwNjU2NS8w
MDAwNjU2NS0yMDA4MTEwMDAtMDAwMDUucGRmPC91cmw+PC9yZWxhdGVkLXVybHM+PC91cmxzPjxl
bGVjdHJvbmljLXJlc291cmNlLW51bT4xMC4xMDk3L1BFQy4wYjAxM2UzMTgxOGMyNjQxPC9lbGVj
dHJvbmljLXJlc291cmNlLW51bT48cmVtb3RlLWRhdGFiYXNlLXByb3ZpZGVyPk5MTTwvcmVtb3Rl
LWRhdGFiYXNlLXByb3ZpZGVyPjxsYW5ndWFnZT5lbmc8L2xhbmd1YWdlPjwvcmVjb3JkPjwvQ2l0
ZT48L0VuZE5vdGU+
</w:fldData>
              </w:fldChar>
            </w:r>
            <w:r>
              <w:instrText xml:space="preserve"> ADDIN EN.CITE.DATA </w:instrText>
            </w:r>
            <w:r w:rsidR="00E053B7">
              <w:fldChar w:fldCharType="end"/>
            </w:r>
            <w:r w:rsidR="00E053B7">
              <w:fldChar w:fldCharType="separate"/>
            </w:r>
            <w:r>
              <w:rPr>
                <w:noProof/>
              </w:rPr>
              <w:t>(7)</w:t>
            </w:r>
            <w:r w:rsidR="00E053B7">
              <w:fldChar w:fldCharType="end"/>
            </w:r>
          </w:p>
        </w:tc>
        <w:tc>
          <w:tcPr>
            <w:tcW w:w="6948" w:type="dxa"/>
          </w:tcPr>
          <w:p w:rsidR="006758ED" w:rsidRDefault="006758ED" w:rsidP="00C35537">
            <w:pPr>
              <w:cnfStyle w:val="000000100000"/>
            </w:pPr>
            <w:r>
              <w:t>Toronto, Canada pediatric ED</w:t>
            </w:r>
            <w:r w:rsidR="009847E4">
              <w:t xml:space="preserve"> patients</w:t>
            </w:r>
          </w:p>
        </w:tc>
      </w:tr>
      <w:tr w:rsidR="006758ED" w:rsidTr="00E15A6F">
        <w:tc>
          <w:tcPr>
            <w:cnfStyle w:val="001000000000"/>
            <w:tcW w:w="2628" w:type="dxa"/>
          </w:tcPr>
          <w:p w:rsidR="006758ED" w:rsidRDefault="006758ED" w:rsidP="006758ED">
            <w:proofErr w:type="spellStart"/>
            <w:r>
              <w:t>Verma</w:t>
            </w:r>
            <w:proofErr w:type="spellEnd"/>
            <w:r>
              <w:t xml:space="preserve"> and Chambers </w:t>
            </w:r>
            <w:r w:rsidR="00E053B7">
              <w:fldChar w:fldCharType="begin">
                <w:fldData xml:space="preserve">PEVuZE5vdGU+PENpdGU+PEF1dGhvcj5WZXJtYTwvQXV0aG9yPjxZZWFyPjIwMTQ8L1llYXI+PFJl
Y051bT4zPC9SZWNOdW0+PERpc3BsYXlUZXh0Pig4KTwvRGlzcGxheVRleHQ+PHJlY29yZD48cmVj
LW51bWJlcj4zPC9yZWMtbnVtYmVyPjxmb3JlaWduLWtleXM+PGtleSBhcHA9IkVOIiBkYi1pZD0i
MnZ0cnJ6eHdsMHB6dG9lendmNngwcHg1MDA5djB3cjI1dHd6IiB0aW1lc3RhbXA9IjE0MjExNjE3
ODkiPjM8L2tleT48L2ZvcmVpZ24ta2V5cz48cmVmLXR5cGUgbmFtZT0iSm91cm5hbCBBcnRpY2xl
Ij4xNzwvcmVmLXR5cGU+PGNvbnRyaWJ1dG9ycz48YXV0aG9ycz48YXV0aG9yPlZlcm1hLCBTLjwv
YXV0aG9yPjxhdXRob3I+Q2hhbWJlcnMsIEkuPC9hdXRob3I+PC9hdXRob3JzPjwvY29udHJpYnV0
b3JzPjxhdXRoLWFkZHJlc3M+T3JhbCBhbmQgTWF4aWxsb2ZhY2lhbCBVbml0LCBSb3lhbCBIb2Jh
cnQgSG9zcGl0YWwsIFRhc21hbmlhLjwvYXV0aC1hZGRyZXNzPjx0aXRsZXM+PHRpdGxlPkRlbnRh
bCBlbWVyZ2VuY2llcyBwcmVzZW50aW5nIHRvIGEgZ2VuZXJhbCBob3NwaXRhbCBlbWVyZ2VuY3kg
ZGVwYXJ0bWVudCBpbiBIb2JhcnQsIEF1c3RyYWxpYTwvdGl0bGU+PHNlY29uZGFyeS10aXRsZT5B
dXN0IERlbnQgSjwvc2Vjb25kYXJ5LXRpdGxlPjxhbHQtdGl0bGU+QXVzdHJhbGlhbiBkZW50YWwg
am91cm5hbDwvYWx0LXRpdGxlPjwvdGl0bGVzPjxwZXJpb2RpY2FsPjxmdWxsLXRpdGxlPkF1c3Qg
RGVudCBKPC9mdWxsLXRpdGxlPjxhYmJyLTE+QXVzdHJhbGlhbiBkZW50YWwgam91cm5hbDwvYWJi
ci0xPjwvcGVyaW9kaWNhbD48YWx0LXBlcmlvZGljYWw+PGZ1bGwtdGl0bGU+QXVzdCBEZW50IEo8
L2Z1bGwtdGl0bGU+PGFiYnItMT5BdXN0cmFsaWFuIGRlbnRhbCBqb3VybmFsPC9hYmJyLTE+PC9h
bHQtcGVyaW9kaWNhbD48cGFnZXM+MzI5LTMzPC9wYWdlcz48dm9sdW1lPjU5PC92b2x1bWU+PG51
bWJlcj4zPC9udW1iZXI+PGVkaXRpb24+MjAxNC8wNi8xMTwvZWRpdGlvbj48a2V5d29yZHM+PGtl
eXdvcmQ+QWJzY2Vzcy9lcGlkZW1pb2xvZ3k8L2tleXdvcmQ+PGtleXdvcmQ+QWRvbGVzY2VudDwv
a2V5d29yZD48a2V5d29yZD5BZHVsdDwva2V5d29yZD48a2V5d29yZD5BZ2UgRGlzdHJpYnV0aW9u
PC9rZXl3b3JkPjxrZXl3b3JkPkFnZWQ8L2tleXdvcmQ+PGtleXdvcmQ+Q2hpbGQ8L2tleXdvcmQ+
PGtleXdvcmQ+Q2hpbGQsIFByZXNjaG9vbDwva2V5d29yZD48a2V5d29yZD5EZW50YWwgQ2FyZTwv
a2V5d29yZD48a2V5d29yZD5FbWVyZ2VuY2llcy9lcGlkZW1pb2xvZ3k8L2tleXdvcmQ+PGtleXdv
cmQ+RW1lcmdlbmN5IFNlcnZpY2UsIEhvc3BpdGFsL3N0YXRpc3RpY3MgJmFtcDsgbnVtZXJpY2Fs
IGRhdGE8L2tleXdvcmQ+PGtleXdvcmQ+RmVtYWxlPC9rZXl3b3JkPjxrZXl3b3JkPkZvY2FsIElu
ZmVjdGlvbiwgRGVudGFsL2VwaWRlbWlvbG9neTwva2V5d29yZD48a2V5d29yZD5Ib3NwaXRhbGl6
YXRpb248L2tleXdvcmQ+PGtleXdvcmQ+SG9zcGl0YWxzLCBHZW5lcmFsPC9rZXl3b3JkPjxrZXl3
b3JkPkh1bWFuczwva2V5d29yZD48a2V5d29yZD5JbmZhbnQ8L2tleXdvcmQ+PGtleXdvcmQ+SW5m
YW50LCBOZXdib3JuPC9rZXl3b3JkPjxrZXl3b3JkPk1hbGU8L2tleXdvcmQ+PGtleXdvcmQ+TWlk
ZGxlIEFnZWQ8L2tleXdvcmQ+PGtleXdvcmQ+U2V4IERpc3RyaWJ1dGlvbjwva2V5d29yZD48a2V5
d29yZD5UYXNtYW5pYS9lcGlkZW1pb2xvZ3k8L2tleXdvcmQ+PGtleXdvcmQ+VG9vdGggRGlzZWFz
ZXMvKmVwaWRlbWlvbG9neTwva2V5d29yZD48a2V5d29yZD5Ub290aCBJbmp1cmllcy9lcGlkZW1p
b2xvZ3k8L2tleXdvcmQ+PGtleXdvcmQ+VG9vdGhhY2hlL2VwaWRlbWlvbG9neTwva2V5d29yZD48
a2V5d29yZD5Zb3VuZyBBZHVsdDwva2V5d29yZD48a2V5d29yZD5BdXN0cmFsaWE8L2tleXdvcmQ+
PGtleXdvcmQ+RGVudGFsIGVtZXJnZW5jeTwva2V5d29yZD48a2V5d29yZD5Ib2JhcnQ8L2tleXdv
cmQ+PGtleXdvcmQ+VGFzbWFuaWE8L2tleXdvcmQ+PGtleXdvcmQ+ZW1lcmdlbmN5PC9rZXl3b3Jk
PjxrZXl3b3JkPmVtZXJnZW5jeSBkZXBhcnRtZW50PC9rZXl3b3JkPjxrZXl3b3JkPmVwaWRlbWlv
bG9neTwva2V5d29yZD48a2V5d29yZD5pbmNpZGVuY2U8L2tleXdvcmQ+PC9rZXl3b3Jkcz48ZGF0
ZXM+PHllYXI+MjAxNDwveWVhcj48cHViLWRhdGVzPjxkYXRlPlNlcDwvZGF0ZT48L3B1Yi1kYXRl
cz48L2RhdGVzPjxpc2JuPjAwNDUtMDQyMTwvaXNibj48YWNjZXNzaW9uLW51bT4yNDkxMzAyMDwv
YWNjZXNzaW9uLW51bT48dXJscz48cmVsYXRlZC11cmxzPjx1cmw+aHR0cDovL29ubGluZWxpYnJh
cnkud2lsZXkuY29tL3N0b3JlLzEwLjExMTEvYWRqLjEyMjAyL2Fzc2V0L2FkajEyMjAyLnBkZj92
PTEmYW1wO3Q9aTR2ZjFud2UmYW1wO3M9M2VkYWM5MTY4Y2Y4MTRmZGQ5NDZjNWU5NGI0OTY4MDA4
N2YwMjc1MjwvdXJsPjwvcmVsYXRlZC11cmxzPjwvdXJscz48ZWxlY3Ryb25pYy1yZXNvdXJjZS1u
dW0+MTAuMTExMS9hZGouMTIyMDI8L2VsZWN0cm9uaWMtcmVzb3VyY2UtbnVtPjxyZW1vdGUtZGF0
YWJhc2UtcHJvdmlkZXI+TkxNPC9yZW1vdGUtZGF0YWJhc2UtcHJvdmlkZXI+PGxhbmd1YWdlPmVu
ZzwvbGFuZ3VhZ2U+PC9yZWNvcmQ+PC9DaXRlPjwvRW5kTm90ZT5=
</w:fldData>
              </w:fldChar>
            </w:r>
            <w:r>
              <w:instrText xml:space="preserve"> ADDIN EN.CITE </w:instrText>
            </w:r>
            <w:r w:rsidR="00E053B7">
              <w:fldChar w:fldCharType="begin">
                <w:fldData xml:space="preserve">PEVuZE5vdGU+PENpdGU+PEF1dGhvcj5WZXJtYTwvQXV0aG9yPjxZZWFyPjIwMTQ8L1llYXI+PFJl
Y051bT4zPC9SZWNOdW0+PERpc3BsYXlUZXh0Pig4KTwvRGlzcGxheVRleHQ+PHJlY29yZD48cmVj
LW51bWJlcj4zPC9yZWMtbnVtYmVyPjxmb3JlaWduLWtleXM+PGtleSBhcHA9IkVOIiBkYi1pZD0i
MnZ0cnJ6eHdsMHB6dG9lendmNngwcHg1MDA5djB3cjI1dHd6IiB0aW1lc3RhbXA9IjE0MjExNjE3
ODkiPjM8L2tleT48L2ZvcmVpZ24ta2V5cz48cmVmLXR5cGUgbmFtZT0iSm91cm5hbCBBcnRpY2xl
Ij4xNzwvcmVmLXR5cGU+PGNvbnRyaWJ1dG9ycz48YXV0aG9ycz48YXV0aG9yPlZlcm1hLCBTLjwv
YXV0aG9yPjxhdXRob3I+Q2hhbWJlcnMsIEkuPC9hdXRob3I+PC9hdXRob3JzPjwvY29udHJpYnV0
b3JzPjxhdXRoLWFkZHJlc3M+T3JhbCBhbmQgTWF4aWxsb2ZhY2lhbCBVbml0LCBSb3lhbCBIb2Jh
cnQgSG9zcGl0YWwsIFRhc21hbmlhLjwvYXV0aC1hZGRyZXNzPjx0aXRsZXM+PHRpdGxlPkRlbnRh
bCBlbWVyZ2VuY2llcyBwcmVzZW50aW5nIHRvIGEgZ2VuZXJhbCBob3NwaXRhbCBlbWVyZ2VuY3kg
ZGVwYXJ0bWVudCBpbiBIb2JhcnQsIEF1c3RyYWxpYTwvdGl0bGU+PHNlY29uZGFyeS10aXRsZT5B
dXN0IERlbnQgSjwvc2Vjb25kYXJ5LXRpdGxlPjxhbHQtdGl0bGU+QXVzdHJhbGlhbiBkZW50YWwg
am91cm5hbDwvYWx0LXRpdGxlPjwvdGl0bGVzPjxwZXJpb2RpY2FsPjxmdWxsLXRpdGxlPkF1c3Qg
RGVudCBKPC9mdWxsLXRpdGxlPjxhYmJyLTE+QXVzdHJhbGlhbiBkZW50YWwgam91cm5hbDwvYWJi
ci0xPjwvcGVyaW9kaWNhbD48YWx0LXBlcmlvZGljYWw+PGZ1bGwtdGl0bGU+QXVzdCBEZW50IEo8
L2Z1bGwtdGl0bGU+PGFiYnItMT5BdXN0cmFsaWFuIGRlbnRhbCBqb3VybmFsPC9hYmJyLTE+PC9h
bHQtcGVyaW9kaWNhbD48cGFnZXM+MzI5LTMzPC9wYWdlcz48dm9sdW1lPjU5PC92b2x1bWU+PG51
bWJlcj4zPC9udW1iZXI+PGVkaXRpb24+MjAxNC8wNi8xMTwvZWRpdGlvbj48a2V5d29yZHM+PGtl
eXdvcmQ+QWJzY2Vzcy9lcGlkZW1pb2xvZ3k8L2tleXdvcmQ+PGtleXdvcmQ+QWRvbGVzY2VudDwv
a2V5d29yZD48a2V5d29yZD5BZHVsdDwva2V5d29yZD48a2V5d29yZD5BZ2UgRGlzdHJpYnV0aW9u
PC9rZXl3b3JkPjxrZXl3b3JkPkFnZWQ8L2tleXdvcmQ+PGtleXdvcmQ+Q2hpbGQ8L2tleXdvcmQ+
PGtleXdvcmQ+Q2hpbGQsIFByZXNjaG9vbDwva2V5d29yZD48a2V5d29yZD5EZW50YWwgQ2FyZTwv
a2V5d29yZD48a2V5d29yZD5FbWVyZ2VuY2llcy9lcGlkZW1pb2xvZ3k8L2tleXdvcmQ+PGtleXdv
cmQ+RW1lcmdlbmN5IFNlcnZpY2UsIEhvc3BpdGFsL3N0YXRpc3RpY3MgJmFtcDsgbnVtZXJpY2Fs
IGRhdGE8L2tleXdvcmQ+PGtleXdvcmQ+RmVtYWxlPC9rZXl3b3JkPjxrZXl3b3JkPkZvY2FsIElu
ZmVjdGlvbiwgRGVudGFsL2VwaWRlbWlvbG9neTwva2V5d29yZD48a2V5d29yZD5Ib3NwaXRhbGl6
YXRpb248L2tleXdvcmQ+PGtleXdvcmQ+SG9zcGl0YWxzLCBHZW5lcmFsPC9rZXl3b3JkPjxrZXl3
b3JkPkh1bWFuczwva2V5d29yZD48a2V5d29yZD5JbmZhbnQ8L2tleXdvcmQ+PGtleXdvcmQ+SW5m
YW50LCBOZXdib3JuPC9rZXl3b3JkPjxrZXl3b3JkPk1hbGU8L2tleXdvcmQ+PGtleXdvcmQ+TWlk
ZGxlIEFnZWQ8L2tleXdvcmQ+PGtleXdvcmQ+U2V4IERpc3RyaWJ1dGlvbjwva2V5d29yZD48a2V5
d29yZD5UYXNtYW5pYS9lcGlkZW1pb2xvZ3k8L2tleXdvcmQ+PGtleXdvcmQ+VG9vdGggRGlzZWFz
ZXMvKmVwaWRlbWlvbG9neTwva2V5d29yZD48a2V5d29yZD5Ub290aCBJbmp1cmllcy9lcGlkZW1p
b2xvZ3k8L2tleXdvcmQ+PGtleXdvcmQ+VG9vdGhhY2hlL2VwaWRlbWlvbG9neTwva2V5d29yZD48
a2V5d29yZD5Zb3VuZyBBZHVsdDwva2V5d29yZD48a2V5d29yZD5BdXN0cmFsaWE8L2tleXdvcmQ+
PGtleXdvcmQ+RGVudGFsIGVtZXJnZW5jeTwva2V5d29yZD48a2V5d29yZD5Ib2JhcnQ8L2tleXdv
cmQ+PGtleXdvcmQ+VGFzbWFuaWE8L2tleXdvcmQ+PGtleXdvcmQ+ZW1lcmdlbmN5PC9rZXl3b3Jk
PjxrZXl3b3JkPmVtZXJnZW5jeSBkZXBhcnRtZW50PC9rZXl3b3JkPjxrZXl3b3JkPmVwaWRlbWlv
bG9neTwva2V5d29yZD48a2V5d29yZD5pbmNpZGVuY2U8L2tleXdvcmQ+PC9rZXl3b3Jkcz48ZGF0
ZXM+PHllYXI+MjAxNDwveWVhcj48cHViLWRhdGVzPjxkYXRlPlNlcDwvZGF0ZT48L3B1Yi1kYXRl
cz48L2RhdGVzPjxpc2JuPjAwNDUtMDQyMTwvaXNibj48YWNjZXNzaW9uLW51bT4yNDkxMzAyMDwv
YWNjZXNzaW9uLW51bT48dXJscz48cmVsYXRlZC11cmxzPjx1cmw+aHR0cDovL29ubGluZWxpYnJh
cnkud2lsZXkuY29tL3N0b3JlLzEwLjExMTEvYWRqLjEyMjAyL2Fzc2V0L2FkajEyMjAyLnBkZj92
PTEmYW1wO3Q9aTR2ZjFud2UmYW1wO3M9M2VkYWM5MTY4Y2Y4MTRmZGQ5NDZjNWU5NGI0OTY4MDA4
N2YwMjc1MjwvdXJsPjwvcmVsYXRlZC11cmxzPjwvdXJscz48ZWxlY3Ryb25pYy1yZXNvdXJjZS1u
dW0+MTAuMTExMS9hZGouMTIyMDI8L2VsZWN0cm9uaWMtcmVzb3VyY2UtbnVtPjxyZW1vdGUtZGF0
YWJhc2UtcHJvdmlkZXI+TkxNPC9yZW1vdGUtZGF0YWJhc2UtcHJvdmlkZXI+PGxhbmd1YWdlPmVu
ZzwvbGFuZ3VhZ2U+PC9yZWNvcmQ+PC9DaXRlPjwvRW5kTm90ZT5=
</w:fldData>
              </w:fldChar>
            </w:r>
            <w:r>
              <w:instrText xml:space="preserve"> ADDIN EN.CITE.DATA </w:instrText>
            </w:r>
            <w:r w:rsidR="00E053B7">
              <w:fldChar w:fldCharType="end"/>
            </w:r>
            <w:r w:rsidR="00E053B7">
              <w:fldChar w:fldCharType="separate"/>
            </w:r>
            <w:r>
              <w:rPr>
                <w:noProof/>
              </w:rPr>
              <w:t>(8)</w:t>
            </w:r>
            <w:r w:rsidR="00E053B7">
              <w:fldChar w:fldCharType="end"/>
            </w:r>
          </w:p>
        </w:tc>
        <w:tc>
          <w:tcPr>
            <w:tcW w:w="6948" w:type="dxa"/>
          </w:tcPr>
          <w:p w:rsidR="006758ED" w:rsidRDefault="006758ED" w:rsidP="006758ED">
            <w:pPr>
              <w:cnfStyle w:val="000000000000"/>
            </w:pPr>
            <w:r>
              <w:t>Australian hospital ED</w:t>
            </w:r>
            <w:r w:rsidR="009847E4">
              <w:t xml:space="preserve"> patients</w:t>
            </w:r>
            <w:r>
              <w:t xml:space="preserve"> </w:t>
            </w:r>
          </w:p>
        </w:tc>
      </w:tr>
      <w:tr w:rsidR="006758ED" w:rsidTr="00E15A6F">
        <w:trPr>
          <w:cnfStyle w:val="000000100000"/>
        </w:trPr>
        <w:tc>
          <w:tcPr>
            <w:cnfStyle w:val="001000000000"/>
            <w:tcW w:w="2628" w:type="dxa"/>
          </w:tcPr>
          <w:p w:rsidR="006758ED" w:rsidRDefault="006758ED" w:rsidP="006758ED">
            <w:proofErr w:type="spellStart"/>
            <w:r>
              <w:t>Whymann</w:t>
            </w:r>
            <w:proofErr w:type="spellEnd"/>
            <w:r>
              <w:t xml:space="preserve"> et al. </w:t>
            </w:r>
            <w:r w:rsidR="00E053B7">
              <w:fldChar w:fldCharType="begin">
                <w:fldData xml:space="preserve">PEVuZE5vdGU+PENpdGU+PEF1dGhvcj5XaHltYW48L0F1dGhvcj48WWVhcj4yMDE0PC9ZZWFyPjxS
ZWNOdW0+ODEzPC9SZWNOdW0+PERpc3BsYXlUZXh0Pig5KTwvRGlzcGxheVRleHQ+PHJlY29yZD48
cmVjLW51bWJlcj44MTM8L3JlYy1udW1iZXI+PGZvcmVpZ24ta2V5cz48a2V5IGFwcD0iRU4iIGRi
LWlkPSIydnRycnp4d2wwcHp0b2V6d2Y2eDBweDUwMDl2MHdyMjV0d3oiIHRpbWVzdGFtcD0iMTQz
ODIwMjIyNSI+ODEzPC9rZXk+PC9mb3JlaWduLWtleXM+PHJlZi10eXBlIG5hbWU9IkpvdXJuYWwg
QXJ0aWNsZSI+MTc8L3JlZi10eXBlPjxjb250cmlidXRvcnM+PGF1dGhvcnM+PGF1dGhvcj5XaHlt
YW4sIFIuIEEuPC9hdXRob3I+PGF1dGhvcj5NYWhvbmV5LCBFLiBLLjwvYXV0aG9yPjxhdXRob3I+
TW9ycmlzb24sIEQuPC9hdXRob3I+PGF1dGhvcj5TdGFubGV5LCBKLjwvYXV0aG9yPjwvYXV0aG9y
cz48L2NvbnRyaWJ1dG9ycz48YXV0aC1hZGRyZXNzPkRlbnRhbCBTZXJ2aWNlcywgSHV0dCBWYWxs
ZXkgRGlzdHJpY3QgSGVhbHRoIEJvYXJkLCBMb3dlciBIdXR0LCBOZXcgWmVhbGFuZC48L2F1dGgt
YWRkcmVzcz48dGl0bGVzPjx0aXRsZT5Qb3RlbnRpYWxseSBwcmV2ZW50YWJsZSBhZG1pc3Npb25z
IHRvIE5ldyBaZWFsYW5kIHB1YmxpYyBob3NwaXRhbHMgZm9yIGRlbnRhbCBjYXJlOiBhIDIwLXll
YXIgcmV2aWV3PC90aXRsZT48c2Vjb25kYXJ5LXRpdGxlPkNvbW11bml0eSBEZW50IE9yYWwgRXBp
ZGVtaW9sPC9zZWNvbmRhcnktdGl0bGU+PGFsdC10aXRsZT5Db21tdW5pdHkgZGVudGlzdHJ5IGFu
ZCBvcmFsIGVwaWRlbWlvbG9neTwvYWx0LXRpdGxlPjwvdGl0bGVzPjxwZXJpb2RpY2FsPjxmdWxs
LXRpdGxlPkNvbW11bml0eSBEZW50IE9yYWwgRXBpZGVtaW9sPC9mdWxsLXRpdGxlPjxhYmJyLTE+
Q29tbXVuaXR5IGRlbnRpc3RyeSBhbmQgb3JhbCBlcGlkZW1pb2xvZ3k8L2FiYnItMT48L3Blcmlv
ZGljYWw+PGFsdC1wZXJpb2RpY2FsPjxmdWxsLXRpdGxlPkNvbW11bml0eSBEZW50IE9yYWwgRXBp
ZGVtaW9sPC9mdWxsLXRpdGxlPjxhYmJyLTE+Q29tbXVuaXR5IGRlbnRpc3RyeSBhbmQgb3JhbCBl
cGlkZW1pb2xvZ3k8L2FiYnItMT48L2FsdC1wZXJpb2RpY2FsPjxwYWdlcz4yMzQtNDQ8L3BhZ2Vz
Pjx2b2x1bWU+NDI8L3ZvbHVtZT48bnVtYmVyPjM8L251bWJlcj48ZWRpdGlvbj4yMDEzLzEwLzEw
PC9lZGl0aW9uPjxrZXl3b3Jkcz48a2V5d29yZD5BZG9sZXNjZW50PC9rZXl3b3JkPjxrZXl3b3Jk
PkFkdWx0PC9rZXl3b3JkPjxrZXl3b3JkPkFnZWQ8L2tleXdvcmQ+PGtleXdvcmQ+Q2hpbGQ8L2tl
eXdvcmQ+PGtleXdvcmQ+Q2hpbGQsIFByZXNjaG9vbDwva2V5d29yZD48a2V5d29yZD4qRGVudGFs
IENhcmU8L2tleXdvcmQ+PGtleXdvcmQ+RmVtYWxlPC9rZXl3b3JkPjxrZXl3b3JkPkhvc3BpdGFs
aXphdGlvbi8qc3RhdGlzdGljcyAmYW1wOyBudW1lcmljYWwgZGF0YTwva2V5d29yZD48a2V5d29y
ZD5Ib3NwaXRhbHMsIFB1YmxpYzwva2V5d29yZD48a2V5d29yZD5IdW1hbnM8L2tleXdvcmQ+PGtl
eXdvcmQ+SW5mYW50PC9rZXl3b3JkPjxrZXl3b3JkPk1hbGU8L2tleXdvcmQ+PGtleXdvcmQ+TWlk
ZGxlIEFnZWQ8L2tleXdvcmQ+PGtleXdvcmQ+TmV3IFplYWxhbmQvZXBpZGVtaW9sb2d5PC9rZXl3
b3JkPjxrZXl3b3JkPmRlbnRhbCBzZXJ2aWNlcyByZXNlYXJjaDwva2V5d29yZD48a2V5d29yZD5o
ZWFsdGggc2VydmljZXMgcmVzZWFyY2g8L2tleXdvcmQ+PGtleXdvcmQ+cHVibGljIGhlYWx0aCBw
b2xpY3k8L2tleXdvcmQ+PC9rZXl3b3Jkcz48ZGF0ZXM+PHllYXI+MjAxNDwveWVhcj48cHViLWRh
dGVzPjxkYXRlPkp1bjwvZGF0ZT48L3B1Yi1kYXRlcz48L2RhdGVzPjxpc2JuPjAzMDEtNTY2MTwv
aXNibj48YWNjZXNzaW9uLW51bT4yNDEwMjQ2MzwvYWNjZXNzaW9uLW51bT48dXJscz48cmVsYXRl
ZC11cmxzPjx1cmw+aHR0cDovL29ubGluZWxpYnJhcnkud2lsZXkuY29tL3N0b3JlLzEwLjExMTEv
Y2RvZS4xMjA3My9hc3NldC9jZG9lMTIwNzMucGRmP3Y9MSZhbXA7dD1pY3A4bGJrdCZhbXA7cz0y
NGRmNDlmMmIyOTk0MjUwNzQ2ZjJhMTA0NThlYTMxYjQ2NjFiNTBhPC91cmw+PC9yZWxhdGVkLXVy
bHM+PC91cmxzPjxlbGVjdHJvbmljLXJlc291cmNlLW51bT4xMC4xMTExL2Nkb2UuMTIwNzM8L2Vs
ZWN0cm9uaWMtcmVzb3VyY2UtbnVtPjxyZW1vdGUtZGF0YWJhc2UtcHJvdmlkZXI+TkxNPC9yZW1v
dGUtZGF0YWJhc2UtcHJvdmlkZXI+PGxhbmd1YWdlPmVuZzwvbGFuZ3VhZ2U+PC9yZWNvcmQ+PC9D
aXRlPjwvRW5kTm90ZT5=
</w:fldData>
              </w:fldChar>
            </w:r>
            <w:r>
              <w:instrText xml:space="preserve"> ADDIN EN.CITE </w:instrText>
            </w:r>
            <w:r w:rsidR="00E053B7">
              <w:fldChar w:fldCharType="begin">
                <w:fldData xml:space="preserve">PEVuZE5vdGU+PENpdGU+PEF1dGhvcj5XaHltYW48L0F1dGhvcj48WWVhcj4yMDE0PC9ZZWFyPjxS
ZWNOdW0+ODEzPC9SZWNOdW0+PERpc3BsYXlUZXh0Pig5KTwvRGlzcGxheVRleHQ+PHJlY29yZD48
cmVjLW51bWJlcj44MTM8L3JlYy1udW1iZXI+PGZvcmVpZ24ta2V5cz48a2V5IGFwcD0iRU4iIGRi
LWlkPSIydnRycnp4d2wwcHp0b2V6d2Y2eDBweDUwMDl2MHdyMjV0d3oiIHRpbWVzdGFtcD0iMTQz
ODIwMjIyNSI+ODEzPC9rZXk+PC9mb3JlaWduLWtleXM+PHJlZi10eXBlIG5hbWU9IkpvdXJuYWwg
QXJ0aWNsZSI+MTc8L3JlZi10eXBlPjxjb250cmlidXRvcnM+PGF1dGhvcnM+PGF1dGhvcj5XaHlt
YW4sIFIuIEEuPC9hdXRob3I+PGF1dGhvcj5NYWhvbmV5LCBFLiBLLjwvYXV0aG9yPjxhdXRob3I+
TW9ycmlzb24sIEQuPC9hdXRob3I+PGF1dGhvcj5TdGFubGV5LCBKLjwvYXV0aG9yPjwvYXV0aG9y
cz48L2NvbnRyaWJ1dG9ycz48YXV0aC1hZGRyZXNzPkRlbnRhbCBTZXJ2aWNlcywgSHV0dCBWYWxs
ZXkgRGlzdHJpY3QgSGVhbHRoIEJvYXJkLCBMb3dlciBIdXR0LCBOZXcgWmVhbGFuZC48L2F1dGgt
YWRkcmVzcz48dGl0bGVzPjx0aXRsZT5Qb3RlbnRpYWxseSBwcmV2ZW50YWJsZSBhZG1pc3Npb25z
IHRvIE5ldyBaZWFsYW5kIHB1YmxpYyBob3NwaXRhbHMgZm9yIGRlbnRhbCBjYXJlOiBhIDIwLXll
YXIgcmV2aWV3PC90aXRsZT48c2Vjb25kYXJ5LXRpdGxlPkNvbW11bml0eSBEZW50IE9yYWwgRXBp
ZGVtaW9sPC9zZWNvbmRhcnktdGl0bGU+PGFsdC10aXRsZT5Db21tdW5pdHkgZGVudGlzdHJ5IGFu
ZCBvcmFsIGVwaWRlbWlvbG9neTwvYWx0LXRpdGxlPjwvdGl0bGVzPjxwZXJpb2RpY2FsPjxmdWxs
LXRpdGxlPkNvbW11bml0eSBEZW50IE9yYWwgRXBpZGVtaW9sPC9mdWxsLXRpdGxlPjxhYmJyLTE+
Q29tbXVuaXR5IGRlbnRpc3RyeSBhbmQgb3JhbCBlcGlkZW1pb2xvZ3k8L2FiYnItMT48L3Blcmlv
ZGljYWw+PGFsdC1wZXJpb2RpY2FsPjxmdWxsLXRpdGxlPkNvbW11bml0eSBEZW50IE9yYWwgRXBp
ZGVtaW9sPC9mdWxsLXRpdGxlPjxhYmJyLTE+Q29tbXVuaXR5IGRlbnRpc3RyeSBhbmQgb3JhbCBl
cGlkZW1pb2xvZ3k8L2FiYnItMT48L2FsdC1wZXJpb2RpY2FsPjxwYWdlcz4yMzQtNDQ8L3BhZ2Vz
Pjx2b2x1bWU+NDI8L3ZvbHVtZT48bnVtYmVyPjM8L251bWJlcj48ZWRpdGlvbj4yMDEzLzEwLzEw
PC9lZGl0aW9uPjxrZXl3b3Jkcz48a2V5d29yZD5BZG9sZXNjZW50PC9rZXl3b3JkPjxrZXl3b3Jk
PkFkdWx0PC9rZXl3b3JkPjxrZXl3b3JkPkFnZWQ8L2tleXdvcmQ+PGtleXdvcmQ+Q2hpbGQ8L2tl
eXdvcmQ+PGtleXdvcmQ+Q2hpbGQsIFByZXNjaG9vbDwva2V5d29yZD48a2V5d29yZD4qRGVudGFs
IENhcmU8L2tleXdvcmQ+PGtleXdvcmQ+RmVtYWxlPC9rZXl3b3JkPjxrZXl3b3JkPkhvc3BpdGFs
aXphdGlvbi8qc3RhdGlzdGljcyAmYW1wOyBudW1lcmljYWwgZGF0YTwva2V5d29yZD48a2V5d29y
ZD5Ib3NwaXRhbHMsIFB1YmxpYzwva2V5d29yZD48a2V5d29yZD5IdW1hbnM8L2tleXdvcmQ+PGtl
eXdvcmQ+SW5mYW50PC9rZXl3b3JkPjxrZXl3b3JkPk1hbGU8L2tleXdvcmQ+PGtleXdvcmQ+TWlk
ZGxlIEFnZWQ8L2tleXdvcmQ+PGtleXdvcmQ+TmV3IFplYWxhbmQvZXBpZGVtaW9sb2d5PC9rZXl3
b3JkPjxrZXl3b3JkPmRlbnRhbCBzZXJ2aWNlcyByZXNlYXJjaDwva2V5d29yZD48a2V5d29yZD5o
ZWFsdGggc2VydmljZXMgcmVzZWFyY2g8L2tleXdvcmQ+PGtleXdvcmQ+cHVibGljIGhlYWx0aCBw
b2xpY3k8L2tleXdvcmQ+PC9rZXl3b3Jkcz48ZGF0ZXM+PHllYXI+MjAxNDwveWVhcj48cHViLWRh
dGVzPjxkYXRlPkp1bjwvZGF0ZT48L3B1Yi1kYXRlcz48L2RhdGVzPjxpc2JuPjAzMDEtNTY2MTwv
aXNibj48YWNjZXNzaW9uLW51bT4yNDEwMjQ2MzwvYWNjZXNzaW9uLW51bT48dXJscz48cmVsYXRl
ZC11cmxzPjx1cmw+aHR0cDovL29ubGluZWxpYnJhcnkud2lsZXkuY29tL3N0b3JlLzEwLjExMTEv
Y2RvZS4xMjA3My9hc3NldC9jZG9lMTIwNzMucGRmP3Y9MSZhbXA7dD1pY3A4bGJrdCZhbXA7cz0y
NGRmNDlmMmIyOTk0MjUwNzQ2ZjJhMTA0NThlYTMxYjQ2NjFiNTBhPC91cmw+PC9yZWxhdGVkLXVy
bHM+PC91cmxzPjxlbGVjdHJvbmljLXJlc291cmNlLW51bT4xMC4xMTExL2Nkb2UuMTIwNzM8L2Vs
ZWN0cm9uaWMtcmVzb3VyY2UtbnVtPjxyZW1vdGUtZGF0YWJhc2UtcHJvdmlkZXI+TkxNPC9yZW1v
dGUtZGF0YWJhc2UtcHJvdmlkZXI+PGxhbmd1YWdlPmVuZzwvbGFuZ3VhZ2U+PC9yZWNvcmQ+PC9D
aXRlPjwvRW5kTm90ZT5=
</w:fldData>
              </w:fldChar>
            </w:r>
            <w:r>
              <w:instrText xml:space="preserve"> ADDIN EN.CITE.DATA </w:instrText>
            </w:r>
            <w:r w:rsidR="00E053B7">
              <w:fldChar w:fldCharType="end"/>
            </w:r>
            <w:r w:rsidR="00E053B7">
              <w:fldChar w:fldCharType="separate"/>
            </w:r>
            <w:r>
              <w:rPr>
                <w:noProof/>
              </w:rPr>
              <w:t>(9)</w:t>
            </w:r>
            <w:r w:rsidR="00E053B7">
              <w:fldChar w:fldCharType="end"/>
            </w:r>
          </w:p>
        </w:tc>
        <w:tc>
          <w:tcPr>
            <w:tcW w:w="6948" w:type="dxa"/>
          </w:tcPr>
          <w:p w:rsidR="006758ED" w:rsidRDefault="006758ED" w:rsidP="006758ED">
            <w:pPr>
              <w:cnfStyle w:val="000000100000"/>
            </w:pPr>
            <w:r>
              <w:t>New Zealand national health data (hospital admissions)</w:t>
            </w:r>
            <w:r w:rsidR="009847E4">
              <w:t xml:space="preserve"> over</w:t>
            </w:r>
            <w:r>
              <w:t xml:space="preserve"> 20 years </w:t>
            </w:r>
          </w:p>
        </w:tc>
      </w:tr>
      <w:tr w:rsidR="006758ED" w:rsidTr="00E15A6F">
        <w:tc>
          <w:tcPr>
            <w:cnfStyle w:val="001000000000"/>
            <w:tcW w:w="2628" w:type="dxa"/>
          </w:tcPr>
          <w:p w:rsidR="006758ED" w:rsidRDefault="00A868AA" w:rsidP="00A868AA">
            <w:proofErr w:type="spellStart"/>
            <w:r>
              <w:t>Cachovan</w:t>
            </w:r>
            <w:proofErr w:type="spellEnd"/>
            <w:r>
              <w:t xml:space="preserve"> et al.</w:t>
            </w:r>
            <w:r w:rsidR="00E053B7">
              <w:fldChar w:fldCharType="begin">
                <w:fldData xml:space="preserve">PEVuZE5vdGU+PENpdGU+PEF1dGhvcj5DYWNob3ZhbjwvQXV0aG9yPjxZZWFyPjIwMTM8L1llYXI+
PFJlY051bT4zMTwvUmVjTnVtPjxEaXNwbGF5VGV4dD4oMTApPC9EaXNwbGF5VGV4dD48cmVjb3Jk
PjxyZWMtbnVtYmVyPjMxPC9yZWMtbnVtYmVyPjxmb3JlaWduLWtleXM+PGtleSBhcHA9IkVOIiBk
Yi1pZD0iMnZ0cnJ6eHdsMHB6dG9lendmNngwcHg1MDA5djB3cjI1dHd6IiB0aW1lc3RhbXA9IjE0
MjExNjE3OTAiPjMxPC9rZXk+PC9mb3JlaWduLWtleXM+PHJlZi10eXBlIG5hbWU9IkpvdXJuYWwg
QXJ0aWNsZSI+MTc8L3JlZi10eXBlPjxjb250cmlidXRvcnM+PGF1dGhvcnM+PGF1dGhvcj5DYWNo
b3ZhbiwgRy48L2F1dGhvcj48YXV0aG9yPlBoYXJrLCBKLiBILjwvYXV0aG9yPjxhdXRob3I+U2No
b24sIEcuPC9hdXRob3I+PGF1dGhvcj5Qb2hsZW56LCBQLjwvYXV0aG9yPjxhdXRob3I+UGxhdHpl
ciwgVS48L2F1dGhvcj48L2F1dGhvcnM+PC9jb250cmlidXRvcnM+PGF1dGgtYWRkcmVzcz5DZW50
ZXIgZm9yIE9yYWwgYW5kIERlbnRhbCBNZWRpY2luZSwgRGVwYXJ0bWVudCBvZiBSZXN0b3JhdGl2
ZSBhbmQgUHJldmVudGl2ZSBEZW50aXN0cnksIFVuaXZlcnNpdHkgTWVkaWNhbCBDZW50ZXIgSGFt
YnVyZy1FcHBlbmRvcmYsIEhhbWJ1cmcsIEdlcm1hbnkuPC9hdXRoLWFkZHJlc3M+PHRpdGxlcz48
dGl0bGU+T2RvbnRvZ2VuaWMgaW5mZWN0aW9uczogYW4gOC15ZWFyIGVwaWRlbWlvbG9naWMgYW5h
bHlzaXMgaW4gYSBkZW50YWwgZW1lcmdlbmN5IG91dHBhdGllbnQgY2FyZSB1bml0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1MTgtMjQ8L3BhZ2VzPjx2b2x1bWU+NzE8L3ZvbHVtZT48bnVtYmVy
PjMtNDwvbnVtYmVyPjxlZGl0aW9uPjIwMTIvMDcvMjQ8L2VkaXRpb24+PGtleXdvcmRzPjxrZXl3
b3JkPkFkb2xlc2NlbnQ8L2tleXdvcmQ+PGtleXdvcmQ+QWR1bHQ8L2tleXdvcmQ+PGtleXdvcmQ+
QWdlZDwva2V5d29yZD48a2V5d29yZD5DaGlsZDwva2V5d29yZD48a2V5d29yZD5DaGlsZCwgUHJl
c2Nob29sPC9rZXl3b3JkPjxrZXl3b3JkPkRlbnRhbCBIZWFsdGggU2VydmljZXMvKm9yZ2FuaXph
dGlvbiAmYW1wOyBhZG1pbmlzdHJhdGlvbjwva2V5d29yZD48a2V5d29yZD5FbWVyZ2VuY3kgU2Vy
dmljZSwgSG9zcGl0YWwvKm9yZ2FuaXphdGlvbiAmYW1wOyBhZG1pbmlzdHJhdGlvbjwva2V5d29y
ZD48a2V5d29yZD5Gb2NhbCBJbmZlY3Rpb24sIERlbnRhbC9lcGlkZW1pb2xvZ3kvKnRoZXJhcHk8
L2tleXdvcmQ+PGtleXdvcmQ+R2VybWFueS9lcGlkZW1pb2xvZ3k8L2tleXdvcmQ+PGtleXdvcmQ+
SHVtYW5zPC9rZXl3b3JkPjxrZXl3b3JkPkluZmFudDwva2V5d29yZD48a2V5d29yZD5JbmZhbnQs
IE5ld2Jvcm48L2tleXdvcmQ+PGtleXdvcmQ+TWlkZGxlIEFnZWQ8L2tleXdvcmQ+PGtleXdvcmQ+
WW91bmcgQWR1bHQ8L2tleXdvcmQ+PC9rZXl3b3Jkcz48ZGF0ZXM+PHllYXI+MjAxMzwveWVhcj48
cHViLWRhdGVzPjxkYXRlPk1heS1KdWw8L2RhdGU+PC9wdWItZGF0ZXM+PC9kYXRlcz48aXNibj4w
MDAxLTYzNTc8L2lzYm4+PGFjY2Vzc2lvbi1udW0+MjI4MTYzODA8L2FjY2Vzc2lvbi1udW0+PHVy
bHM+PHJlbGF0ZWQtdXJscz48dXJsPmh0dHA6Ly9pbmZvcm1haGVhbHRoY2FyZS5jb20vZG9pL3Bk
ZnBsdXMvMTAuMzEwOS8wMDAxNjM1Ny4yMDEyLjY5NjY5NDwvdXJsPjwvcmVsYXRlZC11cmxzPjwv
dXJscz48ZWxlY3Ryb25pYy1yZXNvdXJjZS1udW0+MTAuMzEwOS8wMDAxNjM1Ny4yMDEyLjY5NjY5
NDwvZWxlY3Ryb25pYy1yZXNvdXJjZS1udW0+PHJlbW90ZS1kYXRhYmFzZS1wcm92aWRlcj5OTE08
L3JlbW90ZS1kYXRhYmFzZS1wcm92aWRlcj48bGFuZ3VhZ2U+ZW5nPC9sYW5ndWFnZT48L3JlY29y
ZD48L0NpdGU+PC9FbmROb3RlPn==
</w:fldData>
              </w:fldChar>
            </w:r>
            <w:r>
              <w:instrText xml:space="preserve"> ADDIN EN.CITE </w:instrText>
            </w:r>
            <w:r w:rsidR="00E053B7">
              <w:fldChar w:fldCharType="begin">
                <w:fldData xml:space="preserve">PEVuZE5vdGU+PENpdGU+PEF1dGhvcj5DYWNob3ZhbjwvQXV0aG9yPjxZZWFyPjIwMTM8L1llYXI+
PFJlY051bT4zMTwvUmVjTnVtPjxEaXNwbGF5VGV4dD4oMTApPC9EaXNwbGF5VGV4dD48cmVjb3Jk
PjxyZWMtbnVtYmVyPjMxPC9yZWMtbnVtYmVyPjxmb3JlaWduLWtleXM+PGtleSBhcHA9IkVOIiBk
Yi1pZD0iMnZ0cnJ6eHdsMHB6dG9lendmNngwcHg1MDA5djB3cjI1dHd6IiB0aW1lc3RhbXA9IjE0
MjExNjE3OTAiPjMxPC9rZXk+PC9mb3JlaWduLWtleXM+PHJlZi10eXBlIG5hbWU9IkpvdXJuYWwg
QXJ0aWNsZSI+MTc8L3JlZi10eXBlPjxjb250cmlidXRvcnM+PGF1dGhvcnM+PGF1dGhvcj5DYWNo
b3ZhbiwgRy48L2F1dGhvcj48YXV0aG9yPlBoYXJrLCBKLiBILjwvYXV0aG9yPjxhdXRob3I+U2No
b24sIEcuPC9hdXRob3I+PGF1dGhvcj5Qb2hsZW56LCBQLjwvYXV0aG9yPjxhdXRob3I+UGxhdHpl
ciwgVS48L2F1dGhvcj48L2F1dGhvcnM+PC9jb250cmlidXRvcnM+PGF1dGgtYWRkcmVzcz5DZW50
ZXIgZm9yIE9yYWwgYW5kIERlbnRhbCBNZWRpY2luZSwgRGVwYXJ0bWVudCBvZiBSZXN0b3JhdGl2
ZSBhbmQgUHJldmVudGl2ZSBEZW50aXN0cnksIFVuaXZlcnNpdHkgTWVkaWNhbCBDZW50ZXIgSGFt
YnVyZy1FcHBlbmRvcmYsIEhhbWJ1cmcsIEdlcm1hbnkuPC9hdXRoLWFkZHJlc3M+PHRpdGxlcz48
dGl0bGU+T2RvbnRvZ2VuaWMgaW5mZWN0aW9uczogYW4gOC15ZWFyIGVwaWRlbWlvbG9naWMgYW5h
bHlzaXMgaW4gYSBkZW50YWwgZW1lcmdlbmN5IG91dHBhdGllbnQgY2FyZSB1bml0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1MTgtMjQ8L3BhZ2VzPjx2b2x1bWU+NzE8L3ZvbHVtZT48bnVtYmVy
PjMtNDwvbnVtYmVyPjxlZGl0aW9uPjIwMTIvMDcvMjQ8L2VkaXRpb24+PGtleXdvcmRzPjxrZXl3
b3JkPkFkb2xlc2NlbnQ8L2tleXdvcmQ+PGtleXdvcmQ+QWR1bHQ8L2tleXdvcmQ+PGtleXdvcmQ+
QWdlZDwva2V5d29yZD48a2V5d29yZD5DaGlsZDwva2V5d29yZD48a2V5d29yZD5DaGlsZCwgUHJl
c2Nob29sPC9rZXl3b3JkPjxrZXl3b3JkPkRlbnRhbCBIZWFsdGggU2VydmljZXMvKm9yZ2FuaXph
dGlvbiAmYW1wOyBhZG1pbmlzdHJhdGlvbjwva2V5d29yZD48a2V5d29yZD5FbWVyZ2VuY3kgU2Vy
dmljZSwgSG9zcGl0YWwvKm9yZ2FuaXphdGlvbiAmYW1wOyBhZG1pbmlzdHJhdGlvbjwva2V5d29y
ZD48a2V5d29yZD5Gb2NhbCBJbmZlY3Rpb24sIERlbnRhbC9lcGlkZW1pb2xvZ3kvKnRoZXJhcHk8
L2tleXdvcmQ+PGtleXdvcmQ+R2VybWFueS9lcGlkZW1pb2xvZ3k8L2tleXdvcmQ+PGtleXdvcmQ+
SHVtYW5zPC9rZXl3b3JkPjxrZXl3b3JkPkluZmFudDwva2V5d29yZD48a2V5d29yZD5JbmZhbnQs
IE5ld2Jvcm48L2tleXdvcmQ+PGtleXdvcmQ+TWlkZGxlIEFnZWQ8L2tleXdvcmQ+PGtleXdvcmQ+
WW91bmcgQWR1bHQ8L2tleXdvcmQ+PC9rZXl3b3Jkcz48ZGF0ZXM+PHllYXI+MjAxMzwveWVhcj48
cHViLWRhdGVzPjxkYXRlPk1heS1KdWw8L2RhdGU+PC9wdWItZGF0ZXM+PC9kYXRlcz48aXNibj4w
MDAxLTYzNTc8L2lzYm4+PGFjY2Vzc2lvbi1udW0+MjI4MTYzODA8L2FjY2Vzc2lvbi1udW0+PHVy
bHM+PHJlbGF0ZWQtdXJscz48dXJsPmh0dHA6Ly9pbmZvcm1haGVhbHRoY2FyZS5jb20vZG9pL3Bk
ZnBsdXMvMTAuMzEwOS8wMDAxNjM1Ny4yMDEyLjY5NjY5NDwvdXJsPjwvcmVsYXRlZC11cmxzPjwv
dXJscz48ZWxlY3Ryb25pYy1yZXNvdXJjZS1udW0+MTAuMzEwOS8wMDAxNjM1Ny4yMDEyLjY5NjY5
NDwvZWxlY3Ryb25pYy1yZXNvdXJjZS1udW0+PHJlbW90ZS1kYXRhYmFzZS1wcm92aWRlcj5OTE08
L3JlbW90ZS1kYXRhYmFzZS1wcm92aWRlcj48bGFuZ3VhZ2U+ZW5nPC9sYW5ndWFnZT48L3JlY29y
ZD48L0NpdGU+PC9FbmROb3RlPn==
</w:fldData>
              </w:fldChar>
            </w:r>
            <w:r>
              <w:instrText xml:space="preserve"> ADDIN EN.CITE.DATA </w:instrText>
            </w:r>
            <w:r w:rsidR="00E053B7">
              <w:fldChar w:fldCharType="end"/>
            </w:r>
            <w:r w:rsidR="00E053B7">
              <w:fldChar w:fldCharType="separate"/>
            </w:r>
            <w:r>
              <w:rPr>
                <w:noProof/>
              </w:rPr>
              <w:t>(10)</w:t>
            </w:r>
            <w:r w:rsidR="00E053B7">
              <w:fldChar w:fldCharType="end"/>
            </w:r>
          </w:p>
        </w:tc>
        <w:tc>
          <w:tcPr>
            <w:tcW w:w="6948" w:type="dxa"/>
          </w:tcPr>
          <w:p w:rsidR="006758ED" w:rsidRDefault="00A868AA" w:rsidP="00A868AA">
            <w:pPr>
              <w:cnfStyle w:val="000000000000"/>
            </w:pPr>
            <w:r>
              <w:t>Hamburg, Germany emergency outpatient unit</w:t>
            </w:r>
            <w:r w:rsidR="009847E4">
              <w:t xml:space="preserve"> patients</w:t>
            </w:r>
            <w:r>
              <w:t xml:space="preserve"> </w:t>
            </w:r>
          </w:p>
        </w:tc>
      </w:tr>
      <w:tr w:rsidR="006758ED" w:rsidTr="00E15A6F">
        <w:trPr>
          <w:cnfStyle w:val="000000100000"/>
        </w:trPr>
        <w:tc>
          <w:tcPr>
            <w:cnfStyle w:val="001000000000"/>
            <w:tcW w:w="2628" w:type="dxa"/>
          </w:tcPr>
          <w:p w:rsidR="006758ED" w:rsidRDefault="00A868AA" w:rsidP="00A868AA">
            <w:r>
              <w:t xml:space="preserve">Currie et al. </w:t>
            </w:r>
            <w:r w:rsidR="00E053B7">
              <w:fldChar w:fldCharType="begin"/>
            </w:r>
            <w:r>
              <w:instrText xml:space="preserve"> ADDIN EN.CITE &lt;EndNote&gt;&lt;Cite&gt;&lt;Author&gt;Currie&lt;/Author&gt;&lt;Year&gt;2015&lt;/Year&gt;&lt;RecNum&gt;747&lt;/RecNum&gt;&lt;DisplayText&gt;(11)&lt;/DisplayText&gt;&lt;record&gt;&lt;rec-number&gt;747&lt;/rec-number&gt;&lt;foreign-keys&gt;&lt;key app="EN" db-id="2vtrrzxwl0pztoezwf6x0px5009v0wr25twz" timestamp="1438202223"&gt;747&lt;/key&gt;&lt;/foreign-keys&gt;&lt;ref-type name="Journal Article"&gt;17&lt;/ref-type&gt;&lt;contributors&gt;&lt;authors&gt;&lt;author&gt;Currie, C. C.&lt;/author&gt;&lt;author&gt;Stone, S. J.&lt;/author&gt;&lt;author&gt;Durham, J.&lt;/author&gt;&lt;/authors&gt;&lt;/contributors&gt;&lt;auth-address&gt;Centre for Oral Health Research, School of Dental Sciences, Newcastle University, Newcastle upon Tyne, UK.&amp;#xD;Institute of Health &amp;amp; Society and Centre for Oral Health Research, School of Dental Sciences, Newcastle University, Newcastle upon Tyne, UK.&amp;#xD;Newcastle upon Tyne Hospitals NHS Foundation Trust, Newcastle upon Tyne, UK.&lt;/auth-address&gt;&lt;titles&gt;&lt;title&gt;Pain and problems: a prospective cross-sectional study of the impact of dental emergencies&lt;/title&gt;&lt;secondary-title&gt;J Oral Rehabil&lt;/secondary-title&gt;&lt;alt-title&gt;Journal of oral rehabilitation&lt;/alt-title&gt;&lt;/titles&gt;&lt;periodical&gt;&lt;full-title&gt;J Oral Rehabil&lt;/full-title&gt;&lt;abbr-1&gt;Journal of oral rehabilitation&lt;/abbr-1&gt;&lt;/periodical&gt;&lt;alt-periodical&gt;&lt;full-title&gt;J Oral Rehabil&lt;/full-title&gt;&lt;abbr-1&gt;Journal of oral rehabilitation&lt;/abbr-1&gt;&lt;/alt-periodical&gt;&lt;edition&gt;2015/07/16&lt;/edition&gt;&lt;keywords&gt;&lt;keyword&gt;Eq-5d-5l&lt;/keyword&gt;&lt;keyword&gt;dental pain&lt;/keyword&gt;&lt;keyword&gt;quality of life&lt;/keyword&gt;&lt;keyword&gt;service evaluation&lt;/keyword&gt;&lt;keyword&gt;toothache&lt;/keyword&gt;&lt;/keywords&gt;&lt;dates&gt;&lt;year&gt;2015&lt;/year&gt;&lt;pub-dates&gt;&lt;date&gt;Jul 14&lt;/date&gt;&lt;/pub-dates&gt;&lt;/dates&gt;&lt;isbn&gt;0305-182x&lt;/isbn&gt;&lt;accession-num&gt;26174692&lt;/accession-num&gt;&lt;urls&gt;&lt;related-urls&gt;&lt;url&gt;http://onlinelibrary.wiley.com/store/10.1111/joor.12333/asset/joor12333.pdf?v=1&amp;amp;t=icp8i5z8&amp;amp;s=66671cbf10d18c71f3374cc4fc1d6453620493ab&lt;/url&gt;&lt;/related-urls&gt;&lt;/urls&gt;&lt;electronic-resource-num&gt;10.1111/joor.12333&lt;/electronic-resource-num&gt;&lt;remote-database-provider&gt;NLM&lt;/remote-database-provider&gt;&lt;language&gt;Eng&lt;/language&gt;&lt;/record&gt;&lt;/Cite&gt;&lt;/EndNote&gt;</w:instrText>
            </w:r>
            <w:r w:rsidR="00E053B7">
              <w:fldChar w:fldCharType="separate"/>
            </w:r>
            <w:r>
              <w:rPr>
                <w:noProof/>
              </w:rPr>
              <w:t>(11)</w:t>
            </w:r>
            <w:r w:rsidR="00E053B7">
              <w:fldChar w:fldCharType="end"/>
            </w:r>
          </w:p>
        </w:tc>
        <w:tc>
          <w:tcPr>
            <w:tcW w:w="6948" w:type="dxa"/>
          </w:tcPr>
          <w:p w:rsidR="006758ED" w:rsidRDefault="00DE72D3" w:rsidP="00624E56">
            <w:pPr>
              <w:cnfStyle w:val="000000100000"/>
            </w:pPr>
            <w:r>
              <w:t xml:space="preserve">Newcastle upon Tyne (England) </w:t>
            </w:r>
            <w:r w:rsidR="00E15A6F">
              <w:t>H</w:t>
            </w:r>
            <w:r>
              <w:t>ospitals emergency clinics patients</w:t>
            </w:r>
          </w:p>
        </w:tc>
      </w:tr>
      <w:tr w:rsidR="006758ED" w:rsidTr="00E15A6F">
        <w:tc>
          <w:tcPr>
            <w:cnfStyle w:val="001000000000"/>
            <w:tcW w:w="2628" w:type="dxa"/>
          </w:tcPr>
          <w:p w:rsidR="006758ED" w:rsidRDefault="00DE72D3" w:rsidP="00AC44D2">
            <w:r>
              <w:t>Patel</w:t>
            </w:r>
            <w:r w:rsidR="00AC44D2">
              <w:t xml:space="preserve"> and Driscoll </w:t>
            </w:r>
            <w:r w:rsidR="00E053B7">
              <w:fldChar w:fldCharType="begin"/>
            </w:r>
            <w:r>
              <w:instrText xml:space="preserve"> ADDIN EN.CITE &lt;EndNote&gt;&lt;Cite&gt;&lt;Author&gt;Patel&lt;/Author&gt;&lt;Year&gt;2002&lt;/Year&gt;&lt;RecNum&gt;98&lt;/RecNum&gt;&lt;DisplayText&gt;(12)&lt;/DisplayText&gt;&lt;record&gt;&lt;rec-number&gt;98&lt;/rec-number&gt;&lt;foreign-keys&gt;&lt;key app="EN" db-id="2vtrrzxwl0pztoezwf6x0px5009v0wr25twz" timestamp="1421161790"&gt;98&lt;/key&gt;&lt;/foreign-keys&gt;&lt;ref-type name="Journal Article"&gt;17&lt;/ref-type&gt;&lt;contributors&gt;&lt;authors&gt;&lt;author&gt;Patel, K. K.&lt;/author&gt;&lt;author&gt;Driscoll, P.&lt;/author&gt;&lt;/authors&gt;&lt;/contributors&gt;&lt;auth-address&gt;Department of Maxillofacial Surgery, Hull Royal Infirmary, Hull, UK. kanak@talk21.com&lt;/auth-address&gt;&lt;titles&gt;&lt;title&gt;Dental knowledge of accident and emergency senior house officer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539-41&lt;/pages&gt;&lt;volume&gt;19&lt;/volume&gt;&lt;number&gt;6&lt;/number&gt;&lt;edition&gt;2002/11/08&lt;/edition&gt;&lt;keywords&gt;&lt;keyword&gt;Clinical Competence/*standards&lt;/keyword&gt;&lt;keyword&gt;Dentistry/*standards&lt;/keyword&gt;&lt;keyword&gt;Emergency Service, Hospital/*standards&lt;/keyword&gt;&lt;keyword&gt;England&lt;/keyword&gt;&lt;keyword&gt;Health Care Surveys&lt;/keyword&gt;&lt;keyword&gt;Humans&lt;/keyword&gt;&lt;keyword&gt;Medical Staff, Hospital/*standards&lt;/keyword&gt;&lt;keyword&gt;Tooth Diseases/therapy&lt;/keyword&gt;&lt;/keywords&gt;&lt;dates&gt;&lt;year&gt;2002&lt;/year&gt;&lt;pub-dates&gt;&lt;date&gt;Nov&lt;/date&gt;&lt;/pub-dates&gt;&lt;/dates&gt;&lt;isbn&gt;1472-0205 (Print)&amp;#xD;1472-0205&lt;/isbn&gt;&lt;accession-num&gt;12421780&lt;/accession-num&gt;&lt;urls&gt;&lt;related-urls&gt;&lt;url&gt;http://www.ncbi.nlm.nih.gov/pmc/articles/PMC1756328/pdf/v019p00539.pdf&lt;/url&gt;&lt;/related-urls&gt;&lt;/urls&gt;&lt;custom2&gt;Pmc1756328&lt;/custom2&gt;&lt;remote-database-provider&gt;NLM&lt;/remote-database-provider&gt;&lt;language&gt;eng&lt;/language&gt;&lt;/record&gt;&lt;/Cite&gt;&lt;/EndNote&gt;</w:instrText>
            </w:r>
            <w:r w:rsidR="00E053B7">
              <w:fldChar w:fldCharType="separate"/>
            </w:r>
            <w:r>
              <w:rPr>
                <w:noProof/>
              </w:rPr>
              <w:t>(12)</w:t>
            </w:r>
            <w:r w:rsidR="00E053B7">
              <w:fldChar w:fldCharType="end"/>
            </w:r>
          </w:p>
        </w:tc>
        <w:tc>
          <w:tcPr>
            <w:tcW w:w="6948" w:type="dxa"/>
          </w:tcPr>
          <w:p w:rsidR="006758ED" w:rsidRDefault="00AC44D2" w:rsidP="00AC44D2">
            <w:pPr>
              <w:cnfStyle w:val="000000000000"/>
            </w:pPr>
            <w:r>
              <w:t xml:space="preserve">English emergency senior house officers </w:t>
            </w:r>
          </w:p>
        </w:tc>
      </w:tr>
      <w:tr w:rsidR="006758ED" w:rsidTr="00E15A6F">
        <w:trPr>
          <w:cnfStyle w:val="000000100000"/>
        </w:trPr>
        <w:tc>
          <w:tcPr>
            <w:cnfStyle w:val="001000000000"/>
            <w:tcW w:w="2628" w:type="dxa"/>
          </w:tcPr>
          <w:p w:rsidR="006758ED" w:rsidRDefault="00AC44D2" w:rsidP="00AC44D2">
            <w:proofErr w:type="spellStart"/>
            <w:r>
              <w:t>Trivedy</w:t>
            </w:r>
            <w:proofErr w:type="spellEnd"/>
            <w:r>
              <w:t xml:space="preserve"> et al. </w:t>
            </w:r>
            <w:r w:rsidR="00E053B7">
              <w:fldChar w:fldCharType="begin">
                <w:fldData xml:space="preserve">PEVuZE5vdGU+PENpdGU+PEF1dGhvcj5Ucml2ZWR5PC9BdXRob3I+PFllYXI+MjAxMjwvWWVhcj48
UmVjTnVtPjgxMDwvUmVjTnVtPjxEaXNwbGF5VGV4dD4oMTMpPC9EaXNwbGF5VGV4dD48cmVjb3Jk
PjxyZWMtbnVtYmVyPjgxMDwvcmVjLW51bWJlcj48Zm9yZWlnbi1rZXlzPjxrZXkgYXBwPSJFTiIg
ZGItaWQ9IjJ2dHJyenh3bDBwenRvZXp3ZjZ4MHB4NTAwOXYwd3IyNXR3eiIgdGltZXN0YW1wPSIx
NDM4MjAyMjI1Ij44MTA8L2tleT48L2ZvcmVpZ24ta2V5cz48cmVmLXR5cGUgbmFtZT0iSm91cm5h
bCBBcnRpY2xlIj4xNzwvcmVmLXR5cGU+PGNvbnRyaWJ1dG9ycz48YXV0aG9ycz48YXV0aG9yPlRy
aXZlZHksIEMuPC9hdXRob3I+PGF1dGhvcj5Lb2RhdGUsIE4uPC9hdXRob3I+PGF1dGhvcj5Sb3Nz
LCBBLjwvYXV0aG9yPjxhdXRob3I+QWwtUmF3aSwgSC48L2F1dGhvcj48YXV0aG9yPkphaWdhbmVz
aCwgVC48L2F1dGhvcj48YXV0aG9yPkhhcnJpcywgVC48L2F1dGhvcj48YXV0aG9yPkFuZGVyc29u
LCBKLiBFLjwvYXV0aG9yPjwvYXV0aG9ycz48L2NvbnRyaWJ1dG9ycz48YXV0aC1hZGRyZXNzPk5J
SFIgS2luZyZhcG9zO3MgUGF0aWVudCBTYWZldHkgYW5kIFNlcnZpY2UgUXVhbGl0eSBSZXNlYXJj
aCBDZW50cmUsIEtpbmcmYXBvcztzIENvbGxlZ2UgTG9uZG9uLCBMb25kb24sIFVLLiBjdHJpdmVk
eUBnbWFpbC5jb208L2F1dGgtYWRkcmVzcz48dGl0bGVzPjx0aXRsZT5UaGUgYXR0aXR1ZGVzIGFu
ZCBhd2FyZW5lc3Mgb2YgZW1lcmdlbmN5IGRlcGFydG1lbnQgKEVEKSBwaHlzaWNpYW5zIHRvd2Fy
ZHMgdGhlIG1hbmFnZW1lbnQgb2YgY29tbW9uIGRlbnRvZmFjaWFsIGVtZXJnZW5jaWVzPC90aXRs
ZT48c2Vjb25kYXJ5LXRpdGxlPkRlbnQgVHJhdW1hdG9sPC9zZWNvbmRhcnktdGl0bGU+PGFsdC10
aXRsZT5EZW50YWwgdHJhdW1hdG9sb2d5IDogb2ZmaWNpYWwgcHVibGljYXRpb24gb2YgSW50ZXJu
YXRpb25hbCBBc3NvY2lhdGlvbiBmb3IgRGVudGFsIFRyYXVtYXRvbG9neTwvYWx0LXRpdGxlPjwv
dGl0bGVzPjxwZXJpb2RpY2FsPjxmdWxsLXRpdGxlPkRlbnQgVHJhdW1hdG9sPC9mdWxsLXRpdGxl
PjxhYmJyLTE+RGVudGFsIHRyYXVtYXRvbG9neSA6IG9mZmljaWFsIHB1YmxpY2F0aW9uIG9mIElu
dGVybmF0aW9uYWwgQXNzb2NpYXRpb24gZm9yIERlbnRhbCBUcmF1bWF0b2xvZ3k8L2FiYnItMT48
L3BlcmlvZGljYWw+PGFsdC1wZXJpb2RpY2FsPjxmdWxsLXRpdGxlPkRlbnQgVHJhdW1hdG9sPC9m
dWxsLXRpdGxlPjxhYmJyLTE+RGVudGFsIHRyYXVtYXRvbG9neSA6IG9mZmljaWFsIHB1YmxpY2F0
aW9uIG9mIEludGVybmF0aW9uYWwgQXNzb2NpYXRpb24gZm9yIERlbnRhbCBUcmF1bWF0b2xvZ3k8
L2FiYnItMT48L2FsdC1wZXJpb2RpY2FsPjxwYWdlcz4xMjEtNjwvcGFnZXM+PHZvbHVtZT4yODwv
dm9sdW1lPjxudW1iZXI+MjwvbnVtYmVyPjxlZGl0aW9uPjIwMTEvMTEvMjQ8L2VkaXRpb24+PGtl
eXdvcmRzPjxrZXl3b3JkPipBdHRpdHVkZSBvZiBIZWFsdGggUGVyc29ubmVsPC9rZXl3b3JkPjxr
ZXl3b3JkPkNsaW5pY2FsIENvbXBldGVuY2U8L2tleXdvcmQ+PGtleXdvcmQ+KkVtZXJnZW5jeSBT
ZXJ2aWNlLCBIb3NwaXRhbDwva2V5d29yZD48a2V5d29yZD5FbWVyZ2VuY3kgVHJlYXRtZW50Lypw
c3ljaG9sb2d5PC9rZXl3b3JkPjxrZXl3b3JkPkZhY2lhbCBJbmp1cmllcy9yYWRpb2dyYXBoeS8q
dGhlcmFweTwva2V5d29yZD48a2V5d29yZD5IZWFsdGggS25vd2xlZGdlLCBBdHRpdHVkZXMsIFBy
YWN0aWNlPC9rZXl3b3JkPjxrZXl3b3JkPkh1bWFuczwva2V5d29yZD48a2V5d29yZD5Mb25kb248
L2tleXdvcmQ+PGtleXdvcmQ+TWVkaWNhbCBTdGFmZiwgSG9zcGl0YWwvKnBzeWNob2xvZ3k8L2tl
eXdvcmQ+PGtleXdvcmQ+T3JhbCBIZW1vcnJoYWdlL3RoZXJhcHk8L2tleXdvcmQ+PGtleXdvcmQ+
UGVyaW9kb250YWwgQWJzY2Vzcy90aGVyYXB5PC9rZXl3b3JkPjxrZXl3b3JkPlF1ZXN0aW9ubmFp
cmVzPC9rZXl3b3JkPjxrZXl3b3JkPlJhZGlvZ3JhcGh5LCBEZW50YWw8L2tleXdvcmQ+PGtleXdv
cmQ+U3V0dXJlIFRlY2huaXF1ZXM8L2tleXdvcmQ+PGtleXdvcmQ+VG9vdGggSW5qdXJpZXMvcmFk
aW9ncmFwaHkvKnRoZXJhcHk8L2tleXdvcmQ+PGtleXdvcmQ+VG9vdGhhY2hlL3RoZXJhcHk8L2tl
eXdvcmQ+PC9rZXl3b3Jkcz48ZGF0ZXM+PHllYXI+MjAxMjwveWVhcj48cHViLWRhdGVzPjxkYXRl
PkFwcjwvZGF0ZT48L3B1Yi1kYXRlcz48L2RhdGVzPjxpc2JuPjE2MDAtNDQ2OTwvaXNibj48YWNj
ZXNzaW9uLW51bT4yMjEwNzA1MDwvYWNjZXNzaW9uLW51bT48dXJscz48cmVsYXRlZC11cmxzPjx1
cmw+aHR0cDovL29ubGluZWxpYnJhcnkud2lsZXkuY29tL3N0b3JlLzEwLjExMTEvai4xNjAwLTk2
NTcuMjAxMS4wMTA1MC54L2Fzc2V0L2ouMTYwMC05NjU3LjIwMTEuMDEwNTAueC5wZGY/dj0xJmFt
cDt0PWljcDhsMmZnJmFtcDtzPTI0MjI2MDg3NTRkYTcyZTY0ZjA5YmFmNzhkZmY1YTUxODI4MmY4
OGI8L3VybD48L3JlbGF0ZWQtdXJscz48L3VybHM+PGVsZWN0cm9uaWMtcmVzb3VyY2UtbnVtPjEw
LjExMTEvai4xNjAwLTk2NTcuMjAxMS4wMTA1MC54PC9lbGVjdHJvbmljLXJlc291cmNlLW51bT48
cmVtb3RlLWRhdGFiYXNlLXByb3ZpZGVyPk5MTTwvcmVtb3RlLWRhdGFiYXNlLXByb3ZpZGVyPjxs
YW5ndWFnZT5lbmc8L2xhbmd1YWdlPjwvcmVjb3JkPjwvQ2l0ZT48L0VuZE5vdGU+AG==
</w:fldData>
              </w:fldChar>
            </w:r>
            <w:r>
              <w:instrText xml:space="preserve"> ADDIN EN.CITE </w:instrText>
            </w:r>
            <w:r w:rsidR="00E053B7">
              <w:fldChar w:fldCharType="begin">
                <w:fldData xml:space="preserve">PEVuZE5vdGU+PENpdGU+PEF1dGhvcj5Ucml2ZWR5PC9BdXRob3I+PFllYXI+MjAxMjwvWWVhcj48
UmVjTnVtPjgxMDwvUmVjTnVtPjxEaXNwbGF5VGV4dD4oMTMpPC9EaXNwbGF5VGV4dD48cmVjb3Jk
PjxyZWMtbnVtYmVyPjgxMDwvcmVjLW51bWJlcj48Zm9yZWlnbi1rZXlzPjxrZXkgYXBwPSJFTiIg
ZGItaWQ9IjJ2dHJyenh3bDBwenRvZXp3ZjZ4MHB4NTAwOXYwd3IyNXR3eiIgdGltZXN0YW1wPSIx
NDM4MjAyMjI1Ij44MTA8L2tleT48L2ZvcmVpZ24ta2V5cz48cmVmLXR5cGUgbmFtZT0iSm91cm5h
bCBBcnRpY2xlIj4xNzwvcmVmLXR5cGU+PGNvbnRyaWJ1dG9ycz48YXV0aG9ycz48YXV0aG9yPlRy
aXZlZHksIEMuPC9hdXRob3I+PGF1dGhvcj5Lb2RhdGUsIE4uPC9hdXRob3I+PGF1dGhvcj5Sb3Nz
LCBBLjwvYXV0aG9yPjxhdXRob3I+QWwtUmF3aSwgSC48L2F1dGhvcj48YXV0aG9yPkphaWdhbmVz
aCwgVC48L2F1dGhvcj48YXV0aG9yPkhhcnJpcywgVC48L2F1dGhvcj48YXV0aG9yPkFuZGVyc29u
LCBKLiBFLjwvYXV0aG9yPjwvYXV0aG9ycz48L2NvbnRyaWJ1dG9ycz48YXV0aC1hZGRyZXNzPk5J
SFIgS2luZyZhcG9zO3MgUGF0aWVudCBTYWZldHkgYW5kIFNlcnZpY2UgUXVhbGl0eSBSZXNlYXJj
aCBDZW50cmUsIEtpbmcmYXBvcztzIENvbGxlZ2UgTG9uZG9uLCBMb25kb24sIFVLLiBjdHJpdmVk
eUBnbWFpbC5jb208L2F1dGgtYWRkcmVzcz48dGl0bGVzPjx0aXRsZT5UaGUgYXR0aXR1ZGVzIGFu
ZCBhd2FyZW5lc3Mgb2YgZW1lcmdlbmN5IGRlcGFydG1lbnQgKEVEKSBwaHlzaWNpYW5zIHRvd2Fy
ZHMgdGhlIG1hbmFnZW1lbnQgb2YgY29tbW9uIGRlbnRvZmFjaWFsIGVtZXJnZW5jaWVzPC90aXRs
ZT48c2Vjb25kYXJ5LXRpdGxlPkRlbnQgVHJhdW1hdG9sPC9zZWNvbmRhcnktdGl0bGU+PGFsdC10
aXRsZT5EZW50YWwgdHJhdW1hdG9sb2d5IDogb2ZmaWNpYWwgcHVibGljYXRpb24gb2YgSW50ZXJu
YXRpb25hbCBBc3NvY2lhdGlvbiBmb3IgRGVudGFsIFRyYXVtYXRvbG9neTwvYWx0LXRpdGxlPjwv
dGl0bGVzPjxwZXJpb2RpY2FsPjxmdWxsLXRpdGxlPkRlbnQgVHJhdW1hdG9sPC9mdWxsLXRpdGxl
PjxhYmJyLTE+RGVudGFsIHRyYXVtYXRvbG9neSA6IG9mZmljaWFsIHB1YmxpY2F0aW9uIG9mIElu
dGVybmF0aW9uYWwgQXNzb2NpYXRpb24gZm9yIERlbnRhbCBUcmF1bWF0b2xvZ3k8L2FiYnItMT48
L3BlcmlvZGljYWw+PGFsdC1wZXJpb2RpY2FsPjxmdWxsLXRpdGxlPkRlbnQgVHJhdW1hdG9sPC9m
dWxsLXRpdGxlPjxhYmJyLTE+RGVudGFsIHRyYXVtYXRvbG9neSA6IG9mZmljaWFsIHB1YmxpY2F0
aW9uIG9mIEludGVybmF0aW9uYWwgQXNzb2NpYXRpb24gZm9yIERlbnRhbCBUcmF1bWF0b2xvZ3k8
L2FiYnItMT48L2FsdC1wZXJpb2RpY2FsPjxwYWdlcz4xMjEtNjwvcGFnZXM+PHZvbHVtZT4yODwv
dm9sdW1lPjxudW1iZXI+MjwvbnVtYmVyPjxlZGl0aW9uPjIwMTEvMTEvMjQ8L2VkaXRpb24+PGtl
eXdvcmRzPjxrZXl3b3JkPipBdHRpdHVkZSBvZiBIZWFsdGggUGVyc29ubmVsPC9rZXl3b3JkPjxr
ZXl3b3JkPkNsaW5pY2FsIENvbXBldGVuY2U8L2tleXdvcmQ+PGtleXdvcmQ+KkVtZXJnZW5jeSBT
ZXJ2aWNlLCBIb3NwaXRhbDwva2V5d29yZD48a2V5d29yZD5FbWVyZ2VuY3kgVHJlYXRtZW50Lypw
c3ljaG9sb2d5PC9rZXl3b3JkPjxrZXl3b3JkPkZhY2lhbCBJbmp1cmllcy9yYWRpb2dyYXBoeS8q
dGhlcmFweTwva2V5d29yZD48a2V5d29yZD5IZWFsdGggS25vd2xlZGdlLCBBdHRpdHVkZXMsIFBy
YWN0aWNlPC9rZXl3b3JkPjxrZXl3b3JkPkh1bWFuczwva2V5d29yZD48a2V5d29yZD5Mb25kb248
L2tleXdvcmQ+PGtleXdvcmQ+TWVkaWNhbCBTdGFmZiwgSG9zcGl0YWwvKnBzeWNob2xvZ3k8L2tl
eXdvcmQ+PGtleXdvcmQ+T3JhbCBIZW1vcnJoYWdlL3RoZXJhcHk8L2tleXdvcmQ+PGtleXdvcmQ+
UGVyaW9kb250YWwgQWJzY2Vzcy90aGVyYXB5PC9rZXl3b3JkPjxrZXl3b3JkPlF1ZXN0aW9ubmFp
cmVzPC9rZXl3b3JkPjxrZXl3b3JkPlJhZGlvZ3JhcGh5LCBEZW50YWw8L2tleXdvcmQ+PGtleXdv
cmQ+U3V0dXJlIFRlY2huaXF1ZXM8L2tleXdvcmQ+PGtleXdvcmQ+VG9vdGggSW5qdXJpZXMvcmFk
aW9ncmFwaHkvKnRoZXJhcHk8L2tleXdvcmQ+PGtleXdvcmQ+VG9vdGhhY2hlL3RoZXJhcHk8L2tl
eXdvcmQ+PC9rZXl3b3Jkcz48ZGF0ZXM+PHllYXI+MjAxMjwveWVhcj48cHViLWRhdGVzPjxkYXRl
PkFwcjwvZGF0ZT48L3B1Yi1kYXRlcz48L2RhdGVzPjxpc2JuPjE2MDAtNDQ2OTwvaXNibj48YWNj
ZXNzaW9uLW51bT4yMjEwNzA1MDwvYWNjZXNzaW9uLW51bT48dXJscz48cmVsYXRlZC11cmxzPjx1
cmw+aHR0cDovL29ubGluZWxpYnJhcnkud2lsZXkuY29tL3N0b3JlLzEwLjExMTEvai4xNjAwLTk2
NTcuMjAxMS4wMTA1MC54L2Fzc2V0L2ouMTYwMC05NjU3LjIwMTEuMDEwNTAueC5wZGY/dj0xJmFt
cDt0PWljcDhsMmZnJmFtcDtzPTI0MjI2MDg3NTRkYTcyZTY0ZjA5YmFmNzhkZmY1YTUxODI4MmY4
OGI8L3VybD48L3JlbGF0ZWQtdXJscz48L3VybHM+PGVsZWN0cm9uaWMtcmVzb3VyY2UtbnVtPjEw
LjExMTEvai4xNjAwLTk2NTcuMjAxMS4wMTA1MC54PC9lbGVjdHJvbmljLXJlc291cmNlLW51bT48
cmVtb3RlLWRhdGFiYXNlLXByb3ZpZGVyPk5MTTwvcmVtb3RlLWRhdGFiYXNlLXByb3ZpZGVyPjxs
YW5ndWFnZT5lbmc8L2xhbmd1YWdlPjwvcmVjb3JkPjwvQ2l0ZT48L0VuZE5vdGU+AG==
</w:fldData>
              </w:fldChar>
            </w:r>
            <w:r>
              <w:instrText xml:space="preserve"> ADDIN EN.CITE.DATA </w:instrText>
            </w:r>
            <w:r w:rsidR="00E053B7">
              <w:fldChar w:fldCharType="end"/>
            </w:r>
            <w:r w:rsidR="00E053B7">
              <w:fldChar w:fldCharType="separate"/>
            </w:r>
            <w:r>
              <w:rPr>
                <w:noProof/>
              </w:rPr>
              <w:t>(13)</w:t>
            </w:r>
            <w:r w:rsidR="00E053B7">
              <w:fldChar w:fldCharType="end"/>
            </w:r>
          </w:p>
        </w:tc>
        <w:tc>
          <w:tcPr>
            <w:tcW w:w="6948" w:type="dxa"/>
          </w:tcPr>
          <w:p w:rsidR="006758ED" w:rsidRDefault="00AC44D2" w:rsidP="00C35537">
            <w:pPr>
              <w:cnfStyle w:val="000000100000"/>
            </w:pPr>
            <w:r>
              <w:t>United Kingdom ED physicians</w:t>
            </w:r>
          </w:p>
        </w:tc>
      </w:tr>
      <w:tr w:rsidR="006758ED" w:rsidTr="00E15A6F">
        <w:tc>
          <w:tcPr>
            <w:cnfStyle w:val="001000000000"/>
            <w:tcW w:w="2628" w:type="dxa"/>
          </w:tcPr>
          <w:p w:rsidR="006758ED" w:rsidRDefault="00AC44D2" w:rsidP="00AC44D2">
            <w:proofErr w:type="spellStart"/>
            <w:r>
              <w:t>Quiñonez</w:t>
            </w:r>
            <w:proofErr w:type="spellEnd"/>
            <w:r>
              <w:t xml:space="preserve"> et al. </w:t>
            </w:r>
            <w:r w:rsidR="00E053B7">
              <w:fldChar w:fldCharType="begin">
                <w:fldData xml:space="preserve">PEVuZE5vdGU+PENpdGU+PEF1dGhvcj5RdWlub25lejwvQXV0aG9yPjxZZWFyPjIwMTE8L1llYXI+
PFJlY051bT42MjwvUmVjTnVtPjxEaXNwbGF5VGV4dD4oMTUsIDE2KTwvRGlzcGxheVRleHQ+PHJl
Y29yZD48cmVjLW51bWJlcj42MjwvcmVjLW51bWJlcj48Zm9yZWlnbi1rZXlzPjxrZXkgYXBwPSJF
TiIgZGItaWQ9IjJ2dHJyenh3bDBwenRvZXp3ZjZ4MHB4NTAwOXYwd3IyNXR3eiIgdGltZXN0YW1w
PSIxNDIxMTYxNzkwIj42Mjwva2V5PjwvZm9yZWlnbi1rZXlzPjxyZWYtdHlwZSBuYW1lPSJKb3Vy
bmFsIEFydGljbGUiPjE3PC9yZWYtdHlwZT48Y29udHJpYnV0b3JzPjxhdXRob3JzPjxhdXRob3I+
UXVpbm9uZXosIEMuPC9hdXRob3I+PC9hdXRob3JzPjwvY29udHJpYnV0b3JzPjxhdXRoLWFkZHJl
c3M+Q29tbXVuaXR5IERlbnRhbCBIZWFsdGggU2VydmljZXMgUmVzZWFyY2ggVW5pdCwgRmFjdWx0
eSBvZiBEZW50aXN0cnksIFVuaXZlcnNpdHkgb2YgVG9yb250bywgVG9yb250bywgT04sIENhbmFk
YS4gY2FybG9zLnF1aW5vbmV6QHV0b3JvbnRvLmNhPC9hdXRoLWFkZHJlc3M+PHRpdGxlcz48dGl0
bGU+U2VsZi1yZXBvcnRlZCBlbWVyZ2VuY3kgcm9vbSB2aXNpdHMgZm9yIGRlbnRhbCBwcm9ibGVt
czwvdGl0bGU+PHNlY29uZGFyeS10aXRsZT5JbnQgSiBEZW50IEh5Zzwvc2Vjb25kYXJ5LXRpdGxl
PjxhbHQtdGl0bGU+SW50ZXJuYXRpb25hbCBqb3VybmFsIG9mIGRlbnRhbCBoeWdpZW5lPC9hbHQt
dGl0bGU+PC90aXRsZXM+PHBlcmlvZGljYWw+PGZ1bGwtdGl0bGU+SW50IEogRGVudCBIeWc8L2Z1
bGwtdGl0bGU+PGFiYnItMT5JbnRlcm5hdGlvbmFsIGpvdXJuYWwgb2YgZGVudGFsIGh5Z2llbmU8
L2FiYnItMT48L3BlcmlvZGljYWw+PGFsdC1wZXJpb2RpY2FsPjxmdWxsLXRpdGxlPkludCBKIERl
bnQgSHlnPC9mdWxsLXRpdGxlPjxhYmJyLTE+SW50ZXJuYXRpb25hbCBqb3VybmFsIG9mIGRlbnRh
bCBoeWdpZW5lPC9hYmJyLTE+PC9hbHQtcGVyaW9kaWNhbD48cGFnZXM+MTctMjA8L3BhZ2VzPjx2
b2x1bWU+OTwvdm9sdW1lPjxudW1iZXI+MTwvbnVtYmVyPjxlZGl0aW9uPjIwMTEvMDEvMTQ8L2Vk
aXRpb24+PGtleXdvcmRzPjxrZXl3b3JkPkFkb2xlc2NlbnQ8L2tleXdvcmQ+PGtleXdvcmQ+QWR1
bHQ8L2tleXdvcmQ+PGtleXdvcmQ+Q3Jvc3MtU2VjdGlvbmFsIFN0dWRpZXM8L2tleXdvcmQ+PGtl
eXdvcmQ+RGVudGFsIENhcmUvZWNvbm9taWNzLypzdGF0aXN0aWNzICZhbXA7IG51bWVyaWNhbCBk
YXRhPC9rZXl3b3JkPjxrZXl3b3JkPkRlbnRhbCBIZWFsdGggU2VydmljZXMvZWNvbm9taWNzLyp1
dGlsaXphdGlvbjwva2V5d29yZD48a2V5d29yZD5FbWVyZ2VuY3kgU2VydmljZSwgSG9zcGl0YWwv
ZWNvbm9taWNzLyp1dGlsaXphdGlvbjwva2V5d29yZD48a2V5d29yZD5GZW1hbGU8L2tleXdvcmQ+
PGtleXdvcmQ+SGVhbHRoIFNlcnZpY2VzIEFjY2Vzc2liaWxpdHkvKnN0YXRpc3RpY3MgJmFtcDsg
bnVtZXJpY2FsIGRhdGE8L2tleXdvcmQ+PGtleXdvcmQ+SHVtYW5zPC9rZXl3b3JkPjxrZXl3b3Jk
Pkluc3VyYW5jZSwgRGVudGFsL3N0YXRpc3RpY3MgJmFtcDsgbnVtZXJpY2FsIGRhdGE8L2tleXdv
cmQ+PGtleXdvcmQ+TWFsZTwva2V5d29yZD48a2V5d29yZD5NaWRkbGUgQWdlZDwva2V5d29yZD48
a2V5d29yZD5SZXRyb3NwZWN0aXZlIFN0dWRpZXM8L2tleXdvcmQ+PGtleXdvcmQ+VG9vdGhhY2hl
Lyp0aGVyYXB5PC9rZXl3b3JkPjxrZXl3b3JkPllvdW5nIEFkdWx0PC9rZXl3b3JkPjwva2V5d29y
ZHM+PGRhdGVzPjx5ZWFyPjIwMTE8L3llYXI+PHB1Yi1kYXRlcz48ZGF0ZT5GZWI8L2RhdGU+PC9w
dWItZGF0ZXM+PC9kYXRlcz48aXNibj4xNjAxLTUwMjk8L2lzYm4+PGFjY2Vzc2lvbi1udW0+MjEy
MjY4NDY8L2FjY2Vzc2lvbi1udW0+PHVybHM+PHJlbGF0ZWQtdXJscz48dXJsPmh0dHA6Ly9vbmxp
bmVsaWJyYXJ5LndpbGV5LmNvbS9zdG9yZS8xMC4xMTExL2ouMTYwMS01MDM3LjIwMDkuMDA0MTYu
eC9hc3NldC9qLjE2MDEtNTAzNy4yMDA5LjAwNDE2LngucGRmP3Y9MSZhbXA7dD1pNHZmNW5vOSZh
bXA7cz00MjZlMDRlMTM2MTYyZTQ4NTk4NDE5ZmFhMzQxOGE0YmQ4NTdkZmI2PC91cmw+PC9yZWxh
dGVkLXVybHM+PC91cmxzPjxlbGVjdHJvbmljLXJlc291cmNlLW51bT4xMC4xMTExL2ouMTYwMS01
MDM3LjIwMDkuMDA0MTYueDwvZWxlY3Ryb25pYy1yZXNvdXJjZS1udW0+PHJlbW90ZS1kYXRhYmFz
ZS1wcm92aWRlcj5OTE08L3JlbW90ZS1kYXRhYmFzZS1wcm92aWRlcj48bGFuZ3VhZ2U+ZW5nPC9s
YW5ndWFnZT48L3JlY29yZD48L0NpdGU+PENpdGU+PEF1dGhvcj5RdWlub25lejwvQXV0aG9yPjxZ
ZWFyPjIwMTE8L1llYXI+PFJlY051bT43ODk8L1JlY051bT48cmVjb3JkPjxyZWMtbnVtYmVyPjc4
OTwvcmVjLW51bWJlcj48Zm9yZWlnbi1rZXlzPjxrZXkgYXBwPSJFTiIgZGItaWQ9IjJ2dHJyenh3
bDBwenRvZXp3ZjZ4MHB4NTAwOXYwd3IyNXR3eiIgdGltZXN0YW1wPSIxNDM4MjAyMjI1Ij43ODk8
L2tleT48L2ZvcmVpZ24ta2V5cz48cmVmLXR5cGUgbmFtZT0iSm91cm5hbCBBcnRpY2xlIj4xNzwv
cmVmLXR5cGU+PGNvbnRyaWJ1dG9ycz48YXV0aG9ycz48YXV0aG9yPlF1aW5vbmV6LCBDLjwvYXV0
aG9yPjxhdXRob3I+RmlndWVpcmVkbywgUi48L2F1dGhvcj48YXV0aG9yPkxvY2tlciwgRC48L2F1
dGhvcj48L2F1dGhvcnM+PC9jb250cmlidXRvcnM+PGF1dGgtYWRkcmVzcz5GYWN1bHR5IG9mIERl
bnRpc3RyeSwgVW5pdmVyc2l0eSBvZiBUb3JvbnRvLCBUb3JvbnRvLCBPbnRhcmlvLCBDYW5hZGEu
IGNhcmxvcy5xdWlub25lekB1dG9yb250by5jYTwvYXV0aC1hZGRyZXNzPjx0aXRsZXM+PHRpdGxl
PkRpc2FiaWxpdHkgZGF5cyBpbiBDYW5hZGEgYXNzb2NpYXRlZCB3aXRoIGRlbnRhbCBwcm9ibGVt
czogYSBwaWxvdCBzdHVkeTwvdGl0bGU+PHNlY29uZGFyeS10aXRsZT5JbnQgSiBEZW50IEh5Zzwv
c2Vjb25kYXJ5LXRpdGxlPjxhbHQtdGl0bGU+SW50ZXJuYXRpb25hbCBqb3VybmFsIG9mIGRlbnRh
bCBoeWdpZW5lPC9hbHQtdGl0bGU+PC90aXRsZXM+PHBlcmlvZGljYWw+PGZ1bGwtdGl0bGU+SW50
IEogRGVudCBIeWc8L2Z1bGwtdGl0bGU+PGFiYnItMT5JbnRlcm5hdGlvbmFsIGpvdXJuYWwgb2Yg
ZGVudGFsIGh5Z2llbmU8L2FiYnItMT48L3BlcmlvZGljYWw+PGFsdC1wZXJpb2RpY2FsPjxmdWxs
LXRpdGxlPkludCBKIERlbnQgSHlnPC9mdWxsLXRpdGxlPjxhYmJyLTE+SW50ZXJuYXRpb25hbCBq
b3VybmFsIG9mIGRlbnRhbCBoeWdpZW5lPC9hYmJyLTE+PC9hbHQtcGVyaW9kaWNhbD48cGFnZXM+
MTMyLTU8L3BhZ2VzPjx2b2x1bWU+OTwvdm9sdW1lPjxudW1iZXI+MjwvbnVtYmVyPjxlZGl0aW9u
PjIwMTEvMDMvMDI8L2VkaXRpb24+PGtleXdvcmRzPjxrZXl3b3JkPipBYnNlbnRlZWlzbTwva2V5
d29yZD48a2V5d29yZD5BZG9sZXNjZW50PC9rZXl3b3JkPjxrZXl3b3JkPkFkdWx0PC9rZXl3b3Jk
PjxrZXl3b3JkPkJlZCBSZXN0L2Vjb25vbWljczwva2V5d29yZD48a2V5d29yZD5DYW5hZGE8L2tl
eXdvcmQ+PGtleXdvcmQ+KkNvc3Qgb2YgSWxsbmVzczwva2V5d29yZD48a2V5d29yZD5EZW50YWwg
SGVhbHRoIFN1cnZleXM8L2tleXdvcmQ+PGtleXdvcmQ+RmVtYWxlPC9rZXl3b3JkPjxrZXl3b3Jk
Pkh1bWFuczwva2V5d29yZD48a2V5d29yZD5NYWxlPC9rZXl3b3JkPjxrZXl3b3JkPk1pZGRsZSBB
Z2VkPC9rZXl3b3JkPjxrZXl3b3JkPk1vdXRoIERpc2Vhc2VzLyplY29ub21pY3M8L2tleXdvcmQ+
PGtleXdvcmQ+Kk5lZWRzIEFzc2Vzc21lbnQ8L2tleXdvcmQ+PGtleXdvcmQ+T3JhbCBIZWFsdGg8
L2tleXdvcmQ+PGtleXdvcmQ+UGlsb3QgUHJvamVjdHM8L2tleXdvcmQ+PGtleXdvcmQ+WW91bmcg
QWR1bHQ8L2tleXdvcmQ+PC9rZXl3b3Jkcz48ZGF0ZXM+PHllYXI+MjAxMTwveWVhcj48cHViLWRh
dGVzPjxkYXRlPk1heTwvZGF0ZT48L3B1Yi1kYXRlcz48L2RhdGVzPjxpc2JuPjE2MDEtNTAyOTwv
aXNibj48YWNjZXNzaW9uLW51bT4yMTM1NjAxMjwvYWNjZXNzaW9uLW51bT48dXJscz48cmVsYXRl
ZC11cmxzPjx1cmw+aHR0cDovL29ubGluZWxpYnJhcnkud2lsZXkuY29tL3N0b3JlLzEwLjExMTEv
ai4xNjAxLTUwMzcuMjAxMC4wMDQ2My54L2Fzc2V0L2ouMTYwMS01MDM3LjIwMTAuMDA0NjMueC5w
ZGY/dj0xJmFtcDt0PWljcDhrNnlhJmFtcDtzPTI3YzI2ODdhZDhhMTgyNzc4YzllNDM4ODkxZmRk
NGE0MzVjZGQzODE8L3VybD48L3JlbGF0ZWQtdXJscz48L3VybHM+PGVsZWN0cm9uaWMtcmVzb3Vy
Y2UtbnVtPjEwLjExMTEvai4xNjAxLTUwMzcuMjAxMC4wMDQ2My54PC9lbGVjdHJvbmljLXJlc291
cmNlLW51bT48cmVtb3RlLWRhdGFiYXNlLXByb3ZpZGVyPk5MTTwvcmVtb3RlLWRhdGFiYXNlLXBy
b3ZpZGVyPjxsYW5ndWFnZT5lbmc8L2xhbmd1YWdlPjwvcmVjb3JkPjwvQ2l0ZT48L0VuZE5vdGU+
</w:fldData>
              </w:fldChar>
            </w:r>
            <w:r>
              <w:instrText xml:space="preserve"> ADDIN EN.CITE </w:instrText>
            </w:r>
            <w:r w:rsidR="00E053B7">
              <w:fldChar w:fldCharType="begin">
                <w:fldData xml:space="preserve">PEVuZE5vdGU+PENpdGU+PEF1dGhvcj5RdWlub25lejwvQXV0aG9yPjxZZWFyPjIwMTE8L1llYXI+
PFJlY051bT42MjwvUmVjTnVtPjxEaXNwbGF5VGV4dD4oMTUsIDE2KTwvRGlzcGxheVRleHQ+PHJl
Y29yZD48cmVjLW51bWJlcj42MjwvcmVjLW51bWJlcj48Zm9yZWlnbi1rZXlzPjxrZXkgYXBwPSJF
TiIgZGItaWQ9IjJ2dHJyenh3bDBwenRvZXp3ZjZ4MHB4NTAwOXYwd3IyNXR3eiIgdGltZXN0YW1w
PSIxNDIxMTYxNzkwIj42Mjwva2V5PjwvZm9yZWlnbi1rZXlzPjxyZWYtdHlwZSBuYW1lPSJKb3Vy
bmFsIEFydGljbGUiPjE3PC9yZWYtdHlwZT48Y29udHJpYnV0b3JzPjxhdXRob3JzPjxhdXRob3I+
UXVpbm9uZXosIEMuPC9hdXRob3I+PC9hdXRob3JzPjwvY29udHJpYnV0b3JzPjxhdXRoLWFkZHJl
c3M+Q29tbXVuaXR5IERlbnRhbCBIZWFsdGggU2VydmljZXMgUmVzZWFyY2ggVW5pdCwgRmFjdWx0
eSBvZiBEZW50aXN0cnksIFVuaXZlcnNpdHkgb2YgVG9yb250bywgVG9yb250bywgT04sIENhbmFk
YS4gY2FybG9zLnF1aW5vbmV6QHV0b3JvbnRvLmNhPC9hdXRoLWFkZHJlc3M+PHRpdGxlcz48dGl0
bGU+U2VsZi1yZXBvcnRlZCBlbWVyZ2VuY3kgcm9vbSB2aXNpdHMgZm9yIGRlbnRhbCBwcm9ibGVt
czwvdGl0bGU+PHNlY29uZGFyeS10aXRsZT5JbnQgSiBEZW50IEh5Zzwvc2Vjb25kYXJ5LXRpdGxl
PjxhbHQtdGl0bGU+SW50ZXJuYXRpb25hbCBqb3VybmFsIG9mIGRlbnRhbCBoeWdpZW5lPC9hbHQt
dGl0bGU+PC90aXRsZXM+PHBlcmlvZGljYWw+PGZ1bGwtdGl0bGU+SW50IEogRGVudCBIeWc8L2Z1
bGwtdGl0bGU+PGFiYnItMT5JbnRlcm5hdGlvbmFsIGpvdXJuYWwgb2YgZGVudGFsIGh5Z2llbmU8
L2FiYnItMT48L3BlcmlvZGljYWw+PGFsdC1wZXJpb2RpY2FsPjxmdWxsLXRpdGxlPkludCBKIERl
bnQgSHlnPC9mdWxsLXRpdGxlPjxhYmJyLTE+SW50ZXJuYXRpb25hbCBqb3VybmFsIG9mIGRlbnRh
bCBoeWdpZW5lPC9hYmJyLTE+PC9hbHQtcGVyaW9kaWNhbD48cGFnZXM+MTctMjA8L3BhZ2VzPjx2
b2x1bWU+OTwvdm9sdW1lPjxudW1iZXI+MTwvbnVtYmVyPjxlZGl0aW9uPjIwMTEvMDEvMTQ8L2Vk
aXRpb24+PGtleXdvcmRzPjxrZXl3b3JkPkFkb2xlc2NlbnQ8L2tleXdvcmQ+PGtleXdvcmQ+QWR1
bHQ8L2tleXdvcmQ+PGtleXdvcmQ+Q3Jvc3MtU2VjdGlvbmFsIFN0dWRpZXM8L2tleXdvcmQ+PGtl
eXdvcmQ+RGVudGFsIENhcmUvZWNvbm9taWNzLypzdGF0aXN0aWNzICZhbXA7IG51bWVyaWNhbCBk
YXRhPC9rZXl3b3JkPjxrZXl3b3JkPkRlbnRhbCBIZWFsdGggU2VydmljZXMvZWNvbm9taWNzLyp1
dGlsaXphdGlvbjwva2V5d29yZD48a2V5d29yZD5FbWVyZ2VuY3kgU2VydmljZSwgSG9zcGl0YWwv
ZWNvbm9taWNzLyp1dGlsaXphdGlvbjwva2V5d29yZD48a2V5d29yZD5GZW1hbGU8L2tleXdvcmQ+
PGtleXdvcmQ+SGVhbHRoIFNlcnZpY2VzIEFjY2Vzc2liaWxpdHkvKnN0YXRpc3RpY3MgJmFtcDsg
bnVtZXJpY2FsIGRhdGE8L2tleXdvcmQ+PGtleXdvcmQ+SHVtYW5zPC9rZXl3b3JkPjxrZXl3b3Jk
Pkluc3VyYW5jZSwgRGVudGFsL3N0YXRpc3RpY3MgJmFtcDsgbnVtZXJpY2FsIGRhdGE8L2tleXdv
cmQ+PGtleXdvcmQ+TWFsZTwva2V5d29yZD48a2V5d29yZD5NaWRkbGUgQWdlZDwva2V5d29yZD48
a2V5d29yZD5SZXRyb3NwZWN0aXZlIFN0dWRpZXM8L2tleXdvcmQ+PGtleXdvcmQ+VG9vdGhhY2hl
Lyp0aGVyYXB5PC9rZXl3b3JkPjxrZXl3b3JkPllvdW5nIEFkdWx0PC9rZXl3b3JkPjwva2V5d29y
ZHM+PGRhdGVzPjx5ZWFyPjIwMTE8L3llYXI+PHB1Yi1kYXRlcz48ZGF0ZT5GZWI8L2RhdGU+PC9w
dWItZGF0ZXM+PC9kYXRlcz48aXNibj4xNjAxLTUwMjk8L2lzYm4+PGFjY2Vzc2lvbi1udW0+MjEy
MjY4NDY8L2FjY2Vzc2lvbi1udW0+PHVybHM+PHJlbGF0ZWQtdXJscz48dXJsPmh0dHA6Ly9vbmxp
bmVsaWJyYXJ5LndpbGV5LmNvbS9zdG9yZS8xMC4xMTExL2ouMTYwMS01MDM3LjIwMDkuMDA0MTYu
eC9hc3NldC9qLjE2MDEtNTAzNy4yMDA5LjAwNDE2LngucGRmP3Y9MSZhbXA7dD1pNHZmNW5vOSZh
bXA7cz00MjZlMDRlMTM2MTYyZTQ4NTk4NDE5ZmFhMzQxOGE0YmQ4NTdkZmI2PC91cmw+PC9yZWxh
dGVkLXVybHM+PC91cmxzPjxlbGVjdHJvbmljLXJlc291cmNlLW51bT4xMC4xMTExL2ouMTYwMS01
MDM3LjIwMDkuMDA0MTYueDwvZWxlY3Ryb25pYy1yZXNvdXJjZS1udW0+PHJlbW90ZS1kYXRhYmFz
ZS1wcm92aWRlcj5OTE08L3JlbW90ZS1kYXRhYmFzZS1wcm92aWRlcj48bGFuZ3VhZ2U+ZW5nPC9s
YW5ndWFnZT48L3JlY29yZD48L0NpdGU+PENpdGU+PEF1dGhvcj5RdWlub25lejwvQXV0aG9yPjxZ
ZWFyPjIwMTE8L1llYXI+PFJlY051bT43ODk8L1JlY051bT48cmVjb3JkPjxyZWMtbnVtYmVyPjc4
OTwvcmVjLW51bWJlcj48Zm9yZWlnbi1rZXlzPjxrZXkgYXBwPSJFTiIgZGItaWQ9IjJ2dHJyenh3
bDBwenRvZXp3ZjZ4MHB4NTAwOXYwd3IyNXR3eiIgdGltZXN0YW1wPSIxNDM4MjAyMjI1Ij43ODk8
L2tleT48L2ZvcmVpZ24ta2V5cz48cmVmLXR5cGUgbmFtZT0iSm91cm5hbCBBcnRpY2xlIj4xNzwv
cmVmLXR5cGU+PGNvbnRyaWJ1dG9ycz48YXV0aG9ycz48YXV0aG9yPlF1aW5vbmV6LCBDLjwvYXV0
aG9yPjxhdXRob3I+RmlndWVpcmVkbywgUi48L2F1dGhvcj48YXV0aG9yPkxvY2tlciwgRC48L2F1
dGhvcj48L2F1dGhvcnM+PC9jb250cmlidXRvcnM+PGF1dGgtYWRkcmVzcz5GYWN1bHR5IG9mIERl
bnRpc3RyeSwgVW5pdmVyc2l0eSBvZiBUb3JvbnRvLCBUb3JvbnRvLCBPbnRhcmlvLCBDYW5hZGEu
IGNhcmxvcy5xdWlub25lekB1dG9yb250by5jYTwvYXV0aC1hZGRyZXNzPjx0aXRsZXM+PHRpdGxl
PkRpc2FiaWxpdHkgZGF5cyBpbiBDYW5hZGEgYXNzb2NpYXRlZCB3aXRoIGRlbnRhbCBwcm9ibGVt
czogYSBwaWxvdCBzdHVkeTwvdGl0bGU+PHNlY29uZGFyeS10aXRsZT5JbnQgSiBEZW50IEh5Zzwv
c2Vjb25kYXJ5LXRpdGxlPjxhbHQtdGl0bGU+SW50ZXJuYXRpb25hbCBqb3VybmFsIG9mIGRlbnRh
bCBoeWdpZW5lPC9hbHQtdGl0bGU+PC90aXRsZXM+PHBlcmlvZGljYWw+PGZ1bGwtdGl0bGU+SW50
IEogRGVudCBIeWc8L2Z1bGwtdGl0bGU+PGFiYnItMT5JbnRlcm5hdGlvbmFsIGpvdXJuYWwgb2Yg
ZGVudGFsIGh5Z2llbmU8L2FiYnItMT48L3BlcmlvZGljYWw+PGFsdC1wZXJpb2RpY2FsPjxmdWxs
LXRpdGxlPkludCBKIERlbnQgSHlnPC9mdWxsLXRpdGxlPjxhYmJyLTE+SW50ZXJuYXRpb25hbCBq
b3VybmFsIG9mIGRlbnRhbCBoeWdpZW5lPC9hYmJyLTE+PC9hbHQtcGVyaW9kaWNhbD48cGFnZXM+
MTMyLTU8L3BhZ2VzPjx2b2x1bWU+OTwvdm9sdW1lPjxudW1iZXI+MjwvbnVtYmVyPjxlZGl0aW9u
PjIwMTEvMDMvMDI8L2VkaXRpb24+PGtleXdvcmRzPjxrZXl3b3JkPipBYnNlbnRlZWlzbTwva2V5
d29yZD48a2V5d29yZD5BZG9sZXNjZW50PC9rZXl3b3JkPjxrZXl3b3JkPkFkdWx0PC9rZXl3b3Jk
PjxrZXl3b3JkPkJlZCBSZXN0L2Vjb25vbWljczwva2V5d29yZD48a2V5d29yZD5DYW5hZGE8L2tl
eXdvcmQ+PGtleXdvcmQ+KkNvc3Qgb2YgSWxsbmVzczwva2V5d29yZD48a2V5d29yZD5EZW50YWwg
SGVhbHRoIFN1cnZleXM8L2tleXdvcmQ+PGtleXdvcmQ+RmVtYWxlPC9rZXl3b3JkPjxrZXl3b3Jk
Pkh1bWFuczwva2V5d29yZD48a2V5d29yZD5NYWxlPC9rZXl3b3JkPjxrZXl3b3JkPk1pZGRsZSBB
Z2VkPC9rZXl3b3JkPjxrZXl3b3JkPk1vdXRoIERpc2Vhc2VzLyplY29ub21pY3M8L2tleXdvcmQ+
PGtleXdvcmQ+Kk5lZWRzIEFzc2Vzc21lbnQ8L2tleXdvcmQ+PGtleXdvcmQ+T3JhbCBIZWFsdGg8
L2tleXdvcmQ+PGtleXdvcmQ+UGlsb3QgUHJvamVjdHM8L2tleXdvcmQ+PGtleXdvcmQ+WW91bmcg
QWR1bHQ8L2tleXdvcmQ+PC9rZXl3b3Jkcz48ZGF0ZXM+PHllYXI+MjAxMTwveWVhcj48cHViLWRh
dGVzPjxkYXRlPk1heTwvZGF0ZT48L3B1Yi1kYXRlcz48L2RhdGVzPjxpc2JuPjE2MDEtNTAyOTwv
aXNibj48YWNjZXNzaW9uLW51bT4yMTM1NjAxMjwvYWNjZXNzaW9uLW51bT48dXJscz48cmVsYXRl
ZC11cmxzPjx1cmw+aHR0cDovL29ubGluZWxpYnJhcnkud2lsZXkuY29tL3N0b3JlLzEwLjExMTEv
ai4xNjAxLTUwMzcuMjAxMC4wMDQ2My54L2Fzc2V0L2ouMTYwMS01MDM3LjIwMTAuMDA0NjMueC5w
ZGY/dj0xJmFtcDt0PWljcDhrNnlhJmFtcDtzPTI3YzI2ODdhZDhhMTgyNzc4YzllNDM4ODkxZmRk
NGE0MzVjZGQzODE8L3VybD48L3JlbGF0ZWQtdXJscz48L3VybHM+PGVsZWN0cm9uaWMtcmVzb3Vy
Y2UtbnVtPjEwLjExMTEvai4xNjAxLTUwMzcuMjAxMC4wMDQ2My54PC9lbGVjdHJvbmljLXJlc291
cmNlLW51bT48cmVtb3RlLWRhdGFiYXNlLXByb3ZpZGVyPk5MTTwvcmVtb3RlLWRhdGFiYXNlLXBy
b3ZpZGVyPjxsYW5ndWFnZT5lbmc8L2xhbmd1YWdlPjwvcmVjb3JkPjwvQ2l0ZT48L0VuZE5vdGU+
</w:fldData>
              </w:fldChar>
            </w:r>
            <w:r>
              <w:instrText xml:space="preserve"> ADDIN EN.CITE.DATA </w:instrText>
            </w:r>
            <w:r w:rsidR="00E053B7">
              <w:fldChar w:fldCharType="end"/>
            </w:r>
            <w:r w:rsidR="00E053B7">
              <w:fldChar w:fldCharType="separate"/>
            </w:r>
            <w:r>
              <w:rPr>
                <w:noProof/>
              </w:rPr>
              <w:t>(15, 16)</w:t>
            </w:r>
            <w:r w:rsidR="00E053B7">
              <w:fldChar w:fldCharType="end"/>
            </w:r>
          </w:p>
        </w:tc>
        <w:tc>
          <w:tcPr>
            <w:tcW w:w="6948" w:type="dxa"/>
          </w:tcPr>
          <w:p w:rsidR="006758ED" w:rsidRDefault="00AC44D2" w:rsidP="00C35537">
            <w:pPr>
              <w:cnfStyle w:val="000000000000"/>
            </w:pPr>
            <w:r>
              <w:t>Canadian national population</w:t>
            </w:r>
          </w:p>
        </w:tc>
      </w:tr>
      <w:tr w:rsidR="00AC44D2" w:rsidTr="00E15A6F">
        <w:trPr>
          <w:cnfStyle w:val="000000100000"/>
        </w:trPr>
        <w:tc>
          <w:tcPr>
            <w:cnfStyle w:val="001000000000"/>
            <w:tcW w:w="2628" w:type="dxa"/>
          </w:tcPr>
          <w:p w:rsidR="00AC44D2" w:rsidRDefault="00AC44D2" w:rsidP="00897029">
            <w:proofErr w:type="spellStart"/>
            <w:r>
              <w:t>Quiñonez</w:t>
            </w:r>
            <w:proofErr w:type="spellEnd"/>
            <w:r>
              <w:t xml:space="preserve"> et al.</w:t>
            </w:r>
            <w:r w:rsidR="00E053B7">
              <w:fldChar w:fldCharType="begin">
                <w:fldData xml:space="preserve">PEVuZE5vdGU+PENpdGU+PEF1dGhvcj5RdWlub25lejwvQXV0aG9yPjxZZWFyPjIwMDk8L1llYXI+
PFJlY051bT43NjwvUmVjTnVtPjxEaXNwbGF5VGV4dD4oMTctMTkpPC9EaXNwbGF5VGV4dD48cmVj
b3JkPjxyZWMtbnVtYmVyPjc2PC9yZWMtbnVtYmVyPjxmb3JlaWduLWtleXM+PGtleSBhcHA9IkVO
IiBkYi1pZD0iMnZ0cnJ6eHdsMHB6dG9lendmNngwcHg1MDA5djB3cjI1dHd6IiB0aW1lc3RhbXA9
IjE0MjExNjE3OTAiPjc2PC9rZXk+PC9mb3JlaWduLWtleXM+PHJlZi10eXBlIG5hbWU9IkpvdXJu
YWwgQXJ0aWNsZSI+MTc8L3JlZi10eXBlPjxjb250cmlidXRvcnM+PGF1dGhvcnM+PGF1dGhvcj5R
dWlub25leiwgQy48L2F1dGhvcj48YXV0aG9yPkdpYnNvbiwgRC48L2F1dGhvcj48YXV0aG9yPkpv
a292aWMsIEEuPC9hdXRob3I+PGF1dGhvcj5Mb2NrZXIsIEQuPC9hdXRob3I+PC9hdXRob3JzPjwv
Y29udHJpYnV0b3JzPjxhdXRoLWFkZHJlc3M+Q29tbXVuaXR5IERlbnRhbCBIZWFsdGggU2Vydmlj
ZXMgUmVzZWFyY2ggVW5pdCwgRmFjdWx0eSBvZiBEZW50aXN0cnksIFVuaXZlcnNpdHkgb2YgVG9y
b250bywgVG9yb250bywgT04sIENhbmFkYS4gY2FybG9zLnF1aW5vbmV6QHV0b3JvbnRvLmNhPC9h
dXRoLWFkZHJlc3M+PHRpdGxlcz48dGl0bGU+RW1lcmdlbmN5IGRlcGFydG1lbnQgdmlzaXRzIGZv
ciBkZW50YWwgY2FyZSBvZiBub250cmF1bWF0aWMgb3JpZ2luPC90aXRsZT48c2Vjb25kYXJ5LXRp
dGxlPkNvbW11bml0eSBEZW50IE9yYWwgRXBpZGVtaW9sPC9zZWNvbmRhcnktdGl0bGU+PGFsdC10
aXRsZT5Db21tdW5pdHkgZGVudGlzdHJ5IGFuZCBvcmFsIGVwaWRlbWlvbG9neTwvYWx0LXRpdGxl
PjwvdGl0bGVzPjxwZXJpb2RpY2FsPjxmdWxsLXRpdGxlPkNvbW11bml0eSBEZW50IE9yYWwgRXBp
ZGVtaW9sPC9mdWxsLXRpdGxlPjxhYmJyLTE+Q29tbXVuaXR5IGRlbnRpc3RyeSBhbmQgb3JhbCBl
cGlkZW1pb2xvZ3k8L2FiYnItMT48L3BlcmlvZGljYWw+PGFsdC1wZXJpb2RpY2FsPjxmdWxsLXRp
dGxlPkNvbW11bml0eSBEZW50IE9yYWwgRXBpZGVtaW9sPC9mdWxsLXRpdGxlPjxhYmJyLTE+Q29t
bXVuaXR5IGRlbnRpc3RyeSBhbmQgb3JhbCBlcGlkZW1pb2xvZ3k8L2FiYnItMT48L2FsdC1wZXJp
b2RpY2FsPjxwYWdlcz4zNjYtNzE8L3BhZ2VzPjx2b2x1bWU+Mzc8L3ZvbHVtZT48bnVtYmVyPjQ8
L251bWJlcj48ZWRpdGlvbj4yMDA5LzA2LzAzPC9lZGl0aW9uPjxrZXl3b3Jkcz48a2V5d29yZD5B
ZHVsdDwva2V5d29yZD48a2V5d29yZD5BZ2VkPC9rZXl3b3JkPjxrZXl3b3JkPkVtZXJnZW5jeSBT
ZXJ2aWNlLCBIb3NwaXRhbC8qdXRpbGl6YXRpb248L2tleXdvcmQ+PGtleXdvcmQ+RmVtYWxlPC9r
ZXl3b3JkPjxrZXl3b3JkPkhlYWx0aCBTZXJ2aWNlcyBOZWVkcyBhbmQgRGVtYW5kPC9rZXl3b3Jk
PjxrZXl3b3JkPkh1bWFuczwva2V5d29yZD48a2V5d29yZD5NYWxlPC9rZXl3b3JkPjxrZXl3b3Jk
Pk1pZGRsZSBBZ2VkPC9rZXl3b3JkPjxrZXl3b3JkPipNb3V0aCBEaXNlYXNlcy9lcGlkZW1pb2xv
Z3k8L2tleXdvcmQ+PGtleXdvcmQ+T250YXJpby9lcGlkZW1pb2xvZ3k8L2tleXdvcmQ+PGtleXdv
cmQ+KlRvb3RoIERpc2Vhc2VzL2VwaWRlbWlvbG9neTwva2V5d29yZD48L2tleXdvcmRzPjxkYXRl
cz48eWVhcj4yMDA5PC95ZWFyPjxwdWItZGF0ZXM+PGRhdGU+QXVnPC9kYXRlPjwvcHViLWRhdGVz
PjwvZGF0ZXM+PGlzYm4+MDMwMS01NjYxPC9pc2JuPjxhY2Nlc3Npb24tbnVtPjE5NDg2MzQ4PC9h
Y2Nlc3Npb24tbnVtPjx1cmxzPjxyZWxhdGVkLXVybHM+PHVybD5odHRwOi8vb25saW5lbGlicmFy
eS53aWxleS5jb20vc3RvcmUvMTAuMTExMS9qLjE2MDAtMDUyOC4yMDA5LjAwNDc2LngvYXNzZXQv
ai4xNjAwLTA1MjguMjAwOS4wMDQ3Ni54LnBkZj92PTEmYW1wO3Q9aTR2ZjZzYWomYW1wO3M9MWQx
YTY5NGYxNWUxYzEzNzBkMzdlMDVlY2E2ODg2ZWUwNDc1ZGExNTwvdXJsPjwvcmVsYXRlZC11cmxz
PjwvdXJscz48ZWxlY3Ryb25pYy1yZXNvdXJjZS1udW0+MTAuMTExMS9qLjE2MDAtMDUyOC4yMDA5
LjAwNDc2Lng8L2VsZWN0cm9uaWMtcmVzb3VyY2UtbnVtPjxyZW1vdGUtZGF0YWJhc2UtcHJvdmlk
ZXI+TkxNPC9yZW1vdGUtZGF0YWJhc2UtcHJvdmlkZXI+PGxhbmd1YWdlPmVuZzwvbGFuZ3VhZ2U+
PC9yZWNvcmQ+PC9DaXRlPjxDaXRlPjxBdXRob3I+UXVpbm9uZXo8L0F1dGhvcj48WWVhcj4yMDA5
PC9ZZWFyPjxSZWNOdW0+NzkwPC9SZWNOdW0+PHJlY29yZD48cmVjLW51bWJlcj43OTA8L3JlYy1u
dW1iZXI+PGZvcmVpZ24ta2V5cz48a2V5IGFwcD0iRU4iIGRiLWlkPSIydnRycnp4d2wwcHp0b2V6
d2Y2eDBweDUwMDl2MHdyMjV0d3oiIHRpbWVzdGFtcD0iMTQzODIwMjIyNSI+NzkwPC9rZXk+PC9m
b3JlaWduLWtleXM+PHJlZi10eXBlIG5hbWU9IkpvdXJuYWwgQXJ0aWNsZSI+MTc8L3JlZi10eXBl
Pjxjb250cmlidXRvcnM+PGF1dGhvcnM+PGF1dGhvcj5RdWlub25leiwgQy48L2F1dGhvcj48YXV0
aG9yPkdpYnNvbiwgRC48L2F1dGhvcj48YXV0aG9yPkpva292aWMsIEEuPC9hdXRob3I+PGF1dGhv
cj5Mb2NrZXIsIEQuPC9hdXRob3I+PC9hdXRob3JzPjwvY29udHJpYnV0b3JzPjxhdXRoLWFkZHJl
c3M+Q29tbXVuaXR5IERlbnRhbCBIZWFsdGggU2VydmljZXMgUmVzZWFyY2ggVW5pdCwgRmFjdWx0
eSBvZiBEZW50aXN0cnksIFVuaXZlcnNpdHkgb2YgVG9yb250bywgMTI0IEVkd2FyZCBTdHJlZXQs
IFRvcm9udG8sIE9OIE01RyAxRzYsIENhbmFkYS4gY2FybG9zLnF1aW5vbmV6QHV0b3JvbnRvLmNh
PC9hdXRoLWFkZHJlc3M+PHRpdGxlcz48dGl0bGU+RGF5IHN1cmdlcnkgdmlzaXRzIGZvciBkZW50
YWwgcHJvYmxlbXM8L3RpdGxlPjxzZWNvbmRhcnktdGl0bGU+Q29tbXVuaXR5IERlbnQgT3JhbCBF
cGlkZW1pb2w8L3NlY29uZGFyeS10aXRsZT48YWx0LXRpdGxlPkNvbW11bml0eSBkZW50aXN0cnkg
YW5kIG9yYWwgZXBpZGVtaW9sb2d5PC9hbHQtdGl0bGU+PC90aXRsZXM+PHBlcmlvZGljYWw+PGZ1
bGwtdGl0bGU+Q29tbXVuaXR5IERlbnQgT3JhbCBFcGlkZW1pb2w8L2Z1bGwtdGl0bGU+PGFiYnIt
MT5Db21tdW5pdHkgZGVudGlzdHJ5IGFuZCBvcmFsIGVwaWRlbWlvbG9neTwvYWJici0xPjwvcGVy
aW9kaWNhbD48YWx0LXBlcmlvZGljYWw+PGZ1bGwtdGl0bGU+Q29tbXVuaXR5IERlbnQgT3JhbCBF
cGlkZW1pb2w8L2Z1bGwtdGl0bGU+PGFiYnItMT5Db21tdW5pdHkgZGVudGlzdHJ5IGFuZCBvcmFs
IGVwaWRlbWlvbG9neTwvYWJici0xPjwvYWx0LXBlcmlvZGljYWw+PHBhZ2VzPjU2Mi03PC9wYWdl
cz48dm9sdW1lPjM3PC92b2x1bWU+PG51bWJlcj42PC9udW1iZXI+PGVkaXRpb24+MjAwOS8wOS8y
OTwvZWRpdGlvbj48a2V5d29yZHM+PGtleXdvcmQ+QWRvbGVzY2VudDwva2V5d29yZD48a2V5d29y
ZD5BZHVsdDwva2V5d29yZD48a2V5d29yZD5BZ2UgRmFjdG9yczwva2V5d29yZD48a2V5d29yZD5B
Z2VkPC9rZXl3b3JkPjxrZXl3b3JkPkFtYnVsYXRvcnkgU3VyZ2ljYWwgUHJvY2VkdXJlcy8qdXRp
bGl6YXRpb248L2tleXdvcmQ+PGtleXdvcmQ+Q2hpbGQ8L2tleXdvcmQ+PGtleXdvcmQ+Q2hpbGQs
IFByZXNjaG9vbDwva2V5d29yZD48a2V5d29yZD5EZW50YWwgQ2FyaWVzL3N1cmdlcnk8L2tleXdv
cmQ+PGtleXdvcmQ+RGVudGlzdHJ5LCBPcGVyYXRpdmUvKnN0YXRpc3RpY3MgJmFtcDsgbnVtZXJp
Y2FsIGRhdGE8L2tleXdvcmQ+PGtleXdvcmQ+RmVtYWxlPC9rZXl3b3JkPjxrZXl3b3JkPkh1bWFu
czwva2V5d29yZD48a2V5d29yZD5NYWxlPC9rZXl3b3JkPjxrZXl3b3JkPk1pZGRsZSBBZ2VkPC9r
ZXl3b3JkPjxrZXl3b3JkPk9udGFyaW88L2tleXdvcmQ+PGtleXdvcmQ+UGlsb3QgUHJvamVjdHM8
L2tleXdvcmQ+PGtleXdvcmQ+U2V4IEZhY3RvcnM8L2tleXdvcmQ+PGtleXdvcmQ+U3RvbWF0b2du
YXRoaWMgRGlzZWFzZXMvZXBpZGVtaW9sb2d5LypzdXJnZXJ5PC9rZXl3b3JkPjxrZXl3b3JkPlRv
b3RoLCBJbXBhY3RlZC9lcGlkZW1pb2xvZ3kvc3VyZ2VyeTwva2V5d29yZD48a2V5d29yZD5Zb3Vu
ZyBBZHVsdDwva2V5d29yZD48L2tleXdvcmRzPjxkYXRlcz48eWVhcj4yMDA5PC95ZWFyPjxwdWIt
ZGF0ZXM+PGRhdGU+RGVjPC9kYXRlPjwvcHViLWRhdGVzPjwvZGF0ZXM+PGlzYm4+MDMwMS01NjYx
PC9pc2JuPjxhY2Nlc3Npb24tbnVtPjE5NzgwNzY3PC9hY2Nlc3Npb24tbnVtPjx1cmxzPjxyZWxh
dGVkLXVybHM+PHVybD5odHRwOi8vb25saW5lbGlicmFyeS53aWxleS5jb20vc3RvcmUvMTAuMTEx
MS9qLjE2MDAtMDUyOC4yMDA5LjAwNDk4LngvYXNzZXQvai4xNjAwLTA1MjguMjAwOS4wMDQ5OC54
LnBkZj92PTEmYW1wO3Q9aWNwOGtjNmEmYW1wO3M9YTg2NzViYjY0NzEzNmE3MWFkY2E5MjljNWFk
MmM3YThlMzNmYTM2YTwvdXJsPjwvcmVsYXRlZC11cmxzPjwvdXJscz48ZWxlY3Ryb25pYy1yZXNv
dXJjZS1udW0+MTAuMTExMS9qLjE2MDAtMDUyOC4yMDA5LjAwNDk4Lng8L2VsZWN0cm9uaWMtcmVz
b3VyY2UtbnVtPjxyZW1vdGUtZGF0YWJhc2UtcHJvdmlkZXI+TkxNPC9yZW1vdGUtZGF0YWJhc2Ut
cHJvdmlkZXI+PGxhbmd1YWdlPmVuZzwvbGFuZ3VhZ2U+PC9yZWNvcmQ+PC9DaXRlPjxDaXRlPjxB
dXRob3I+UXVpbm9uZXo8L0F1dGhvcj48WWVhcj4yMDExPC9ZZWFyPjxSZWNOdW0+NTc8L1JlY051
bT48cmVjb3JkPjxyZWMtbnVtYmVyPjU3PC9yZWMtbnVtYmVyPjxmb3JlaWduLWtleXM+PGtleSBh
cHA9IkVOIiBkYi1pZD0iMnZ0cnJ6eHdsMHB6dG9lendmNngwcHg1MDA5djB3cjI1dHd6IiB0aW1l
c3RhbXA9IjE0MjExNjE3OTAiPjU3PC9rZXk+PC9mb3JlaWduLWtleXM+PHJlZi10eXBlIG5hbWU9
IkpvdXJuYWwgQXJ0aWNsZSI+MTc8L3JlZi10eXBlPjxjb250cmlidXRvcnM+PGF1dGhvcnM+PGF1
dGhvcj5RdWlub25leiwgQy48L2F1dGhvcj48YXV0aG9yPkllcmFjaSwgTC48L2F1dGhvcj48YXV0
aG9yPkd1dHRtYW5uLCBBLjwvYXV0aG9yPjwvYXV0aG9ycz48L2NvbnRyaWJ1dG9ycz48YXV0aC1h
ZGRyZXNzPkRlbnRhbCBQdWJsaWMgSGVhbHRoIFNwZWNpYWx0eSBUcmFpbmluZyBQcm9ncmFtLCBG
YWN1bHR5IG9mIERlbnRpc3RyeSwgVW5pdmVyc2l0eSBvZiBUb3JvbnRvLCBPbnRhcmlvLCBDYW5h
ZGEuPC9hdXRoLWFkZHJlc3M+PHRpdGxlcz48dGl0bGU+UG90ZW50aWFsbHkgcHJldmVudGFibGUg
aG9zcGl0YWwgdXNlIGZvciBkZW50YWwgY29uZGl0aW9uczogaW1wbGljYXRpb25zIGZvciBleHBh
bmRpbmcgZGVudGFsIGNvdmVyYWdlIGZvciBsb3cgaW5jb21lIHBvcHVsYXRpb25zPC90aXRsZT48
c2Vjb25kYXJ5LXRpdGxlPkogSGVhbHRoIENhcmUgUG9vciBVbmRlcnNlcnZlZDwvc2Vjb25kYXJ5
LXRpdGxlPjxhbHQtdGl0bGU+Sm91cm5hbCBvZiBoZWFsdGggY2FyZSBmb3IgdGhlIHBvb3IgYW5k
IHVuZGVyc2VydmVkPC9hbHQtdGl0bGU+PC90aXRsZXM+PHBlcmlvZGljYWw+PGZ1bGwtdGl0bGU+
SiBIZWFsdGggQ2FyZSBQb29yIFVuZGVyc2VydmVkPC9mdWxsLXRpdGxlPjxhYmJyLTE+Sm91cm5h
bCBvZiBoZWFsdGggY2FyZSBmb3IgdGhlIHBvb3IgYW5kIHVuZGVyc2VydmVkPC9hYmJyLTE+PC9w
ZXJpb2RpY2FsPjxhbHQtcGVyaW9kaWNhbD48ZnVsbC10aXRsZT5KIEhlYWx0aCBDYXJlIFBvb3Ig
VW5kZXJzZXJ2ZWQ8L2Z1bGwtdGl0bGU+PGFiYnItMT5Kb3VybmFsIG9mIGhlYWx0aCBjYXJlIGZv
ciB0aGUgcG9vciBhbmQgdW5kZXJzZXJ2ZWQ8L2FiYnItMT48L2FsdC1wZXJpb2RpY2FsPjxwYWdl
cz4xMDQ4LTU4PC9wYWdlcz48dm9sdW1lPjIyPC92b2x1bWU+PG51bWJlcj4zPC9udW1iZXI+PGVk
aXRpb24+MjAxMS8wOC8xNjwvZWRpdGlvbj48a2V5d29yZHM+PGtleXdvcmQ+QWRvbGVzY2VudDwv
a2V5d29yZD48a2V5d29yZD5BZHVsdDwva2V5d29yZD48a2V5d29yZD5BZ2VkPC9rZXl3b3JkPjxr
ZXl3b3JkPkNoaWxkPC9rZXl3b3JkPjxrZXl3b3JkPkNoaWxkLCBQcmVzY2hvb2w8L2tleXdvcmQ+
PGtleXdvcmQ+RGVudGFsIENhcmUvKmVjb25vbWljcy9vcmdhbml6YXRpb24gJmFtcDsgYWRtaW5p
c3RyYXRpb248L2tleXdvcmQ+PGtleXdvcmQ+RW1lcmdlbmN5IFNlcnZpY2UsIEhvc3BpdGFsLyp1
dGlsaXphdGlvbjwva2V5d29yZD48a2V5d29yZD5GZW1hbGU8L2tleXdvcmQ+PGtleXdvcmQ+Rmlu
YW5jaW5nLCBHb3Zlcm5tZW50PC9rZXl3b3JkPjxrZXl3b3JkPkhlYWx0aCBQb2xpY3k8L2tleXdv
cmQ+PGtleXdvcmQ+SGVhbHRoIFNlcnZpY2VzIEFjY2Vzc2liaWxpdHkvKmVjb25vbWljczwva2V5
d29yZD48a2V5d29yZD5IdW1hbnM8L2tleXdvcmQ+PGtleXdvcmQ+SW5mYW50PC9rZXl3b3JkPjxr
ZXl3b3JkPk1hbGU8L2tleXdvcmQ+PGtleXdvcmQ+TWlkZGxlIEFnZWQ8L2tleXdvcmQ+PGtleXdv
cmQ+T250YXJpbzwva2V5d29yZD48a2V5d29yZD5QaWxvdCBQcm9qZWN0czwva2V5d29yZD48a2V5
d29yZD4qUG92ZXJ0eTwva2V5d29yZD48a2V5d29yZD5Zb3VuZyBBZHVsdDwva2V5d29yZD48L2tl
eXdvcmRzPjxkYXRlcz48eWVhcj4yMDExPC95ZWFyPjxwdWItZGF0ZXM+PGRhdGU+QXVnPC9kYXRl
PjwvcHViLWRhdGVzPjwvZGF0ZXM+PGlzYm4+MTA0OS0yMDg5PC9pc2JuPjxhY2Nlc3Npb24tbnVt
PjIxODQxMjk1PC9hY2Nlc3Npb24tbnVtPjx1cmxzPjxyZWxhdGVkLXVybHM+PHVybD5odHRwOi8v
bWVkaWEucHJvcXVlc3QuY29tL21lZGlhL3BxL2NsYXNzaWMvZG9jLzI1MTA4ODg5NTEvZm10L3Bp
L3JlcC9OT05FP2hsPSZhbXA7Y2l0JTNBYXV0aD1RdWklQzMlQjFvbmV6JTJDK0NhcmxvcyUyQytE
TUQlMkMrTVNjJTJDK1BoRCUyQytGUkNEJTI4QyUyOSUzQkllcmFjaSUyQytMdWNpYW5vJTJDK01T
YyUzQkd1dHRtYW5uJTJDK0FzdHJpZCUyQytNRENNJTJDK01TYyZhbXA7Y2l0JTNBdGl0bGU9UG90
ZW50aWFsbHkrUHJldmVudGFibGUrSG9zcGl0YWwrVXNlK2ZvcitEZW50YWwrQ29uZGl0aW9ucyUz
QSsuLi4mYW1wO2NpdCUzQXB1Yj1Kb3VybmFsK29mK0hlYWx0aCtDYXJlK2Zvcit0aGUrUG9vcith
bmQrVW5kZXJzZXJ2ZWQmYW1wO2NpdCUzQXZvbD0yMiZhbXA7Y2l0JTNBaXNzPTMmYW1wO2NpdCUz
QXBnPTEwNDgmYW1wO2NpdCUzQWRhdGU9QXVnKzIwMTEmYW1wO2ljPXRydWUmYW1wO2NpdCUzQXBy
b2Q9UHJvUXVlc3QrUmVzZWFyY2grTGlicmFyeSZhbXA7X2E9Q2hneU1ERTFNREV4TXpFMU1UQXlO
VEEyTnpveE16Z3hOelVTQlRrMU5qWXpHZ3BQVGtWZlUwVkJVa05JSWc4eE5ERXVNakV6TGpJeU1p
NHhOemtxQlRNd01qTTBNZ2s1TURNNE1USXhPVGM2RFVSdlkzVnRaVzUwU1cxaFoyVkNBVEJTQms5
dWJHbHVaVm9DUmxSaUExQkdWR29LTWpBeE1TOHdPQzh3TVhJS01qQXhNUzh3T0M4ek1Yb0FnZ0Vw
VUMweE1EQTNPVEF6TFRFME5qWTNMVU5WVTFSUFRVVlNMVEV3TURBd01ESTFMVFF3T1RFMU5UV1NB
UVpQYm14cGJtWEtBUWRGYm1ST2IzUmwwZ0VTVTJOb2IyeGhjbXg1SUVwdmRYSnVZV3h6bWdJSFVI
SmxVR0ZwWktvQ0tFOVRPa1ZOVXkxUVpHWkViMk5XYVdWM1FtRnpaUzFuWlhSTlpXUnBZVlZ5YkVa
dmNrbDBaVzNLQWc5QmNuUnBZMnhsZkVabFlYUjFjbVhTQWdGWjRnSUJUdklDQUElM0QlM0QmYW1w
O19zPUsza29uRDB3SjdDdGlZOTBoZlM0YVpSMXdDYyUzRDwvdXJsPjwvcmVsYXRlZC11cmxzPjwv
dXJscz48ZWxlY3Ryb25pYy1yZXNvdXJjZS1udW0+MTAuMTM1My9ocHUuMjAxMS4wMDk3PC9lbGVj
dHJvbmljLXJlc291cmNlLW51bT48cmVtb3RlLWRhdGFiYXNlLXByb3ZpZGVyPk5MTTwvcmVtb3Rl
LWRhdGFiYXNlLXByb3ZpZGVyPjxsYW5ndWFnZT5lbmc8L2xhbmd1YWdlPjwvcmVjb3JkPjwvQ2l0
ZT48L0VuZE5vdGU+AG==
</w:fldData>
              </w:fldChar>
            </w:r>
            <w:r w:rsidR="00897029">
              <w:instrText xml:space="preserve"> ADDIN EN.CITE </w:instrText>
            </w:r>
            <w:r w:rsidR="00E053B7">
              <w:fldChar w:fldCharType="begin">
                <w:fldData xml:space="preserve">PEVuZE5vdGU+PENpdGU+PEF1dGhvcj5RdWlub25lejwvQXV0aG9yPjxZZWFyPjIwMDk8L1llYXI+
PFJlY051bT43NjwvUmVjTnVtPjxEaXNwbGF5VGV4dD4oMTctMTkpPC9EaXNwbGF5VGV4dD48cmVj
b3JkPjxyZWMtbnVtYmVyPjc2PC9yZWMtbnVtYmVyPjxmb3JlaWduLWtleXM+PGtleSBhcHA9IkVO
IiBkYi1pZD0iMnZ0cnJ6eHdsMHB6dG9lendmNngwcHg1MDA5djB3cjI1dHd6IiB0aW1lc3RhbXA9
IjE0MjExNjE3OTAiPjc2PC9rZXk+PC9mb3JlaWduLWtleXM+PHJlZi10eXBlIG5hbWU9IkpvdXJu
YWwgQXJ0aWNsZSI+MTc8L3JlZi10eXBlPjxjb250cmlidXRvcnM+PGF1dGhvcnM+PGF1dGhvcj5R
dWlub25leiwgQy48L2F1dGhvcj48YXV0aG9yPkdpYnNvbiwgRC48L2F1dGhvcj48YXV0aG9yPkpv
a292aWMsIEEuPC9hdXRob3I+PGF1dGhvcj5Mb2NrZXIsIEQuPC9hdXRob3I+PC9hdXRob3JzPjwv
Y29udHJpYnV0b3JzPjxhdXRoLWFkZHJlc3M+Q29tbXVuaXR5IERlbnRhbCBIZWFsdGggU2Vydmlj
ZXMgUmVzZWFyY2ggVW5pdCwgRmFjdWx0eSBvZiBEZW50aXN0cnksIFVuaXZlcnNpdHkgb2YgVG9y
b250bywgVG9yb250bywgT04sIENhbmFkYS4gY2FybG9zLnF1aW5vbmV6QHV0b3JvbnRvLmNhPC9h
dXRoLWFkZHJlc3M+PHRpdGxlcz48dGl0bGU+RW1lcmdlbmN5IGRlcGFydG1lbnQgdmlzaXRzIGZv
ciBkZW50YWwgY2FyZSBvZiBub250cmF1bWF0aWMgb3JpZ2luPC90aXRsZT48c2Vjb25kYXJ5LXRp
dGxlPkNvbW11bml0eSBEZW50IE9yYWwgRXBpZGVtaW9sPC9zZWNvbmRhcnktdGl0bGU+PGFsdC10
aXRsZT5Db21tdW5pdHkgZGVudGlzdHJ5IGFuZCBvcmFsIGVwaWRlbWlvbG9neTwvYWx0LXRpdGxl
PjwvdGl0bGVzPjxwZXJpb2RpY2FsPjxmdWxsLXRpdGxlPkNvbW11bml0eSBEZW50IE9yYWwgRXBp
ZGVtaW9sPC9mdWxsLXRpdGxlPjxhYmJyLTE+Q29tbXVuaXR5IGRlbnRpc3RyeSBhbmQgb3JhbCBl
cGlkZW1pb2xvZ3k8L2FiYnItMT48L3BlcmlvZGljYWw+PGFsdC1wZXJpb2RpY2FsPjxmdWxsLXRp
dGxlPkNvbW11bml0eSBEZW50IE9yYWwgRXBpZGVtaW9sPC9mdWxsLXRpdGxlPjxhYmJyLTE+Q29t
bXVuaXR5IGRlbnRpc3RyeSBhbmQgb3JhbCBlcGlkZW1pb2xvZ3k8L2FiYnItMT48L2FsdC1wZXJp
b2RpY2FsPjxwYWdlcz4zNjYtNzE8L3BhZ2VzPjx2b2x1bWU+Mzc8L3ZvbHVtZT48bnVtYmVyPjQ8
L251bWJlcj48ZWRpdGlvbj4yMDA5LzA2LzAzPC9lZGl0aW9uPjxrZXl3b3Jkcz48a2V5d29yZD5B
ZHVsdDwva2V5d29yZD48a2V5d29yZD5BZ2VkPC9rZXl3b3JkPjxrZXl3b3JkPkVtZXJnZW5jeSBT
ZXJ2aWNlLCBIb3NwaXRhbC8qdXRpbGl6YXRpb248L2tleXdvcmQ+PGtleXdvcmQ+RmVtYWxlPC9r
ZXl3b3JkPjxrZXl3b3JkPkhlYWx0aCBTZXJ2aWNlcyBOZWVkcyBhbmQgRGVtYW5kPC9rZXl3b3Jk
PjxrZXl3b3JkPkh1bWFuczwva2V5d29yZD48a2V5d29yZD5NYWxlPC9rZXl3b3JkPjxrZXl3b3Jk
Pk1pZGRsZSBBZ2VkPC9rZXl3b3JkPjxrZXl3b3JkPipNb3V0aCBEaXNlYXNlcy9lcGlkZW1pb2xv
Z3k8L2tleXdvcmQ+PGtleXdvcmQ+T250YXJpby9lcGlkZW1pb2xvZ3k8L2tleXdvcmQ+PGtleXdv
cmQ+KlRvb3RoIERpc2Vhc2VzL2VwaWRlbWlvbG9neTwva2V5d29yZD48L2tleXdvcmRzPjxkYXRl
cz48eWVhcj4yMDA5PC95ZWFyPjxwdWItZGF0ZXM+PGRhdGU+QXVnPC9kYXRlPjwvcHViLWRhdGVz
PjwvZGF0ZXM+PGlzYm4+MDMwMS01NjYxPC9pc2JuPjxhY2Nlc3Npb24tbnVtPjE5NDg2MzQ4PC9h
Y2Nlc3Npb24tbnVtPjx1cmxzPjxyZWxhdGVkLXVybHM+PHVybD5odHRwOi8vb25saW5lbGlicmFy
eS53aWxleS5jb20vc3RvcmUvMTAuMTExMS9qLjE2MDAtMDUyOC4yMDA5LjAwNDc2LngvYXNzZXQv
ai4xNjAwLTA1MjguMjAwOS4wMDQ3Ni54LnBkZj92PTEmYW1wO3Q9aTR2ZjZzYWomYW1wO3M9MWQx
YTY5NGYxNWUxYzEzNzBkMzdlMDVlY2E2ODg2ZWUwNDc1ZGExNTwvdXJsPjwvcmVsYXRlZC11cmxz
PjwvdXJscz48ZWxlY3Ryb25pYy1yZXNvdXJjZS1udW0+MTAuMTExMS9qLjE2MDAtMDUyOC4yMDA5
LjAwNDc2Lng8L2VsZWN0cm9uaWMtcmVzb3VyY2UtbnVtPjxyZW1vdGUtZGF0YWJhc2UtcHJvdmlk
ZXI+TkxNPC9yZW1vdGUtZGF0YWJhc2UtcHJvdmlkZXI+PGxhbmd1YWdlPmVuZzwvbGFuZ3VhZ2U+
PC9yZWNvcmQ+PC9DaXRlPjxDaXRlPjxBdXRob3I+UXVpbm9uZXo8L0F1dGhvcj48WWVhcj4yMDA5
PC9ZZWFyPjxSZWNOdW0+NzkwPC9SZWNOdW0+PHJlY29yZD48cmVjLW51bWJlcj43OTA8L3JlYy1u
dW1iZXI+PGZvcmVpZ24ta2V5cz48a2V5IGFwcD0iRU4iIGRiLWlkPSIydnRycnp4d2wwcHp0b2V6
d2Y2eDBweDUwMDl2MHdyMjV0d3oiIHRpbWVzdGFtcD0iMTQzODIwMjIyNSI+NzkwPC9rZXk+PC9m
b3JlaWduLWtleXM+PHJlZi10eXBlIG5hbWU9IkpvdXJuYWwgQXJ0aWNsZSI+MTc8L3JlZi10eXBl
Pjxjb250cmlidXRvcnM+PGF1dGhvcnM+PGF1dGhvcj5RdWlub25leiwgQy48L2F1dGhvcj48YXV0
aG9yPkdpYnNvbiwgRC48L2F1dGhvcj48YXV0aG9yPkpva292aWMsIEEuPC9hdXRob3I+PGF1dGhv
cj5Mb2NrZXIsIEQuPC9hdXRob3I+PC9hdXRob3JzPjwvY29udHJpYnV0b3JzPjxhdXRoLWFkZHJl
c3M+Q29tbXVuaXR5IERlbnRhbCBIZWFsdGggU2VydmljZXMgUmVzZWFyY2ggVW5pdCwgRmFjdWx0
eSBvZiBEZW50aXN0cnksIFVuaXZlcnNpdHkgb2YgVG9yb250bywgMTI0IEVkd2FyZCBTdHJlZXQs
IFRvcm9udG8sIE9OIE01RyAxRzYsIENhbmFkYS4gY2FybG9zLnF1aW5vbmV6QHV0b3JvbnRvLmNh
PC9hdXRoLWFkZHJlc3M+PHRpdGxlcz48dGl0bGU+RGF5IHN1cmdlcnkgdmlzaXRzIGZvciBkZW50
YWwgcHJvYmxlbXM8L3RpdGxlPjxzZWNvbmRhcnktdGl0bGU+Q29tbXVuaXR5IERlbnQgT3JhbCBF
cGlkZW1pb2w8L3NlY29uZGFyeS10aXRsZT48YWx0LXRpdGxlPkNvbW11bml0eSBkZW50aXN0cnkg
YW5kIG9yYWwgZXBpZGVtaW9sb2d5PC9hbHQtdGl0bGU+PC90aXRsZXM+PHBlcmlvZGljYWw+PGZ1
bGwtdGl0bGU+Q29tbXVuaXR5IERlbnQgT3JhbCBFcGlkZW1pb2w8L2Z1bGwtdGl0bGU+PGFiYnIt
MT5Db21tdW5pdHkgZGVudGlzdHJ5IGFuZCBvcmFsIGVwaWRlbWlvbG9neTwvYWJici0xPjwvcGVy
aW9kaWNhbD48YWx0LXBlcmlvZGljYWw+PGZ1bGwtdGl0bGU+Q29tbXVuaXR5IERlbnQgT3JhbCBF
cGlkZW1pb2w8L2Z1bGwtdGl0bGU+PGFiYnItMT5Db21tdW5pdHkgZGVudGlzdHJ5IGFuZCBvcmFs
IGVwaWRlbWlvbG9neTwvYWJici0xPjwvYWx0LXBlcmlvZGljYWw+PHBhZ2VzPjU2Mi03PC9wYWdl
cz48dm9sdW1lPjM3PC92b2x1bWU+PG51bWJlcj42PC9udW1iZXI+PGVkaXRpb24+MjAwOS8wOS8y
OTwvZWRpdGlvbj48a2V5d29yZHM+PGtleXdvcmQ+QWRvbGVzY2VudDwva2V5d29yZD48a2V5d29y
ZD5BZHVsdDwva2V5d29yZD48a2V5d29yZD5BZ2UgRmFjdG9yczwva2V5d29yZD48a2V5d29yZD5B
Z2VkPC9rZXl3b3JkPjxrZXl3b3JkPkFtYnVsYXRvcnkgU3VyZ2ljYWwgUHJvY2VkdXJlcy8qdXRp
bGl6YXRpb248L2tleXdvcmQ+PGtleXdvcmQ+Q2hpbGQ8L2tleXdvcmQ+PGtleXdvcmQ+Q2hpbGQs
IFByZXNjaG9vbDwva2V5d29yZD48a2V5d29yZD5EZW50YWwgQ2FyaWVzL3N1cmdlcnk8L2tleXdv
cmQ+PGtleXdvcmQ+RGVudGlzdHJ5LCBPcGVyYXRpdmUvKnN0YXRpc3RpY3MgJmFtcDsgbnVtZXJp
Y2FsIGRhdGE8L2tleXdvcmQ+PGtleXdvcmQ+RmVtYWxlPC9rZXl3b3JkPjxrZXl3b3JkPkh1bWFu
czwva2V5d29yZD48a2V5d29yZD5NYWxlPC9rZXl3b3JkPjxrZXl3b3JkPk1pZGRsZSBBZ2VkPC9r
ZXl3b3JkPjxrZXl3b3JkPk9udGFyaW88L2tleXdvcmQ+PGtleXdvcmQ+UGlsb3QgUHJvamVjdHM8
L2tleXdvcmQ+PGtleXdvcmQ+U2V4IEZhY3RvcnM8L2tleXdvcmQ+PGtleXdvcmQ+U3RvbWF0b2du
YXRoaWMgRGlzZWFzZXMvZXBpZGVtaW9sb2d5LypzdXJnZXJ5PC9rZXl3b3JkPjxrZXl3b3JkPlRv
b3RoLCBJbXBhY3RlZC9lcGlkZW1pb2xvZ3kvc3VyZ2VyeTwva2V5d29yZD48a2V5d29yZD5Zb3Vu
ZyBBZHVsdDwva2V5d29yZD48L2tleXdvcmRzPjxkYXRlcz48eWVhcj4yMDA5PC95ZWFyPjxwdWIt
ZGF0ZXM+PGRhdGU+RGVjPC9kYXRlPjwvcHViLWRhdGVzPjwvZGF0ZXM+PGlzYm4+MDMwMS01NjYx
PC9pc2JuPjxhY2Nlc3Npb24tbnVtPjE5NzgwNzY3PC9hY2Nlc3Npb24tbnVtPjx1cmxzPjxyZWxh
dGVkLXVybHM+PHVybD5odHRwOi8vb25saW5lbGlicmFyeS53aWxleS5jb20vc3RvcmUvMTAuMTEx
MS9qLjE2MDAtMDUyOC4yMDA5LjAwNDk4LngvYXNzZXQvai4xNjAwLTA1MjguMjAwOS4wMDQ5OC54
LnBkZj92PTEmYW1wO3Q9aWNwOGtjNmEmYW1wO3M9YTg2NzViYjY0NzEzNmE3MWFkY2E5MjljNWFk
MmM3YThlMzNmYTM2YTwvdXJsPjwvcmVsYXRlZC11cmxzPjwvdXJscz48ZWxlY3Ryb25pYy1yZXNv
dXJjZS1udW0+MTAuMTExMS9qLjE2MDAtMDUyOC4yMDA5LjAwNDk4Lng8L2VsZWN0cm9uaWMtcmVz
b3VyY2UtbnVtPjxyZW1vdGUtZGF0YWJhc2UtcHJvdmlkZXI+TkxNPC9yZW1vdGUtZGF0YWJhc2Ut
cHJvdmlkZXI+PGxhbmd1YWdlPmVuZzwvbGFuZ3VhZ2U+PC9yZWNvcmQ+PC9DaXRlPjxDaXRlPjxB
dXRob3I+UXVpbm9uZXo8L0F1dGhvcj48WWVhcj4yMDExPC9ZZWFyPjxSZWNOdW0+NTc8L1JlY051
bT48cmVjb3JkPjxyZWMtbnVtYmVyPjU3PC9yZWMtbnVtYmVyPjxmb3JlaWduLWtleXM+PGtleSBh
cHA9IkVOIiBkYi1pZD0iMnZ0cnJ6eHdsMHB6dG9lendmNngwcHg1MDA5djB3cjI1dHd6IiB0aW1l
c3RhbXA9IjE0MjExNjE3OTAiPjU3PC9rZXk+PC9mb3JlaWduLWtleXM+PHJlZi10eXBlIG5hbWU9
IkpvdXJuYWwgQXJ0aWNsZSI+MTc8L3JlZi10eXBlPjxjb250cmlidXRvcnM+PGF1dGhvcnM+PGF1
dGhvcj5RdWlub25leiwgQy48L2F1dGhvcj48YXV0aG9yPkllcmFjaSwgTC48L2F1dGhvcj48YXV0
aG9yPkd1dHRtYW5uLCBBLjwvYXV0aG9yPjwvYXV0aG9ycz48L2NvbnRyaWJ1dG9ycz48YXV0aC1h
ZGRyZXNzPkRlbnRhbCBQdWJsaWMgSGVhbHRoIFNwZWNpYWx0eSBUcmFpbmluZyBQcm9ncmFtLCBG
YWN1bHR5IG9mIERlbnRpc3RyeSwgVW5pdmVyc2l0eSBvZiBUb3JvbnRvLCBPbnRhcmlvLCBDYW5h
ZGEuPC9hdXRoLWFkZHJlc3M+PHRpdGxlcz48dGl0bGU+UG90ZW50aWFsbHkgcHJldmVudGFibGUg
aG9zcGl0YWwgdXNlIGZvciBkZW50YWwgY29uZGl0aW9uczogaW1wbGljYXRpb25zIGZvciBleHBh
bmRpbmcgZGVudGFsIGNvdmVyYWdlIGZvciBsb3cgaW5jb21lIHBvcHVsYXRpb25zPC90aXRsZT48
c2Vjb25kYXJ5LXRpdGxlPkogSGVhbHRoIENhcmUgUG9vciBVbmRlcnNlcnZlZDwvc2Vjb25kYXJ5
LXRpdGxlPjxhbHQtdGl0bGU+Sm91cm5hbCBvZiBoZWFsdGggY2FyZSBmb3IgdGhlIHBvb3IgYW5k
IHVuZGVyc2VydmVkPC9hbHQtdGl0bGU+PC90aXRsZXM+PHBlcmlvZGljYWw+PGZ1bGwtdGl0bGU+
SiBIZWFsdGggQ2FyZSBQb29yIFVuZGVyc2VydmVkPC9mdWxsLXRpdGxlPjxhYmJyLTE+Sm91cm5h
bCBvZiBoZWFsdGggY2FyZSBmb3IgdGhlIHBvb3IgYW5kIHVuZGVyc2VydmVkPC9hYmJyLTE+PC9w
ZXJpb2RpY2FsPjxhbHQtcGVyaW9kaWNhbD48ZnVsbC10aXRsZT5KIEhlYWx0aCBDYXJlIFBvb3Ig
VW5kZXJzZXJ2ZWQ8L2Z1bGwtdGl0bGU+PGFiYnItMT5Kb3VybmFsIG9mIGhlYWx0aCBjYXJlIGZv
ciB0aGUgcG9vciBhbmQgdW5kZXJzZXJ2ZWQ8L2FiYnItMT48L2FsdC1wZXJpb2RpY2FsPjxwYWdl
cz4xMDQ4LTU4PC9wYWdlcz48dm9sdW1lPjIyPC92b2x1bWU+PG51bWJlcj4zPC9udW1iZXI+PGVk
aXRpb24+MjAxMS8wOC8xNjwvZWRpdGlvbj48a2V5d29yZHM+PGtleXdvcmQ+QWRvbGVzY2VudDwv
a2V5d29yZD48a2V5d29yZD5BZHVsdDwva2V5d29yZD48a2V5d29yZD5BZ2VkPC9rZXl3b3JkPjxr
ZXl3b3JkPkNoaWxkPC9rZXl3b3JkPjxrZXl3b3JkPkNoaWxkLCBQcmVzY2hvb2w8L2tleXdvcmQ+
PGtleXdvcmQ+RGVudGFsIENhcmUvKmVjb25vbWljcy9vcmdhbml6YXRpb24gJmFtcDsgYWRtaW5p
c3RyYXRpb248L2tleXdvcmQ+PGtleXdvcmQ+RW1lcmdlbmN5IFNlcnZpY2UsIEhvc3BpdGFsLyp1
dGlsaXphdGlvbjwva2V5d29yZD48a2V5d29yZD5GZW1hbGU8L2tleXdvcmQ+PGtleXdvcmQ+Rmlu
YW5jaW5nLCBHb3Zlcm5tZW50PC9rZXl3b3JkPjxrZXl3b3JkPkhlYWx0aCBQb2xpY3k8L2tleXdv
cmQ+PGtleXdvcmQ+SGVhbHRoIFNlcnZpY2VzIEFjY2Vzc2liaWxpdHkvKmVjb25vbWljczwva2V5
d29yZD48a2V5d29yZD5IdW1hbnM8L2tleXdvcmQ+PGtleXdvcmQ+SW5mYW50PC9rZXl3b3JkPjxr
ZXl3b3JkPk1hbGU8L2tleXdvcmQ+PGtleXdvcmQ+TWlkZGxlIEFnZWQ8L2tleXdvcmQ+PGtleXdv
cmQ+T250YXJpbzwva2V5d29yZD48a2V5d29yZD5QaWxvdCBQcm9qZWN0czwva2V5d29yZD48a2V5
d29yZD4qUG92ZXJ0eTwva2V5d29yZD48a2V5d29yZD5Zb3VuZyBBZHVsdDwva2V5d29yZD48L2tl
eXdvcmRzPjxkYXRlcz48eWVhcj4yMDExPC95ZWFyPjxwdWItZGF0ZXM+PGRhdGU+QXVnPC9kYXRl
PjwvcHViLWRhdGVzPjwvZGF0ZXM+PGlzYm4+MTA0OS0yMDg5PC9pc2JuPjxhY2Nlc3Npb24tbnVt
PjIxODQxMjk1PC9hY2Nlc3Npb24tbnVtPjx1cmxzPjxyZWxhdGVkLXVybHM+PHVybD5odHRwOi8v
bWVkaWEucHJvcXVlc3QuY29tL21lZGlhL3BxL2NsYXNzaWMvZG9jLzI1MTA4ODg5NTEvZm10L3Bp
L3JlcC9OT05FP2hsPSZhbXA7Y2l0JTNBYXV0aD1RdWklQzMlQjFvbmV6JTJDK0NhcmxvcyUyQytE
TUQlMkMrTVNjJTJDK1BoRCUyQytGUkNEJTI4QyUyOSUzQkllcmFjaSUyQytMdWNpYW5vJTJDK01T
YyUzQkd1dHRtYW5uJTJDK0FzdHJpZCUyQytNRENNJTJDK01TYyZhbXA7Y2l0JTNBdGl0bGU9UG90
ZW50aWFsbHkrUHJldmVudGFibGUrSG9zcGl0YWwrVXNlK2ZvcitEZW50YWwrQ29uZGl0aW9ucyUz
QSsuLi4mYW1wO2NpdCUzQXB1Yj1Kb3VybmFsK29mK0hlYWx0aCtDYXJlK2Zvcit0aGUrUG9vcith
bmQrVW5kZXJzZXJ2ZWQmYW1wO2NpdCUzQXZvbD0yMiZhbXA7Y2l0JTNBaXNzPTMmYW1wO2NpdCUz
QXBnPTEwNDgmYW1wO2NpdCUzQWRhdGU9QXVnKzIwMTEmYW1wO2ljPXRydWUmYW1wO2NpdCUzQXBy
b2Q9UHJvUXVlc3QrUmVzZWFyY2grTGlicmFyeSZhbXA7X2E9Q2hneU1ERTFNREV4TXpFMU1UQXlO
VEEyTnpveE16Z3hOelVTQlRrMU5qWXpHZ3BQVGtWZlUwVkJVa05JSWc4eE5ERXVNakV6TGpJeU1p
NHhOemtxQlRNd01qTTBNZ2s1TURNNE1USXhPVGM2RFVSdlkzVnRaVzUwU1cxaFoyVkNBVEJTQms5
dWJHbHVaVm9DUmxSaUExQkdWR29LTWpBeE1TOHdPQzh3TVhJS01qQXhNUzh3T0M4ek1Yb0FnZ0Vw
VUMweE1EQTNPVEF6TFRFME5qWTNMVU5WVTFSUFRVVlNMVEV3TURBd01ESTFMVFF3T1RFMU5UV1NB
UVpQYm14cGJtWEtBUWRGYm1ST2IzUmwwZ0VTVTJOb2IyeGhjbXg1SUVwdmRYSnVZV3h6bWdJSFVI
SmxVR0ZwWktvQ0tFOVRPa1ZOVXkxUVpHWkViMk5XYVdWM1FtRnpaUzFuWlhSTlpXUnBZVlZ5YkVa
dmNrbDBaVzNLQWc5QmNuUnBZMnhsZkVabFlYUjFjbVhTQWdGWjRnSUJUdklDQUElM0QlM0QmYW1w
O19zPUsza29uRDB3SjdDdGlZOTBoZlM0YVpSMXdDYyUzRDwvdXJsPjwvcmVsYXRlZC11cmxzPjwv
dXJscz48ZWxlY3Ryb25pYy1yZXNvdXJjZS1udW0+MTAuMTM1My9ocHUuMjAxMS4wMDk3PC9lbGVj
dHJvbmljLXJlc291cmNlLW51bT48cmVtb3RlLWRhdGFiYXNlLXByb3ZpZGVyPk5MTTwvcmVtb3Rl
LWRhdGFiYXNlLXByb3ZpZGVyPjxsYW5ndWFnZT5lbmc8L2xhbmd1YWdlPjwvcmVjb3JkPjwvQ2l0
ZT48L0VuZE5vdGU+AG==
</w:fldData>
              </w:fldChar>
            </w:r>
            <w:r w:rsidR="00897029">
              <w:instrText xml:space="preserve"> ADDIN EN.CITE.DATA </w:instrText>
            </w:r>
            <w:r w:rsidR="00E053B7">
              <w:fldChar w:fldCharType="end"/>
            </w:r>
            <w:r w:rsidR="00E053B7">
              <w:fldChar w:fldCharType="separate"/>
            </w:r>
            <w:r w:rsidR="00897029">
              <w:rPr>
                <w:noProof/>
              </w:rPr>
              <w:t>(17-19)</w:t>
            </w:r>
            <w:r w:rsidR="00E053B7">
              <w:fldChar w:fldCharType="end"/>
            </w:r>
          </w:p>
        </w:tc>
        <w:tc>
          <w:tcPr>
            <w:tcW w:w="6948" w:type="dxa"/>
          </w:tcPr>
          <w:p w:rsidR="00AC44D2" w:rsidRDefault="00AC44D2" w:rsidP="009847E4">
            <w:pPr>
              <w:cnfStyle w:val="000000100000"/>
            </w:pPr>
            <w:r>
              <w:t>Ontario</w:t>
            </w:r>
            <w:r w:rsidR="00897029">
              <w:t>, Canada</w:t>
            </w:r>
            <w:r w:rsidR="00D935A7">
              <w:t xml:space="preserve"> </w:t>
            </w:r>
            <w:r w:rsidR="009847E4">
              <w:t>resident ambulatory c</w:t>
            </w:r>
            <w:r>
              <w:t>are</w:t>
            </w:r>
            <w:r w:rsidR="009847E4">
              <w:t xml:space="preserve"> patients</w:t>
            </w:r>
          </w:p>
        </w:tc>
      </w:tr>
      <w:tr w:rsidR="009847E4" w:rsidTr="00E15A6F">
        <w:tc>
          <w:tcPr>
            <w:cnfStyle w:val="001000000000"/>
            <w:tcW w:w="2628" w:type="dxa"/>
          </w:tcPr>
          <w:p w:rsidR="009847E4" w:rsidRDefault="009847E4" w:rsidP="009847E4">
            <w:proofErr w:type="spellStart"/>
            <w:r>
              <w:t>Ramraj</w:t>
            </w:r>
            <w:proofErr w:type="spellEnd"/>
            <w:r>
              <w:t xml:space="preserve"> and </w:t>
            </w:r>
            <w:proofErr w:type="spellStart"/>
            <w:r>
              <w:t>Quiñonez</w:t>
            </w:r>
            <w:proofErr w:type="spellEnd"/>
            <w:r>
              <w:t>.</w:t>
            </w:r>
            <w:r w:rsidR="00E053B7">
              <w:fldChar w:fldCharType="begin">
                <w:fldData xml:space="preserve">PEVuZE5vdGU+PENpdGU+PEF1dGhvcj5SYW1yYWo8L0F1dGhvcj48WWVhcj4yMDEzPC9ZZWFyPjxS
ZWNOdW0+Mjk8L1JlY051bT48RGlzcGxheVRleHQ+KDIwKTwvRGlzcGxheVRleHQ+PHJlY29yZD48
cmVjLW51bWJlcj4yOTwvcmVjLW51bWJlcj48Zm9yZWlnbi1rZXlzPjxrZXkgYXBwPSJFTiIgZGIt
aWQ9IjJ2dHJyenh3bDBwenRvZXp3ZjZ4MHB4NTAwOXYwd3IyNXR3eiIgdGltZXN0YW1wPSIxNDIx
MTYxNzkwIj4yOTwva2V5PjwvZm9yZWlnbi1rZXlzPjxyZWYtdHlwZSBuYW1lPSJKb3VybmFsIEFy
dGljbGUiPjE3PC9yZWYtdHlwZT48Y29udHJpYnV0b3JzPjxhdXRob3JzPjxhdXRob3I+UmFtcmFq
LCBDLiBDLjwvYXV0aG9yPjxhdXRob3I+UXVpbm9uZXosIEMuIFIuPC9hdXRob3I+PC9hdXRob3Jz
PjwvY29udHJpYnV0b3JzPjxhdXRoLWFkZHJlc3M+RGlzY2lwbGluZSBvZiBEZW50YWwgUHVibGlj
IEhlYWx0aCwgRmFjdWx0eSBvZiBEZW50aXN0cnksIFVuaXZlcnNpdHkgb2YgVG9yb250bywgVG9y
b250bywgT04sIENhbmFkYS48L2F1dGgtYWRkcmVzcz48dGl0bGVzPjx0aXRsZT5FbWVyZ2VuY3kg
cm9vbSB2aXNpdHMgZm9yIGRlbnRhbCBwcm9ibGVtcyBhbW9uZyB3b3JraW5nIHBvb3IgQ2FuYWRp
YW5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MTAtNjwvcGFn
ZXM+PHZvbHVtZT43Mzwvdm9sdW1lPjxudW1iZXI+MzwvbnVtYmVyPjxlZGl0aW9uPjIwMTMvMDQv
MDk8L2VkaXRpb24+PGtleXdvcmRzPjxrZXl3b3JkPkFkb2xlc2NlbnQ8L2tleXdvcmQ+PGtleXdv
cmQ+QWR1bHQ8L2tleXdvcmQ+PGtleXdvcmQ+Q2FuYWRhPC9rZXl3b3JkPjxrZXl3b3JkPkVtZXJn
ZW5jeSBTZXJ2aWNlLCBIb3NwaXRhbC8qdXRpbGl6YXRpb248L2tleXdvcmQ+PGtleXdvcmQ+KkVt
cGxveW1lbnQ8L2tleXdvcmQ+PGtleXdvcmQ+RmVtYWxlPC9rZXl3b3JkPjxrZXl3b3JkPkh1bWFu
czwva2V5d29yZD48a2V5d29yZD5NYWxlPC9rZXl3b3JkPjxrZXl3b3JkPk1pZGRsZSBBZ2VkPC9r
ZXl3b3JkPjxrZXl3b3JkPipQb3ZlcnR5PC9rZXl3b3JkPjxrZXl3b3JkPlN0b21hdG9nbmF0aGlj
IERpc2Vhc2VzLyp0aGVyYXB5PC9rZXl3b3JkPjxrZXl3b3JkPllvdW5nIEFkdWx0PC9rZXl3b3Jk
PjxrZXl3b3JkPmRlbnRhbCBoZWFsdGggc2VydmljZXM8L2tleXdvcmQ+PGtleXdvcmQ+ZW1lcmdl
bmN5IHNlcnZpY2U8L2tleXdvcmQ+PGtleXdvcmQ+aG9zcGl0YWwvdXRpbGl6YXRpb248L2tleXdv
cmQ+PGtleXdvcmQ+c29jaW9lY29ub21pYyBmYWN0b3JzPC9rZXl3b3JkPjwva2V5d29yZHM+PGRh
dGVzPjx5ZWFyPjIwMTM8L3llYXI+PHB1Yi1kYXRlcz48ZGF0ZT5TdW1tZXI8L2RhdGU+PC9wdWIt
ZGF0ZXM+PC9kYXRlcz48aXNibj4wMDIyLTQwMDY8L2lzYm4+PGFjY2Vzc2lvbi1udW0+MjM1NjA3
Mjk8L2FjY2Vzc2lvbi1udW0+PHVybHM+PHJlbGF0ZWQtdXJscz48dXJsPmh0dHA6Ly9vbmxpbmVs
aWJyYXJ5LndpbGV5LmNvbS9zdG9yZS8xMC4xMTExL2pwaGQuMTIwMTUvYXNzZXQvanBoZDEyMDE1
LnBkZj92PTEmYW1wO3Q9aTR2ZjQ0dTkmYW1wO3M9ODM0Yjg3MzUxNzlmNmY4NWE3NjhkNTY1ZTgy
ZTgzMWNjNTVmMjBkMTwvdXJsPjwvcmVsYXRlZC11cmxzPjwvdXJscz48ZWxlY3Ryb25pYy1yZXNv
dXJjZS1udW0+MTAuMTExMS9qcGhkLjEyMDE1PC9lbGVjdHJvbmljLXJlc291cmNlLW51bT48cmVt
b3RlLWRhdGFiYXNlLXByb3ZpZGVyPk5MTTwvcmVtb3RlLWRhdGFiYXNlLXByb3ZpZGVyPjxsYW5n
dWFnZT5lbmc8L2xhbmd1YWdlPjwvcmVjb3JkPjwvQ2l0ZT48L0VuZE5vdGU+
</w:fldData>
              </w:fldChar>
            </w:r>
            <w:r>
              <w:instrText xml:space="preserve"> ADDIN EN.CITE </w:instrText>
            </w:r>
            <w:r w:rsidR="00E053B7">
              <w:fldChar w:fldCharType="begin">
                <w:fldData xml:space="preserve">PEVuZE5vdGU+PENpdGU+PEF1dGhvcj5SYW1yYWo8L0F1dGhvcj48WWVhcj4yMDEzPC9ZZWFyPjxS
ZWNOdW0+Mjk8L1JlY051bT48RGlzcGxheVRleHQ+KDIwKTwvRGlzcGxheVRleHQ+PHJlY29yZD48
cmVjLW51bWJlcj4yOTwvcmVjLW51bWJlcj48Zm9yZWlnbi1rZXlzPjxrZXkgYXBwPSJFTiIgZGIt
aWQ9IjJ2dHJyenh3bDBwenRvZXp3ZjZ4MHB4NTAwOXYwd3IyNXR3eiIgdGltZXN0YW1wPSIxNDIx
MTYxNzkwIj4yOTwva2V5PjwvZm9yZWlnbi1rZXlzPjxyZWYtdHlwZSBuYW1lPSJKb3VybmFsIEFy
dGljbGUiPjE3PC9yZWYtdHlwZT48Y29udHJpYnV0b3JzPjxhdXRob3JzPjxhdXRob3I+UmFtcmFq
LCBDLiBDLjwvYXV0aG9yPjxhdXRob3I+UXVpbm9uZXosIEMuIFIuPC9hdXRob3I+PC9hdXRob3Jz
PjwvY29udHJpYnV0b3JzPjxhdXRoLWFkZHJlc3M+RGlzY2lwbGluZSBvZiBEZW50YWwgUHVibGlj
IEhlYWx0aCwgRmFjdWx0eSBvZiBEZW50aXN0cnksIFVuaXZlcnNpdHkgb2YgVG9yb250bywgVG9y
b250bywgT04sIENhbmFkYS48L2F1dGgtYWRkcmVzcz48dGl0bGVzPjx0aXRsZT5FbWVyZ2VuY3kg
cm9vbSB2aXNpdHMgZm9yIGRlbnRhbCBwcm9ibGVtcyBhbW9uZyB3b3JraW5nIHBvb3IgQ2FuYWRp
YW5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MTAtNjwvcGFn
ZXM+PHZvbHVtZT43Mzwvdm9sdW1lPjxudW1iZXI+MzwvbnVtYmVyPjxlZGl0aW9uPjIwMTMvMDQv
MDk8L2VkaXRpb24+PGtleXdvcmRzPjxrZXl3b3JkPkFkb2xlc2NlbnQ8L2tleXdvcmQ+PGtleXdv
cmQ+QWR1bHQ8L2tleXdvcmQ+PGtleXdvcmQ+Q2FuYWRhPC9rZXl3b3JkPjxrZXl3b3JkPkVtZXJn
ZW5jeSBTZXJ2aWNlLCBIb3NwaXRhbC8qdXRpbGl6YXRpb248L2tleXdvcmQ+PGtleXdvcmQ+KkVt
cGxveW1lbnQ8L2tleXdvcmQ+PGtleXdvcmQ+RmVtYWxlPC9rZXl3b3JkPjxrZXl3b3JkPkh1bWFu
czwva2V5d29yZD48a2V5d29yZD5NYWxlPC9rZXl3b3JkPjxrZXl3b3JkPk1pZGRsZSBBZ2VkPC9r
ZXl3b3JkPjxrZXl3b3JkPipQb3ZlcnR5PC9rZXl3b3JkPjxrZXl3b3JkPlN0b21hdG9nbmF0aGlj
IERpc2Vhc2VzLyp0aGVyYXB5PC9rZXl3b3JkPjxrZXl3b3JkPllvdW5nIEFkdWx0PC9rZXl3b3Jk
PjxrZXl3b3JkPmRlbnRhbCBoZWFsdGggc2VydmljZXM8L2tleXdvcmQ+PGtleXdvcmQ+ZW1lcmdl
bmN5IHNlcnZpY2U8L2tleXdvcmQ+PGtleXdvcmQ+aG9zcGl0YWwvdXRpbGl6YXRpb248L2tleXdv
cmQ+PGtleXdvcmQ+c29jaW9lY29ub21pYyBmYWN0b3JzPC9rZXl3b3JkPjwva2V5d29yZHM+PGRh
dGVzPjx5ZWFyPjIwMTM8L3llYXI+PHB1Yi1kYXRlcz48ZGF0ZT5TdW1tZXI8L2RhdGU+PC9wdWIt
ZGF0ZXM+PC9kYXRlcz48aXNibj4wMDIyLTQwMDY8L2lzYm4+PGFjY2Vzc2lvbi1udW0+MjM1NjA3
Mjk8L2FjY2Vzc2lvbi1udW0+PHVybHM+PHJlbGF0ZWQtdXJscz48dXJsPmh0dHA6Ly9vbmxpbmVs
aWJyYXJ5LndpbGV5LmNvbS9zdG9yZS8xMC4xMTExL2pwaGQuMTIwMTUvYXNzZXQvanBoZDEyMDE1
LnBkZj92PTEmYW1wO3Q9aTR2ZjQ0dTkmYW1wO3M9ODM0Yjg3MzUxNzlmNmY4NWE3NjhkNTY1ZTgy
ZTgzMWNjNTVmMjBkMTwvdXJsPjwvcmVsYXRlZC11cmxzPjwvdXJscz48ZWxlY3Ryb25pYy1yZXNv
dXJjZS1udW0+MTAuMTExMS9qcGhkLjEyMDE1PC9lbGVjdHJvbmljLXJlc291cmNlLW51bT48cmVt
b3RlLWRhdGFiYXNlLXByb3ZpZGVyPk5MTTwvcmVtb3RlLWRhdGFiYXNlLXByb3ZpZGVyPjxsYW5n
dWFnZT5lbmc8L2xhbmd1YWdlPjwvcmVjb3JkPjwvQ2l0ZT48L0VuZE5vdGU+
</w:fldData>
              </w:fldChar>
            </w:r>
            <w:r>
              <w:instrText xml:space="preserve"> ADDIN EN.CITE.DATA </w:instrText>
            </w:r>
            <w:r w:rsidR="00E053B7">
              <w:fldChar w:fldCharType="end"/>
            </w:r>
            <w:r w:rsidR="00E053B7">
              <w:fldChar w:fldCharType="separate"/>
            </w:r>
            <w:r>
              <w:rPr>
                <w:noProof/>
              </w:rPr>
              <w:t>(20)</w:t>
            </w:r>
            <w:r w:rsidR="00E053B7">
              <w:fldChar w:fldCharType="end"/>
            </w:r>
          </w:p>
        </w:tc>
        <w:tc>
          <w:tcPr>
            <w:tcW w:w="6948" w:type="dxa"/>
          </w:tcPr>
          <w:p w:rsidR="009847E4" w:rsidRDefault="009847E4" w:rsidP="009847E4">
            <w:pPr>
              <w:cnfStyle w:val="000000000000"/>
            </w:pPr>
            <w:r>
              <w:t>Working poor Canadians</w:t>
            </w:r>
          </w:p>
        </w:tc>
      </w:tr>
    </w:tbl>
    <w:p w:rsidR="006758ED" w:rsidRPr="00D935A7" w:rsidRDefault="00D935A7" w:rsidP="00D935A7">
      <w:pPr>
        <w:pStyle w:val="ListParagraph"/>
        <w:numPr>
          <w:ilvl w:val="0"/>
          <w:numId w:val="17"/>
        </w:numPr>
        <w:rPr>
          <w:sz w:val="20"/>
          <w:szCs w:val="20"/>
        </w:rPr>
      </w:pPr>
      <w:r w:rsidRPr="00D935A7">
        <w:rPr>
          <w:sz w:val="20"/>
          <w:szCs w:val="20"/>
        </w:rPr>
        <w:t>Reference 14 is not included in the table as it was not a population study</w:t>
      </w:r>
    </w:p>
    <w:p w:rsidR="001A241A" w:rsidRDefault="00F541B7" w:rsidP="00C35537">
      <w:pPr>
        <w:pStyle w:val="Heading3"/>
      </w:pPr>
      <w:r>
        <w:t xml:space="preserve">US </w:t>
      </w:r>
      <w:r w:rsidR="001A241A">
        <w:t xml:space="preserve">National Perspective </w:t>
      </w:r>
    </w:p>
    <w:p w:rsidR="00530BC1" w:rsidRDefault="00356654" w:rsidP="00530BC1">
      <w:r>
        <w:t xml:space="preserve">Many </w:t>
      </w:r>
      <w:r w:rsidR="00F541B7">
        <w:t xml:space="preserve">researchers </w:t>
      </w:r>
      <w:r>
        <w:t>have assess</w:t>
      </w:r>
      <w:r w:rsidR="00F541B7">
        <w:t>ed</w:t>
      </w:r>
      <w:r>
        <w:t xml:space="preserve"> the ED dental care issue at the national level</w:t>
      </w:r>
      <w:r w:rsidR="00F541B7">
        <w:t xml:space="preserve"> using n</w:t>
      </w:r>
      <w:r w:rsidR="00456610">
        <w:t>ationally representative datasets with data elements relevant to assessing aspects of ED care for NTDCs</w:t>
      </w:r>
      <w:r w:rsidR="00F541B7">
        <w:t>.</w:t>
      </w:r>
      <w:r w:rsidR="00456610">
        <w:t xml:space="preserve"> </w:t>
      </w:r>
      <w:r w:rsidR="00A2078A">
        <w:t>Allareddy et al. analyzed the Nationwide Emergency Department Sample (NEDS) dataset of the Healthcare Cost and Utilization Project (HCUP) to study national trends and predictors of ED visits for dental conditions.</w:t>
      </w:r>
      <w:r w:rsidR="00E053B7">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rsidR="00A868AA">
        <w:instrText xml:space="preserve"> ADDIN EN.CITE </w:instrText>
      </w:r>
      <w:r w:rsidR="00E053B7">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rsidR="00A868AA">
        <w:instrText xml:space="preserve"> ADDIN EN.CITE.DATA </w:instrText>
      </w:r>
      <w:r w:rsidR="00E053B7">
        <w:fldChar w:fldCharType="end"/>
      </w:r>
      <w:r w:rsidR="00E053B7">
        <w:fldChar w:fldCharType="separate"/>
      </w:r>
      <w:r w:rsidR="00A868AA">
        <w:rPr>
          <w:noProof/>
        </w:rPr>
        <w:t>(21, 22)</w:t>
      </w:r>
      <w:r w:rsidR="00E053B7">
        <w:fldChar w:fldCharType="end"/>
      </w:r>
      <w:r w:rsidR="005D02DE">
        <w:t xml:space="preserve"> </w:t>
      </w:r>
      <w:proofErr w:type="spellStart"/>
      <w:r w:rsidR="007F5485">
        <w:t>Nalliah</w:t>
      </w:r>
      <w:proofErr w:type="spellEnd"/>
      <w:r w:rsidR="007F5485">
        <w:t xml:space="preserve"> et al. used 2006 NEDS data to investigate national caries related ED visits.</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DATA </w:instrText>
      </w:r>
      <w:r w:rsidR="00E053B7">
        <w:fldChar w:fldCharType="end"/>
      </w:r>
      <w:r w:rsidR="00E053B7">
        <w:fldChar w:fldCharType="separate"/>
      </w:r>
      <w:r w:rsidR="00A868AA">
        <w:rPr>
          <w:noProof/>
        </w:rPr>
        <w:t>(23)</w:t>
      </w:r>
      <w:r w:rsidR="00E053B7">
        <w:fldChar w:fldCharType="end"/>
      </w:r>
      <w:r w:rsidR="00CA5908">
        <w:t xml:space="preserve"> Wall and Vujicic analyzed the latest annual NEDS data in March 2015</w:t>
      </w:r>
      <w:r w:rsidR="007F5485">
        <w:t xml:space="preserve"> </w:t>
      </w:r>
      <w:r w:rsidR="00CA5908">
        <w:t>to determine overall national rates and costs of ED visits for dental conditions, excluding ED dental patient visits resulting in hospital admission.</w:t>
      </w:r>
      <w:r w:rsidR="00E053B7">
        <w:fldChar w:fldCharType="begin"/>
      </w:r>
      <w:r w:rsidR="00A868AA">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sidR="00A868AA">
        <w:rPr>
          <w:noProof/>
        </w:rPr>
        <w:t>(24)</w:t>
      </w:r>
      <w:r w:rsidR="00E053B7">
        <w:fldChar w:fldCharType="end"/>
      </w:r>
      <w:r w:rsidR="00CA5908">
        <w:t xml:space="preserve"> </w:t>
      </w:r>
      <w:r w:rsidR="00530BC1">
        <w:t xml:space="preserve">Cohen et al. explored 2001 Medical Expenditure Panel Survey (MEPS) data to determine levels and types of medical care services for </w:t>
      </w:r>
      <w:r w:rsidR="008E22EB">
        <w:t xml:space="preserve">oral </w:t>
      </w:r>
      <w:r w:rsidR="00530BC1">
        <w:t>problems outside the traditional community dental care system.</w:t>
      </w:r>
      <w:r w:rsidR="00E053B7">
        <w:fldChar w:fldCharType="begin"/>
      </w:r>
      <w:r w:rsidR="00A868AA">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sidR="00A868AA">
        <w:rPr>
          <w:noProof/>
        </w:rPr>
        <w:t>(25)</w:t>
      </w:r>
      <w:r w:rsidR="00E053B7">
        <w:fldChar w:fldCharType="end"/>
      </w:r>
      <w:r w:rsidR="00530BC1">
        <w:t xml:space="preserve"> Fields et al. used 2006-2010 MEPS data to investigate insurance instability and metropolitan status related to health service utilization.</w: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instrText xml:space="preserve"> ADDIN EN.CITE </w:instrTex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instrText xml:space="preserve"> ADDIN EN.CITE.DATA </w:instrText>
      </w:r>
      <w:r w:rsidR="00E053B7">
        <w:fldChar w:fldCharType="end"/>
      </w:r>
      <w:r w:rsidR="00E053B7">
        <w:fldChar w:fldCharType="separate"/>
      </w:r>
      <w:r w:rsidR="00A868AA">
        <w:rPr>
          <w:noProof/>
        </w:rPr>
        <w:t>(26)</w:t>
      </w:r>
      <w:r w:rsidR="00E053B7">
        <w:fldChar w:fldCharType="end"/>
      </w:r>
      <w:r w:rsidR="00530BC1">
        <w:t xml:space="preserve"> </w:t>
      </w:r>
      <w:r w:rsidR="002A7FBD">
        <w:t xml:space="preserve">Newacheck and Kim </w:t>
      </w:r>
      <w:r w:rsidR="00B247DB">
        <w:t xml:space="preserve">used </w:t>
      </w:r>
      <w:r w:rsidR="002A7FBD">
        <w:t xml:space="preserve">MEPS data to explore health and dental care access and expenses of children with special health care needs (CSHCN), </w:t>
      </w:r>
      <w:r w:rsidR="002A7FBD">
        <w:lastRenderedPageBreak/>
        <w:t>and make comparisons to other children.</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DATA </w:instrText>
      </w:r>
      <w:r w:rsidR="00E053B7">
        <w:fldChar w:fldCharType="end"/>
      </w:r>
      <w:r w:rsidR="00E053B7">
        <w:fldChar w:fldCharType="separate"/>
      </w:r>
      <w:r w:rsidR="00A868AA">
        <w:rPr>
          <w:noProof/>
        </w:rPr>
        <w:t>(27)</w:t>
      </w:r>
      <w:r w:rsidR="00E053B7">
        <w:fldChar w:fldCharType="end"/>
      </w:r>
      <w:r w:rsidR="002A7FBD">
        <w:t xml:space="preserve"> </w:t>
      </w:r>
      <w:r w:rsidR="00530BC1">
        <w:t>Lee et al. used the 2001-2008 data from the National Hospital Ambulatory Medical Care Survey (NHAMCS) to investigate national levels, trends, and predictors of ED use fo</w:t>
      </w:r>
      <w:r w:rsidR="00F541B7">
        <w:t>r</w:t>
      </w:r>
      <w:r w:rsidR="00530BC1">
        <w:t xml:space="preserve"> dental care.</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DATA </w:instrText>
      </w:r>
      <w:r w:rsidR="00E053B7">
        <w:fldChar w:fldCharType="end"/>
      </w:r>
      <w:r w:rsidR="00E053B7">
        <w:fldChar w:fldCharType="separate"/>
      </w:r>
      <w:r w:rsidR="00A868AA">
        <w:rPr>
          <w:noProof/>
        </w:rPr>
        <w:t>(28)</w:t>
      </w:r>
      <w:r w:rsidR="00E053B7">
        <w:fldChar w:fldCharType="end"/>
      </w:r>
      <w:r w:rsidR="005D02DE">
        <w:t xml:space="preserve"> Likewise, Wall analyzed 1997 – 2008 NHAMCS to explore </w:t>
      </w:r>
      <w:r w:rsidR="00CA5908">
        <w:t xml:space="preserve">overall </w:t>
      </w:r>
      <w:r w:rsidR="005D02DE">
        <w:t>national trends in ED visits for dental care, and the patients presenting for such care.</w:t>
      </w:r>
      <w:r w:rsidR="00E053B7">
        <w:fldChar w:fldCharType="begin"/>
      </w:r>
      <w:r w:rsidR="00A868AA">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sidR="00A868AA">
        <w:rPr>
          <w:noProof/>
        </w:rPr>
        <w:t>(29)</w:t>
      </w:r>
      <w:r w:rsidR="00E053B7">
        <w:fldChar w:fldCharType="end"/>
      </w:r>
      <w:r w:rsidR="005D02DE">
        <w:t xml:space="preserve"> Lewis et al.</w:t>
      </w:r>
      <w:r w:rsidR="00530BC1">
        <w:t xml:space="preserve"> analyzed NHAMCS data, first looking at 1997-2000 data to determine national rates of ED use for dental care focusing on toothache and tooth injury, as well as predictive factors for ED dental visits compared to other ED visits.</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DATA </w:instrText>
      </w:r>
      <w:r w:rsidR="00E053B7">
        <w:fldChar w:fldCharType="end"/>
      </w:r>
      <w:r w:rsidR="00E053B7">
        <w:fldChar w:fldCharType="separate"/>
      </w:r>
      <w:r w:rsidR="00A868AA">
        <w:rPr>
          <w:noProof/>
        </w:rPr>
        <w:t>(30)</w:t>
      </w:r>
      <w:r w:rsidR="00E053B7">
        <w:fldChar w:fldCharType="end"/>
      </w:r>
      <w:r w:rsidR="00530BC1">
        <w:t xml:space="preserve"> Then in a subsequent study, Lewis et al. analyzed 2001-2009 NHAMCS data, with particular focus on comparing young adult ED dental use to dental and other ED usage in general.</w:t>
      </w:r>
      <w:r w:rsidR="00E053B7">
        <w:fldChar w:fldCharType="begin"/>
      </w:r>
      <w:r w:rsidR="00A868AA">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sidR="00A868AA">
        <w:rPr>
          <w:noProof/>
        </w:rPr>
        <w:t>(31)</w:t>
      </w:r>
      <w:r w:rsidR="00E053B7">
        <w:fldChar w:fldCharType="end"/>
      </w:r>
      <w:r w:rsidR="00B418A5">
        <w:t xml:space="preserve"> Okunseri et al</w:t>
      </w:r>
      <w:r w:rsidR="00F541B7">
        <w:t>.</w:t>
      </w:r>
      <w:r w:rsidR="00B418A5">
        <w:t>, using NHAMCS data, studied several aspects of NTDC care in EDs</w:t>
      </w:r>
      <w:r w:rsidR="00530BC1">
        <w:t xml:space="preserve"> </w:t>
      </w:r>
      <w:r w:rsidR="00B418A5">
        <w:t>and predictors for the national population.</w:t>
      </w:r>
      <w:r w:rsidR="00E053B7">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QyPC9SZWNOdW0+PHJlY29yZD48
cmVjLW51bWJlcj40MjwvcmVjLW51bWJlcj48Zm9yZWlnbi1rZXlzPjxrZXkgYXBwPSJFTiIgZGIt
aWQ9IjJ2dHJyenh3bDBwenRvZXp3ZjZ4MHB4NTAwOXYwd3IyNXR3eiIgdGltZXN0YW1wPSIxNDIx
MTYxNzkwIj40Mjwva2V5PjwvZm9yZWlnbi1rZXlzPjxyZWYtdHlwZSBuYW1lPSJKb3VybmFsIEFy
dGljbGUiPjE3PC9yZWYtdHlwZT48Y29udHJpYnV0b3JzPjxhdXRob3JzPjxhdXRob3I+T2t1bnNl
cmksIEMuPC9hdXRob3I+PGF1dGhvcj5Pa3Vuc2VyaSwgRS48L2F1dGhvcj48YXV0aG9yPlRob3Jw
ZSwgSi4gTS48L2F1dGhvcj48YXV0aG9yPlhpYW5nLCBRLjwvYXV0aG9yPjxhdXRob3I+U3phYm8s
IEEuPC9hdXRob3I+PC9hdXRob3JzPjwvY29udHJpYnV0b3JzPjxhdXRoLWFkZHJlc3M+RGVwYXJ0
bWVudCBvZiBDbGluaWNhbCBTZXJ2aWNlcywgTWFycXVldHRlIFVuaXZlcnNpdHkgU2Nob29sIG9m
IERlbnRpc3RyeSwgTWlsd2F1a2VlLCBXSSA1MzIwMS0xODgxLCBVU0EuIGNocmlzdG9waGVyLm9r
dW5zZXJpQG11LmVkdTwvYXV0aC1hZGRyZXNzPjx0aXRsZXM+PHRpdGxlPk1lZGljYXRpb25zIHBy
ZXNjcmliZWQgaW4gZW1lcmdlbmN5IGRlcGFydG1lbnRzIGZvciBub250cmF1bWF0aWMgZGVudGFs
IGNvbmRpdGlvbiB2aXNpdHM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UwOC0xMjwvcGFnZXM+PHZvbHVt
ZT41MDwvdm9sdW1lPjxudW1iZXI+NjwvbnVtYmVyPjxlZGl0aW9uPjIwMTIvMDUvMTY8L2VkaXRp
b24+PGtleXdvcmRzPjxrZXl3b3JkPkFkb2xlc2NlbnQ8L2tleXdvcmQ+PGtleXdvcmQ+QWR1bHQ8
L2tleXdvcmQ+PGtleXdvcmQ+QWdlIEZhY3RvcnM8L2tleXdvcmQ+PGtleXdvcmQ+QWdlZDwva2V5
d29yZD48a2V5d29yZD5BbmFsZ2VzaWNzLyphZG1pbmlzdHJhdGlvbiAmYW1wOyBkb3NhZ2UvdGhl
cmFwZXV0aWMgdXNlPC9rZXl3b3JkPjxrZXl3b3JkPkFudGktQmFjdGVyaWFsIEFnZW50cy8qYWRt
aW5pc3RyYXRpb24gJmFtcDsgZG9zYWdlL3RoZXJhcGV1dGljIHVzZTwva2V5d29yZD48a2V5d29y
ZD5DaGlsZDwva2V5d29yZD48a2V5d29yZD5DaGlsZCwgUHJlc2Nob29sPC9rZXl3b3JkPjxrZXl3
b3JkPkRydWcgUHJlc2NyaXB0aW9ucy8qc3RhdGlzdGljcyAmYW1wOyBudW1lcmljYWwgZGF0YTwv
a2V5d29yZD48a2V5d29yZD5EcnVnIFV0aWxpemF0aW9uPC9rZXl3b3JkPjxrZXl3b3JkPkVtZXJn
ZW5jeSBTZXJ2aWNlLCBIb3NwaXRhbC8qc3RhdGlzdGljcyAmYW1wOyBudW1lcmljYWwgZGF0YTwv
a2V5d29yZD48a2V5d29yZD5GZW1hbGU8L2tleXdvcmQ+PGtleXdvcmQ+SHVtYW5zPC9rZXl3b3Jk
PjxrZXl3b3JkPkluZmFudDwva2V5d29yZD48a2V5d29yZD5NYWxlPC9rZXl3b3JkPjxrZXl3b3Jk
Pk1pZGRsZSBBZ2VkPC9rZXl3b3JkPjxrZXl3b3JkPlBoeXNpY2lhbiZhcG9zO3MgUHJhY3RpY2Ug
UGF0dGVybnMvKnN0YXRpc3RpY3MgJmFtcDsgbnVtZXJpY2FsIGRhdGE8L2tleXdvcmQ+PGtleXdv
cmQ+U2V4IEZhY3RvcnM8L2tleXdvcmQ+PGtleXdvcmQ+U29jaW9lY29ub21pYyBGYWN0b3JzPC9r
ZXl3b3JkPjxrZXl3b3JkPlN0b21hdG9nbmF0aGljIERpc2Vhc2VzLypkcnVnIHRoZXJhcHk8L2tl
eXdvcmQ+PGtleXdvcmQ+VW5pdGVkIFN0YXRlczwva2V5d29yZD48a2V5d29yZD5Zb3VuZyBBZHVs
dDwva2V5d29yZD48L2tleXdvcmRzPjxkYXRlcz48eWVhcj4yMDEyPC95ZWFyPjxwdWItZGF0ZXM+
PGRhdGU+SnVuPC9kYXRlPjwvcHViLWRhdGVzPjwvZGF0ZXM+PGlzYm4+MDAyNS03MDc5PC9pc2Ju
PjxhY2Nlc3Npb24tbnVtPjIyNTg0ODg2PC9hY2Nlc3Npb24tbnVtPjx1cmxzPjxyZWxhdGVkLXVy
bHM+PHVybD5odHRwOi8vZ3JhcGhpY3MudHgub3ZpZC5jb20vb3ZmdHBkZnMvRlBERE5DTEJKSEpC
RUMwMC9mczA0Ni9vdmZ0L2xpdmUvZ3YwMjMvMDAwMDU2NTAvMDAwMDU2NTAtMjAxMjA2MDAwLTAw
MDA3LnBkZjwvdXJsPjwvcmVsYXRlZC11cmxzPjwvdXJscz48Y3VzdG9tMj5QbWMzMzUzMTQ3PC9j
dXN0b20yPjxjdXN0b202Pk5paG1zMzQ4NjM3PC9jdXN0b202PjxlbGVjdHJvbmljLXJlc291cmNl
LW51bT4xMC4xMDk3L01MUi4wYjAxM2UzMTgyNDVhNTc1PC9lbGVjdHJvbmljLXJlc291cmNlLW51
bT48cmVtb3RlLWRhdGFiYXNlLXByb3ZpZGVyPk5MTTwvcmVtb3RlLWRhdGFiYXNlLXByb3ZpZGVy
PjxsYW5ndWFnZT5lbmc8L2xhbmd1YWdlPjwvcmVjb3JkPjwvQ2l0ZT48Q2l0ZT48QXV0aG9yPk9r
dW5zZXJpPC9BdXRob3I+PFllYXI+MjAxMjwvWWVhcj48UmVjTnVtPjQ4PC9SZWNOdW0+PHJlY29y
ZD48cmVjLW51bWJlcj40ODwvcmVjLW51bWJlcj48Zm9yZWlnbi1rZXlzPjxrZXkgYXBwPSJFTiIg
ZGItaWQ9IjJ2dHJyenh3bDBwenRvZXp3ZjZ4MHB4NTAwOXYwd3IyNXR3eiIgdGltZXN0YW1wPSIx
NDIxMTYxNzkwIj40OD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wgVVNBLjwvYXV0aC1hZGRyZXNzPjx0aXRsZXM+
PHRpdGxlPlBhdGllbnQgY2hhcmFjdGVyaXN0aWNzIGFuZCB0cmVuZHMgaW4gbm9udHJhdW1hdGlj
IGRlbnRhbCBjb25kaXRpb24gdmlzaXRzIHRvIGVtZXJnZW5jeSBkZXBhcnRtZW50cyBpbiB0aGUg
VW5pdGVkIFN0YXRlczwvdGl0bGU+PHNlY29uZGFyeS10aXRsZT5DbGluIENvc21ldCBJbnZlc3Rp
ZyBEZW50PC9zZWNvbmRhcnktdGl0bGU+PGFsdC10aXRsZT5DbGluaWNhbCwgY29zbWV0aWMgYW5k
IGludmVzdGlnYXRpb25hbCBkZW50aXN0cnk8L2FsdC10aXRsZT48L3RpdGxlcz48cGVyaW9kaWNh
bD48ZnVsbC10aXRsZT5DbGluIENvc21ldCBJbnZlc3RpZyBEZW50PC9mdWxsLXRpdGxlPjxhYmJy
LTE+Q2xpbmljYWwsIGNvc21ldGljIGFuZCBpbnZlc3RpZ2F0aW9uYWwgZGVudGlzdHJ5PC9hYmJy
LTE+PC9wZXJpb2RpY2FsPjxhbHQtcGVyaW9kaWNhbD48ZnVsbC10aXRsZT5DbGluIENvc21ldCBJ
bnZlc3RpZyBEZW50PC9mdWxsLXRpdGxlPjxhYmJyLTE+Q2xpbmljYWwsIGNvc21ldGljIGFuZCBp
bnZlc3RpZ2F0aW9uYWwgZGVudGlzdHJ5PC9hYmJyLTE+PC9hbHQtcGVyaW9kaWNhbD48cGFnZXM+
MS03PC9wYWdlcz48dm9sdW1lPjQ8L3ZvbHVtZT48ZWRpdGlvbj4yMDEyLzAxLzAxPC9lZGl0aW9u
PjxrZXl3b3Jkcz48a2V5d29yZD5hZHVsdHM8L2tleXdvcmQ+PGtleXdvcmQ+ZGVudGFsIGRpc2Vh
c2U8L2tleXdvcmQ+PGtleXdvcmQ+ZGVudGFsIHV0aWxpemF0aW9uPC9rZXl3b3JkPjxrZXl3b3Jk
PmVtZXJnZW5jeSBzZXJ2aWNlPC9rZXl3b3JkPjwva2V5d29yZHM+PGRhdGVzPjx5ZWFyPjIwMTI8
L3llYXI+PC9kYXRlcz48aXNibj4xMTc5LTEzNTc8L2lzYm4+PGFjY2Vzc2lvbi1udW0+MjM2NzQ5
MTk8L2FjY2Vzc2lvbi1udW0+PHVybHM+PHJlbGF0ZWQtdXJscz48dXJsPmh0dHA6Ly93d3cubmNi
aS5ubG0ubmloLmdvdi9wbWMvYXJ0aWNsZXMvUE1DMzY1MjM2My9wZGYvY2NpZGUtNC0wMDEucGRm
PC91cmw+PC9yZWxhdGVkLXVybHM+PC91cmxzPjxjdXN0b20yPlBtYzM2NTIzNjM8L2N1c3RvbTI+
PGVsZWN0cm9uaWMtcmVzb3VyY2UtbnVtPjEwLjIxNDcvY2NpZGVuLnMyODE2ODwvZWxlY3Ryb25p
Yy1yZXNvdXJjZS1udW0+PHJlbW90ZS1kYXRhYmFzZS1wcm92aWRlcj5OTE08L3JlbW90ZS1kYXRh
YmFzZS1wcm92aWRlcj48bGFuZ3VhZ2U+ZW5nPC9sYW5ndWFnZT48L3JlY29yZD48L0NpdGU+PENp
dGU+PEF1dGhvcj5Pa3Vuc2VyaTwvQXV0aG9yPjxZZWFyPjIwMTQ8L1llYXI+PFJlY051bT40PC9S
ZWNOdW0+PHJlY29yZD48cmVjLW51bWJlcj40PC9yZWMtbnVtYmVyPjxmb3JlaWduLWtleXM+PGtl
eSBhcHA9IkVOIiBkYi1pZD0iMnZ0cnJ6eHdsMHB6dG9lendmNngwcHg1MDA5djB3cjI1dHd6IiB0
aW1lc3RhbXA9IjE0MjExNjE3ODkiPjQ8L2tleT48L2ZvcmVpZ24ta2V5cz48cmVmLXR5cGUgbmFt
ZT0iSm91cm5hbCBBcnRpY2xlIj4xNzwvcmVmLXR5cGU+PGNvbnRyaWJ1dG9ycz48YXV0aG9ycz48
YXV0aG9yPk9rdW5zZXJpLCBDLjwvYXV0aG9yPjxhdXRob3I+T2t1bnNlcmksIEUuPC9hdXRob3I+
PGF1dGhvcj5YaWFuZywgUS48L2F1dGhvcj48YXV0aG9yPlRob3JwZSwgSi4gTS48L2F1dGhvcj48
YXV0aG9yPlN6YWJvLCBBLjwvYXV0aG9yPjwvYXV0aG9ycz48L2NvbnRyaWJ1dG9ycz48YXV0aC1h
ZGRyZXNzPkRlcGFydG1lbnQgb2YgQ2xpbmljYWwgU2VydmljZXMsIFNjaG9vbCBvZiBEZW50aXN0
cnksIE1hcnF1ZXR0ZSBVbml2ZXJzaXR5LCBNaWx3YXVrZWUsIFdJLCBVU0EuPC9hdXRoLWFkZHJl
c3M+PHRpdGxlcz48dGl0bGU+UHJlc2NyaXB0aW9uIG9mIG9waW9pZCBhbmQgbm9ub3Bpb2lkIGFu
YWxnZXNpY3MgZm9yIGRlbnRhbCBjYXJlIGluIGVtZXJnZW5jeSBkZXBhcnRtZW50czogRmluZGlu
Z3MgZnJvbSB0aGUgTmF0aW9uYWwgSG9zcGl0YWwgQW1idWxhdG9yeSBNZWRpY2FsIENhcmUgU3Vy
dmV5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ODMtOTI8L3Bh
Z2VzPjx2b2x1bWU+NzQ8L3ZvbHVtZT48bnVtYmVyPjQ8L251bWJlcj48ZWRpdGlvbj4yMDE0LzA1
LzI4PC9lZGl0aW9uPjxrZXl3b3Jkcz48a2V5d29yZD5kZW50YWwgY2FyZTwva2V5d29yZD48a2V5
d29yZD5kZW50YWwgaGVhbHRoIHNlcnZpY2VzPC9rZXl3b3JkPjxrZXl3b3JkPmVtZXJnZW5jeSBw
aHlzaWNpYW5zPC9rZXl3b3JkPjxrZXl3b3JkPm5vbm9waW9pZCBhbmFsZ2VzaWNzPC9rZXl3b3Jk
PjxrZXl3b3JkPm5vbnRyYXVtYXRpYyBkZW50YWwgY29uZGl0aW9uczwva2V5d29yZD48a2V5d29y
ZD5vcGlvaWQgYW5hbGdlc2ljczwva2V5d29yZD48a2V5d29yZD50b290aGFjaGU8L2tleXdvcmQ+
PC9rZXl3b3Jkcz48ZGF0ZXM+PHllYXI+MjAxNDwveWVhcj48cHViLWRhdGVzPjxkYXRlPlNlcDwv
ZGF0ZT48L3B1Yi1kYXRlcz48L2RhdGVzPjxpc2JuPjAwMjItNDAwNjwvaXNibj48YWNjZXNzaW9u
LW51bT4yNDg2MzQwNzwvYWNjZXNzaW9uLW51bT48dXJscz48cmVsYXRlZC11cmxzPjx1cmw+aHR0
cDovL29ubGluZWxpYnJhcnkud2lsZXkuY29tL3N0b3JlLzEwLjExMTEvanBoZC4xMjA1NS9hc3Nl
dC9qcGhkMTIwNTUucGRmP3Y9MSZhbXA7dD1pNHZmMXRnNiZhbXA7cz03OTJmYTJkYTY1M2Q2N2Nl
NmU2MmY5ZWEyOTAwODM3ODQ3NjI3NjE1PC91cmw+PC9yZWxhdGVkLXVybHM+PC91cmxzPjxjdXN0
b20yPlBtYzQyNDUzODY8L2N1c3RvbTI+PGN1c3RvbTY+TmlobXM1ODE4NTE8L2N1c3RvbTY+PGVs
ZWN0cm9uaWMtcmVzb3VyY2UtbnVtPjEwLjExMTEvanBoZC4xMjA1NTwvZWxlY3Ryb25pYy1yZXNv
dXJjZS1udW0+PHJlbW90ZS1kYXRhYmFzZS1wcm92aWRlcj5OTE08L3JlbW90ZS1kYXRhYmFzZS1w
cm92aWRlcj48bGFuZ3VhZ2U+ZW5nPC9sYW5ndWFnZT48L3JlY29yZD48L0NpdGU+PC9FbmROb3Rl
Pn==
</w:fldData>
        </w:fldChar>
      </w:r>
      <w:r w:rsidR="00A868AA">
        <w:instrText xml:space="preserve"> ADDIN EN.CITE </w:instrText>
      </w:r>
      <w:r w:rsidR="00E053B7">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QyPC9SZWNOdW0+PHJlY29yZD48
cmVjLW51bWJlcj40MjwvcmVjLW51bWJlcj48Zm9yZWlnbi1rZXlzPjxrZXkgYXBwPSJFTiIgZGIt
aWQ9IjJ2dHJyenh3bDBwenRvZXp3ZjZ4MHB4NTAwOXYwd3IyNXR3eiIgdGltZXN0YW1wPSIxNDIx
MTYxNzkwIj40Mjwva2V5PjwvZm9yZWlnbi1rZXlzPjxyZWYtdHlwZSBuYW1lPSJKb3VybmFsIEFy
dGljbGUiPjE3PC9yZWYtdHlwZT48Y29udHJpYnV0b3JzPjxhdXRob3JzPjxhdXRob3I+T2t1bnNl
cmksIEMuPC9hdXRob3I+PGF1dGhvcj5Pa3Vuc2VyaSwgRS48L2F1dGhvcj48YXV0aG9yPlRob3Jw
ZSwgSi4gTS48L2F1dGhvcj48YXV0aG9yPlhpYW5nLCBRLjwvYXV0aG9yPjxhdXRob3I+U3phYm8s
IEEuPC9hdXRob3I+PC9hdXRob3JzPjwvY29udHJpYnV0b3JzPjxhdXRoLWFkZHJlc3M+RGVwYXJ0
bWVudCBvZiBDbGluaWNhbCBTZXJ2aWNlcywgTWFycXVldHRlIFVuaXZlcnNpdHkgU2Nob29sIG9m
IERlbnRpc3RyeSwgTWlsd2F1a2VlLCBXSSA1MzIwMS0xODgxLCBVU0EuIGNocmlzdG9waGVyLm9r
dW5zZXJpQG11LmVkdTwvYXV0aC1hZGRyZXNzPjx0aXRsZXM+PHRpdGxlPk1lZGljYXRpb25zIHBy
ZXNjcmliZWQgaW4gZW1lcmdlbmN5IGRlcGFydG1lbnRzIGZvciBub250cmF1bWF0aWMgZGVudGFs
IGNvbmRpdGlvbiB2aXNpdHM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UwOC0xMjwvcGFnZXM+PHZvbHVt
ZT41MDwvdm9sdW1lPjxudW1iZXI+NjwvbnVtYmVyPjxlZGl0aW9uPjIwMTIvMDUvMTY8L2VkaXRp
b24+PGtleXdvcmRzPjxrZXl3b3JkPkFkb2xlc2NlbnQ8L2tleXdvcmQ+PGtleXdvcmQ+QWR1bHQ8
L2tleXdvcmQ+PGtleXdvcmQ+QWdlIEZhY3RvcnM8L2tleXdvcmQ+PGtleXdvcmQ+QWdlZDwva2V5
d29yZD48a2V5d29yZD5BbmFsZ2VzaWNzLyphZG1pbmlzdHJhdGlvbiAmYW1wOyBkb3NhZ2UvdGhl
cmFwZXV0aWMgdXNlPC9rZXl3b3JkPjxrZXl3b3JkPkFudGktQmFjdGVyaWFsIEFnZW50cy8qYWRt
aW5pc3RyYXRpb24gJmFtcDsgZG9zYWdlL3RoZXJhcGV1dGljIHVzZTwva2V5d29yZD48a2V5d29y
ZD5DaGlsZDwva2V5d29yZD48a2V5d29yZD5DaGlsZCwgUHJlc2Nob29sPC9rZXl3b3JkPjxrZXl3
b3JkPkRydWcgUHJlc2NyaXB0aW9ucy8qc3RhdGlzdGljcyAmYW1wOyBudW1lcmljYWwgZGF0YTwv
a2V5d29yZD48a2V5d29yZD5EcnVnIFV0aWxpemF0aW9uPC9rZXl3b3JkPjxrZXl3b3JkPkVtZXJn
ZW5jeSBTZXJ2aWNlLCBIb3NwaXRhbC8qc3RhdGlzdGljcyAmYW1wOyBudW1lcmljYWwgZGF0YTwv
a2V5d29yZD48a2V5d29yZD5GZW1hbGU8L2tleXdvcmQ+PGtleXdvcmQ+SHVtYW5zPC9rZXl3b3Jk
PjxrZXl3b3JkPkluZmFudDwva2V5d29yZD48a2V5d29yZD5NYWxlPC9rZXl3b3JkPjxrZXl3b3Jk
Pk1pZGRsZSBBZ2VkPC9rZXl3b3JkPjxrZXl3b3JkPlBoeXNpY2lhbiZhcG9zO3MgUHJhY3RpY2Ug
UGF0dGVybnMvKnN0YXRpc3RpY3MgJmFtcDsgbnVtZXJpY2FsIGRhdGE8L2tleXdvcmQ+PGtleXdv
cmQ+U2V4IEZhY3RvcnM8L2tleXdvcmQ+PGtleXdvcmQ+U29jaW9lY29ub21pYyBGYWN0b3JzPC9r
ZXl3b3JkPjxrZXl3b3JkPlN0b21hdG9nbmF0aGljIERpc2Vhc2VzLypkcnVnIHRoZXJhcHk8L2tl
eXdvcmQ+PGtleXdvcmQ+VW5pdGVkIFN0YXRlczwva2V5d29yZD48a2V5d29yZD5Zb3VuZyBBZHVs
dDwva2V5d29yZD48L2tleXdvcmRzPjxkYXRlcz48eWVhcj4yMDEyPC95ZWFyPjxwdWItZGF0ZXM+
PGRhdGU+SnVuPC9kYXRlPjwvcHViLWRhdGVzPjwvZGF0ZXM+PGlzYm4+MDAyNS03MDc5PC9pc2Ju
PjxhY2Nlc3Npb24tbnVtPjIyNTg0ODg2PC9hY2Nlc3Npb24tbnVtPjx1cmxzPjxyZWxhdGVkLXVy
bHM+PHVybD5odHRwOi8vZ3JhcGhpY3MudHgub3ZpZC5jb20vb3ZmdHBkZnMvRlBERE5DTEJKSEpC
RUMwMC9mczA0Ni9vdmZ0L2xpdmUvZ3YwMjMvMDAwMDU2NTAvMDAwMDU2NTAtMjAxMjA2MDAwLTAw
MDA3LnBkZjwvdXJsPjwvcmVsYXRlZC11cmxzPjwvdXJscz48Y3VzdG9tMj5QbWMzMzUzMTQ3PC9j
dXN0b20yPjxjdXN0b202Pk5paG1zMzQ4NjM3PC9jdXN0b202PjxlbGVjdHJvbmljLXJlc291cmNl
LW51bT4xMC4xMDk3L01MUi4wYjAxM2UzMTgyNDVhNTc1PC9lbGVjdHJvbmljLXJlc291cmNlLW51
bT48cmVtb3RlLWRhdGFiYXNlLXByb3ZpZGVyPk5MTTwvcmVtb3RlLWRhdGFiYXNlLXByb3ZpZGVy
PjxsYW5ndWFnZT5lbmc8L2xhbmd1YWdlPjwvcmVjb3JkPjwvQ2l0ZT48Q2l0ZT48QXV0aG9yPk9r
dW5zZXJpPC9BdXRob3I+PFllYXI+MjAxMjwvWWVhcj48UmVjTnVtPjQ4PC9SZWNOdW0+PHJlY29y
ZD48cmVjLW51bWJlcj40ODwvcmVjLW51bWJlcj48Zm9yZWlnbi1rZXlzPjxrZXkgYXBwPSJFTiIg
ZGItaWQ9IjJ2dHJyenh3bDBwenRvZXp3ZjZ4MHB4NTAwOXYwd3IyNXR3eiIgdGltZXN0YW1wPSIx
NDIxMTYxNzkwIj40OD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wgVVNBLjwvYXV0aC1hZGRyZXNzPjx0aXRsZXM+
PHRpdGxlPlBhdGllbnQgY2hhcmFjdGVyaXN0aWNzIGFuZCB0cmVuZHMgaW4gbm9udHJhdW1hdGlj
IGRlbnRhbCBjb25kaXRpb24gdmlzaXRzIHRvIGVtZXJnZW5jeSBkZXBhcnRtZW50cyBpbiB0aGUg
VW5pdGVkIFN0YXRlczwvdGl0bGU+PHNlY29uZGFyeS10aXRsZT5DbGluIENvc21ldCBJbnZlc3Rp
ZyBEZW50PC9zZWNvbmRhcnktdGl0bGU+PGFsdC10aXRsZT5DbGluaWNhbCwgY29zbWV0aWMgYW5k
IGludmVzdGlnYXRpb25hbCBkZW50aXN0cnk8L2FsdC10aXRsZT48L3RpdGxlcz48cGVyaW9kaWNh
bD48ZnVsbC10aXRsZT5DbGluIENvc21ldCBJbnZlc3RpZyBEZW50PC9mdWxsLXRpdGxlPjxhYmJy
LTE+Q2xpbmljYWwsIGNvc21ldGljIGFuZCBpbnZlc3RpZ2F0aW9uYWwgZGVudGlzdHJ5PC9hYmJy
LTE+PC9wZXJpb2RpY2FsPjxhbHQtcGVyaW9kaWNhbD48ZnVsbC10aXRsZT5DbGluIENvc21ldCBJ
bnZlc3RpZyBEZW50PC9mdWxsLXRpdGxlPjxhYmJyLTE+Q2xpbmljYWwsIGNvc21ldGljIGFuZCBp
bnZlc3RpZ2F0aW9uYWwgZGVudGlzdHJ5PC9hYmJyLTE+PC9hbHQtcGVyaW9kaWNhbD48cGFnZXM+
MS03PC9wYWdlcz48dm9sdW1lPjQ8L3ZvbHVtZT48ZWRpdGlvbj4yMDEyLzAxLzAxPC9lZGl0aW9u
PjxrZXl3b3Jkcz48a2V5d29yZD5hZHVsdHM8L2tleXdvcmQ+PGtleXdvcmQ+ZGVudGFsIGRpc2Vh
c2U8L2tleXdvcmQ+PGtleXdvcmQ+ZGVudGFsIHV0aWxpemF0aW9uPC9rZXl3b3JkPjxrZXl3b3Jk
PmVtZXJnZW5jeSBzZXJ2aWNlPC9rZXl3b3JkPjwva2V5d29yZHM+PGRhdGVzPjx5ZWFyPjIwMTI8
L3llYXI+PC9kYXRlcz48aXNibj4xMTc5LTEzNTc8L2lzYm4+PGFjY2Vzc2lvbi1udW0+MjM2NzQ5
MTk8L2FjY2Vzc2lvbi1udW0+PHVybHM+PHJlbGF0ZWQtdXJscz48dXJsPmh0dHA6Ly93d3cubmNi
aS5ubG0ubmloLmdvdi9wbWMvYXJ0aWNsZXMvUE1DMzY1MjM2My9wZGYvY2NpZGUtNC0wMDEucGRm
PC91cmw+PC9yZWxhdGVkLXVybHM+PC91cmxzPjxjdXN0b20yPlBtYzM2NTIzNjM8L2N1c3RvbTI+
PGVsZWN0cm9uaWMtcmVzb3VyY2UtbnVtPjEwLjIxNDcvY2NpZGVuLnMyODE2ODwvZWxlY3Ryb25p
Yy1yZXNvdXJjZS1udW0+PHJlbW90ZS1kYXRhYmFzZS1wcm92aWRlcj5OTE08L3JlbW90ZS1kYXRh
YmFzZS1wcm92aWRlcj48bGFuZ3VhZ2U+ZW5nPC9sYW5ndWFnZT48L3JlY29yZD48L0NpdGU+PENp
dGU+PEF1dGhvcj5Pa3Vuc2VyaTwvQXV0aG9yPjxZZWFyPjIwMTQ8L1llYXI+PFJlY051bT40PC9S
ZWNOdW0+PHJlY29yZD48cmVjLW51bWJlcj40PC9yZWMtbnVtYmVyPjxmb3JlaWduLWtleXM+PGtl
eSBhcHA9IkVOIiBkYi1pZD0iMnZ0cnJ6eHdsMHB6dG9lendmNngwcHg1MDA5djB3cjI1dHd6IiB0
aW1lc3RhbXA9IjE0MjExNjE3ODkiPjQ8L2tleT48L2ZvcmVpZ24ta2V5cz48cmVmLXR5cGUgbmFt
ZT0iSm91cm5hbCBBcnRpY2xlIj4xNzwvcmVmLXR5cGU+PGNvbnRyaWJ1dG9ycz48YXV0aG9ycz48
YXV0aG9yPk9rdW5zZXJpLCBDLjwvYXV0aG9yPjxhdXRob3I+T2t1bnNlcmksIEUuPC9hdXRob3I+
PGF1dGhvcj5YaWFuZywgUS48L2F1dGhvcj48YXV0aG9yPlRob3JwZSwgSi4gTS48L2F1dGhvcj48
YXV0aG9yPlN6YWJvLCBBLjwvYXV0aG9yPjwvYXV0aG9ycz48L2NvbnRyaWJ1dG9ycz48YXV0aC1h
ZGRyZXNzPkRlcGFydG1lbnQgb2YgQ2xpbmljYWwgU2VydmljZXMsIFNjaG9vbCBvZiBEZW50aXN0
cnksIE1hcnF1ZXR0ZSBVbml2ZXJzaXR5LCBNaWx3YXVrZWUsIFdJLCBVU0EuPC9hdXRoLWFkZHJl
c3M+PHRpdGxlcz48dGl0bGU+UHJlc2NyaXB0aW9uIG9mIG9waW9pZCBhbmQgbm9ub3Bpb2lkIGFu
YWxnZXNpY3MgZm9yIGRlbnRhbCBjYXJlIGluIGVtZXJnZW5jeSBkZXBhcnRtZW50czogRmluZGlu
Z3MgZnJvbSB0aGUgTmF0aW9uYWwgSG9zcGl0YWwgQW1idWxhdG9yeSBNZWRpY2FsIENhcmUgU3Vy
dmV5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ODMtOTI8L3Bh
Z2VzPjx2b2x1bWU+NzQ8L3ZvbHVtZT48bnVtYmVyPjQ8L251bWJlcj48ZWRpdGlvbj4yMDE0LzA1
LzI4PC9lZGl0aW9uPjxrZXl3b3Jkcz48a2V5d29yZD5kZW50YWwgY2FyZTwva2V5d29yZD48a2V5
d29yZD5kZW50YWwgaGVhbHRoIHNlcnZpY2VzPC9rZXl3b3JkPjxrZXl3b3JkPmVtZXJnZW5jeSBw
aHlzaWNpYW5zPC9rZXl3b3JkPjxrZXl3b3JkPm5vbm9waW9pZCBhbmFsZ2VzaWNzPC9rZXl3b3Jk
PjxrZXl3b3JkPm5vbnRyYXVtYXRpYyBkZW50YWwgY29uZGl0aW9uczwva2V5d29yZD48a2V5d29y
ZD5vcGlvaWQgYW5hbGdlc2ljczwva2V5d29yZD48a2V5d29yZD50b290aGFjaGU8L2tleXdvcmQ+
PC9rZXl3b3Jkcz48ZGF0ZXM+PHllYXI+MjAxNDwveWVhcj48cHViLWRhdGVzPjxkYXRlPlNlcDwv
ZGF0ZT48L3B1Yi1kYXRlcz48L2RhdGVzPjxpc2JuPjAwMjItNDAwNjwvaXNibj48YWNjZXNzaW9u
LW51bT4yNDg2MzQwNzwvYWNjZXNzaW9uLW51bT48dXJscz48cmVsYXRlZC11cmxzPjx1cmw+aHR0
cDovL29ubGluZWxpYnJhcnkud2lsZXkuY29tL3N0b3JlLzEwLjExMTEvanBoZC4xMjA1NS9hc3Nl
dC9qcGhkMTIwNTUucGRmP3Y9MSZhbXA7dD1pNHZmMXRnNiZhbXA7cz03OTJmYTJkYTY1M2Q2N2Nl
NmU2MmY5ZWEyOTAwODM3ODQ3NjI3NjE1PC91cmw+PC9yZWxhdGVkLXVybHM+PC91cmxzPjxjdXN0
b20yPlBtYzQyNDUzODY8L2N1c3RvbTI+PGN1c3RvbTY+TmlobXM1ODE4NTE8L2N1c3RvbTY+PGVs
ZWN0cm9uaWMtcmVzb3VyY2UtbnVtPjEwLjExMTEvanBoZC4xMjA1NTwvZWxlY3Ryb25pYy1yZXNv
dXJjZS1udW0+PHJlbW90ZS1kYXRhYmFzZS1wcm92aWRlcj5OTE08L3JlbW90ZS1kYXRhYmFzZS1w
cm92aWRlcj48bGFuZ3VhZ2U+ZW5nPC9sYW5ndWFnZT48L3JlY29yZD48L0NpdGU+PC9FbmROb3Rl
Pn==
</w:fldData>
        </w:fldChar>
      </w:r>
      <w:r w:rsidR="00A868AA">
        <w:instrText xml:space="preserve"> ADDIN EN.CITE.DATA </w:instrText>
      </w:r>
      <w:r w:rsidR="00E053B7">
        <w:fldChar w:fldCharType="end"/>
      </w:r>
      <w:r w:rsidR="00E053B7">
        <w:fldChar w:fldCharType="separate"/>
      </w:r>
      <w:r w:rsidR="00A868AA">
        <w:rPr>
          <w:noProof/>
        </w:rPr>
        <w:t>(32-36)</w:t>
      </w:r>
      <w:r w:rsidR="00E053B7">
        <w:fldChar w:fldCharType="end"/>
      </w:r>
    </w:p>
    <w:p w:rsidR="00356654" w:rsidRDefault="0052319C" w:rsidP="00B433F5">
      <w:r>
        <w:t xml:space="preserve">Subpopulations within these national datasets are often investigated. </w:t>
      </w:r>
      <w:r w:rsidR="00BD7F6F">
        <w:t>Walker et al. restricted their analyses of NEDS data to working</w:t>
      </w:r>
      <w:r w:rsidR="00F541B7">
        <w:t>-</w:t>
      </w:r>
      <w:r w:rsidR="00BD7F6F">
        <w:t xml:space="preserve">age adults in their </w:t>
      </w:r>
      <w:r w:rsidR="00F541B7">
        <w:t xml:space="preserve">study </w:t>
      </w:r>
      <w:r w:rsidR="00BD7F6F">
        <w:t>of differences in ED dental care utilization.</w:t>
      </w:r>
      <w:r w:rsidR="00E053B7">
        <w:fldChar w:fldCharType="begin"/>
      </w:r>
      <w:r w:rsidR="00A868AA">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sidR="00A868AA">
        <w:rPr>
          <w:noProof/>
        </w:rPr>
        <w:t>(37)</w:t>
      </w:r>
      <w:r w:rsidR="00E053B7">
        <w:fldChar w:fldCharType="end"/>
      </w:r>
      <w:r w:rsidR="00BD7F6F">
        <w:t xml:space="preserve"> </w:t>
      </w:r>
      <w:r w:rsidR="00166BB6">
        <w:t xml:space="preserve">Laurence et al. used </w:t>
      </w:r>
      <w:proofErr w:type="gramStart"/>
      <w:r w:rsidR="00166BB6">
        <w:t>NEDS</w:t>
      </w:r>
      <w:proofErr w:type="gramEnd"/>
      <w:r w:rsidR="00166BB6">
        <w:t xml:space="preserve"> data in </w:t>
      </w:r>
      <w:r w:rsidR="00F541B7">
        <w:t xml:space="preserve">researching </w:t>
      </w:r>
      <w:r w:rsidR="00166BB6">
        <w:t xml:space="preserve">sickle cell disease patients and pneumonia patients to determine if dental infections increased the probability of hospital admission from </w:t>
      </w:r>
      <w:proofErr w:type="spellStart"/>
      <w:r w:rsidR="00166BB6">
        <w:t>EDs.</w:t>
      </w:r>
      <w:proofErr w:type="spellEnd"/>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DATA </w:instrText>
      </w:r>
      <w:r w:rsidR="00E053B7">
        <w:fldChar w:fldCharType="end"/>
      </w:r>
      <w:r w:rsidR="00E053B7">
        <w:fldChar w:fldCharType="separate"/>
      </w:r>
      <w:r w:rsidR="00A868AA">
        <w:rPr>
          <w:noProof/>
        </w:rPr>
        <w:t>(38, 39)</w:t>
      </w:r>
      <w:r w:rsidR="00E053B7">
        <w:fldChar w:fldCharType="end"/>
      </w:r>
      <w:r w:rsidR="00166BB6">
        <w:t xml:space="preserve"> </w:t>
      </w:r>
      <w:proofErr w:type="spellStart"/>
      <w:r w:rsidR="00530BC1">
        <w:t>Nakao</w:t>
      </w:r>
      <w:proofErr w:type="spellEnd"/>
      <w:r w:rsidR="00530BC1">
        <w:t xml:space="preserve"> et al. used NEDS data to explore differences in NTDC related ED visit rates and costs for people with Autism Spectrum disorders.</w:t>
      </w:r>
      <w:r w:rsidR="00E053B7">
        <w:fldChar w:fldCharType="begin"/>
      </w:r>
      <w:r w:rsidR="00D64416">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sidR="00D64416">
        <w:rPr>
          <w:noProof/>
        </w:rPr>
        <w:t>(40)</w:t>
      </w:r>
      <w:r w:rsidR="00E053B7">
        <w:fldChar w:fldCharType="end"/>
      </w:r>
      <w:r w:rsidR="00915E17">
        <w:t xml:space="preserve"> </w:t>
      </w:r>
      <w:proofErr w:type="spellStart"/>
      <w:r w:rsidR="00915E17">
        <w:t>Romaire</w:t>
      </w:r>
      <w:proofErr w:type="spellEnd"/>
      <w:r w:rsidR="00915E17">
        <w:t xml:space="preserve"> et al. investigated MEPS data </w:t>
      </w:r>
      <w:r w:rsidR="00486099">
        <w:t>subsets of</w:t>
      </w:r>
      <w:r w:rsidR="00915E17">
        <w:t xml:space="preserve"> children aged 0 to 17 years in one stud</w:t>
      </w:r>
      <w:r w:rsidR="00486099">
        <w:t>y and CSHCN children 0</w:t>
      </w:r>
      <w:r w:rsidR="00915E17">
        <w:t xml:space="preserve"> to 17 </w:t>
      </w:r>
      <w:r w:rsidR="00486099">
        <w:t>years in another study to explore</w:t>
      </w:r>
      <w:r w:rsidR="00915E17">
        <w:t xml:space="preserve"> effects of having a medical home on healthcare access and expenses for these child subpopulations.</w: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 </w:instrTex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DATA </w:instrText>
      </w:r>
      <w:r w:rsidR="00E053B7">
        <w:fldChar w:fldCharType="end"/>
      </w:r>
      <w:r w:rsidR="00E053B7">
        <w:fldChar w:fldCharType="separate"/>
      </w:r>
      <w:r w:rsidR="00D64416">
        <w:rPr>
          <w:noProof/>
        </w:rPr>
        <w:t>(41, 42)</w:t>
      </w:r>
      <w:r w:rsidR="00E053B7">
        <w:fldChar w:fldCharType="end"/>
      </w:r>
      <w:r w:rsidR="00915E17">
        <w:t xml:space="preserve"> </w:t>
      </w:r>
    </w:p>
    <w:p w:rsidR="00CE677F" w:rsidRDefault="00EE181A" w:rsidP="00CE677F">
      <w:r>
        <w:t xml:space="preserve">Other investigators have focused on national </w:t>
      </w:r>
      <w:r w:rsidR="0052319C">
        <w:t xml:space="preserve">surveys specifically designed to address national </w:t>
      </w:r>
      <w:r>
        <w:t xml:space="preserve">subpopulations. For example, some investigators have focused on health care and utilization for children. Flores and </w:t>
      </w:r>
      <w:proofErr w:type="spellStart"/>
      <w:r>
        <w:t>Tomany-Korman</w:t>
      </w:r>
      <w:proofErr w:type="spellEnd"/>
      <w:r>
        <w:t xml:space="preserve"> analyzed 2003-2004 National Survey of Children’s Health </w:t>
      </w:r>
      <w:r w:rsidR="00B247DB">
        <w:t xml:space="preserve">data </w:t>
      </w:r>
      <w:r>
        <w:t>to examine racial/ethnic disparities in health and dental care among children, exploring many measures of oral and medical health status, access, and utilization.</w: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DATA </w:instrText>
      </w:r>
      <w:r w:rsidR="00E053B7">
        <w:fldChar w:fldCharType="end"/>
      </w:r>
      <w:r w:rsidR="00E053B7">
        <w:fldChar w:fldCharType="separate"/>
      </w:r>
      <w:r w:rsidR="00D64416">
        <w:rPr>
          <w:noProof/>
        </w:rPr>
        <w:t>(43)</w:t>
      </w:r>
      <w:r w:rsidR="00E053B7">
        <w:fldChar w:fldCharType="end"/>
      </w:r>
      <w:r>
        <w:t xml:space="preserve"> </w:t>
      </w:r>
      <w:r w:rsidR="00CE677F">
        <w:t>National study target populations and data sources are summarized in Table 2.</w:t>
      </w:r>
    </w:p>
    <w:p w:rsidR="00EE181A" w:rsidRDefault="00CE677F" w:rsidP="00CE677F">
      <w:r>
        <w:rPr>
          <w:b/>
        </w:rPr>
        <w:t>Table 2: U.S. N</w:t>
      </w:r>
      <w:r w:rsidRPr="00CE677F">
        <w:rPr>
          <w:b/>
        </w:rPr>
        <w:t>ational Study Authors and Target Populations</w:t>
      </w:r>
    </w:p>
    <w:tbl>
      <w:tblPr>
        <w:tblStyle w:val="LightShading-Accent1"/>
        <w:tblW w:w="0" w:type="auto"/>
        <w:tblLook w:val="04A0"/>
      </w:tblPr>
      <w:tblGrid>
        <w:gridCol w:w="2628"/>
        <w:gridCol w:w="6948"/>
      </w:tblGrid>
      <w:tr w:rsidR="009D76DC" w:rsidTr="00E15A6F">
        <w:trPr>
          <w:cnfStyle w:val="100000000000"/>
        </w:trPr>
        <w:tc>
          <w:tcPr>
            <w:cnfStyle w:val="001000000000"/>
            <w:tcW w:w="2628" w:type="dxa"/>
            <w:tcBorders>
              <w:left w:val="single" w:sz="4" w:space="0" w:color="auto"/>
            </w:tcBorders>
          </w:tcPr>
          <w:p w:rsidR="009D76DC" w:rsidRDefault="009D76DC" w:rsidP="00D64416">
            <w:r>
              <w:t>Authors</w:t>
            </w:r>
          </w:p>
        </w:tc>
        <w:tc>
          <w:tcPr>
            <w:tcW w:w="6948" w:type="dxa"/>
          </w:tcPr>
          <w:p w:rsidR="009D76DC" w:rsidRDefault="00943782" w:rsidP="00D64416">
            <w:pPr>
              <w:cnfStyle w:val="100000000000"/>
            </w:pPr>
            <w:r>
              <w:t>N</w:t>
            </w:r>
            <w:r w:rsidR="009D76DC">
              <w:t>ational Target Population</w:t>
            </w:r>
            <w:r>
              <w:t xml:space="preserve"> - Dataset</w:t>
            </w:r>
          </w:p>
        </w:tc>
      </w:tr>
      <w:tr w:rsidR="009D76DC" w:rsidTr="00E15A6F">
        <w:trPr>
          <w:cnfStyle w:val="000000100000"/>
        </w:trPr>
        <w:tc>
          <w:tcPr>
            <w:cnfStyle w:val="001000000000"/>
            <w:tcW w:w="2628" w:type="dxa"/>
            <w:tcBorders>
              <w:left w:val="single" w:sz="4" w:space="0" w:color="auto"/>
            </w:tcBorders>
          </w:tcPr>
          <w:p w:rsidR="009D76DC" w:rsidRDefault="00943782" w:rsidP="00943782">
            <w:r>
              <w:t>Allareddy et al.</w:t>
            </w:r>
            <w:r w:rsidR="00E053B7">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instrText xml:space="preserve"> ADDIN EN.CITE </w:instrText>
            </w:r>
            <w:r w:rsidR="00E053B7">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instrText xml:space="preserve"> ADDIN EN.CITE.DATA </w:instrText>
            </w:r>
            <w:r w:rsidR="00E053B7">
              <w:fldChar w:fldCharType="end"/>
            </w:r>
            <w:r w:rsidR="00E053B7">
              <w:fldChar w:fldCharType="separate"/>
            </w:r>
            <w:r>
              <w:rPr>
                <w:noProof/>
              </w:rPr>
              <w:t>(21, 22)</w:t>
            </w:r>
            <w:r w:rsidR="00E053B7">
              <w:fldChar w:fldCharType="end"/>
            </w:r>
          </w:p>
        </w:tc>
        <w:tc>
          <w:tcPr>
            <w:tcW w:w="6948" w:type="dxa"/>
          </w:tcPr>
          <w:p w:rsidR="009D76DC" w:rsidRDefault="00943782" w:rsidP="00D64416">
            <w:pPr>
              <w:cnfStyle w:val="000000100000"/>
            </w:pPr>
            <w:r>
              <w:t>NEDS (HCUP)</w:t>
            </w:r>
          </w:p>
        </w:tc>
      </w:tr>
      <w:tr w:rsidR="009D76DC" w:rsidTr="00E15A6F">
        <w:tc>
          <w:tcPr>
            <w:cnfStyle w:val="001000000000"/>
            <w:tcW w:w="2628" w:type="dxa"/>
            <w:tcBorders>
              <w:left w:val="single" w:sz="4" w:space="0" w:color="auto"/>
            </w:tcBorders>
          </w:tcPr>
          <w:p w:rsidR="009D76DC" w:rsidRDefault="00943782" w:rsidP="00943782">
            <w:proofErr w:type="spellStart"/>
            <w:r>
              <w:t>Nalliah</w:t>
            </w:r>
            <w:proofErr w:type="spellEnd"/>
            <w:r>
              <w:t xml:space="preserve"> et al.</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DATA </w:instrText>
            </w:r>
            <w:r w:rsidR="00E053B7">
              <w:fldChar w:fldCharType="end"/>
            </w:r>
            <w:r w:rsidR="00E053B7">
              <w:fldChar w:fldCharType="separate"/>
            </w:r>
            <w:r>
              <w:rPr>
                <w:noProof/>
              </w:rPr>
              <w:t>(23)</w:t>
            </w:r>
            <w:r w:rsidR="00E053B7">
              <w:fldChar w:fldCharType="end"/>
            </w:r>
          </w:p>
        </w:tc>
        <w:tc>
          <w:tcPr>
            <w:tcW w:w="6948" w:type="dxa"/>
          </w:tcPr>
          <w:p w:rsidR="009D76DC" w:rsidRDefault="00943782" w:rsidP="00D64416">
            <w:pPr>
              <w:cnfStyle w:val="000000000000"/>
            </w:pPr>
            <w:r>
              <w:t>2006 NEDS (HCUP)</w:t>
            </w:r>
          </w:p>
        </w:tc>
      </w:tr>
      <w:tr w:rsidR="009D76DC" w:rsidTr="00E15A6F">
        <w:trPr>
          <w:cnfStyle w:val="000000100000"/>
        </w:trPr>
        <w:tc>
          <w:tcPr>
            <w:cnfStyle w:val="001000000000"/>
            <w:tcW w:w="2628" w:type="dxa"/>
            <w:tcBorders>
              <w:left w:val="single" w:sz="4" w:space="0" w:color="auto"/>
            </w:tcBorders>
          </w:tcPr>
          <w:p w:rsidR="009D76DC" w:rsidRDefault="00943782" w:rsidP="00943782">
            <w:r>
              <w:t xml:space="preserve">Wall and Vujicic </w:t>
            </w:r>
            <w:r w:rsidR="00E053B7">
              <w:fldChar w:fldCharType="begin"/>
            </w:r>
            <w:r>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Pr>
                <w:noProof/>
              </w:rPr>
              <w:t>(24)</w:t>
            </w:r>
            <w:r w:rsidR="00E053B7">
              <w:fldChar w:fldCharType="end"/>
            </w:r>
          </w:p>
        </w:tc>
        <w:tc>
          <w:tcPr>
            <w:tcW w:w="6948" w:type="dxa"/>
          </w:tcPr>
          <w:p w:rsidR="009D76DC" w:rsidRDefault="00943782" w:rsidP="00D64416">
            <w:pPr>
              <w:cnfStyle w:val="000000100000"/>
            </w:pPr>
            <w:r>
              <w:t>2015 NEDS (HCUP)</w:t>
            </w:r>
          </w:p>
        </w:tc>
      </w:tr>
      <w:tr w:rsidR="009D76DC" w:rsidTr="00E15A6F">
        <w:tc>
          <w:tcPr>
            <w:cnfStyle w:val="001000000000"/>
            <w:tcW w:w="2628" w:type="dxa"/>
            <w:tcBorders>
              <w:left w:val="single" w:sz="4" w:space="0" w:color="auto"/>
            </w:tcBorders>
          </w:tcPr>
          <w:p w:rsidR="009D76DC" w:rsidRDefault="00943782" w:rsidP="00943782">
            <w:r>
              <w:t>Cohen et al.</w:t>
            </w:r>
            <w:r w:rsidR="00E053B7">
              <w:fldChar w:fldCharType="begin"/>
            </w:r>
            <w:r>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Pr>
                <w:noProof/>
              </w:rPr>
              <w:t>(25)</w:t>
            </w:r>
            <w:r w:rsidR="00E053B7">
              <w:fldChar w:fldCharType="end"/>
            </w:r>
          </w:p>
        </w:tc>
        <w:tc>
          <w:tcPr>
            <w:tcW w:w="6948" w:type="dxa"/>
          </w:tcPr>
          <w:p w:rsidR="009D76DC" w:rsidRDefault="00943782" w:rsidP="00D64416">
            <w:pPr>
              <w:cnfStyle w:val="000000000000"/>
            </w:pPr>
            <w:r>
              <w:t>2001 MEPS</w:t>
            </w:r>
            <w:r w:rsidR="009D76DC">
              <w:t xml:space="preserve"> </w:t>
            </w:r>
          </w:p>
        </w:tc>
      </w:tr>
      <w:tr w:rsidR="009D76DC" w:rsidTr="00E15A6F">
        <w:trPr>
          <w:cnfStyle w:val="000000100000"/>
        </w:trPr>
        <w:tc>
          <w:tcPr>
            <w:cnfStyle w:val="001000000000"/>
            <w:tcW w:w="2628" w:type="dxa"/>
            <w:tcBorders>
              <w:left w:val="single" w:sz="4" w:space="0" w:color="auto"/>
            </w:tcBorders>
          </w:tcPr>
          <w:p w:rsidR="009D76DC" w:rsidRDefault="00943782" w:rsidP="00943782">
            <w:r>
              <w:t>Fields et al.</w: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instrText xml:space="preserve"> ADDIN EN.CITE </w:instrTex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instrText xml:space="preserve"> ADDIN EN.CITE.DATA </w:instrText>
            </w:r>
            <w:r w:rsidR="00E053B7">
              <w:fldChar w:fldCharType="end"/>
            </w:r>
            <w:r w:rsidR="00E053B7">
              <w:fldChar w:fldCharType="separate"/>
            </w:r>
            <w:r>
              <w:rPr>
                <w:noProof/>
              </w:rPr>
              <w:t>(26)</w:t>
            </w:r>
            <w:r w:rsidR="00E053B7">
              <w:fldChar w:fldCharType="end"/>
            </w:r>
          </w:p>
        </w:tc>
        <w:tc>
          <w:tcPr>
            <w:tcW w:w="6948" w:type="dxa"/>
          </w:tcPr>
          <w:p w:rsidR="009D76DC" w:rsidRDefault="00943782" w:rsidP="00D64416">
            <w:pPr>
              <w:cnfStyle w:val="000000100000"/>
            </w:pPr>
            <w:r>
              <w:t>2006-2010 MEPS</w:t>
            </w:r>
          </w:p>
        </w:tc>
      </w:tr>
      <w:tr w:rsidR="009D76DC" w:rsidTr="00E15A6F">
        <w:tc>
          <w:tcPr>
            <w:cnfStyle w:val="001000000000"/>
            <w:tcW w:w="2628" w:type="dxa"/>
            <w:tcBorders>
              <w:left w:val="single" w:sz="4" w:space="0" w:color="auto"/>
            </w:tcBorders>
          </w:tcPr>
          <w:p w:rsidR="009D76DC" w:rsidRDefault="00943782" w:rsidP="00EE12D5">
            <w:r>
              <w:t>Newacheck and Kim</w:t>
            </w:r>
            <w:r w:rsidR="00EE12D5">
              <w:t xml:space="preserve"> </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DATA </w:instrText>
            </w:r>
            <w:r w:rsidR="00E053B7">
              <w:fldChar w:fldCharType="end"/>
            </w:r>
            <w:r w:rsidR="00E053B7">
              <w:fldChar w:fldCharType="separate"/>
            </w:r>
            <w:r>
              <w:rPr>
                <w:noProof/>
              </w:rPr>
              <w:t>(27)</w:t>
            </w:r>
            <w:r w:rsidR="00E053B7">
              <w:fldChar w:fldCharType="end"/>
            </w:r>
          </w:p>
        </w:tc>
        <w:tc>
          <w:tcPr>
            <w:tcW w:w="6948" w:type="dxa"/>
          </w:tcPr>
          <w:p w:rsidR="009D76DC" w:rsidRDefault="00943782" w:rsidP="00D64416">
            <w:pPr>
              <w:cnfStyle w:val="000000000000"/>
            </w:pPr>
            <w:r>
              <w:t>2000 MEPS</w:t>
            </w:r>
          </w:p>
        </w:tc>
      </w:tr>
      <w:tr w:rsidR="009D76DC" w:rsidTr="00E15A6F">
        <w:trPr>
          <w:cnfStyle w:val="000000100000"/>
        </w:trPr>
        <w:tc>
          <w:tcPr>
            <w:cnfStyle w:val="001000000000"/>
            <w:tcW w:w="2628" w:type="dxa"/>
            <w:tcBorders>
              <w:left w:val="single" w:sz="4" w:space="0" w:color="auto"/>
            </w:tcBorders>
          </w:tcPr>
          <w:p w:rsidR="009D76DC" w:rsidRDefault="00EE12D5" w:rsidP="00EE12D5">
            <w:r>
              <w:t>Lee et al.</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DATA </w:instrText>
            </w:r>
            <w:r w:rsidR="00E053B7">
              <w:fldChar w:fldCharType="end"/>
            </w:r>
            <w:r w:rsidR="00E053B7">
              <w:fldChar w:fldCharType="separate"/>
            </w:r>
            <w:r>
              <w:rPr>
                <w:noProof/>
              </w:rPr>
              <w:t>(28)</w:t>
            </w:r>
            <w:r w:rsidR="00E053B7">
              <w:fldChar w:fldCharType="end"/>
            </w:r>
          </w:p>
        </w:tc>
        <w:tc>
          <w:tcPr>
            <w:tcW w:w="6948" w:type="dxa"/>
          </w:tcPr>
          <w:p w:rsidR="009D76DC" w:rsidRDefault="00EE12D5" w:rsidP="00D64416">
            <w:pPr>
              <w:cnfStyle w:val="000000100000"/>
            </w:pPr>
            <w:r>
              <w:t>2001-2008 NHAMCS</w:t>
            </w:r>
          </w:p>
        </w:tc>
      </w:tr>
      <w:tr w:rsidR="009D76DC" w:rsidTr="00E15A6F">
        <w:tc>
          <w:tcPr>
            <w:cnfStyle w:val="001000000000"/>
            <w:tcW w:w="2628" w:type="dxa"/>
            <w:tcBorders>
              <w:left w:val="single" w:sz="4" w:space="0" w:color="auto"/>
            </w:tcBorders>
          </w:tcPr>
          <w:p w:rsidR="009D76DC" w:rsidRDefault="00EE12D5" w:rsidP="00EE12D5">
            <w:r>
              <w:t xml:space="preserve">Wall </w:t>
            </w:r>
            <w:r w:rsidR="00E053B7">
              <w:fldChar w:fldCharType="begin"/>
            </w:r>
            <w:r>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Pr>
                <w:noProof/>
              </w:rPr>
              <w:t>(29)</w:t>
            </w:r>
            <w:r w:rsidR="00E053B7">
              <w:fldChar w:fldCharType="end"/>
            </w:r>
          </w:p>
        </w:tc>
        <w:tc>
          <w:tcPr>
            <w:tcW w:w="6948" w:type="dxa"/>
          </w:tcPr>
          <w:p w:rsidR="009D76DC" w:rsidRDefault="00EE12D5" w:rsidP="00D64416">
            <w:pPr>
              <w:cnfStyle w:val="000000000000"/>
            </w:pPr>
            <w:r>
              <w:t>1997 – 2008 NHAMCS</w:t>
            </w:r>
          </w:p>
        </w:tc>
      </w:tr>
      <w:tr w:rsidR="009D76DC" w:rsidTr="00E15A6F">
        <w:trPr>
          <w:cnfStyle w:val="000000100000"/>
        </w:trPr>
        <w:tc>
          <w:tcPr>
            <w:cnfStyle w:val="001000000000"/>
            <w:tcW w:w="2628" w:type="dxa"/>
            <w:tcBorders>
              <w:left w:val="single" w:sz="4" w:space="0" w:color="auto"/>
            </w:tcBorders>
          </w:tcPr>
          <w:p w:rsidR="009D76DC" w:rsidRDefault="00EE12D5" w:rsidP="00EE12D5">
            <w:r>
              <w:t>Lewis et al.</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DATA </w:instrText>
            </w:r>
            <w:r w:rsidR="00E053B7">
              <w:fldChar w:fldCharType="end"/>
            </w:r>
            <w:r w:rsidR="00E053B7">
              <w:fldChar w:fldCharType="separate"/>
            </w:r>
            <w:r>
              <w:rPr>
                <w:noProof/>
              </w:rPr>
              <w:t>(30)</w:t>
            </w:r>
            <w:r w:rsidR="00E053B7">
              <w:fldChar w:fldCharType="end"/>
            </w:r>
          </w:p>
        </w:tc>
        <w:tc>
          <w:tcPr>
            <w:tcW w:w="6948" w:type="dxa"/>
          </w:tcPr>
          <w:p w:rsidR="009D76DC" w:rsidRDefault="00EE12D5" w:rsidP="00D64416">
            <w:pPr>
              <w:cnfStyle w:val="000000100000"/>
            </w:pPr>
            <w:r>
              <w:t>1997 – 2000 NHAMCS</w:t>
            </w:r>
          </w:p>
        </w:tc>
      </w:tr>
      <w:tr w:rsidR="009D76DC" w:rsidTr="00E15A6F">
        <w:tc>
          <w:tcPr>
            <w:cnfStyle w:val="001000000000"/>
            <w:tcW w:w="2628" w:type="dxa"/>
            <w:tcBorders>
              <w:left w:val="single" w:sz="4" w:space="0" w:color="auto"/>
            </w:tcBorders>
          </w:tcPr>
          <w:p w:rsidR="009D76DC" w:rsidRDefault="00EE12D5" w:rsidP="00EE12D5">
            <w:r>
              <w:t>Lewis et al.</w:t>
            </w:r>
            <w:r w:rsidR="00E053B7">
              <w:fldChar w:fldCharType="begin"/>
            </w:r>
            <w:r>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Pr>
                <w:noProof/>
              </w:rPr>
              <w:t>(31)</w:t>
            </w:r>
            <w:r w:rsidR="00E053B7">
              <w:fldChar w:fldCharType="end"/>
            </w:r>
          </w:p>
        </w:tc>
        <w:tc>
          <w:tcPr>
            <w:tcW w:w="6948" w:type="dxa"/>
          </w:tcPr>
          <w:p w:rsidR="009D76DC" w:rsidRDefault="00EE12D5" w:rsidP="00D64416">
            <w:pPr>
              <w:cnfStyle w:val="000000000000"/>
            </w:pPr>
            <w:r>
              <w:t>2001 – 2009 NHAMCS</w:t>
            </w:r>
          </w:p>
        </w:tc>
      </w:tr>
      <w:tr w:rsidR="00EE12D5" w:rsidTr="0025615D">
        <w:trPr>
          <w:cnfStyle w:val="000000100000"/>
        </w:trPr>
        <w:tc>
          <w:tcPr>
            <w:cnfStyle w:val="001000000000"/>
            <w:tcW w:w="2628" w:type="dxa"/>
            <w:tcBorders>
              <w:left w:val="single" w:sz="4" w:space="0" w:color="auto"/>
            </w:tcBorders>
          </w:tcPr>
          <w:p w:rsidR="00EE12D5" w:rsidRDefault="00EE12D5" w:rsidP="00EE12D5">
            <w:r>
              <w:t>Okunseri et al.</w:t>
            </w:r>
            <w:r w:rsidR="00E053B7">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QyPC9SZWNOdW0+PHJlY29yZD48
cmVjLW51bWJlcj40MjwvcmVjLW51bWJlcj48Zm9yZWlnbi1rZXlzPjxrZXkgYXBwPSJFTiIgZGIt
aWQ9IjJ2dHJyenh3bDBwenRvZXp3ZjZ4MHB4NTAwOXYwd3IyNXR3eiIgdGltZXN0YW1wPSIxNDIx
MTYxNzkwIj40Mjwva2V5PjwvZm9yZWlnbi1rZXlzPjxyZWYtdHlwZSBuYW1lPSJKb3VybmFsIEFy
dGljbGUiPjE3PC9yZWYtdHlwZT48Y29udHJpYnV0b3JzPjxhdXRob3JzPjxhdXRob3I+T2t1bnNl
cmksIEMuPC9hdXRob3I+PGF1dGhvcj5Pa3Vuc2VyaSwgRS48L2F1dGhvcj48YXV0aG9yPlRob3Jw
ZSwgSi4gTS48L2F1dGhvcj48YXV0aG9yPlhpYW5nLCBRLjwvYXV0aG9yPjxhdXRob3I+U3phYm8s
IEEuPC9hdXRob3I+PC9hdXRob3JzPjwvY29udHJpYnV0b3JzPjxhdXRoLWFkZHJlc3M+RGVwYXJ0
bWVudCBvZiBDbGluaWNhbCBTZXJ2aWNlcywgTWFycXVldHRlIFVuaXZlcnNpdHkgU2Nob29sIG9m
IERlbnRpc3RyeSwgTWlsd2F1a2VlLCBXSSA1MzIwMS0xODgxLCBVU0EuIGNocmlzdG9waGVyLm9r
dW5zZXJpQG11LmVkdTwvYXV0aC1hZGRyZXNzPjx0aXRsZXM+PHRpdGxlPk1lZGljYXRpb25zIHBy
ZXNjcmliZWQgaW4gZW1lcmdlbmN5IGRlcGFydG1lbnRzIGZvciBub250cmF1bWF0aWMgZGVudGFs
IGNvbmRpdGlvbiB2aXNpdHM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UwOC0xMjwvcGFnZXM+PHZvbHVt
ZT41MDwvdm9sdW1lPjxudW1iZXI+NjwvbnVtYmVyPjxlZGl0aW9uPjIwMTIvMDUvMTY8L2VkaXRp
b24+PGtleXdvcmRzPjxrZXl3b3JkPkFkb2xlc2NlbnQ8L2tleXdvcmQ+PGtleXdvcmQ+QWR1bHQ8
L2tleXdvcmQ+PGtleXdvcmQ+QWdlIEZhY3RvcnM8L2tleXdvcmQ+PGtleXdvcmQ+QWdlZDwva2V5
d29yZD48a2V5d29yZD5BbmFsZ2VzaWNzLyphZG1pbmlzdHJhdGlvbiAmYW1wOyBkb3NhZ2UvdGhl
cmFwZXV0aWMgdXNlPC9rZXl3b3JkPjxrZXl3b3JkPkFudGktQmFjdGVyaWFsIEFnZW50cy8qYWRt
aW5pc3RyYXRpb24gJmFtcDsgZG9zYWdlL3RoZXJhcGV1dGljIHVzZTwva2V5d29yZD48a2V5d29y
ZD5DaGlsZDwva2V5d29yZD48a2V5d29yZD5DaGlsZCwgUHJlc2Nob29sPC9rZXl3b3JkPjxrZXl3
b3JkPkRydWcgUHJlc2NyaXB0aW9ucy8qc3RhdGlzdGljcyAmYW1wOyBudW1lcmljYWwgZGF0YTwv
a2V5d29yZD48a2V5d29yZD5EcnVnIFV0aWxpemF0aW9uPC9rZXl3b3JkPjxrZXl3b3JkPkVtZXJn
ZW5jeSBTZXJ2aWNlLCBIb3NwaXRhbC8qc3RhdGlzdGljcyAmYW1wOyBudW1lcmljYWwgZGF0YTwv
a2V5d29yZD48a2V5d29yZD5GZW1hbGU8L2tleXdvcmQ+PGtleXdvcmQ+SHVtYW5zPC9rZXl3b3Jk
PjxrZXl3b3JkPkluZmFudDwva2V5d29yZD48a2V5d29yZD5NYWxlPC9rZXl3b3JkPjxrZXl3b3Jk
Pk1pZGRsZSBBZ2VkPC9rZXl3b3JkPjxrZXl3b3JkPlBoeXNpY2lhbiZhcG9zO3MgUHJhY3RpY2Ug
UGF0dGVybnMvKnN0YXRpc3RpY3MgJmFtcDsgbnVtZXJpY2FsIGRhdGE8L2tleXdvcmQ+PGtleXdv
cmQ+U2V4IEZhY3RvcnM8L2tleXdvcmQ+PGtleXdvcmQ+U29jaW9lY29ub21pYyBGYWN0b3JzPC9r
ZXl3b3JkPjxrZXl3b3JkPlN0b21hdG9nbmF0aGljIERpc2Vhc2VzLypkcnVnIHRoZXJhcHk8L2tl
eXdvcmQ+PGtleXdvcmQ+VW5pdGVkIFN0YXRlczwva2V5d29yZD48a2V5d29yZD5Zb3VuZyBBZHVs
dDwva2V5d29yZD48L2tleXdvcmRzPjxkYXRlcz48eWVhcj4yMDEyPC95ZWFyPjxwdWItZGF0ZXM+
PGRhdGU+SnVuPC9kYXRlPjwvcHViLWRhdGVzPjwvZGF0ZXM+PGlzYm4+MDAyNS03MDc5PC9pc2Ju
PjxhY2Nlc3Npb24tbnVtPjIyNTg0ODg2PC9hY2Nlc3Npb24tbnVtPjx1cmxzPjxyZWxhdGVkLXVy
bHM+PHVybD5odHRwOi8vZ3JhcGhpY3MudHgub3ZpZC5jb20vb3ZmdHBkZnMvRlBERE5DTEJKSEpC
RUMwMC9mczA0Ni9vdmZ0L2xpdmUvZ3YwMjMvMDAwMDU2NTAvMDAwMDU2NTAtMjAxMjA2MDAwLTAw
MDA3LnBkZjwvdXJsPjwvcmVsYXRlZC11cmxzPjwvdXJscz48Y3VzdG9tMj5QbWMzMzUzMTQ3PC9j
dXN0b20yPjxjdXN0b202Pk5paG1zMzQ4NjM3PC9jdXN0b202PjxlbGVjdHJvbmljLXJlc291cmNl
LW51bT4xMC4xMDk3L01MUi4wYjAxM2UzMTgyNDVhNTc1PC9lbGVjdHJvbmljLXJlc291cmNlLW51
bT48cmVtb3RlLWRhdGFiYXNlLXByb3ZpZGVyPk5MTTwvcmVtb3RlLWRhdGFiYXNlLXByb3ZpZGVy
PjxsYW5ndWFnZT5lbmc8L2xhbmd1YWdlPjwvcmVjb3JkPjwvQ2l0ZT48Q2l0ZT48QXV0aG9yPk9r
dW5zZXJpPC9BdXRob3I+PFllYXI+MjAxMjwvWWVhcj48UmVjTnVtPjQ4PC9SZWNOdW0+PHJlY29y
ZD48cmVjLW51bWJlcj40ODwvcmVjLW51bWJlcj48Zm9yZWlnbi1rZXlzPjxrZXkgYXBwPSJFTiIg
ZGItaWQ9IjJ2dHJyenh3bDBwenRvZXp3ZjZ4MHB4NTAwOXYwd3IyNXR3eiIgdGltZXN0YW1wPSIx
NDIxMTYxNzkwIj40OD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wgVVNBLjwvYXV0aC1hZGRyZXNzPjx0aXRsZXM+
PHRpdGxlPlBhdGllbnQgY2hhcmFjdGVyaXN0aWNzIGFuZCB0cmVuZHMgaW4gbm9udHJhdW1hdGlj
IGRlbnRhbCBjb25kaXRpb24gdmlzaXRzIHRvIGVtZXJnZW5jeSBkZXBhcnRtZW50cyBpbiB0aGUg
VW5pdGVkIFN0YXRlczwvdGl0bGU+PHNlY29uZGFyeS10aXRsZT5DbGluIENvc21ldCBJbnZlc3Rp
ZyBEZW50PC9zZWNvbmRhcnktdGl0bGU+PGFsdC10aXRsZT5DbGluaWNhbCwgY29zbWV0aWMgYW5k
IGludmVzdGlnYXRpb25hbCBkZW50aXN0cnk8L2FsdC10aXRsZT48L3RpdGxlcz48cGVyaW9kaWNh
bD48ZnVsbC10aXRsZT5DbGluIENvc21ldCBJbnZlc3RpZyBEZW50PC9mdWxsLXRpdGxlPjxhYmJy
LTE+Q2xpbmljYWwsIGNvc21ldGljIGFuZCBpbnZlc3RpZ2F0aW9uYWwgZGVudGlzdHJ5PC9hYmJy
LTE+PC9wZXJpb2RpY2FsPjxhbHQtcGVyaW9kaWNhbD48ZnVsbC10aXRsZT5DbGluIENvc21ldCBJ
bnZlc3RpZyBEZW50PC9mdWxsLXRpdGxlPjxhYmJyLTE+Q2xpbmljYWwsIGNvc21ldGljIGFuZCBp
bnZlc3RpZ2F0aW9uYWwgZGVudGlzdHJ5PC9hYmJyLTE+PC9hbHQtcGVyaW9kaWNhbD48cGFnZXM+
MS03PC9wYWdlcz48dm9sdW1lPjQ8L3ZvbHVtZT48ZWRpdGlvbj4yMDEyLzAxLzAxPC9lZGl0aW9u
PjxrZXl3b3Jkcz48a2V5d29yZD5hZHVsdHM8L2tleXdvcmQ+PGtleXdvcmQ+ZGVudGFsIGRpc2Vh
c2U8L2tleXdvcmQ+PGtleXdvcmQ+ZGVudGFsIHV0aWxpemF0aW9uPC9rZXl3b3JkPjxrZXl3b3Jk
PmVtZXJnZW5jeSBzZXJ2aWNlPC9rZXl3b3JkPjwva2V5d29yZHM+PGRhdGVzPjx5ZWFyPjIwMTI8
L3llYXI+PC9kYXRlcz48aXNibj4xMTc5LTEzNTc8L2lzYm4+PGFjY2Vzc2lvbi1udW0+MjM2NzQ5
MTk8L2FjY2Vzc2lvbi1udW0+PHVybHM+PHJlbGF0ZWQtdXJscz48dXJsPmh0dHA6Ly93d3cubmNi
aS5ubG0ubmloLmdvdi9wbWMvYXJ0aWNsZXMvUE1DMzY1MjM2My9wZGYvY2NpZGUtNC0wMDEucGRm
PC91cmw+PC9yZWxhdGVkLXVybHM+PC91cmxzPjxjdXN0b20yPlBtYzM2NTIzNjM8L2N1c3RvbTI+
PGVsZWN0cm9uaWMtcmVzb3VyY2UtbnVtPjEwLjIxNDcvY2NpZGVuLnMyODE2ODwvZWxlY3Ryb25p
Yy1yZXNvdXJjZS1udW0+PHJlbW90ZS1kYXRhYmFzZS1wcm92aWRlcj5OTE08L3JlbW90ZS1kYXRh
YmFzZS1wcm92aWRlcj48bGFuZ3VhZ2U+ZW5nPC9sYW5ndWFnZT48L3JlY29yZD48L0NpdGU+PENp
dGU+PEF1dGhvcj5Pa3Vuc2VyaTwvQXV0aG9yPjxZZWFyPjIwMTQ8L1llYXI+PFJlY051bT40PC9S
ZWNOdW0+PHJlY29yZD48cmVjLW51bWJlcj40PC9yZWMtbnVtYmVyPjxmb3JlaWduLWtleXM+PGtl
eSBhcHA9IkVOIiBkYi1pZD0iMnZ0cnJ6eHdsMHB6dG9lendmNngwcHg1MDA5djB3cjI1dHd6IiB0
aW1lc3RhbXA9IjE0MjExNjE3ODkiPjQ8L2tleT48L2ZvcmVpZ24ta2V5cz48cmVmLXR5cGUgbmFt
ZT0iSm91cm5hbCBBcnRpY2xlIj4xNzwvcmVmLXR5cGU+PGNvbnRyaWJ1dG9ycz48YXV0aG9ycz48
YXV0aG9yPk9rdW5zZXJpLCBDLjwvYXV0aG9yPjxhdXRob3I+T2t1bnNlcmksIEUuPC9hdXRob3I+
PGF1dGhvcj5YaWFuZywgUS48L2F1dGhvcj48YXV0aG9yPlRob3JwZSwgSi4gTS48L2F1dGhvcj48
YXV0aG9yPlN6YWJvLCBBLjwvYXV0aG9yPjwvYXV0aG9ycz48L2NvbnRyaWJ1dG9ycz48YXV0aC1h
ZGRyZXNzPkRlcGFydG1lbnQgb2YgQ2xpbmljYWwgU2VydmljZXMsIFNjaG9vbCBvZiBEZW50aXN0
cnksIE1hcnF1ZXR0ZSBVbml2ZXJzaXR5LCBNaWx3YXVrZWUsIFdJLCBVU0EuPC9hdXRoLWFkZHJl
c3M+PHRpdGxlcz48dGl0bGU+UHJlc2NyaXB0aW9uIG9mIG9waW9pZCBhbmQgbm9ub3Bpb2lkIGFu
YWxnZXNpY3MgZm9yIGRlbnRhbCBjYXJlIGluIGVtZXJnZW5jeSBkZXBhcnRtZW50czogRmluZGlu
Z3MgZnJvbSB0aGUgTmF0aW9uYWwgSG9zcGl0YWwgQW1idWxhdG9yeSBNZWRpY2FsIENhcmUgU3Vy
dmV5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ODMtOTI8L3Bh
Z2VzPjx2b2x1bWU+NzQ8L3ZvbHVtZT48bnVtYmVyPjQ8L251bWJlcj48ZWRpdGlvbj4yMDE0LzA1
LzI4PC9lZGl0aW9uPjxrZXl3b3Jkcz48a2V5d29yZD5kZW50YWwgY2FyZTwva2V5d29yZD48a2V5
d29yZD5kZW50YWwgaGVhbHRoIHNlcnZpY2VzPC9rZXl3b3JkPjxrZXl3b3JkPmVtZXJnZW5jeSBw
aHlzaWNpYW5zPC9rZXl3b3JkPjxrZXl3b3JkPm5vbm9waW9pZCBhbmFsZ2VzaWNzPC9rZXl3b3Jk
PjxrZXl3b3JkPm5vbnRyYXVtYXRpYyBkZW50YWwgY29uZGl0aW9uczwva2V5d29yZD48a2V5d29y
ZD5vcGlvaWQgYW5hbGdlc2ljczwva2V5d29yZD48a2V5d29yZD50b290aGFjaGU8L2tleXdvcmQ+
PC9rZXl3b3Jkcz48ZGF0ZXM+PHllYXI+MjAxNDwveWVhcj48cHViLWRhdGVzPjxkYXRlPlNlcDwv
ZGF0ZT48L3B1Yi1kYXRlcz48L2RhdGVzPjxpc2JuPjAwMjItNDAwNjwvaXNibj48YWNjZXNzaW9u
LW51bT4yNDg2MzQwNzwvYWNjZXNzaW9uLW51bT48dXJscz48cmVsYXRlZC11cmxzPjx1cmw+aHR0
cDovL29ubGluZWxpYnJhcnkud2lsZXkuY29tL3N0b3JlLzEwLjExMTEvanBoZC4xMjA1NS9hc3Nl
dC9qcGhkMTIwNTUucGRmP3Y9MSZhbXA7dD1pNHZmMXRnNiZhbXA7cz03OTJmYTJkYTY1M2Q2N2Nl
NmU2MmY5ZWEyOTAwODM3ODQ3NjI3NjE1PC91cmw+PC9yZWxhdGVkLXVybHM+PC91cmxzPjxjdXN0
b20yPlBtYzQyNDUzODY8L2N1c3RvbTI+PGN1c3RvbTY+TmlobXM1ODE4NTE8L2N1c3RvbTY+PGVs
ZWN0cm9uaWMtcmVzb3VyY2UtbnVtPjEwLjExMTEvanBoZC4xMjA1NTwvZWxlY3Ryb25pYy1yZXNv
dXJjZS1udW0+PHJlbW90ZS1kYXRhYmFzZS1wcm92aWRlcj5OTE08L3JlbW90ZS1kYXRhYmFzZS1w
cm92aWRlcj48bGFuZ3VhZ2U+ZW5nPC9sYW5ndWFnZT48L3JlY29yZD48L0NpdGU+PC9FbmROb3Rl
Pn==
</w:fldData>
              </w:fldChar>
            </w:r>
            <w:r>
              <w:instrText xml:space="preserve"> ADDIN EN.CITE </w:instrText>
            </w:r>
            <w:r w:rsidR="00E053B7">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QyPC9SZWNOdW0+PHJlY29yZD48
cmVjLW51bWJlcj40MjwvcmVjLW51bWJlcj48Zm9yZWlnbi1rZXlzPjxrZXkgYXBwPSJFTiIgZGIt
aWQ9IjJ2dHJyenh3bDBwenRvZXp3ZjZ4MHB4NTAwOXYwd3IyNXR3eiIgdGltZXN0YW1wPSIxNDIx
MTYxNzkwIj40Mjwva2V5PjwvZm9yZWlnbi1rZXlzPjxyZWYtdHlwZSBuYW1lPSJKb3VybmFsIEFy
dGljbGUiPjE3PC9yZWYtdHlwZT48Y29udHJpYnV0b3JzPjxhdXRob3JzPjxhdXRob3I+T2t1bnNl
cmksIEMuPC9hdXRob3I+PGF1dGhvcj5Pa3Vuc2VyaSwgRS48L2F1dGhvcj48YXV0aG9yPlRob3Jw
ZSwgSi4gTS48L2F1dGhvcj48YXV0aG9yPlhpYW5nLCBRLjwvYXV0aG9yPjxhdXRob3I+U3phYm8s
IEEuPC9hdXRob3I+PC9hdXRob3JzPjwvY29udHJpYnV0b3JzPjxhdXRoLWFkZHJlc3M+RGVwYXJ0
bWVudCBvZiBDbGluaWNhbCBTZXJ2aWNlcywgTWFycXVldHRlIFVuaXZlcnNpdHkgU2Nob29sIG9m
IERlbnRpc3RyeSwgTWlsd2F1a2VlLCBXSSA1MzIwMS0xODgxLCBVU0EuIGNocmlzdG9waGVyLm9r
dW5zZXJpQG11LmVkdTwvYXV0aC1hZGRyZXNzPjx0aXRsZXM+PHRpdGxlPk1lZGljYXRpb25zIHBy
ZXNjcmliZWQgaW4gZW1lcmdlbmN5IGRlcGFydG1lbnRzIGZvciBub250cmF1bWF0aWMgZGVudGFs
IGNvbmRpdGlvbiB2aXNpdHM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UwOC0xMjwvcGFnZXM+PHZvbHVt
ZT41MDwvdm9sdW1lPjxudW1iZXI+NjwvbnVtYmVyPjxlZGl0aW9uPjIwMTIvMDUvMTY8L2VkaXRp
b24+PGtleXdvcmRzPjxrZXl3b3JkPkFkb2xlc2NlbnQ8L2tleXdvcmQ+PGtleXdvcmQ+QWR1bHQ8
L2tleXdvcmQ+PGtleXdvcmQ+QWdlIEZhY3RvcnM8L2tleXdvcmQ+PGtleXdvcmQ+QWdlZDwva2V5
d29yZD48a2V5d29yZD5BbmFsZ2VzaWNzLyphZG1pbmlzdHJhdGlvbiAmYW1wOyBkb3NhZ2UvdGhl
cmFwZXV0aWMgdXNlPC9rZXl3b3JkPjxrZXl3b3JkPkFudGktQmFjdGVyaWFsIEFnZW50cy8qYWRt
aW5pc3RyYXRpb24gJmFtcDsgZG9zYWdlL3RoZXJhcGV1dGljIHVzZTwva2V5d29yZD48a2V5d29y
ZD5DaGlsZDwva2V5d29yZD48a2V5d29yZD5DaGlsZCwgUHJlc2Nob29sPC9rZXl3b3JkPjxrZXl3
b3JkPkRydWcgUHJlc2NyaXB0aW9ucy8qc3RhdGlzdGljcyAmYW1wOyBudW1lcmljYWwgZGF0YTwv
a2V5d29yZD48a2V5d29yZD5EcnVnIFV0aWxpemF0aW9uPC9rZXl3b3JkPjxrZXl3b3JkPkVtZXJn
ZW5jeSBTZXJ2aWNlLCBIb3NwaXRhbC8qc3RhdGlzdGljcyAmYW1wOyBudW1lcmljYWwgZGF0YTwv
a2V5d29yZD48a2V5d29yZD5GZW1hbGU8L2tleXdvcmQ+PGtleXdvcmQ+SHVtYW5zPC9rZXl3b3Jk
PjxrZXl3b3JkPkluZmFudDwva2V5d29yZD48a2V5d29yZD5NYWxlPC9rZXl3b3JkPjxrZXl3b3Jk
Pk1pZGRsZSBBZ2VkPC9rZXl3b3JkPjxrZXl3b3JkPlBoeXNpY2lhbiZhcG9zO3MgUHJhY3RpY2Ug
UGF0dGVybnMvKnN0YXRpc3RpY3MgJmFtcDsgbnVtZXJpY2FsIGRhdGE8L2tleXdvcmQ+PGtleXdv
cmQ+U2V4IEZhY3RvcnM8L2tleXdvcmQ+PGtleXdvcmQ+U29jaW9lY29ub21pYyBGYWN0b3JzPC9r
ZXl3b3JkPjxrZXl3b3JkPlN0b21hdG9nbmF0aGljIERpc2Vhc2VzLypkcnVnIHRoZXJhcHk8L2tl
eXdvcmQ+PGtleXdvcmQ+VW5pdGVkIFN0YXRlczwva2V5d29yZD48a2V5d29yZD5Zb3VuZyBBZHVs
dDwva2V5d29yZD48L2tleXdvcmRzPjxkYXRlcz48eWVhcj4yMDEyPC95ZWFyPjxwdWItZGF0ZXM+
PGRhdGU+SnVuPC9kYXRlPjwvcHViLWRhdGVzPjwvZGF0ZXM+PGlzYm4+MDAyNS03MDc5PC9pc2Ju
PjxhY2Nlc3Npb24tbnVtPjIyNTg0ODg2PC9hY2Nlc3Npb24tbnVtPjx1cmxzPjxyZWxhdGVkLXVy
bHM+PHVybD5odHRwOi8vZ3JhcGhpY3MudHgub3ZpZC5jb20vb3ZmdHBkZnMvRlBERE5DTEJKSEpC
RUMwMC9mczA0Ni9vdmZ0L2xpdmUvZ3YwMjMvMDAwMDU2NTAvMDAwMDU2NTAtMjAxMjA2MDAwLTAw
MDA3LnBkZjwvdXJsPjwvcmVsYXRlZC11cmxzPjwvdXJscz48Y3VzdG9tMj5QbWMzMzUzMTQ3PC9j
dXN0b20yPjxjdXN0b202Pk5paG1zMzQ4NjM3PC9jdXN0b202PjxlbGVjdHJvbmljLXJlc291cmNl
LW51bT4xMC4xMDk3L01MUi4wYjAxM2UzMTgyNDVhNTc1PC9lbGVjdHJvbmljLXJlc291cmNlLW51
bT48cmVtb3RlLWRhdGFiYXNlLXByb3ZpZGVyPk5MTTwvcmVtb3RlLWRhdGFiYXNlLXByb3ZpZGVy
PjxsYW5ndWFnZT5lbmc8L2xhbmd1YWdlPjwvcmVjb3JkPjwvQ2l0ZT48Q2l0ZT48QXV0aG9yPk9r
dW5zZXJpPC9BdXRob3I+PFllYXI+MjAxMjwvWWVhcj48UmVjTnVtPjQ4PC9SZWNOdW0+PHJlY29y
ZD48cmVjLW51bWJlcj40ODwvcmVjLW51bWJlcj48Zm9yZWlnbi1rZXlzPjxrZXkgYXBwPSJFTiIg
ZGItaWQ9IjJ2dHJyenh3bDBwenRvZXp3ZjZ4MHB4NTAwOXYwd3IyNXR3eiIgdGltZXN0YW1wPSIx
NDIxMTYxNzkwIj40OD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wgVVNBLjwvYXV0aC1hZGRyZXNzPjx0aXRsZXM+
PHRpdGxlPlBhdGllbnQgY2hhcmFjdGVyaXN0aWNzIGFuZCB0cmVuZHMgaW4gbm9udHJhdW1hdGlj
IGRlbnRhbCBjb25kaXRpb24gdmlzaXRzIHRvIGVtZXJnZW5jeSBkZXBhcnRtZW50cyBpbiB0aGUg
VW5pdGVkIFN0YXRlczwvdGl0bGU+PHNlY29uZGFyeS10aXRsZT5DbGluIENvc21ldCBJbnZlc3Rp
ZyBEZW50PC9zZWNvbmRhcnktdGl0bGU+PGFsdC10aXRsZT5DbGluaWNhbCwgY29zbWV0aWMgYW5k
IGludmVzdGlnYXRpb25hbCBkZW50aXN0cnk8L2FsdC10aXRsZT48L3RpdGxlcz48cGVyaW9kaWNh
bD48ZnVsbC10aXRsZT5DbGluIENvc21ldCBJbnZlc3RpZyBEZW50PC9mdWxsLXRpdGxlPjxhYmJy
LTE+Q2xpbmljYWwsIGNvc21ldGljIGFuZCBpbnZlc3RpZ2F0aW9uYWwgZGVudGlzdHJ5PC9hYmJy
LTE+PC9wZXJpb2RpY2FsPjxhbHQtcGVyaW9kaWNhbD48ZnVsbC10aXRsZT5DbGluIENvc21ldCBJ
bnZlc3RpZyBEZW50PC9mdWxsLXRpdGxlPjxhYmJyLTE+Q2xpbmljYWwsIGNvc21ldGljIGFuZCBp
bnZlc3RpZ2F0aW9uYWwgZGVudGlzdHJ5PC9hYmJyLTE+PC9hbHQtcGVyaW9kaWNhbD48cGFnZXM+
MS03PC9wYWdlcz48dm9sdW1lPjQ8L3ZvbHVtZT48ZWRpdGlvbj4yMDEyLzAxLzAxPC9lZGl0aW9u
PjxrZXl3b3Jkcz48a2V5d29yZD5hZHVsdHM8L2tleXdvcmQ+PGtleXdvcmQ+ZGVudGFsIGRpc2Vh
c2U8L2tleXdvcmQ+PGtleXdvcmQ+ZGVudGFsIHV0aWxpemF0aW9uPC9rZXl3b3JkPjxrZXl3b3Jk
PmVtZXJnZW5jeSBzZXJ2aWNlPC9rZXl3b3JkPjwva2V5d29yZHM+PGRhdGVzPjx5ZWFyPjIwMTI8
L3llYXI+PC9kYXRlcz48aXNibj4xMTc5LTEzNTc8L2lzYm4+PGFjY2Vzc2lvbi1udW0+MjM2NzQ5
MTk8L2FjY2Vzc2lvbi1udW0+PHVybHM+PHJlbGF0ZWQtdXJscz48dXJsPmh0dHA6Ly93d3cubmNi
aS5ubG0ubmloLmdvdi9wbWMvYXJ0aWNsZXMvUE1DMzY1MjM2My9wZGYvY2NpZGUtNC0wMDEucGRm
PC91cmw+PC9yZWxhdGVkLXVybHM+PC91cmxzPjxjdXN0b20yPlBtYzM2NTIzNjM8L2N1c3RvbTI+
PGVsZWN0cm9uaWMtcmVzb3VyY2UtbnVtPjEwLjIxNDcvY2NpZGVuLnMyODE2ODwvZWxlY3Ryb25p
Yy1yZXNvdXJjZS1udW0+PHJlbW90ZS1kYXRhYmFzZS1wcm92aWRlcj5OTE08L3JlbW90ZS1kYXRh
YmFzZS1wcm92aWRlcj48bGFuZ3VhZ2U+ZW5nPC9sYW5ndWFnZT48L3JlY29yZD48L0NpdGU+PENp
dGU+PEF1dGhvcj5Pa3Vuc2VyaTwvQXV0aG9yPjxZZWFyPjIwMTQ8L1llYXI+PFJlY051bT40PC9S
ZWNOdW0+PHJlY29yZD48cmVjLW51bWJlcj40PC9yZWMtbnVtYmVyPjxmb3JlaWduLWtleXM+PGtl
eSBhcHA9IkVOIiBkYi1pZD0iMnZ0cnJ6eHdsMHB6dG9lendmNngwcHg1MDA5djB3cjI1dHd6IiB0
aW1lc3RhbXA9IjE0MjExNjE3ODkiPjQ8L2tleT48L2ZvcmVpZ24ta2V5cz48cmVmLXR5cGUgbmFt
ZT0iSm91cm5hbCBBcnRpY2xlIj4xNzwvcmVmLXR5cGU+PGNvbnRyaWJ1dG9ycz48YXV0aG9ycz48
YXV0aG9yPk9rdW5zZXJpLCBDLjwvYXV0aG9yPjxhdXRob3I+T2t1bnNlcmksIEUuPC9hdXRob3I+
PGF1dGhvcj5YaWFuZywgUS48L2F1dGhvcj48YXV0aG9yPlRob3JwZSwgSi4gTS48L2F1dGhvcj48
YXV0aG9yPlN6YWJvLCBBLjwvYXV0aG9yPjwvYXV0aG9ycz48L2NvbnRyaWJ1dG9ycz48YXV0aC1h
ZGRyZXNzPkRlcGFydG1lbnQgb2YgQ2xpbmljYWwgU2VydmljZXMsIFNjaG9vbCBvZiBEZW50aXN0
cnksIE1hcnF1ZXR0ZSBVbml2ZXJzaXR5LCBNaWx3YXVrZWUsIFdJLCBVU0EuPC9hdXRoLWFkZHJl
c3M+PHRpdGxlcz48dGl0bGU+UHJlc2NyaXB0aW9uIG9mIG9waW9pZCBhbmQgbm9ub3Bpb2lkIGFu
YWxnZXNpY3MgZm9yIGRlbnRhbCBjYXJlIGluIGVtZXJnZW5jeSBkZXBhcnRtZW50czogRmluZGlu
Z3MgZnJvbSB0aGUgTmF0aW9uYWwgSG9zcGl0YWwgQW1idWxhdG9yeSBNZWRpY2FsIENhcmUgU3Vy
dmV5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yODMtOTI8L3Bh
Z2VzPjx2b2x1bWU+NzQ8L3ZvbHVtZT48bnVtYmVyPjQ8L251bWJlcj48ZWRpdGlvbj4yMDE0LzA1
LzI4PC9lZGl0aW9uPjxrZXl3b3Jkcz48a2V5d29yZD5kZW50YWwgY2FyZTwva2V5d29yZD48a2V5
d29yZD5kZW50YWwgaGVhbHRoIHNlcnZpY2VzPC9rZXl3b3JkPjxrZXl3b3JkPmVtZXJnZW5jeSBw
aHlzaWNpYW5zPC9rZXl3b3JkPjxrZXl3b3JkPm5vbm9waW9pZCBhbmFsZ2VzaWNzPC9rZXl3b3Jk
PjxrZXl3b3JkPm5vbnRyYXVtYXRpYyBkZW50YWwgY29uZGl0aW9uczwva2V5d29yZD48a2V5d29y
ZD5vcGlvaWQgYW5hbGdlc2ljczwva2V5d29yZD48a2V5d29yZD50b290aGFjaGU8L2tleXdvcmQ+
PC9rZXl3b3Jkcz48ZGF0ZXM+PHllYXI+MjAxNDwveWVhcj48cHViLWRhdGVzPjxkYXRlPlNlcDwv
ZGF0ZT48L3B1Yi1kYXRlcz48L2RhdGVzPjxpc2JuPjAwMjItNDAwNjwvaXNibj48YWNjZXNzaW9u
LW51bT4yNDg2MzQwNzwvYWNjZXNzaW9uLW51bT48dXJscz48cmVsYXRlZC11cmxzPjx1cmw+aHR0
cDovL29ubGluZWxpYnJhcnkud2lsZXkuY29tL3N0b3JlLzEwLjExMTEvanBoZC4xMjA1NS9hc3Nl
dC9qcGhkMTIwNTUucGRmP3Y9MSZhbXA7dD1pNHZmMXRnNiZhbXA7cz03OTJmYTJkYTY1M2Q2N2Nl
NmU2MmY5ZWEyOTAwODM3ODQ3NjI3NjE1PC91cmw+PC9yZWxhdGVkLXVybHM+PC91cmxzPjxjdXN0
b20yPlBtYzQyNDUzODY8L2N1c3RvbTI+PGN1c3RvbTY+TmlobXM1ODE4NTE8L2N1c3RvbTY+PGVs
ZWN0cm9uaWMtcmVzb3VyY2UtbnVtPjEwLjExMTEvanBoZC4xMjA1NTwvZWxlY3Ryb25pYy1yZXNv
dXJjZS1udW0+PHJlbW90ZS1kYXRhYmFzZS1wcm92aWRlcj5OTE08L3JlbW90ZS1kYXRhYmFzZS1w
cm92aWRlcj48bGFuZ3VhZ2U+ZW5nPC9sYW5ndWFnZT48L3JlY29yZD48L0NpdGU+PC9FbmROb3Rl
Pn==
</w:fldData>
              </w:fldChar>
            </w:r>
            <w:r>
              <w:instrText xml:space="preserve"> ADDIN EN.CITE.DATA </w:instrText>
            </w:r>
            <w:r w:rsidR="00E053B7">
              <w:fldChar w:fldCharType="end"/>
            </w:r>
            <w:r w:rsidR="00E053B7">
              <w:fldChar w:fldCharType="separate"/>
            </w:r>
            <w:r>
              <w:rPr>
                <w:noProof/>
              </w:rPr>
              <w:t>(32-36)</w:t>
            </w:r>
            <w:r w:rsidR="00E053B7">
              <w:fldChar w:fldCharType="end"/>
            </w:r>
          </w:p>
        </w:tc>
        <w:tc>
          <w:tcPr>
            <w:tcW w:w="6948" w:type="dxa"/>
          </w:tcPr>
          <w:p w:rsidR="00EE12D5" w:rsidRDefault="00D64416" w:rsidP="00D64416">
            <w:pPr>
              <w:cnfStyle w:val="000000100000"/>
            </w:pPr>
            <w:r>
              <w:t xml:space="preserve">1997-2007 </w:t>
            </w:r>
            <w:r w:rsidR="00EE12D5">
              <w:t>NHAMCS</w:t>
            </w:r>
          </w:p>
        </w:tc>
      </w:tr>
      <w:tr w:rsidR="00EE12D5" w:rsidTr="0025615D">
        <w:tc>
          <w:tcPr>
            <w:cnfStyle w:val="001000000000"/>
            <w:tcW w:w="2628" w:type="dxa"/>
            <w:tcBorders>
              <w:left w:val="single" w:sz="4" w:space="0" w:color="auto"/>
            </w:tcBorders>
          </w:tcPr>
          <w:p w:rsidR="00EE12D5" w:rsidRDefault="00EE12D5" w:rsidP="00EE12D5">
            <w:r>
              <w:t>Walker et al.</w:t>
            </w:r>
            <w:r w:rsidR="00E053B7">
              <w:fldChar w:fldCharType="begin"/>
            </w:r>
            <w:r>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Pr>
                <w:noProof/>
              </w:rPr>
              <w:t>(37)</w:t>
            </w:r>
            <w:r w:rsidR="00E053B7">
              <w:fldChar w:fldCharType="end"/>
            </w:r>
          </w:p>
        </w:tc>
        <w:tc>
          <w:tcPr>
            <w:tcW w:w="6948" w:type="dxa"/>
          </w:tcPr>
          <w:p w:rsidR="00EE12D5" w:rsidRDefault="00EE12D5" w:rsidP="00D64416">
            <w:pPr>
              <w:cnfStyle w:val="000000000000"/>
            </w:pPr>
            <w:r>
              <w:t>2008 NEDS</w:t>
            </w:r>
            <w:r w:rsidR="003262C6">
              <w:t xml:space="preserve"> (working adults)</w:t>
            </w:r>
          </w:p>
        </w:tc>
      </w:tr>
      <w:tr w:rsidR="00EE12D5" w:rsidTr="0025615D">
        <w:trPr>
          <w:cnfStyle w:val="000000100000"/>
        </w:trPr>
        <w:tc>
          <w:tcPr>
            <w:cnfStyle w:val="001000000000"/>
            <w:tcW w:w="2628" w:type="dxa"/>
            <w:tcBorders>
              <w:left w:val="single" w:sz="4" w:space="0" w:color="auto"/>
            </w:tcBorders>
          </w:tcPr>
          <w:p w:rsidR="00EE12D5" w:rsidRDefault="00D64416" w:rsidP="00D64416">
            <w:r>
              <w:t>Laurence et al.</w: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38, 39)</w:t>
            </w:r>
            <w:r w:rsidR="00E053B7">
              <w:fldChar w:fldCharType="end"/>
            </w:r>
          </w:p>
        </w:tc>
        <w:tc>
          <w:tcPr>
            <w:tcW w:w="6948" w:type="dxa"/>
          </w:tcPr>
          <w:p w:rsidR="00EE12D5" w:rsidRDefault="003262C6" w:rsidP="00D64416">
            <w:pPr>
              <w:cnfStyle w:val="000000100000"/>
            </w:pPr>
            <w:r>
              <w:t xml:space="preserve">NEDS - </w:t>
            </w:r>
            <w:r w:rsidR="00D64416">
              <w:t>2006-2008</w:t>
            </w:r>
            <w:r>
              <w:t xml:space="preserve"> (sickle cell disease patients), 2008 (pneumonia patients)</w:t>
            </w:r>
          </w:p>
        </w:tc>
      </w:tr>
      <w:tr w:rsidR="00EE12D5" w:rsidTr="0025615D">
        <w:tc>
          <w:tcPr>
            <w:cnfStyle w:val="001000000000"/>
            <w:tcW w:w="2628" w:type="dxa"/>
            <w:tcBorders>
              <w:left w:val="single" w:sz="4" w:space="0" w:color="auto"/>
            </w:tcBorders>
          </w:tcPr>
          <w:p w:rsidR="00EE12D5" w:rsidRDefault="00D64416" w:rsidP="00D64416">
            <w:proofErr w:type="spellStart"/>
            <w:r>
              <w:t>Nakao</w:t>
            </w:r>
            <w:proofErr w:type="spellEnd"/>
            <w:r>
              <w:t xml:space="preserve"> et al.</w:t>
            </w:r>
            <w:r w:rsidR="00E053B7">
              <w:fldChar w:fldCharType="begin"/>
            </w:r>
            <w:r>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Pr>
                <w:noProof/>
              </w:rPr>
              <w:t>(40)</w:t>
            </w:r>
            <w:r w:rsidR="00E053B7">
              <w:fldChar w:fldCharType="end"/>
            </w:r>
          </w:p>
        </w:tc>
        <w:tc>
          <w:tcPr>
            <w:tcW w:w="6948" w:type="dxa"/>
          </w:tcPr>
          <w:p w:rsidR="00EE12D5" w:rsidRDefault="00D64416" w:rsidP="00D64416">
            <w:pPr>
              <w:cnfStyle w:val="000000000000"/>
            </w:pPr>
            <w:r>
              <w:t>2010 NEDS</w:t>
            </w:r>
            <w:r w:rsidR="003262C6">
              <w:t xml:space="preserve"> (Autism Spectrum Disorder patients)</w:t>
            </w:r>
          </w:p>
        </w:tc>
      </w:tr>
      <w:tr w:rsidR="00EE12D5" w:rsidTr="0025615D">
        <w:trPr>
          <w:cnfStyle w:val="000000100000"/>
        </w:trPr>
        <w:tc>
          <w:tcPr>
            <w:cnfStyle w:val="001000000000"/>
            <w:tcW w:w="2628" w:type="dxa"/>
            <w:tcBorders>
              <w:left w:val="single" w:sz="4" w:space="0" w:color="auto"/>
            </w:tcBorders>
          </w:tcPr>
          <w:p w:rsidR="00EE12D5" w:rsidRDefault="00D64416" w:rsidP="00D64416">
            <w:proofErr w:type="spellStart"/>
            <w:r>
              <w:t>Romaire</w:t>
            </w:r>
            <w:proofErr w:type="spellEnd"/>
            <w:r>
              <w:t xml:space="preserve"> et al.</w: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instrText xml:space="preserve"> ADDIN EN.CITE </w:instrTex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instrText xml:space="preserve"> ADDIN EN.CITE.DATA </w:instrText>
            </w:r>
            <w:r w:rsidR="00E053B7">
              <w:fldChar w:fldCharType="end"/>
            </w:r>
            <w:r w:rsidR="00E053B7">
              <w:fldChar w:fldCharType="separate"/>
            </w:r>
            <w:r>
              <w:rPr>
                <w:noProof/>
              </w:rPr>
              <w:t>(41, 42)</w:t>
            </w:r>
            <w:r w:rsidR="00E053B7">
              <w:fldChar w:fldCharType="end"/>
            </w:r>
          </w:p>
        </w:tc>
        <w:tc>
          <w:tcPr>
            <w:tcW w:w="6948" w:type="dxa"/>
          </w:tcPr>
          <w:p w:rsidR="00EE12D5" w:rsidRDefault="003262C6" w:rsidP="00D64416">
            <w:pPr>
              <w:cnfStyle w:val="000000100000"/>
            </w:pPr>
            <w:r>
              <w:t xml:space="preserve">MEPS - </w:t>
            </w:r>
            <w:r w:rsidR="00D64416">
              <w:t>2005-2007</w:t>
            </w:r>
            <w:r>
              <w:t xml:space="preserve"> (children 0-17), 2003-2008 (CSHCN 0-17)</w:t>
            </w:r>
          </w:p>
        </w:tc>
      </w:tr>
      <w:tr w:rsidR="00EE12D5" w:rsidTr="0025615D">
        <w:tc>
          <w:tcPr>
            <w:cnfStyle w:val="001000000000"/>
            <w:tcW w:w="2628" w:type="dxa"/>
            <w:tcBorders>
              <w:left w:val="single" w:sz="4" w:space="0" w:color="auto"/>
              <w:bottom w:val="single" w:sz="8" w:space="0" w:color="4F81BD" w:themeColor="accent1"/>
            </w:tcBorders>
          </w:tcPr>
          <w:p w:rsidR="00EE12D5" w:rsidRDefault="003262C6" w:rsidP="003262C6">
            <w:r>
              <w:lastRenderedPageBreak/>
              <w:t xml:space="preserve">Flores and </w:t>
            </w:r>
            <w:proofErr w:type="spellStart"/>
            <w:r>
              <w:t>Tomany-Korman</w:t>
            </w:r>
            <w:proofErr w:type="spellEnd"/>
            <w:r>
              <w:t xml:space="preserve"> </w: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instrText xml:space="preserve"> ADDIN EN.CITE.DATA </w:instrText>
            </w:r>
            <w:r w:rsidR="00E053B7">
              <w:fldChar w:fldCharType="end"/>
            </w:r>
            <w:r w:rsidR="00E053B7">
              <w:fldChar w:fldCharType="separate"/>
            </w:r>
            <w:r>
              <w:rPr>
                <w:noProof/>
              </w:rPr>
              <w:t>(43)</w:t>
            </w:r>
            <w:r w:rsidR="00E053B7">
              <w:fldChar w:fldCharType="end"/>
            </w:r>
          </w:p>
        </w:tc>
        <w:tc>
          <w:tcPr>
            <w:tcW w:w="6948" w:type="dxa"/>
            <w:tcBorders>
              <w:bottom w:val="single" w:sz="8" w:space="0" w:color="4F81BD" w:themeColor="accent1"/>
            </w:tcBorders>
          </w:tcPr>
          <w:p w:rsidR="00EE12D5" w:rsidRDefault="003262C6" w:rsidP="00D64416">
            <w:pPr>
              <w:cnfStyle w:val="000000000000"/>
            </w:pPr>
            <w:r>
              <w:t>2003-2004 NSCH</w:t>
            </w:r>
          </w:p>
        </w:tc>
      </w:tr>
    </w:tbl>
    <w:p w:rsidR="00EE181A" w:rsidRDefault="00EE181A" w:rsidP="00B433F5"/>
    <w:p w:rsidR="00BA6F8F" w:rsidRDefault="00BA6F8F" w:rsidP="00BA6F8F">
      <w:pPr>
        <w:pStyle w:val="Heading3"/>
      </w:pPr>
      <w:r>
        <w:t>State Perspective</w:t>
      </w:r>
    </w:p>
    <w:p w:rsidR="00254380" w:rsidRDefault="00254380" w:rsidP="00254380">
      <w:r>
        <w:t xml:space="preserve">Many </w:t>
      </w:r>
      <w:r w:rsidR="00E50B3E">
        <w:t xml:space="preserve">researchers </w:t>
      </w:r>
      <w:r>
        <w:t xml:space="preserve">have </w:t>
      </w:r>
      <w:r w:rsidR="00E50B3E">
        <w:t xml:space="preserve">studied </w:t>
      </w:r>
      <w:r>
        <w:t xml:space="preserve">ED </w:t>
      </w:r>
      <w:r w:rsidR="00A82AEC">
        <w:t xml:space="preserve">visits for </w:t>
      </w:r>
      <w:r w:rsidR="008E22EB">
        <w:t>dental</w:t>
      </w:r>
      <w:r w:rsidR="00A82AEC">
        <w:t xml:space="preserve"> </w:t>
      </w:r>
      <w:r>
        <w:t>care in their state</w:t>
      </w:r>
      <w:r w:rsidR="00A82AEC">
        <w:t>s</w:t>
      </w:r>
      <w:r>
        <w:t xml:space="preserve"> to assess the extent of the problem and to use the information for planning intervention strategies or for advocating for state level policy change. </w:t>
      </w:r>
      <w:r w:rsidR="00DE0788">
        <w:t>For these investigations, the target population may be all people in the state with ED visits, a subpopulation of all people in the state visiting EDs</w:t>
      </w:r>
      <w:r w:rsidR="00A82AEC">
        <w:t xml:space="preserve"> (</w:t>
      </w:r>
      <w:r w:rsidR="00DE0788">
        <w:t>e.g.</w:t>
      </w:r>
      <w:r w:rsidR="008E22EB">
        <w:t>,</w:t>
      </w:r>
      <w:r w:rsidR="00DE0788">
        <w:t xml:space="preserve"> children</w:t>
      </w:r>
      <w:r w:rsidR="00A82AEC">
        <w:t>)</w:t>
      </w:r>
      <w:r w:rsidR="00DE0788">
        <w:t xml:space="preserve">, all people in the state with ED visits specifically for dental care, or even more specifically for NTDCs. </w:t>
      </w:r>
      <w:r w:rsidR="007F6A94">
        <w:t>Sun et al. studied Oregon ED visitors to determine rates and predictors of ED use for NTDCs, and supplemented the data with interviews of ED dental users and community stakeholders.</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44)</w:t>
      </w:r>
      <w:r w:rsidR="00E053B7">
        <w:fldChar w:fldCharType="end"/>
      </w:r>
      <w:r w:rsidR="007F6A94">
        <w:t xml:space="preserve"> </w:t>
      </w:r>
      <w:proofErr w:type="spellStart"/>
      <w:r w:rsidR="00DE0788">
        <w:t>Hom</w:t>
      </w:r>
      <w:proofErr w:type="spellEnd"/>
      <w:r w:rsidR="00DE0788">
        <w:t xml:space="preserve"> et al. studied individuals </w:t>
      </w:r>
      <w:r w:rsidR="00A82AEC">
        <w:t>younger than</w:t>
      </w:r>
      <w:r w:rsidR="00DE0788">
        <w:t xml:space="preserve"> 18 years in North Carolina using hospital EDs to assess whether the proportion of people accessing EDs for </w:t>
      </w:r>
      <w:r w:rsidR="008E22EB">
        <w:t xml:space="preserve">oral </w:t>
      </w:r>
      <w:r w:rsidR="00DE0788">
        <w:t>problems varied by hospital population insurance mix.</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DATA </w:instrText>
      </w:r>
      <w:r w:rsidR="00E053B7">
        <w:fldChar w:fldCharType="end"/>
      </w:r>
      <w:r w:rsidR="00E053B7">
        <w:fldChar w:fldCharType="separate"/>
      </w:r>
      <w:r w:rsidR="00D64416">
        <w:rPr>
          <w:noProof/>
        </w:rPr>
        <w:t>(45)</w:t>
      </w:r>
      <w:r w:rsidR="00E053B7">
        <w:fldChar w:fldCharType="end"/>
      </w:r>
      <w:r w:rsidR="00DE0788">
        <w:t xml:space="preserve"> </w:t>
      </w:r>
      <w:r w:rsidR="00554342">
        <w:t xml:space="preserve">Martin et al. investigated South Carolina Medicaid-enrolled children </w:t>
      </w:r>
      <w:r w:rsidR="00A82AEC">
        <w:t>younger than four</w:t>
      </w:r>
      <w:r w:rsidR="00554342">
        <w:t xml:space="preserve"> years.</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DATA </w:instrText>
      </w:r>
      <w:r w:rsidR="00E053B7">
        <w:fldChar w:fldCharType="end"/>
      </w:r>
      <w:r w:rsidR="00E053B7">
        <w:fldChar w:fldCharType="separate"/>
      </w:r>
      <w:r w:rsidR="00D64416">
        <w:rPr>
          <w:noProof/>
        </w:rPr>
        <w:t>(46)</w:t>
      </w:r>
      <w:r w:rsidR="00E053B7">
        <w:fldChar w:fldCharType="end"/>
      </w:r>
      <w:r w:rsidR="00554342">
        <w:t xml:space="preserve">  </w:t>
      </w:r>
    </w:p>
    <w:p w:rsidR="00254380" w:rsidRDefault="00254380" w:rsidP="00254380">
      <w:r>
        <w:t xml:space="preserve">Some state level studies </w:t>
      </w:r>
      <w:r w:rsidR="00A82AEC">
        <w:t xml:space="preserve">have </w:t>
      </w:r>
      <w:r>
        <w:t>use</w:t>
      </w:r>
      <w:r w:rsidR="00A82AEC">
        <w:t>d</w:t>
      </w:r>
      <w:r>
        <w:t xml:space="preserve"> wider target populations to address a unique</w:t>
      </w:r>
      <w:r w:rsidR="0015240D">
        <w:t xml:space="preserve"> research question. For example,</w:t>
      </w:r>
      <w:r>
        <w:t xml:space="preserve"> Cohen et al. used a telephone interview </w:t>
      </w:r>
      <w:r w:rsidR="007D715A">
        <w:t>of</w:t>
      </w:r>
      <w:r>
        <w:t xml:space="preserve"> </w:t>
      </w:r>
      <w:r w:rsidR="00B247DB">
        <w:t xml:space="preserve">a </w:t>
      </w:r>
      <w:r>
        <w:t xml:space="preserve">statewide representative sample of people who had sought care for </w:t>
      </w:r>
      <w:r w:rsidR="008E22EB">
        <w:t xml:space="preserve">oral </w:t>
      </w:r>
      <w:r>
        <w:t xml:space="preserve">problems </w:t>
      </w:r>
      <w:r w:rsidR="007D715A">
        <w:t>at EDs, physician offices, or dental offices to assess the magnitude of impact that health literacy had in patient/provider interactions.</w:t>
      </w:r>
      <w:r w:rsidR="00E053B7">
        <w:fldChar w:fldCharType="begin">
          <w:fldData xml:space="preserve">PEVuZE5vdGU+PENpdGU+PEF1dGhvcj5Db2hlbjwvQXV0aG9yPjxZZWFyPjIwMTE8L1llYXI+PFJl
Y051bT43NDM8L1JlY051bT48RGlzcGxheVRleHQ+KDQ3LCA0OCk8L0Rpc3BsYXlUZXh0PjxyZWNv
cmQ+PHJlYy1udW1iZXI+NzQzPC9yZWMtbnVtYmVyPjxmb3JlaWduLWtleXM+PGtleSBhcHA9IkVO
IiBkYi1pZD0iMnZ0cnJ6eHdsMHB6dG9lendmNngwcHg1MDA5djB3cjI1dHd6IiB0aW1lc3RhbXA9
IjE0MzgyMDIyMjMiPjc0Mzwva2V5PjwvZm9yZWlnbi1rZXlzPjxyZWYtdHlwZSBuYW1lPSJKb3Vy
bmFsIEFydGljbGUiPjE3PC9yZWYtdHlwZT48Y29udHJpYnV0b3JzPjxhdXRob3JzPjxhdXRob3I+
Q29oZW4sIEwuIEEuPC9hdXRob3I+PGF1dGhvcj5Cb25pdG8sIEEuIEouPC9hdXRob3I+PGF1dGhv
cj5FaWNoZWxkaW5nZXIsIEMuPC9hdXRob3I+PGF1dGhvcj5NYW5za2ksIFIuIEouPC9hdXRob3I+
PGF1dGhvcj5FZHdhcmRzLCBSLiBSLjwvYXV0aG9yPjxhdXRob3I+S2hhbm5hLCBOLjwvYXV0aG9y
PjwvYXV0aG9ycz48L2NvbnRyaWJ1dG9ycz48YXV0aC1hZGRyZXNzPkRlcGFydG1lbnQgb2YgSGVh
bHRoIFByb21vdGlvbiBhbmQgUG9saWN5LCBVbml2ZXJzaXR5IG9mIE1hcnlsYW5kIERlbnRhbCBT
Y2hvb2wsIEJhbHRpbW9yZSwgTUQgMjEyMDEsIFVTQS4gbGFjb2hlbkB1bWFyeWxhbmQuZWR1PC9h
dXRoLWFkZHJlc3M+PHRpdGxlcz48dGl0bGU+SGVhbHRoIGxpdGVyYWN5IGltcGFjdCBvbiBwYXRp
ZW50LXByb3ZpZGVyIGludGVyYWN0aW9ucyBpbnZvbHZpbmcgdGhlIHRyZWF0bWVudCBvZiBkZW50
YWwgcHJvYmxlbXM8L3RpdGxlPjxzZWNvbmRhcnktdGl0bGU+SiBEZW50IEVkdWM8L3NlY29uZGFy
eS10aXRsZT48YWx0LXRpdGxlPkpvdXJuYWwgb2YgZGVudGFsIGVkdWNhdGlvbjwvYWx0LXRpdGxl
PjwvdGl0bGVzPjxwZXJpb2RpY2FsPjxmdWxsLXRpdGxlPkogRGVudCBFZHVjPC9mdWxsLXRpdGxl
PjxhYmJyLTE+Sm91cm5hbCBvZiBkZW50YWwgZWR1Y2F0aW9uPC9hYmJyLTE+PC9wZXJpb2RpY2Fs
PjxhbHQtcGVyaW9kaWNhbD48ZnVsbC10aXRsZT5KIERlbnQgRWR1YzwvZnVsbC10aXRsZT48YWJi
ci0xPkpvdXJuYWwgb2YgZGVudGFsIGVkdWNhdGlvbjwvYWJici0xPjwvYWx0LXBlcmlvZGljYWw+
PHBhZ2VzPjEyMTgtMjQ8L3BhZ2VzPjx2b2x1bWU+NzU8L3ZvbHVtZT48bnVtYmVyPjk8L251bWJl
cj48ZWRpdGlvbj4yMDExLzA5LzA2PC9lZGl0aW9uPjxrZXl3b3Jkcz48a2V5d29yZD5BZHVsdDwv
a2V5d29yZD48a2V5d29yZD4qQ29tbXVuaWNhdGlvbiBCYXJyaWVyczwva2V5d29yZD48a2V5d29y
ZD5Dcm9zcy1TZWN0aW9uYWwgU3R1ZGllczwva2V5d29yZD48a2V5d29yZD5EYXRhIENvbGxlY3Rp
b248L2tleXdvcmQ+PGtleXdvcmQ+RW1lcmdlbmN5IFNlcnZpY2UsIEhvc3BpdGFsPC9rZXl3b3Jk
PjxrZXl3b3JkPipGYWNpYWwgUGFpbi9wc3ljaG9sb2d5PC9rZXl3b3JkPjxrZXl3b3JkPkZlbWFs
ZTwva2V5d29yZD48a2V5d29yZD5IZWFsdGggTGl0ZXJhY3kvKnN0YXRpc3RpY3MgJmFtcDsgbnVt
ZXJpY2FsIGRhdGE8L2tleXdvcmQ+PGtleXdvcmQ+SHVtYW5zPC9rZXl3b3JkPjxrZXl3b3JkPklu
dGVydmlld3MgYXMgVG9waWM8L2tleXdvcmQ+PGtleXdvcmQ+TG9naXN0aWMgTW9kZWxzPC9rZXl3
b3JkPjxrZXl3b3JkPk1hbGU8L2tleXdvcmQ+PGtleXdvcmQ+TWFyeWxhbmQ8L2tleXdvcmQ+PGtl
eXdvcmQ+TWF4aWxsb2ZhY2lhbCBJbmp1cmllcy9wc3ljaG9sb2d5PC9rZXl3b3JkPjxrZXl3b3Jk
Pk1pbm9yaXR5IEdyb3Vwcy9zdGF0aXN0aWNzICZhbXA7IG51bWVyaWNhbCBkYXRhPC9rZXl3b3Jk
PjxrZXl3b3JkPipNb3V0aCBEaXNlYXNlcy9wc3ljaG9sb2d5PC9rZXl3b3JkPjxrZXl3b3JkPipQ
cm9mZXNzaW9uYWwtUGF0aWVudCBSZWxhdGlvbnM8L2tleXdvcmQ+PGtleXdvcmQ+U29jaWFsIENs
YXNzPC9rZXl3b3JkPjxrZXl3b3JkPlRlbGVwaG9uZTwva2V5d29yZD48a2V5d29yZD5Zb3VuZyBB
ZHVsdDwva2V5d29yZD48L2tleXdvcmRzPjxkYXRlcz48eWVhcj4yMDExPC95ZWFyPjxwdWItZGF0
ZXM+PGRhdGU+U2VwPC9kYXRlPjwvcHViLWRhdGVzPjwvZGF0ZXM+PGlzYm4+MDAyMi0wMzM3PC9p
c2JuPjxhY2Nlc3Npb24tbnVtPjIxODkwODUxPC9hY2Nlc3Npb24tbnVtPjx1cmxzPjxyZWxhdGVk
LXVybHM+PHVybD5odHRwOi8vd3d3LmpkZW50YWxlZC5vcmcvY29udGVudC83NS85LzEyMTguZnVs
bC5wZGY8L3VybD48L3JlbGF0ZWQtdXJscz48L3VybHM+PGN1c3RvbTI+UG1jMzMwMzE2MTwvY3Vz
dG9tMj48Y3VzdG9tNj5OaWhtczM2MDcxNjwvY3VzdG9tNj48cmVtb3RlLWRhdGFiYXNlLXByb3Zp
ZGVyPk5MTTwvcmVtb3RlLWRhdGFiYXNlLXByb3ZpZGVyPjxsYW5ndWFnZT5lbmc8L2xhbmd1YWdl
PjwvcmVjb3JkPjwvQ2l0ZT48Q2l0ZT48QXV0aG9yPkNvaGVuPC9BdXRob3I+PFllYXI+MjAxMTwv
WWVhcj48UmVjTnVtPjM1MzwvUmVjTnVtPjxyZWNvcmQ+PHJlYy1udW1iZXI+MzUzPC9yZWMtbnVt
YmVyPjxmb3JlaWduLWtleXM+PGtleSBhcHA9IkVOIiBkYi1pZD0iMnZ0cnJ6eHdsMHB6dG9lendm
NngwcHg1MDA5djB3cjI1dHd6IiB0aW1lc3RhbXA9IjE0Mzc1OTQ3NzYiPjM1Mzwva2V5PjwvZm9y
ZWlnbi1rZXlzPjxyZWYtdHlwZSBuYW1lPSJKb3VybmFsIEFydGljbGUiPjE3PC9yZWYtdHlwZT48
Y29udHJpYnV0b3JzPjxhdXRob3JzPjxhdXRob3I+Q29oZW4sIEwuIEEuPC9hdXRob3I+PGF1dGhv
cj5Cb25pdG8sIEEuIEouPC9hdXRob3I+PGF1dGhvcj5FaWNoZWxkaW5nZXIsIEMuPC9hdXRob3I+
PGF1dGhvcj5NYW5za2ksIFIuIEouPC9hdXRob3I+PGF1dGhvcj5NYWNlaywgTS4gRC48L2F1dGhv
cj48YXV0aG9yPkVkd2FyZHMsIFIuIFIuPC9hdXRob3I+PGF1dGhvcj5LaGFubmEsIE4uPC9hdXRo
b3I+PC9hdXRob3JzPjwvY29udHJpYnV0b3JzPjxhdXRoLWFkZHJlc3M+RGVwYXJ0bWVudCBvZiBI
ZWFsdGggUHJvbW90aW9uIGFuZCBQb2xpY3ksIFVuaXZlcnNpdHkgb2YgTWFyeWxhbmQgRGVudGFs
IFNjaG9vbCwgQmFsdGltb3JlLCBNRCAyMTIwMSwgVVNBLiBsYWNvaGVuQHVtYXJ5bGFuZC5lZHU8
L2F1dGgtYWRkcmVzcz48dGl0bGVzPjx0aXRsZT5Db21wYXJpc29uIG9mIHBhdGllbnQgdmlzaXRz
IHRvIGVtZXJnZW5jeSBkZXBhcnRtZW50cywgcGh5c2ljaWFuIG9mZmljZXMsIGFuZCBkZW50YWwg
b2ZmaWNlcyBmb3IgZGVudGFsIHByb2JsZW1zIGFuZCBpbmp1cmllczwvdGl0bGU+PHNlY29uZGFy
eS10aXRsZT5KIFB1YmxpYyBIZWFsdGggRGVudDwvc2Vjb25kYXJ5LXRpdGxlPjxhbHQtdGl0bGU+
Sm91cm5hbCBvZiBwdWJsaWMgaGVhbHRoIGRlbnRpc3RyeTwvYWx0LXRpdGxlPjwvdGl0bGVzPjxw
ZXJpb2RpY2FsPjxmdWxsLXRpdGxlPkogUHVibGljIEhlYWx0aCBEZW50PC9mdWxsLXRpdGxlPjxh
YmJyLTE+Sm91cm5hbCBvZiBwdWJsaWMgaGVhbHRoIGRlbnRpc3RyeTwvYWJici0xPjwvcGVyaW9k
aWNhbD48YWx0LXBlcmlvZGljYWw+PGZ1bGwtdGl0bGU+SiBQdWJsaWMgSGVhbHRoIERlbnQ8L2Z1
bGwtdGl0bGU+PGFiYnItMT5Kb3VybmFsIG9mIHB1YmxpYyBoZWFsdGggZGVudGlzdHJ5PC9hYmJy
LTE+PC9hbHQtcGVyaW9kaWNhbD48cGFnZXM+MTMtMjI8L3BhZ2VzPjx2b2x1bWU+NzE8L3ZvbHVt
ZT48bnVtYmVyPjE8L251bWJlcj48ZWRpdGlvbj4yMDEwLzA4LzI0PC9lZGl0aW9uPjxrZXl3b3Jk
cz48a2V5d29yZD5BYnNjZXNzL3RoZXJhcHk8L2tleXdvcmQ+PGtleXdvcmQ+QWR1bHQ8L2tleXdv
cmQ+PGtleXdvcmQ+QWZyaWNhbiBBbWVyaWNhbnMvc3RhdGlzdGljcyAmYW1wOyBudW1lcmljYWwg
ZGF0YTwva2V5d29yZD48a2V5d29yZD5BZ2VkPC9rZXl3b3JkPjxrZXl3b3JkPkRlbnRhbCBDYXJl
L3N0YXRpc3RpY3MgJmFtcDsgbnVtZXJpY2FsIGRhdGE8L2tleXdvcmQ+PGtleXdvcmQ+RGVudGFs
IE9mZmljZXMvKnN0YXRpc3RpY3MgJmFtcDsgbnVtZXJpY2FsIGRhdGE8L2tleXdvcmQ+PGtleXdv
cmQ+RGVudGlzdHMvc3RhdGlzdGljcyAmYW1wOyBudW1lcmljYWwgZGF0YTwva2V5d29yZD48a2V5
d29yZD5FZHVjYXRpb25hbCBTdGF0dXM8L2tleXdvcmQ+PGtleXdvcmQ+RW1lcmdlbmN5IFNlcnZp
Y2UsIEhvc3BpdGFsLypzdGF0aXN0aWNzICZhbXA7IG51bWVyaWNhbCBkYXRhPC9rZXl3b3JkPjxr
ZXl3b3JkPkV1cm9wZWFuIENvbnRpbmVudGFsIEFuY2VzdHJ5IEdyb3VwL3N0YXRpc3RpY3MgJmFt
cDsgbnVtZXJpY2FsIGRhdGE8L2tleXdvcmQ+PGtleXdvcmQ+RmVtYWxlPC9rZXl3b3JkPjxrZXl3
b3JkPkhpc3BhbmljIEFtZXJpY2Fucy9zdGF0aXN0aWNzICZhbXA7IG51bWVyaWNhbCBkYXRhPC9r
ZXl3b3JkPjxrZXl3b3JkPkh1bWFuczwva2V5d29yZD48a2V5d29yZD5JbmNvbWUvc3RhdGlzdGlj
cyAmYW1wOyBudW1lcmljYWwgZGF0YTwva2V5d29yZD48a2V5d29yZD5JbnN1cmFuY2UsIERlbnRh
bC9zdGF0aXN0aWNzICZhbXA7IG51bWVyaWNhbCBkYXRhPC9rZXl3b3JkPjxrZXl3b3JkPk1hbGU8
L2tleXdvcmQ+PGtleXdvcmQ+TWFyeWxhbmQ8L2tleXdvcmQ+PGtleXdvcmQ+TWlkZGxlIEFnZWQ8
L2tleXdvcmQ+PGtleXdvcmQ+TWlub3JpdHkgR3JvdXBzL3N0YXRpc3RpY3MgJmFtcDsgbnVtZXJp
Y2FsIGRhdGE8L2tleXdvcmQ+PGtleXdvcmQ+T2ZmaWNlIFZpc2l0cy8qc3RhdGlzdGljcyAmYW1w
OyBudW1lcmljYWwgZGF0YTwva2V5d29yZD48a2V5d29yZD5QYWluIE1lYXN1cmVtZW50PC9rZXl3
b3JkPjxrZXl3b3JkPlBoeXNpY2lhbnMmYXBvczsgT2ZmaWNlcy8qc3RhdGlzdGljcyAmYW1wOyBu
dW1lcmljYWwgZGF0YTwva2V5d29yZD48a2V5d29yZD5Qb3ZlcnR5L3N0YXRpc3RpY3MgJmFtcDsg
bnVtZXJpY2FsIGRhdGE8L2tleXdvcmQ+PGtleXdvcmQ+UHJlc2NyaXB0aW9uIERydWdzPC9rZXl3
b3JkPjxrZXl3b3JkPlRvb3RoIERpc2Vhc2VzLyp0aGVyYXB5PC9rZXl3b3JkPjxrZXl3b3JkPlRv
b3RoIEZyYWN0dXJlcy90aGVyYXB5PC9rZXl3b3JkPjxrZXl3b3JkPlRvb3RoIEluanVyaWVzLyp0
aGVyYXB5PC9rZXl3b3JkPjxrZXl3b3JkPlRvb3RoYWNoZS90aGVyYXB5PC9rZXl3b3JkPjxrZXl3
b3JkPllvdW5nIEFkdWx0PC9rZXl3b3JkPjwva2V5d29yZHM+PGRhdGVzPjx5ZWFyPjIwMTE8L3ll
YXI+PHB1Yi1kYXRlcz48ZGF0ZT5XaW50ZXI8L2RhdGU+PC9wdWItZGF0ZXM+PC9kYXRlcz48aXNi
bj4wMDIyLTQwMDYgKFByaW50KSYjeEQ7MDAyMi00MDA2PC9pc2JuPjxhY2Nlc3Npb24tbnVtPjIw
NzI2OTQ0PC9hY2Nlc3Npb24tbnVtPjx1cmxzPjwvdXJscz48ZWxlY3Ryb25pYy1yZXNvdXJjZS1u
dW0+MTAuMTExMS9qLjE3NTItNzMyNS4yMDEwLjAwMTk1Lng8L2VsZWN0cm9uaWMtcmVzb3VyY2Ut
bnVtPjxyZW1vdGUtZGF0YWJhc2UtcHJvdmlkZXI+TkxNPC9yZW1vdGUtZGF0YWJhc2UtcHJvdmlk
ZXI+PGxhbmd1YWdlPmVuZzwvbGFuZ3VhZ2U+PC9yZWNvcmQ+PC9DaXRlPjxDaXRlPjxBdXRob3I+
Q29oZW48L0F1dGhvcj48WWVhcj4yMDExPC9ZZWFyPjxSZWNOdW0+NzQzPC9SZWNOdW0+PHJlY29y
ZD48cmVjLW51bWJlcj43NDM8L3JlYy1udW1iZXI+PGZvcmVpZ24ta2V5cz48a2V5IGFwcD0iRU4i
IGRiLWlkPSIydnRycnp4d2wwcHp0b2V6d2Y2eDBweDUwMDl2MHdyMjV0d3oiIHRpbWVzdGFtcD0i
MTQzODIwMjIyMyI+NzQzPC9rZXk+PC9mb3JlaWduLWtleXM+PHJlZi10eXBlIG5hbWU9IkpvdXJu
YWwgQXJ0aWNsZSI+MTc8L3JlZi10eXBlPjxjb250cmlidXRvcnM+PGF1dGhvcnM+PGF1dGhvcj5D
b2hlbiwgTC4gQS48L2F1dGhvcj48YXV0aG9yPkJvbml0bywgQS4gSi48L2F1dGhvcj48YXV0aG9y
PkVpY2hlbGRpbmdlciwgQy48L2F1dGhvcj48YXV0aG9yPk1hbnNraSwgUi4gSi48L2F1dGhvcj48
YXV0aG9yPkVkd2FyZHMsIFIuIFIuPC9hdXRob3I+PGF1dGhvcj5LaGFubmEsIE4uPC9hdXRob3I+
PC9hdXRob3JzPjwvY29udHJpYnV0b3JzPjxhdXRoLWFkZHJlc3M+RGVwYXJ0bWVudCBvZiBIZWFs
dGggUHJvbW90aW9uIGFuZCBQb2xpY3ksIFVuaXZlcnNpdHkgb2YgTWFyeWxhbmQgRGVudGFsIFNj
aG9vbCwgQmFsdGltb3JlLCBNRCAyMTIwMSwgVVNBLiBsYWNvaGVuQHVtYXJ5bGFuZC5lZHU8L2F1
dGgtYWRkcmVzcz48dGl0bGVzPjx0aXRsZT5IZWFsdGggbGl0ZXJhY3kgaW1wYWN0IG9uIHBhdGll
bnQtcHJvdmlkZXIgaW50ZXJhY3Rpb25zIGludm9sdmluZyB0aGUgdHJlYXRtZW50IG9mIGRlbnRh
bCBwcm9ibGVtczwvdGl0bGU+PHNlY29uZGFyeS10aXRsZT5KIERlbnQgRWR1Yzwvc2Vjb25kYXJ5
LXRpdGxlPjxhbHQtdGl0bGU+Sm91cm5hbCBvZiBkZW50YWwgZWR1Y2F0aW9uPC9hbHQtdGl0bGU+
PC90aXRsZXM+PHBlcmlvZGljYWw+PGZ1bGwtdGl0bGU+SiBEZW50IEVkdWM8L2Z1bGwtdGl0bGU+
PGFiYnItMT5Kb3VybmFsIG9mIGRlbnRhbCBlZHVjYXRpb248L2FiYnItMT48L3BlcmlvZGljYWw+
PGFsdC1wZXJpb2RpY2FsPjxmdWxsLXRpdGxlPkogRGVudCBFZHVjPC9mdWxsLXRpdGxlPjxhYmJy
LTE+Sm91cm5hbCBvZiBkZW50YWwgZWR1Y2F0aW9uPC9hYmJyLTE+PC9hbHQtcGVyaW9kaWNhbD48
cGFnZXM+MTIxOC0yNDwvcGFnZXM+PHZvbHVtZT43NTwvdm9sdW1lPjxudW1iZXI+OTwvbnVtYmVy
PjxlZGl0aW9uPjIwMTEvMDkvMDY8L2VkaXRpb24+PGtleXdvcmRzPjxrZXl3b3JkPkFkdWx0PC9r
ZXl3b3JkPjxrZXl3b3JkPipDb21tdW5pY2F0aW9uIEJhcnJpZXJzPC9rZXl3b3JkPjxrZXl3b3Jk
PkNyb3NzLVNlY3Rpb25hbCBTdHVkaWVzPC9rZXl3b3JkPjxrZXl3b3JkPkRhdGEgQ29sbGVjdGlv
bjwva2V5d29yZD48a2V5d29yZD5FbWVyZ2VuY3kgU2VydmljZSwgSG9zcGl0YWw8L2tleXdvcmQ+
PGtleXdvcmQ+KkZhY2lhbCBQYWluL3BzeWNob2xvZ3k8L2tleXdvcmQ+PGtleXdvcmQ+RmVtYWxl
PC9rZXl3b3JkPjxrZXl3b3JkPkhlYWx0aCBMaXRlcmFjeS8qc3RhdGlzdGljcyAmYW1wOyBudW1l
cmljYWwgZGF0YTwva2V5d29yZD48a2V5d29yZD5IdW1hbnM8L2tleXdvcmQ+PGtleXdvcmQ+SW50
ZXJ2aWV3cyBhcyBUb3BpYzwva2V5d29yZD48a2V5d29yZD5Mb2dpc3RpYyBNb2RlbHM8L2tleXdv
cmQ+PGtleXdvcmQ+TWFsZTwva2V5d29yZD48a2V5d29yZD5NYXJ5bGFuZDwva2V5d29yZD48a2V5
d29yZD5NYXhpbGxvZmFjaWFsIEluanVyaWVzL3BzeWNob2xvZ3k8L2tleXdvcmQ+PGtleXdvcmQ+
TWlub3JpdHkgR3JvdXBzL3N0YXRpc3RpY3MgJmFtcDsgbnVtZXJpY2FsIGRhdGE8L2tleXdvcmQ+
PGtleXdvcmQ+Kk1vdXRoIERpc2Vhc2VzL3BzeWNob2xvZ3k8L2tleXdvcmQ+PGtleXdvcmQ+KlBy
b2Zlc3Npb25hbC1QYXRpZW50IFJlbGF0aW9uczwva2V5d29yZD48a2V5d29yZD5Tb2NpYWwgQ2xh
c3M8L2tleXdvcmQ+PGtleXdvcmQ+VGVsZXBob25lPC9rZXl3b3JkPjxrZXl3b3JkPllvdW5nIEFk
dWx0PC9rZXl3b3JkPjwva2V5d29yZHM+PGRhdGVzPjx5ZWFyPjIwMTE8L3llYXI+PHB1Yi1kYXRl
cz48ZGF0ZT5TZXA8L2RhdGU+PC9wdWItZGF0ZXM+PC9kYXRlcz48aXNibj4wMDIyLTAzMzc8L2lz
Ym4+PGFjY2Vzc2lvbi1udW0+MjE4OTA4NTE8L2FjY2Vzc2lvbi1udW0+PHVybHM+PHJlbGF0ZWQt
dXJscz48dXJsPmh0dHA6Ly93d3cuamRlbnRhbGVkLm9yZy9jb250ZW50Lzc1LzkvMTIxOC5mdWxs
LnBkZjwvdXJsPjwvcmVsYXRlZC11cmxzPjwvdXJscz48Y3VzdG9tMj5QbWMzMzAzMTYxPC9jdXN0
b20yPjxjdXN0b202Pk5paG1zMzYwNzE2PC9jdXN0b202PjxyZW1vdGUtZGF0YWJhc2UtcHJvdmlk
ZXI+TkxNPC9yZW1vdGUtZGF0YWJhc2UtcHJvdmlkZXI+PGxhbmd1YWdlPmVuZzwvbGFuZ3VhZ2U+
PC9yZWNvcmQ+PC9DaXRlPjwvRW5kTm90ZT4A
</w:fldData>
        </w:fldChar>
      </w:r>
      <w:r w:rsidR="00D64416">
        <w:instrText xml:space="preserve"> ADDIN EN.CITE </w:instrText>
      </w:r>
      <w:r w:rsidR="00E053B7">
        <w:fldChar w:fldCharType="begin">
          <w:fldData xml:space="preserve">PEVuZE5vdGU+PENpdGU+PEF1dGhvcj5Db2hlbjwvQXV0aG9yPjxZZWFyPjIwMTE8L1llYXI+PFJl
Y051bT43NDM8L1JlY051bT48RGlzcGxheVRleHQ+KDQ3LCA0OCk8L0Rpc3BsYXlUZXh0PjxyZWNv
cmQ+PHJlYy1udW1iZXI+NzQzPC9yZWMtbnVtYmVyPjxmb3JlaWduLWtleXM+PGtleSBhcHA9IkVO
IiBkYi1pZD0iMnZ0cnJ6eHdsMHB6dG9lendmNngwcHg1MDA5djB3cjI1dHd6IiB0aW1lc3RhbXA9
IjE0MzgyMDIyMjMiPjc0Mzwva2V5PjwvZm9yZWlnbi1rZXlzPjxyZWYtdHlwZSBuYW1lPSJKb3Vy
bmFsIEFydGljbGUiPjE3PC9yZWYtdHlwZT48Y29udHJpYnV0b3JzPjxhdXRob3JzPjxhdXRob3I+
Q29oZW4sIEwuIEEuPC9hdXRob3I+PGF1dGhvcj5Cb25pdG8sIEEuIEouPC9hdXRob3I+PGF1dGhv
cj5FaWNoZWxkaW5nZXIsIEMuPC9hdXRob3I+PGF1dGhvcj5NYW5za2ksIFIuIEouPC9hdXRob3I+
PGF1dGhvcj5FZHdhcmRzLCBSLiBSLjwvYXV0aG9yPjxhdXRob3I+S2hhbm5hLCBOLjwvYXV0aG9y
PjwvYXV0aG9ycz48L2NvbnRyaWJ1dG9ycz48YXV0aC1hZGRyZXNzPkRlcGFydG1lbnQgb2YgSGVh
bHRoIFByb21vdGlvbiBhbmQgUG9saWN5LCBVbml2ZXJzaXR5IG9mIE1hcnlsYW5kIERlbnRhbCBT
Y2hvb2wsIEJhbHRpbW9yZSwgTUQgMjEyMDEsIFVTQS4gbGFjb2hlbkB1bWFyeWxhbmQuZWR1PC9h
dXRoLWFkZHJlc3M+PHRpdGxlcz48dGl0bGU+SGVhbHRoIGxpdGVyYWN5IGltcGFjdCBvbiBwYXRp
ZW50LXByb3ZpZGVyIGludGVyYWN0aW9ucyBpbnZvbHZpbmcgdGhlIHRyZWF0bWVudCBvZiBkZW50
YWwgcHJvYmxlbXM8L3RpdGxlPjxzZWNvbmRhcnktdGl0bGU+SiBEZW50IEVkdWM8L3NlY29uZGFy
eS10aXRsZT48YWx0LXRpdGxlPkpvdXJuYWwgb2YgZGVudGFsIGVkdWNhdGlvbjwvYWx0LXRpdGxl
PjwvdGl0bGVzPjxwZXJpb2RpY2FsPjxmdWxsLXRpdGxlPkogRGVudCBFZHVjPC9mdWxsLXRpdGxl
PjxhYmJyLTE+Sm91cm5hbCBvZiBkZW50YWwgZWR1Y2F0aW9uPC9hYmJyLTE+PC9wZXJpb2RpY2Fs
PjxhbHQtcGVyaW9kaWNhbD48ZnVsbC10aXRsZT5KIERlbnQgRWR1YzwvZnVsbC10aXRsZT48YWJi
ci0xPkpvdXJuYWwgb2YgZGVudGFsIGVkdWNhdGlvbjwvYWJici0xPjwvYWx0LXBlcmlvZGljYWw+
PHBhZ2VzPjEyMTgtMjQ8L3BhZ2VzPjx2b2x1bWU+NzU8L3ZvbHVtZT48bnVtYmVyPjk8L251bWJl
cj48ZWRpdGlvbj4yMDExLzA5LzA2PC9lZGl0aW9uPjxrZXl3b3Jkcz48a2V5d29yZD5BZHVsdDwv
a2V5d29yZD48a2V5d29yZD4qQ29tbXVuaWNhdGlvbiBCYXJyaWVyczwva2V5d29yZD48a2V5d29y
ZD5Dcm9zcy1TZWN0aW9uYWwgU3R1ZGllczwva2V5d29yZD48a2V5d29yZD5EYXRhIENvbGxlY3Rp
b248L2tleXdvcmQ+PGtleXdvcmQ+RW1lcmdlbmN5IFNlcnZpY2UsIEhvc3BpdGFsPC9rZXl3b3Jk
PjxrZXl3b3JkPipGYWNpYWwgUGFpbi9wc3ljaG9sb2d5PC9rZXl3b3JkPjxrZXl3b3JkPkZlbWFs
ZTwva2V5d29yZD48a2V5d29yZD5IZWFsdGggTGl0ZXJhY3kvKnN0YXRpc3RpY3MgJmFtcDsgbnVt
ZXJpY2FsIGRhdGE8L2tleXdvcmQ+PGtleXdvcmQ+SHVtYW5zPC9rZXl3b3JkPjxrZXl3b3JkPklu
dGVydmlld3MgYXMgVG9waWM8L2tleXdvcmQ+PGtleXdvcmQ+TG9naXN0aWMgTW9kZWxzPC9rZXl3
b3JkPjxrZXl3b3JkPk1hbGU8L2tleXdvcmQ+PGtleXdvcmQ+TWFyeWxhbmQ8L2tleXdvcmQ+PGtl
eXdvcmQ+TWF4aWxsb2ZhY2lhbCBJbmp1cmllcy9wc3ljaG9sb2d5PC9rZXl3b3JkPjxrZXl3b3Jk
Pk1pbm9yaXR5IEdyb3Vwcy9zdGF0aXN0aWNzICZhbXA7IG51bWVyaWNhbCBkYXRhPC9rZXl3b3Jk
PjxrZXl3b3JkPipNb3V0aCBEaXNlYXNlcy9wc3ljaG9sb2d5PC9rZXl3b3JkPjxrZXl3b3JkPipQ
cm9mZXNzaW9uYWwtUGF0aWVudCBSZWxhdGlvbnM8L2tleXdvcmQ+PGtleXdvcmQ+U29jaWFsIENs
YXNzPC9rZXl3b3JkPjxrZXl3b3JkPlRlbGVwaG9uZTwva2V5d29yZD48a2V5d29yZD5Zb3VuZyBB
ZHVsdDwva2V5d29yZD48L2tleXdvcmRzPjxkYXRlcz48eWVhcj4yMDExPC95ZWFyPjxwdWItZGF0
ZXM+PGRhdGU+U2VwPC9kYXRlPjwvcHViLWRhdGVzPjwvZGF0ZXM+PGlzYm4+MDAyMi0wMzM3PC9p
c2JuPjxhY2Nlc3Npb24tbnVtPjIxODkwODUxPC9hY2Nlc3Npb24tbnVtPjx1cmxzPjxyZWxhdGVk
LXVybHM+PHVybD5odHRwOi8vd3d3LmpkZW50YWxlZC5vcmcvY29udGVudC83NS85LzEyMTguZnVs
bC5wZGY8L3VybD48L3JlbGF0ZWQtdXJscz48L3VybHM+PGN1c3RvbTI+UG1jMzMwMzE2MTwvY3Vz
dG9tMj48Y3VzdG9tNj5OaWhtczM2MDcxNjwvY3VzdG9tNj48cmVtb3RlLWRhdGFiYXNlLXByb3Zp
ZGVyPk5MTTwvcmVtb3RlLWRhdGFiYXNlLXByb3ZpZGVyPjxsYW5ndWFnZT5lbmc8L2xhbmd1YWdl
PjwvcmVjb3JkPjwvQ2l0ZT48Q2l0ZT48QXV0aG9yPkNvaGVuPC9BdXRob3I+PFllYXI+MjAxMTwv
WWVhcj48UmVjTnVtPjM1MzwvUmVjTnVtPjxyZWNvcmQ+PHJlYy1udW1iZXI+MzUzPC9yZWMtbnVt
YmVyPjxmb3JlaWduLWtleXM+PGtleSBhcHA9IkVOIiBkYi1pZD0iMnZ0cnJ6eHdsMHB6dG9lendm
NngwcHg1MDA5djB3cjI1dHd6IiB0aW1lc3RhbXA9IjE0Mzc1OTQ3NzYiPjM1Mzwva2V5PjwvZm9y
ZWlnbi1rZXlzPjxyZWYtdHlwZSBuYW1lPSJKb3VybmFsIEFydGljbGUiPjE3PC9yZWYtdHlwZT48
Y29udHJpYnV0b3JzPjxhdXRob3JzPjxhdXRob3I+Q29oZW4sIEwuIEEuPC9hdXRob3I+PGF1dGhv
cj5Cb25pdG8sIEEuIEouPC9hdXRob3I+PGF1dGhvcj5FaWNoZWxkaW5nZXIsIEMuPC9hdXRob3I+
PGF1dGhvcj5NYW5za2ksIFIuIEouPC9hdXRob3I+PGF1dGhvcj5NYWNlaywgTS4gRC48L2F1dGhv
cj48YXV0aG9yPkVkd2FyZHMsIFIuIFIuPC9hdXRob3I+PGF1dGhvcj5LaGFubmEsIE4uPC9hdXRo
b3I+PC9hdXRob3JzPjwvY29udHJpYnV0b3JzPjxhdXRoLWFkZHJlc3M+RGVwYXJ0bWVudCBvZiBI
ZWFsdGggUHJvbW90aW9uIGFuZCBQb2xpY3ksIFVuaXZlcnNpdHkgb2YgTWFyeWxhbmQgRGVudGFs
IFNjaG9vbCwgQmFsdGltb3JlLCBNRCAyMTIwMSwgVVNBLiBsYWNvaGVuQHVtYXJ5bGFuZC5lZHU8
L2F1dGgtYWRkcmVzcz48dGl0bGVzPjx0aXRsZT5Db21wYXJpc29uIG9mIHBhdGllbnQgdmlzaXRz
IHRvIGVtZXJnZW5jeSBkZXBhcnRtZW50cywgcGh5c2ljaWFuIG9mZmljZXMsIGFuZCBkZW50YWwg
b2ZmaWNlcyBmb3IgZGVudGFsIHByb2JsZW1zIGFuZCBpbmp1cmllczwvdGl0bGU+PHNlY29uZGFy
eS10aXRsZT5KIFB1YmxpYyBIZWFsdGggRGVudDwvc2Vjb25kYXJ5LXRpdGxlPjxhbHQtdGl0bGU+
Sm91cm5hbCBvZiBwdWJsaWMgaGVhbHRoIGRlbnRpc3RyeTwvYWx0LXRpdGxlPjwvdGl0bGVzPjxw
ZXJpb2RpY2FsPjxmdWxsLXRpdGxlPkogUHVibGljIEhlYWx0aCBEZW50PC9mdWxsLXRpdGxlPjxh
YmJyLTE+Sm91cm5hbCBvZiBwdWJsaWMgaGVhbHRoIGRlbnRpc3RyeTwvYWJici0xPjwvcGVyaW9k
aWNhbD48YWx0LXBlcmlvZGljYWw+PGZ1bGwtdGl0bGU+SiBQdWJsaWMgSGVhbHRoIERlbnQ8L2Z1
bGwtdGl0bGU+PGFiYnItMT5Kb3VybmFsIG9mIHB1YmxpYyBoZWFsdGggZGVudGlzdHJ5PC9hYmJy
LTE+PC9hbHQtcGVyaW9kaWNhbD48cGFnZXM+MTMtMjI8L3BhZ2VzPjx2b2x1bWU+NzE8L3ZvbHVt
ZT48bnVtYmVyPjE8L251bWJlcj48ZWRpdGlvbj4yMDEwLzA4LzI0PC9lZGl0aW9uPjxrZXl3b3Jk
cz48a2V5d29yZD5BYnNjZXNzL3RoZXJhcHk8L2tleXdvcmQ+PGtleXdvcmQ+QWR1bHQ8L2tleXdv
cmQ+PGtleXdvcmQ+QWZyaWNhbiBBbWVyaWNhbnMvc3RhdGlzdGljcyAmYW1wOyBudW1lcmljYWwg
ZGF0YTwva2V5d29yZD48a2V5d29yZD5BZ2VkPC9rZXl3b3JkPjxrZXl3b3JkPkRlbnRhbCBDYXJl
L3N0YXRpc3RpY3MgJmFtcDsgbnVtZXJpY2FsIGRhdGE8L2tleXdvcmQ+PGtleXdvcmQ+RGVudGFs
IE9mZmljZXMvKnN0YXRpc3RpY3MgJmFtcDsgbnVtZXJpY2FsIGRhdGE8L2tleXdvcmQ+PGtleXdv
cmQ+RGVudGlzdHMvc3RhdGlzdGljcyAmYW1wOyBudW1lcmljYWwgZGF0YTwva2V5d29yZD48a2V5
d29yZD5FZHVjYXRpb25hbCBTdGF0dXM8L2tleXdvcmQ+PGtleXdvcmQ+RW1lcmdlbmN5IFNlcnZp
Y2UsIEhvc3BpdGFsLypzdGF0aXN0aWNzICZhbXA7IG51bWVyaWNhbCBkYXRhPC9rZXl3b3JkPjxr
ZXl3b3JkPkV1cm9wZWFuIENvbnRpbmVudGFsIEFuY2VzdHJ5IEdyb3VwL3N0YXRpc3RpY3MgJmFt
cDsgbnVtZXJpY2FsIGRhdGE8L2tleXdvcmQ+PGtleXdvcmQ+RmVtYWxlPC9rZXl3b3JkPjxrZXl3
b3JkPkhpc3BhbmljIEFtZXJpY2Fucy9zdGF0aXN0aWNzICZhbXA7IG51bWVyaWNhbCBkYXRhPC9r
ZXl3b3JkPjxrZXl3b3JkPkh1bWFuczwva2V5d29yZD48a2V5d29yZD5JbmNvbWUvc3RhdGlzdGlj
cyAmYW1wOyBudW1lcmljYWwgZGF0YTwva2V5d29yZD48a2V5d29yZD5JbnN1cmFuY2UsIERlbnRh
bC9zdGF0aXN0aWNzICZhbXA7IG51bWVyaWNhbCBkYXRhPC9rZXl3b3JkPjxrZXl3b3JkPk1hbGU8
L2tleXdvcmQ+PGtleXdvcmQ+TWFyeWxhbmQ8L2tleXdvcmQ+PGtleXdvcmQ+TWlkZGxlIEFnZWQ8
L2tleXdvcmQ+PGtleXdvcmQ+TWlub3JpdHkgR3JvdXBzL3N0YXRpc3RpY3MgJmFtcDsgbnVtZXJp
Y2FsIGRhdGE8L2tleXdvcmQ+PGtleXdvcmQ+T2ZmaWNlIFZpc2l0cy8qc3RhdGlzdGljcyAmYW1w
OyBudW1lcmljYWwgZGF0YTwva2V5d29yZD48a2V5d29yZD5QYWluIE1lYXN1cmVtZW50PC9rZXl3
b3JkPjxrZXl3b3JkPlBoeXNpY2lhbnMmYXBvczsgT2ZmaWNlcy8qc3RhdGlzdGljcyAmYW1wOyBu
dW1lcmljYWwgZGF0YTwva2V5d29yZD48a2V5d29yZD5Qb3ZlcnR5L3N0YXRpc3RpY3MgJmFtcDsg
bnVtZXJpY2FsIGRhdGE8L2tleXdvcmQ+PGtleXdvcmQ+UHJlc2NyaXB0aW9uIERydWdzPC9rZXl3
b3JkPjxrZXl3b3JkPlRvb3RoIERpc2Vhc2VzLyp0aGVyYXB5PC9rZXl3b3JkPjxrZXl3b3JkPlRv
b3RoIEZyYWN0dXJlcy90aGVyYXB5PC9rZXl3b3JkPjxrZXl3b3JkPlRvb3RoIEluanVyaWVzLyp0
aGVyYXB5PC9rZXl3b3JkPjxrZXl3b3JkPlRvb3RoYWNoZS90aGVyYXB5PC9rZXl3b3JkPjxrZXl3
b3JkPllvdW5nIEFkdWx0PC9rZXl3b3JkPjwva2V5d29yZHM+PGRhdGVzPjx5ZWFyPjIwMTE8L3ll
YXI+PHB1Yi1kYXRlcz48ZGF0ZT5XaW50ZXI8L2RhdGU+PC9wdWItZGF0ZXM+PC9kYXRlcz48aXNi
bj4wMDIyLTQwMDYgKFByaW50KSYjeEQ7MDAyMi00MDA2PC9pc2JuPjxhY2Nlc3Npb24tbnVtPjIw
NzI2OTQ0PC9hY2Nlc3Npb24tbnVtPjx1cmxzPjwvdXJscz48ZWxlY3Ryb25pYy1yZXNvdXJjZS1u
dW0+MTAuMTExMS9qLjE3NTItNzMyNS4yMDEwLjAwMTk1Lng8L2VsZWN0cm9uaWMtcmVzb3VyY2Ut
bnVtPjxyZW1vdGUtZGF0YWJhc2UtcHJvdmlkZXI+TkxNPC9yZW1vdGUtZGF0YWJhc2UtcHJvdmlk
ZXI+PGxhbmd1YWdlPmVuZzwvbGFuZ3VhZ2U+PC9yZWNvcmQ+PC9DaXRlPjxDaXRlPjxBdXRob3I+
Q29oZW48L0F1dGhvcj48WWVhcj4yMDExPC9ZZWFyPjxSZWNOdW0+NzQzPC9SZWNOdW0+PHJlY29y
ZD48cmVjLW51bWJlcj43NDM8L3JlYy1udW1iZXI+PGZvcmVpZ24ta2V5cz48a2V5IGFwcD0iRU4i
IGRiLWlkPSIydnRycnp4d2wwcHp0b2V6d2Y2eDBweDUwMDl2MHdyMjV0d3oiIHRpbWVzdGFtcD0i
MTQzODIwMjIyMyI+NzQzPC9rZXk+PC9mb3JlaWduLWtleXM+PHJlZi10eXBlIG5hbWU9IkpvdXJu
YWwgQXJ0aWNsZSI+MTc8L3JlZi10eXBlPjxjb250cmlidXRvcnM+PGF1dGhvcnM+PGF1dGhvcj5D
b2hlbiwgTC4gQS48L2F1dGhvcj48YXV0aG9yPkJvbml0bywgQS4gSi48L2F1dGhvcj48YXV0aG9y
PkVpY2hlbGRpbmdlciwgQy48L2F1dGhvcj48YXV0aG9yPk1hbnNraSwgUi4gSi48L2F1dGhvcj48
YXV0aG9yPkVkd2FyZHMsIFIuIFIuPC9hdXRob3I+PGF1dGhvcj5LaGFubmEsIE4uPC9hdXRob3I+
PC9hdXRob3JzPjwvY29udHJpYnV0b3JzPjxhdXRoLWFkZHJlc3M+RGVwYXJ0bWVudCBvZiBIZWFs
dGggUHJvbW90aW9uIGFuZCBQb2xpY3ksIFVuaXZlcnNpdHkgb2YgTWFyeWxhbmQgRGVudGFsIFNj
aG9vbCwgQmFsdGltb3JlLCBNRCAyMTIwMSwgVVNBLiBsYWNvaGVuQHVtYXJ5bGFuZC5lZHU8L2F1
dGgtYWRkcmVzcz48dGl0bGVzPjx0aXRsZT5IZWFsdGggbGl0ZXJhY3kgaW1wYWN0IG9uIHBhdGll
bnQtcHJvdmlkZXIgaW50ZXJhY3Rpb25zIGludm9sdmluZyB0aGUgdHJlYXRtZW50IG9mIGRlbnRh
bCBwcm9ibGVtczwvdGl0bGU+PHNlY29uZGFyeS10aXRsZT5KIERlbnQgRWR1Yzwvc2Vjb25kYXJ5
LXRpdGxlPjxhbHQtdGl0bGU+Sm91cm5hbCBvZiBkZW50YWwgZWR1Y2F0aW9uPC9hbHQtdGl0bGU+
PC90aXRsZXM+PHBlcmlvZGljYWw+PGZ1bGwtdGl0bGU+SiBEZW50IEVkdWM8L2Z1bGwtdGl0bGU+
PGFiYnItMT5Kb3VybmFsIG9mIGRlbnRhbCBlZHVjYXRpb248L2FiYnItMT48L3BlcmlvZGljYWw+
PGFsdC1wZXJpb2RpY2FsPjxmdWxsLXRpdGxlPkogRGVudCBFZHVjPC9mdWxsLXRpdGxlPjxhYmJy
LTE+Sm91cm5hbCBvZiBkZW50YWwgZWR1Y2F0aW9uPC9hYmJyLTE+PC9hbHQtcGVyaW9kaWNhbD48
cGFnZXM+MTIxOC0yNDwvcGFnZXM+PHZvbHVtZT43NTwvdm9sdW1lPjxudW1iZXI+OTwvbnVtYmVy
PjxlZGl0aW9uPjIwMTEvMDkvMDY8L2VkaXRpb24+PGtleXdvcmRzPjxrZXl3b3JkPkFkdWx0PC9r
ZXl3b3JkPjxrZXl3b3JkPipDb21tdW5pY2F0aW9uIEJhcnJpZXJzPC9rZXl3b3JkPjxrZXl3b3Jk
PkNyb3NzLVNlY3Rpb25hbCBTdHVkaWVzPC9rZXl3b3JkPjxrZXl3b3JkPkRhdGEgQ29sbGVjdGlv
bjwva2V5d29yZD48a2V5d29yZD5FbWVyZ2VuY3kgU2VydmljZSwgSG9zcGl0YWw8L2tleXdvcmQ+
PGtleXdvcmQ+KkZhY2lhbCBQYWluL3BzeWNob2xvZ3k8L2tleXdvcmQ+PGtleXdvcmQ+RmVtYWxl
PC9rZXl3b3JkPjxrZXl3b3JkPkhlYWx0aCBMaXRlcmFjeS8qc3RhdGlzdGljcyAmYW1wOyBudW1l
cmljYWwgZGF0YTwva2V5d29yZD48a2V5d29yZD5IdW1hbnM8L2tleXdvcmQ+PGtleXdvcmQ+SW50
ZXJ2aWV3cyBhcyBUb3BpYzwva2V5d29yZD48a2V5d29yZD5Mb2dpc3RpYyBNb2RlbHM8L2tleXdv
cmQ+PGtleXdvcmQ+TWFsZTwva2V5d29yZD48a2V5d29yZD5NYXJ5bGFuZDwva2V5d29yZD48a2V5
d29yZD5NYXhpbGxvZmFjaWFsIEluanVyaWVzL3BzeWNob2xvZ3k8L2tleXdvcmQ+PGtleXdvcmQ+
TWlub3JpdHkgR3JvdXBzL3N0YXRpc3RpY3MgJmFtcDsgbnVtZXJpY2FsIGRhdGE8L2tleXdvcmQ+
PGtleXdvcmQ+Kk1vdXRoIERpc2Vhc2VzL3BzeWNob2xvZ3k8L2tleXdvcmQ+PGtleXdvcmQ+KlBy
b2Zlc3Npb25hbC1QYXRpZW50IFJlbGF0aW9uczwva2V5d29yZD48a2V5d29yZD5Tb2NpYWwgQ2xh
c3M8L2tleXdvcmQ+PGtleXdvcmQ+VGVsZXBob25lPC9rZXl3b3JkPjxrZXl3b3JkPllvdW5nIEFk
dWx0PC9rZXl3b3JkPjwva2V5d29yZHM+PGRhdGVzPjx5ZWFyPjIwMTE8L3llYXI+PHB1Yi1kYXRl
cz48ZGF0ZT5TZXA8L2RhdGU+PC9wdWItZGF0ZXM+PC9kYXRlcz48aXNibj4wMDIyLTAzMzc8L2lz
Ym4+PGFjY2Vzc2lvbi1udW0+MjE4OTA4NTE8L2FjY2Vzc2lvbi1udW0+PHVybHM+PHJlbGF0ZWQt
dXJscz48dXJsPmh0dHA6Ly93d3cuamRlbnRhbGVkLm9yZy9jb250ZW50Lzc1LzkvMTIxOC5mdWxs
LnBkZjwvdXJsPjwvcmVsYXRlZC11cmxzPjwvdXJscz48Y3VzdG9tMj5QbWMzMzAzMTYxPC9jdXN0
b20yPjxjdXN0b202Pk5paG1zMzYwNzE2PC9jdXN0b202PjxyZW1vdGUtZGF0YWJhc2UtcHJvdmlk
ZXI+TkxNPC9yZW1vdGUtZGF0YWJhc2UtcHJvdmlkZXI+PGxhbmd1YWdlPmVuZzwvbGFuZ3VhZ2U+
PC9yZWNvcmQ+PC9DaXRlPjwvRW5kTm90ZT4A
</w:fldData>
        </w:fldChar>
      </w:r>
      <w:r w:rsidR="00D64416">
        <w:instrText xml:space="preserve"> ADDIN EN.CITE.DATA </w:instrText>
      </w:r>
      <w:r w:rsidR="00E053B7">
        <w:fldChar w:fldCharType="end"/>
      </w:r>
      <w:r w:rsidR="00E053B7">
        <w:fldChar w:fldCharType="separate"/>
      </w:r>
      <w:r w:rsidR="00D64416">
        <w:rPr>
          <w:noProof/>
        </w:rPr>
        <w:t>(47, 48)</w:t>
      </w:r>
      <w:r w:rsidR="00E053B7">
        <w:fldChar w:fldCharType="end"/>
      </w:r>
      <w:r w:rsidR="007D715A">
        <w:t xml:space="preserve"> </w:t>
      </w:r>
      <w:r w:rsidR="000B0B40">
        <w:t xml:space="preserve"> In another study </w:t>
      </w:r>
      <w:r w:rsidR="00A82AEC">
        <w:t>of</w:t>
      </w:r>
      <w:r w:rsidR="000B0B40">
        <w:t xml:space="preserve"> the Maryland Medicaid population, Cohen et al. assessed the percent of total ED visits for dental reasons resulting in hospital admissions, and the costs associated with these admissions.</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DATA </w:instrText>
      </w:r>
      <w:r w:rsidR="00E053B7">
        <w:fldChar w:fldCharType="end"/>
      </w:r>
      <w:r w:rsidR="00E053B7">
        <w:fldChar w:fldCharType="separate"/>
      </w:r>
      <w:r w:rsidR="00D64416">
        <w:rPr>
          <w:noProof/>
        </w:rPr>
        <w:t>(49)</w:t>
      </w:r>
      <w:r w:rsidR="00E053B7">
        <w:fldChar w:fldCharType="end"/>
      </w:r>
      <w:r w:rsidR="006852B7">
        <w:t xml:space="preserve"> </w:t>
      </w:r>
      <w:r w:rsidR="00762252">
        <w:t xml:space="preserve">Okunseri et al. conducted a study using Wisconsin Medicaid data to assess factors associated </w:t>
      </w:r>
      <w:r w:rsidR="0047364A">
        <w:t xml:space="preserve">with </w:t>
      </w:r>
      <w:r w:rsidR="00762252">
        <w:t>ED and physician office care for NTDCs among the state</w:t>
      </w:r>
      <w:r w:rsidR="00A82AEC">
        <w:t>’s</w:t>
      </w:r>
      <w:r w:rsidR="00762252">
        <w:t xml:space="preserve"> Medicaid population.</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DATA </w:instrText>
      </w:r>
      <w:r w:rsidR="00E053B7">
        <w:fldChar w:fldCharType="end"/>
      </w:r>
      <w:r w:rsidR="00E053B7">
        <w:fldChar w:fldCharType="separate"/>
      </w:r>
      <w:r w:rsidR="00D64416">
        <w:rPr>
          <w:noProof/>
        </w:rPr>
        <w:t>(50)</w:t>
      </w:r>
      <w:r w:rsidR="00E053B7">
        <w:fldChar w:fldCharType="end"/>
      </w:r>
      <w:r w:rsidR="00FB7A20">
        <w:t xml:space="preserve"> </w:t>
      </w:r>
      <w:proofErr w:type="spellStart"/>
      <w:r w:rsidR="00FB7A20">
        <w:t>Pajewski</w:t>
      </w:r>
      <w:proofErr w:type="spellEnd"/>
      <w:r w:rsidR="00FB7A20">
        <w:t xml:space="preserve"> and Okunseri </w:t>
      </w:r>
      <w:r w:rsidR="00A82AEC">
        <w:t xml:space="preserve">conducted </w:t>
      </w:r>
      <w:r w:rsidR="00FB7A20">
        <w:t>another analysis of Wisconsin Medicaid data focusing on follow-up treatment after an NTDC ED visit among adult Medicaid patients.</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DATA </w:instrText>
      </w:r>
      <w:r w:rsidR="00E053B7">
        <w:fldChar w:fldCharType="end"/>
      </w:r>
      <w:r w:rsidR="00E053B7">
        <w:fldChar w:fldCharType="separate"/>
      </w:r>
      <w:r w:rsidR="00D64416">
        <w:rPr>
          <w:noProof/>
        </w:rPr>
        <w:t>(51)</w:t>
      </w:r>
      <w:r w:rsidR="00E053B7">
        <w:fldChar w:fldCharType="end"/>
      </w:r>
    </w:p>
    <w:p w:rsidR="0029659E" w:rsidRDefault="0029659E" w:rsidP="00254380">
      <w:r>
        <w:t>Another type of statewide stud</w:t>
      </w:r>
      <w:r w:rsidR="00A82AEC">
        <w:t>ies</w:t>
      </w:r>
      <w:r>
        <w:t xml:space="preserve"> focus</w:t>
      </w:r>
      <w:r w:rsidR="00A82AEC">
        <w:t>ed</w:t>
      </w:r>
      <w:r>
        <w:t xml:space="preserve"> </w:t>
      </w:r>
      <w:r w:rsidR="002A3031">
        <w:t xml:space="preserve">on </w:t>
      </w:r>
      <w:r>
        <w:t xml:space="preserve">healthcare issues in a specific subpopulation. </w:t>
      </w:r>
      <w:proofErr w:type="spellStart"/>
      <w:r>
        <w:t>Kempe</w:t>
      </w:r>
      <w:proofErr w:type="spellEnd"/>
      <w:r>
        <w:t xml:space="preserve"> et al. </w:t>
      </w:r>
      <w:r w:rsidR="0015240D">
        <w:t>surveyed a random sample of Colorado Child Health Plan Plus (CHP+) enrollees to assess health access changes, including changes accessing dental care and EDs for health care, before to one year after enrollment.</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2)</w:t>
      </w:r>
      <w:r w:rsidR="00E053B7">
        <w:fldChar w:fldCharType="end"/>
      </w:r>
      <w:r w:rsidR="00E13996">
        <w:t xml:space="preserve"> Lee et al. studied North Carolina Medicaid children to determine if participation in the Special Supplemental Nutrition Program for Women, Infants, and Children (WIC) was associated with differences in dental care access.</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3)</w:t>
      </w:r>
      <w:r w:rsidR="00E053B7">
        <w:fldChar w:fldCharType="end"/>
      </w:r>
      <w:r w:rsidR="00E52281">
        <w:t xml:space="preserve"> </w:t>
      </w:r>
      <w:r w:rsidR="00C365DC">
        <w:t xml:space="preserve">In an investigation of different aspects of health care access, </w:t>
      </w:r>
      <w:proofErr w:type="spellStart"/>
      <w:r w:rsidR="00C365DC">
        <w:t>DeVoe</w:t>
      </w:r>
      <w:proofErr w:type="spellEnd"/>
      <w:r w:rsidR="00C365DC">
        <w:t xml:space="preserve"> et al. drew a disproportionate random sample representing Oregon children participating in the food stamp program to explore differences by urban/rural residence status.</w: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 </w:instrTex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DATA </w:instrText>
      </w:r>
      <w:r w:rsidR="00E053B7">
        <w:fldChar w:fldCharType="end"/>
      </w:r>
      <w:r w:rsidR="00E053B7">
        <w:fldChar w:fldCharType="separate"/>
      </w:r>
      <w:r w:rsidR="00C365DC">
        <w:rPr>
          <w:noProof/>
        </w:rPr>
        <w:t>(54)</w:t>
      </w:r>
      <w:r w:rsidR="00E053B7">
        <w:fldChar w:fldCharType="end"/>
      </w:r>
      <w:r w:rsidR="00C365DC">
        <w:t xml:space="preserve"> </w:t>
      </w:r>
      <w:r w:rsidR="00E52281">
        <w:t xml:space="preserve">Singhal et al. studied </w:t>
      </w:r>
      <w:r w:rsidR="00B247DB">
        <w:t>California</w:t>
      </w:r>
      <w:r w:rsidR="0044164C">
        <w:t xml:space="preserve"> Medicaid adults to assess</w:t>
      </w:r>
      <w:r w:rsidR="00E52281">
        <w:t xml:space="preserve"> rates and trends of ED dental visits </w:t>
      </w:r>
      <w:r w:rsidR="0044164C">
        <w:t>before and after</w:t>
      </w:r>
      <w:r w:rsidR="00E52281">
        <w:t xml:space="preserve"> </w:t>
      </w:r>
      <w:r w:rsidR="0044164C">
        <w:t xml:space="preserve">state </w:t>
      </w:r>
      <w:r w:rsidR="00E52281">
        <w:t>Medi</w:t>
      </w:r>
      <w:r w:rsidR="0044164C">
        <w:t>caid policy change</w:t>
      </w:r>
      <w:r w:rsidR="00E52281">
        <w:t xml:space="preserve"> eliminating adult dental benef</w:t>
      </w:r>
      <w:r w:rsidR="0044164C">
        <w:t>its</w:t>
      </w:r>
      <w:r w:rsidR="00E52281">
        <w:t>.</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r w:rsidR="00B84956">
        <w:t xml:space="preserve"> Likewise, Wallace et al. studied changes in accessing medical settings (medical offices and EDs) for dental care by continuously enrolled Oregon Health Plan patients after elimination of dental benefits.</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p>
    <w:p w:rsidR="00CE677F" w:rsidRDefault="009E5E73" w:rsidP="00CE677F">
      <w:r>
        <w:t>Another form of state level investigation is analy</w:t>
      </w:r>
      <w:r w:rsidR="00A82AEC">
        <w:t>sis of</w:t>
      </w:r>
      <w:r>
        <w:t xml:space="preserve"> data from different states to make comparisons between the states. </w:t>
      </w:r>
      <w:proofErr w:type="spellStart"/>
      <w:r>
        <w:t>Shortridge</w:t>
      </w:r>
      <w:proofErr w:type="spellEnd"/>
      <w:r>
        <w:t xml:space="preserve"> and Moore used 2005 SEDD data from Utah, Vermont, and Wisconsin to assess simi</w:t>
      </w:r>
      <w:r w:rsidR="004B6BA4">
        <w:t>larities and differences among</w:t>
      </w:r>
      <w:r>
        <w:t xml:space="preserve"> ED </w:t>
      </w:r>
      <w:r w:rsidR="008E22EB">
        <w:t xml:space="preserve">dental </w:t>
      </w:r>
      <w:r>
        <w:t>care</w:t>
      </w:r>
      <w:r w:rsidR="004B6BA4">
        <w:t xml:space="preserve"> </w:t>
      </w:r>
      <w:r w:rsidR="00B247DB">
        <w:t>seekers in</w:t>
      </w:r>
      <w:r>
        <w:t xml:space="preserve"> these specific states considered </w:t>
      </w:r>
      <w:r>
        <w:lastRenderedPageBreak/>
        <w:t>“diverse” by the investigators.</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r w:rsidR="00CE677F" w:rsidRPr="00CE677F">
        <w:t xml:space="preserve"> </w:t>
      </w:r>
      <w:r w:rsidR="00CE677F">
        <w:t>State study target populations and data sources are summarized in Table 3.</w:t>
      </w:r>
    </w:p>
    <w:p w:rsidR="00CE677F" w:rsidRDefault="00CE677F" w:rsidP="00CE677F">
      <w:r>
        <w:rPr>
          <w:b/>
        </w:rPr>
        <w:t>Table 3: State</w:t>
      </w:r>
      <w:r w:rsidRPr="00CE677F">
        <w:rPr>
          <w:b/>
        </w:rPr>
        <w:t xml:space="preserve"> Study Authors and Target Populations</w:t>
      </w:r>
    </w:p>
    <w:tbl>
      <w:tblPr>
        <w:tblStyle w:val="LightShading-Accent1"/>
        <w:tblW w:w="0" w:type="auto"/>
        <w:tblLook w:val="04A0"/>
      </w:tblPr>
      <w:tblGrid>
        <w:gridCol w:w="2718"/>
        <w:gridCol w:w="6858"/>
      </w:tblGrid>
      <w:tr w:rsidR="00CE677F" w:rsidTr="00D000AB">
        <w:trPr>
          <w:cnfStyle w:val="100000000000"/>
        </w:trPr>
        <w:tc>
          <w:tcPr>
            <w:cnfStyle w:val="001000000000"/>
            <w:tcW w:w="2718" w:type="dxa"/>
            <w:tcBorders>
              <w:left w:val="single" w:sz="4" w:space="0" w:color="auto"/>
            </w:tcBorders>
          </w:tcPr>
          <w:p w:rsidR="00CE677F" w:rsidRDefault="00CE677F" w:rsidP="00C365DC">
            <w:r>
              <w:t>Authors</w:t>
            </w:r>
          </w:p>
        </w:tc>
        <w:tc>
          <w:tcPr>
            <w:tcW w:w="6858" w:type="dxa"/>
          </w:tcPr>
          <w:p w:rsidR="00CE677F" w:rsidRDefault="00CE677F" w:rsidP="00C365DC">
            <w:pPr>
              <w:cnfStyle w:val="100000000000"/>
            </w:pPr>
            <w:r>
              <w:t>State</w:t>
            </w:r>
            <w:r w:rsidR="00BA128E">
              <w:t xml:space="preserve"> Target Population</w:t>
            </w:r>
          </w:p>
        </w:tc>
      </w:tr>
      <w:tr w:rsidR="00CE677F" w:rsidTr="00D000AB">
        <w:trPr>
          <w:cnfStyle w:val="000000100000"/>
        </w:trPr>
        <w:tc>
          <w:tcPr>
            <w:cnfStyle w:val="001000000000"/>
            <w:tcW w:w="2718" w:type="dxa"/>
            <w:tcBorders>
              <w:left w:val="single" w:sz="4" w:space="0" w:color="auto"/>
            </w:tcBorders>
          </w:tcPr>
          <w:p w:rsidR="00CE677F" w:rsidRDefault="00BA128E" w:rsidP="00BA128E">
            <w:r>
              <w:t>Sun et al.</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DATA </w:instrText>
            </w:r>
            <w:r w:rsidR="00E053B7">
              <w:fldChar w:fldCharType="end"/>
            </w:r>
            <w:r w:rsidR="00E053B7">
              <w:fldChar w:fldCharType="separate"/>
            </w:r>
            <w:r>
              <w:rPr>
                <w:noProof/>
              </w:rPr>
              <w:t>(44)</w:t>
            </w:r>
            <w:r w:rsidR="00E053B7">
              <w:fldChar w:fldCharType="end"/>
            </w:r>
          </w:p>
        </w:tc>
        <w:tc>
          <w:tcPr>
            <w:tcW w:w="6858" w:type="dxa"/>
          </w:tcPr>
          <w:p w:rsidR="00CE677F" w:rsidRDefault="00BA128E" w:rsidP="00C365DC">
            <w:pPr>
              <w:cnfStyle w:val="000000100000"/>
            </w:pPr>
            <w:r>
              <w:t>Oregon ED users and stakeholders</w:t>
            </w:r>
          </w:p>
        </w:tc>
      </w:tr>
      <w:tr w:rsidR="00CE677F" w:rsidTr="00D000AB">
        <w:tc>
          <w:tcPr>
            <w:cnfStyle w:val="001000000000"/>
            <w:tcW w:w="2718" w:type="dxa"/>
            <w:tcBorders>
              <w:left w:val="single" w:sz="4" w:space="0" w:color="auto"/>
            </w:tcBorders>
          </w:tcPr>
          <w:p w:rsidR="00CE677F" w:rsidRDefault="00BA128E" w:rsidP="00BA128E">
            <w:proofErr w:type="spellStart"/>
            <w:r>
              <w:t>Hom</w:t>
            </w:r>
            <w:proofErr w:type="spellEnd"/>
            <w:r>
              <w:t xml:space="preserve"> et al.</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DATA </w:instrText>
            </w:r>
            <w:r w:rsidR="00E053B7">
              <w:fldChar w:fldCharType="end"/>
            </w:r>
            <w:r w:rsidR="00E053B7">
              <w:fldChar w:fldCharType="separate"/>
            </w:r>
            <w:r>
              <w:rPr>
                <w:noProof/>
              </w:rPr>
              <w:t>(45)</w:t>
            </w:r>
            <w:r w:rsidR="00E053B7">
              <w:fldChar w:fldCharType="end"/>
            </w:r>
          </w:p>
        </w:tc>
        <w:tc>
          <w:tcPr>
            <w:tcW w:w="6858" w:type="dxa"/>
          </w:tcPr>
          <w:p w:rsidR="00CE677F" w:rsidRDefault="00BA128E" w:rsidP="00A82AEC">
            <w:pPr>
              <w:cnfStyle w:val="000000000000"/>
            </w:pPr>
            <w:r>
              <w:t xml:space="preserve">North Carolina ED users </w:t>
            </w:r>
            <w:r w:rsidR="00A82AEC">
              <w:t>younger than</w:t>
            </w:r>
            <w:r>
              <w:t xml:space="preserve"> 18 y</w:t>
            </w:r>
            <w:r w:rsidR="00A82AEC">
              <w:t>rs</w:t>
            </w:r>
          </w:p>
        </w:tc>
      </w:tr>
      <w:tr w:rsidR="00CE677F" w:rsidTr="00D000AB">
        <w:trPr>
          <w:cnfStyle w:val="000000100000"/>
        </w:trPr>
        <w:tc>
          <w:tcPr>
            <w:cnfStyle w:val="001000000000"/>
            <w:tcW w:w="2718" w:type="dxa"/>
            <w:tcBorders>
              <w:left w:val="single" w:sz="4" w:space="0" w:color="auto"/>
            </w:tcBorders>
          </w:tcPr>
          <w:p w:rsidR="00CE677F" w:rsidRDefault="00BA128E" w:rsidP="00BA128E">
            <w:r>
              <w:t>Martin et al.</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DATA </w:instrText>
            </w:r>
            <w:r w:rsidR="00E053B7">
              <w:fldChar w:fldCharType="end"/>
            </w:r>
            <w:r w:rsidR="00E053B7">
              <w:fldChar w:fldCharType="separate"/>
            </w:r>
            <w:r>
              <w:rPr>
                <w:noProof/>
              </w:rPr>
              <w:t>(46)</w:t>
            </w:r>
            <w:r w:rsidR="00E053B7">
              <w:fldChar w:fldCharType="end"/>
            </w:r>
          </w:p>
        </w:tc>
        <w:tc>
          <w:tcPr>
            <w:tcW w:w="6858" w:type="dxa"/>
          </w:tcPr>
          <w:p w:rsidR="00CE677F" w:rsidRDefault="00BA128E" w:rsidP="00A82AEC">
            <w:pPr>
              <w:cnfStyle w:val="000000100000"/>
            </w:pPr>
            <w:r>
              <w:t xml:space="preserve">South Carolina Medicaid children </w:t>
            </w:r>
            <w:r w:rsidR="00A82AEC">
              <w:t xml:space="preserve">younger than </w:t>
            </w:r>
            <w:r>
              <w:t>4 y</w:t>
            </w:r>
            <w:r w:rsidR="00A82AEC">
              <w:t>rs</w:t>
            </w:r>
          </w:p>
        </w:tc>
      </w:tr>
      <w:tr w:rsidR="00CE677F" w:rsidTr="00D000AB">
        <w:tc>
          <w:tcPr>
            <w:cnfStyle w:val="001000000000"/>
            <w:tcW w:w="2718" w:type="dxa"/>
            <w:tcBorders>
              <w:left w:val="single" w:sz="4" w:space="0" w:color="auto"/>
            </w:tcBorders>
          </w:tcPr>
          <w:p w:rsidR="00CE677F" w:rsidRDefault="0014287E" w:rsidP="0014287E">
            <w:r>
              <w:t>Cohen et al.</w:t>
            </w:r>
            <w:r w:rsidR="00E053B7">
              <w:fldChar w:fldCharType="begin">
                <w:fldData xml:space="preserve">PEVuZE5vdGU+PENpdGU+PEF1dGhvcj5Db2hlbjwvQXV0aG9yPjxZZWFyPjIwMTE8L1llYXI+PFJl
Y051bT43NDM8L1JlY051bT48RGlzcGxheVRleHQ+KDQ3LCA0OCk8L0Rpc3BsYXlUZXh0PjxyZWNv
cmQ+PHJlYy1udW1iZXI+NzQzPC9yZWMtbnVtYmVyPjxmb3JlaWduLWtleXM+PGtleSBhcHA9IkVO
IiBkYi1pZD0iMnZ0cnJ6eHdsMHB6dG9lendmNngwcHg1MDA5djB3cjI1dHd6IiB0aW1lc3RhbXA9
IjE0MzgyMDIyMjMiPjc0Mzwva2V5PjwvZm9yZWlnbi1rZXlzPjxyZWYtdHlwZSBuYW1lPSJKb3Vy
bmFsIEFydGljbGUiPjE3PC9yZWYtdHlwZT48Y29udHJpYnV0b3JzPjxhdXRob3JzPjxhdXRob3I+
Q29oZW4sIEwuIEEuPC9hdXRob3I+PGF1dGhvcj5Cb25pdG8sIEEuIEouPC9hdXRob3I+PGF1dGhv
cj5FaWNoZWxkaW5nZXIsIEMuPC9hdXRob3I+PGF1dGhvcj5NYW5za2ksIFIuIEouPC9hdXRob3I+
PGF1dGhvcj5FZHdhcmRzLCBSLiBSLjwvYXV0aG9yPjxhdXRob3I+S2hhbm5hLCBOLjwvYXV0aG9y
PjwvYXV0aG9ycz48L2NvbnRyaWJ1dG9ycz48YXV0aC1hZGRyZXNzPkRlcGFydG1lbnQgb2YgSGVh
bHRoIFByb21vdGlvbiBhbmQgUG9saWN5LCBVbml2ZXJzaXR5IG9mIE1hcnlsYW5kIERlbnRhbCBT
Y2hvb2wsIEJhbHRpbW9yZSwgTUQgMjEyMDEsIFVTQS4gbGFjb2hlbkB1bWFyeWxhbmQuZWR1PC9h
dXRoLWFkZHJlc3M+PHRpdGxlcz48dGl0bGU+SGVhbHRoIGxpdGVyYWN5IGltcGFjdCBvbiBwYXRp
ZW50LXByb3ZpZGVyIGludGVyYWN0aW9ucyBpbnZvbHZpbmcgdGhlIHRyZWF0bWVudCBvZiBkZW50
YWwgcHJvYmxlbXM8L3RpdGxlPjxzZWNvbmRhcnktdGl0bGU+SiBEZW50IEVkdWM8L3NlY29uZGFy
eS10aXRsZT48YWx0LXRpdGxlPkpvdXJuYWwgb2YgZGVudGFsIGVkdWNhdGlvbjwvYWx0LXRpdGxl
PjwvdGl0bGVzPjxwZXJpb2RpY2FsPjxmdWxsLXRpdGxlPkogRGVudCBFZHVjPC9mdWxsLXRpdGxl
PjxhYmJyLTE+Sm91cm5hbCBvZiBkZW50YWwgZWR1Y2F0aW9uPC9hYmJyLTE+PC9wZXJpb2RpY2Fs
PjxhbHQtcGVyaW9kaWNhbD48ZnVsbC10aXRsZT5KIERlbnQgRWR1YzwvZnVsbC10aXRsZT48YWJi
ci0xPkpvdXJuYWwgb2YgZGVudGFsIGVkdWNhdGlvbjwvYWJici0xPjwvYWx0LXBlcmlvZGljYWw+
PHBhZ2VzPjEyMTgtMjQ8L3BhZ2VzPjx2b2x1bWU+NzU8L3ZvbHVtZT48bnVtYmVyPjk8L251bWJl
cj48ZWRpdGlvbj4yMDExLzA5LzA2PC9lZGl0aW9uPjxrZXl3b3Jkcz48a2V5d29yZD5BZHVsdDwv
a2V5d29yZD48a2V5d29yZD4qQ29tbXVuaWNhdGlvbiBCYXJyaWVyczwva2V5d29yZD48a2V5d29y
ZD5Dcm9zcy1TZWN0aW9uYWwgU3R1ZGllczwva2V5d29yZD48a2V5d29yZD5EYXRhIENvbGxlY3Rp
b248L2tleXdvcmQ+PGtleXdvcmQ+RW1lcmdlbmN5IFNlcnZpY2UsIEhvc3BpdGFsPC9rZXl3b3Jk
PjxrZXl3b3JkPipGYWNpYWwgUGFpbi9wc3ljaG9sb2d5PC9rZXl3b3JkPjxrZXl3b3JkPkZlbWFs
ZTwva2V5d29yZD48a2V5d29yZD5IZWFsdGggTGl0ZXJhY3kvKnN0YXRpc3RpY3MgJmFtcDsgbnVt
ZXJpY2FsIGRhdGE8L2tleXdvcmQ+PGtleXdvcmQ+SHVtYW5zPC9rZXl3b3JkPjxrZXl3b3JkPklu
dGVydmlld3MgYXMgVG9waWM8L2tleXdvcmQ+PGtleXdvcmQ+TG9naXN0aWMgTW9kZWxzPC9rZXl3
b3JkPjxrZXl3b3JkPk1hbGU8L2tleXdvcmQ+PGtleXdvcmQ+TWFyeWxhbmQ8L2tleXdvcmQ+PGtl
eXdvcmQ+TWF4aWxsb2ZhY2lhbCBJbmp1cmllcy9wc3ljaG9sb2d5PC9rZXl3b3JkPjxrZXl3b3Jk
Pk1pbm9yaXR5IEdyb3Vwcy9zdGF0aXN0aWNzICZhbXA7IG51bWVyaWNhbCBkYXRhPC9rZXl3b3Jk
PjxrZXl3b3JkPipNb3V0aCBEaXNlYXNlcy9wc3ljaG9sb2d5PC9rZXl3b3JkPjxrZXl3b3JkPipQ
cm9mZXNzaW9uYWwtUGF0aWVudCBSZWxhdGlvbnM8L2tleXdvcmQ+PGtleXdvcmQ+U29jaWFsIENs
YXNzPC9rZXl3b3JkPjxrZXl3b3JkPlRlbGVwaG9uZTwva2V5d29yZD48a2V5d29yZD5Zb3VuZyBB
ZHVsdDwva2V5d29yZD48L2tleXdvcmRzPjxkYXRlcz48eWVhcj4yMDExPC95ZWFyPjxwdWItZGF0
ZXM+PGRhdGU+U2VwPC9kYXRlPjwvcHViLWRhdGVzPjwvZGF0ZXM+PGlzYm4+MDAyMi0wMzM3PC9p
c2JuPjxhY2Nlc3Npb24tbnVtPjIxODkwODUxPC9hY2Nlc3Npb24tbnVtPjx1cmxzPjxyZWxhdGVk
LXVybHM+PHVybD5odHRwOi8vd3d3LmpkZW50YWxlZC5vcmcvY29udGVudC83NS85LzEyMTguZnVs
bC5wZGY8L3VybD48L3JlbGF0ZWQtdXJscz48L3VybHM+PGN1c3RvbTI+UG1jMzMwMzE2MTwvY3Vz
dG9tMj48Y3VzdG9tNj5OaWhtczM2MDcxNjwvY3VzdG9tNj48cmVtb3RlLWRhdGFiYXNlLXByb3Zp
ZGVyPk5MTTwvcmVtb3RlLWRhdGFiYXNlLXByb3ZpZGVyPjxsYW5ndWFnZT5lbmc8L2xhbmd1YWdl
PjwvcmVjb3JkPjwvQ2l0ZT48Q2l0ZT48QXV0aG9yPkNvaGVuPC9BdXRob3I+PFllYXI+MjAxMTwv
WWVhcj48UmVjTnVtPjM1MzwvUmVjTnVtPjxyZWNvcmQ+PHJlYy1udW1iZXI+MzUzPC9yZWMtbnVt
YmVyPjxmb3JlaWduLWtleXM+PGtleSBhcHA9IkVOIiBkYi1pZD0iMnZ0cnJ6eHdsMHB6dG9lendm
NngwcHg1MDA5djB3cjI1dHd6IiB0aW1lc3RhbXA9IjE0Mzc1OTQ3NzYiPjM1Mzwva2V5PjwvZm9y
ZWlnbi1rZXlzPjxyZWYtdHlwZSBuYW1lPSJKb3VybmFsIEFydGljbGUiPjE3PC9yZWYtdHlwZT48
Y29udHJpYnV0b3JzPjxhdXRob3JzPjxhdXRob3I+Q29oZW4sIEwuIEEuPC9hdXRob3I+PGF1dGhv
cj5Cb25pdG8sIEEuIEouPC9hdXRob3I+PGF1dGhvcj5FaWNoZWxkaW5nZXIsIEMuPC9hdXRob3I+
PGF1dGhvcj5NYW5za2ksIFIuIEouPC9hdXRob3I+PGF1dGhvcj5NYWNlaywgTS4gRC48L2F1dGhv
cj48YXV0aG9yPkVkd2FyZHMsIFIuIFIuPC9hdXRob3I+PGF1dGhvcj5LaGFubmEsIE4uPC9hdXRo
b3I+PC9hdXRob3JzPjwvY29udHJpYnV0b3JzPjxhdXRoLWFkZHJlc3M+RGVwYXJ0bWVudCBvZiBI
ZWFsdGggUHJvbW90aW9uIGFuZCBQb2xpY3ksIFVuaXZlcnNpdHkgb2YgTWFyeWxhbmQgRGVudGFs
IFNjaG9vbCwgQmFsdGltb3JlLCBNRCAyMTIwMSwgVVNBLiBsYWNvaGVuQHVtYXJ5bGFuZC5lZHU8
L2F1dGgtYWRkcmVzcz48dGl0bGVzPjx0aXRsZT5Db21wYXJpc29uIG9mIHBhdGllbnQgdmlzaXRz
IHRvIGVtZXJnZW5jeSBkZXBhcnRtZW50cywgcGh5c2ljaWFuIG9mZmljZXMsIGFuZCBkZW50YWwg
b2ZmaWNlcyBmb3IgZGVudGFsIHByb2JsZW1zIGFuZCBpbmp1cmllczwvdGl0bGU+PHNlY29uZGFy
eS10aXRsZT5KIFB1YmxpYyBIZWFsdGggRGVudDwvc2Vjb25kYXJ5LXRpdGxlPjxhbHQtdGl0bGU+
Sm91cm5hbCBvZiBwdWJsaWMgaGVhbHRoIGRlbnRpc3RyeTwvYWx0LXRpdGxlPjwvdGl0bGVzPjxw
ZXJpb2RpY2FsPjxmdWxsLXRpdGxlPkogUHVibGljIEhlYWx0aCBEZW50PC9mdWxsLXRpdGxlPjxh
YmJyLTE+Sm91cm5hbCBvZiBwdWJsaWMgaGVhbHRoIGRlbnRpc3RyeTwvYWJici0xPjwvcGVyaW9k
aWNhbD48YWx0LXBlcmlvZGljYWw+PGZ1bGwtdGl0bGU+SiBQdWJsaWMgSGVhbHRoIERlbnQ8L2Z1
bGwtdGl0bGU+PGFiYnItMT5Kb3VybmFsIG9mIHB1YmxpYyBoZWFsdGggZGVudGlzdHJ5PC9hYmJy
LTE+PC9hbHQtcGVyaW9kaWNhbD48cGFnZXM+MTMtMjI8L3BhZ2VzPjx2b2x1bWU+NzE8L3ZvbHVt
ZT48bnVtYmVyPjE8L251bWJlcj48ZWRpdGlvbj4yMDEwLzA4LzI0PC9lZGl0aW9uPjxrZXl3b3Jk
cz48a2V5d29yZD5BYnNjZXNzL3RoZXJhcHk8L2tleXdvcmQ+PGtleXdvcmQ+QWR1bHQ8L2tleXdv
cmQ+PGtleXdvcmQ+QWZyaWNhbiBBbWVyaWNhbnMvc3RhdGlzdGljcyAmYW1wOyBudW1lcmljYWwg
ZGF0YTwva2V5d29yZD48a2V5d29yZD5BZ2VkPC9rZXl3b3JkPjxrZXl3b3JkPkRlbnRhbCBDYXJl
L3N0YXRpc3RpY3MgJmFtcDsgbnVtZXJpY2FsIGRhdGE8L2tleXdvcmQ+PGtleXdvcmQ+RGVudGFs
IE9mZmljZXMvKnN0YXRpc3RpY3MgJmFtcDsgbnVtZXJpY2FsIGRhdGE8L2tleXdvcmQ+PGtleXdv
cmQ+RGVudGlzdHMvc3RhdGlzdGljcyAmYW1wOyBudW1lcmljYWwgZGF0YTwva2V5d29yZD48a2V5
d29yZD5FZHVjYXRpb25hbCBTdGF0dXM8L2tleXdvcmQ+PGtleXdvcmQ+RW1lcmdlbmN5IFNlcnZp
Y2UsIEhvc3BpdGFsLypzdGF0aXN0aWNzICZhbXA7IG51bWVyaWNhbCBkYXRhPC9rZXl3b3JkPjxr
ZXl3b3JkPkV1cm9wZWFuIENvbnRpbmVudGFsIEFuY2VzdHJ5IEdyb3VwL3N0YXRpc3RpY3MgJmFt
cDsgbnVtZXJpY2FsIGRhdGE8L2tleXdvcmQ+PGtleXdvcmQ+RmVtYWxlPC9rZXl3b3JkPjxrZXl3
b3JkPkhpc3BhbmljIEFtZXJpY2Fucy9zdGF0aXN0aWNzICZhbXA7IG51bWVyaWNhbCBkYXRhPC9r
ZXl3b3JkPjxrZXl3b3JkPkh1bWFuczwva2V5d29yZD48a2V5d29yZD5JbmNvbWUvc3RhdGlzdGlj
cyAmYW1wOyBudW1lcmljYWwgZGF0YTwva2V5d29yZD48a2V5d29yZD5JbnN1cmFuY2UsIERlbnRh
bC9zdGF0aXN0aWNzICZhbXA7IG51bWVyaWNhbCBkYXRhPC9rZXl3b3JkPjxrZXl3b3JkPk1hbGU8
L2tleXdvcmQ+PGtleXdvcmQ+TWFyeWxhbmQ8L2tleXdvcmQ+PGtleXdvcmQ+TWlkZGxlIEFnZWQ8
L2tleXdvcmQ+PGtleXdvcmQ+TWlub3JpdHkgR3JvdXBzL3N0YXRpc3RpY3MgJmFtcDsgbnVtZXJp
Y2FsIGRhdGE8L2tleXdvcmQ+PGtleXdvcmQ+T2ZmaWNlIFZpc2l0cy8qc3RhdGlzdGljcyAmYW1w
OyBudW1lcmljYWwgZGF0YTwva2V5d29yZD48a2V5d29yZD5QYWluIE1lYXN1cmVtZW50PC9rZXl3
b3JkPjxrZXl3b3JkPlBoeXNpY2lhbnMmYXBvczsgT2ZmaWNlcy8qc3RhdGlzdGljcyAmYW1wOyBu
dW1lcmljYWwgZGF0YTwva2V5d29yZD48a2V5d29yZD5Qb3ZlcnR5L3N0YXRpc3RpY3MgJmFtcDsg
bnVtZXJpY2FsIGRhdGE8L2tleXdvcmQ+PGtleXdvcmQ+UHJlc2NyaXB0aW9uIERydWdzPC9rZXl3
b3JkPjxrZXl3b3JkPlRvb3RoIERpc2Vhc2VzLyp0aGVyYXB5PC9rZXl3b3JkPjxrZXl3b3JkPlRv
b3RoIEZyYWN0dXJlcy90aGVyYXB5PC9rZXl3b3JkPjxrZXl3b3JkPlRvb3RoIEluanVyaWVzLyp0
aGVyYXB5PC9rZXl3b3JkPjxrZXl3b3JkPlRvb3RoYWNoZS90aGVyYXB5PC9rZXl3b3JkPjxrZXl3
b3JkPllvdW5nIEFkdWx0PC9rZXl3b3JkPjwva2V5d29yZHM+PGRhdGVzPjx5ZWFyPjIwMTE8L3ll
YXI+PHB1Yi1kYXRlcz48ZGF0ZT5XaW50ZXI8L2RhdGU+PC9wdWItZGF0ZXM+PC9kYXRlcz48aXNi
bj4wMDIyLTQwMDYgKFByaW50KSYjeEQ7MDAyMi00MDA2PC9pc2JuPjxhY2Nlc3Npb24tbnVtPjIw
NzI2OTQ0PC9hY2Nlc3Npb24tbnVtPjx1cmxzPjwvdXJscz48ZWxlY3Ryb25pYy1yZXNvdXJjZS1u
dW0+MTAuMTExMS9qLjE3NTItNzMyNS4yMDEwLjAwMTk1Lng8L2VsZWN0cm9uaWMtcmVzb3VyY2Ut
bnVtPjxyZW1vdGUtZGF0YWJhc2UtcHJvdmlkZXI+TkxNPC9yZW1vdGUtZGF0YWJhc2UtcHJvdmlk
ZXI+PGxhbmd1YWdlPmVuZzwvbGFuZ3VhZ2U+PC9yZWNvcmQ+PC9DaXRlPjxDaXRlPjxBdXRob3I+
Q29oZW48L0F1dGhvcj48WWVhcj4yMDExPC9ZZWFyPjxSZWNOdW0+NzQzPC9SZWNOdW0+PHJlY29y
ZD48cmVjLW51bWJlcj43NDM8L3JlYy1udW1iZXI+PGZvcmVpZ24ta2V5cz48a2V5IGFwcD0iRU4i
IGRiLWlkPSIydnRycnp4d2wwcHp0b2V6d2Y2eDBweDUwMDl2MHdyMjV0d3oiIHRpbWVzdGFtcD0i
MTQzODIwMjIyMyI+NzQzPC9rZXk+PC9mb3JlaWduLWtleXM+PHJlZi10eXBlIG5hbWU9IkpvdXJu
YWwgQXJ0aWNsZSI+MTc8L3JlZi10eXBlPjxjb250cmlidXRvcnM+PGF1dGhvcnM+PGF1dGhvcj5D
b2hlbiwgTC4gQS48L2F1dGhvcj48YXV0aG9yPkJvbml0bywgQS4gSi48L2F1dGhvcj48YXV0aG9y
PkVpY2hlbGRpbmdlciwgQy48L2F1dGhvcj48YXV0aG9yPk1hbnNraSwgUi4gSi48L2F1dGhvcj48
YXV0aG9yPkVkd2FyZHMsIFIuIFIuPC9hdXRob3I+PGF1dGhvcj5LaGFubmEsIE4uPC9hdXRob3I+
PC9hdXRob3JzPjwvY29udHJpYnV0b3JzPjxhdXRoLWFkZHJlc3M+RGVwYXJ0bWVudCBvZiBIZWFs
dGggUHJvbW90aW9uIGFuZCBQb2xpY3ksIFVuaXZlcnNpdHkgb2YgTWFyeWxhbmQgRGVudGFsIFNj
aG9vbCwgQmFsdGltb3JlLCBNRCAyMTIwMSwgVVNBLiBsYWNvaGVuQHVtYXJ5bGFuZC5lZHU8L2F1
dGgtYWRkcmVzcz48dGl0bGVzPjx0aXRsZT5IZWFsdGggbGl0ZXJhY3kgaW1wYWN0IG9uIHBhdGll
bnQtcHJvdmlkZXIgaW50ZXJhY3Rpb25zIGludm9sdmluZyB0aGUgdHJlYXRtZW50IG9mIGRlbnRh
bCBwcm9ibGVtczwvdGl0bGU+PHNlY29uZGFyeS10aXRsZT5KIERlbnQgRWR1Yzwvc2Vjb25kYXJ5
LXRpdGxlPjxhbHQtdGl0bGU+Sm91cm5hbCBvZiBkZW50YWwgZWR1Y2F0aW9uPC9hbHQtdGl0bGU+
PC90aXRsZXM+PHBlcmlvZGljYWw+PGZ1bGwtdGl0bGU+SiBEZW50IEVkdWM8L2Z1bGwtdGl0bGU+
PGFiYnItMT5Kb3VybmFsIG9mIGRlbnRhbCBlZHVjYXRpb248L2FiYnItMT48L3BlcmlvZGljYWw+
PGFsdC1wZXJpb2RpY2FsPjxmdWxsLXRpdGxlPkogRGVudCBFZHVjPC9mdWxsLXRpdGxlPjxhYmJy
LTE+Sm91cm5hbCBvZiBkZW50YWwgZWR1Y2F0aW9uPC9hYmJyLTE+PC9hbHQtcGVyaW9kaWNhbD48
cGFnZXM+MTIxOC0yNDwvcGFnZXM+PHZvbHVtZT43NTwvdm9sdW1lPjxudW1iZXI+OTwvbnVtYmVy
PjxlZGl0aW9uPjIwMTEvMDkvMDY8L2VkaXRpb24+PGtleXdvcmRzPjxrZXl3b3JkPkFkdWx0PC9r
ZXl3b3JkPjxrZXl3b3JkPipDb21tdW5pY2F0aW9uIEJhcnJpZXJzPC9rZXl3b3JkPjxrZXl3b3Jk
PkNyb3NzLVNlY3Rpb25hbCBTdHVkaWVzPC9rZXl3b3JkPjxrZXl3b3JkPkRhdGEgQ29sbGVjdGlv
bjwva2V5d29yZD48a2V5d29yZD5FbWVyZ2VuY3kgU2VydmljZSwgSG9zcGl0YWw8L2tleXdvcmQ+
PGtleXdvcmQ+KkZhY2lhbCBQYWluL3BzeWNob2xvZ3k8L2tleXdvcmQ+PGtleXdvcmQ+RmVtYWxl
PC9rZXl3b3JkPjxrZXl3b3JkPkhlYWx0aCBMaXRlcmFjeS8qc3RhdGlzdGljcyAmYW1wOyBudW1l
cmljYWwgZGF0YTwva2V5d29yZD48a2V5d29yZD5IdW1hbnM8L2tleXdvcmQ+PGtleXdvcmQ+SW50
ZXJ2aWV3cyBhcyBUb3BpYzwva2V5d29yZD48a2V5d29yZD5Mb2dpc3RpYyBNb2RlbHM8L2tleXdv
cmQ+PGtleXdvcmQ+TWFsZTwva2V5d29yZD48a2V5d29yZD5NYXJ5bGFuZDwva2V5d29yZD48a2V5
d29yZD5NYXhpbGxvZmFjaWFsIEluanVyaWVzL3BzeWNob2xvZ3k8L2tleXdvcmQ+PGtleXdvcmQ+
TWlub3JpdHkgR3JvdXBzL3N0YXRpc3RpY3MgJmFtcDsgbnVtZXJpY2FsIGRhdGE8L2tleXdvcmQ+
PGtleXdvcmQ+Kk1vdXRoIERpc2Vhc2VzL3BzeWNob2xvZ3k8L2tleXdvcmQ+PGtleXdvcmQ+KlBy
b2Zlc3Npb25hbC1QYXRpZW50IFJlbGF0aW9uczwva2V5d29yZD48a2V5d29yZD5Tb2NpYWwgQ2xh
c3M8L2tleXdvcmQ+PGtleXdvcmQ+VGVsZXBob25lPC9rZXl3b3JkPjxrZXl3b3JkPllvdW5nIEFk
dWx0PC9rZXl3b3JkPjwva2V5d29yZHM+PGRhdGVzPjx5ZWFyPjIwMTE8L3llYXI+PHB1Yi1kYXRl
cz48ZGF0ZT5TZXA8L2RhdGU+PC9wdWItZGF0ZXM+PC9kYXRlcz48aXNibj4wMDIyLTAzMzc8L2lz
Ym4+PGFjY2Vzc2lvbi1udW0+MjE4OTA4NTE8L2FjY2Vzc2lvbi1udW0+PHVybHM+PHJlbGF0ZWQt
dXJscz48dXJsPmh0dHA6Ly93d3cuamRlbnRhbGVkLm9yZy9jb250ZW50Lzc1LzkvMTIxOC5mdWxs
LnBkZjwvdXJsPjwvcmVsYXRlZC11cmxzPjwvdXJscz48Y3VzdG9tMj5QbWMzMzAzMTYxPC9jdXN0
b20yPjxjdXN0b202Pk5paG1zMzYwNzE2PC9jdXN0b202PjxyZW1vdGUtZGF0YWJhc2UtcHJvdmlk
ZXI+TkxNPC9yZW1vdGUtZGF0YWJhc2UtcHJvdmlkZXI+PGxhbmd1YWdlPmVuZzwvbGFuZ3VhZ2U+
PC9yZWNvcmQ+PC9DaXRlPjwvRW5kTm90ZT4A
</w:fldData>
              </w:fldChar>
            </w:r>
            <w:r>
              <w:instrText xml:space="preserve"> ADDIN EN.CITE </w:instrText>
            </w:r>
            <w:r w:rsidR="00E053B7">
              <w:fldChar w:fldCharType="begin">
                <w:fldData xml:space="preserve">PEVuZE5vdGU+PENpdGU+PEF1dGhvcj5Db2hlbjwvQXV0aG9yPjxZZWFyPjIwMTE8L1llYXI+PFJl
Y051bT43NDM8L1JlY051bT48RGlzcGxheVRleHQ+KDQ3LCA0OCk8L0Rpc3BsYXlUZXh0PjxyZWNv
cmQ+PHJlYy1udW1iZXI+NzQzPC9yZWMtbnVtYmVyPjxmb3JlaWduLWtleXM+PGtleSBhcHA9IkVO
IiBkYi1pZD0iMnZ0cnJ6eHdsMHB6dG9lendmNngwcHg1MDA5djB3cjI1dHd6IiB0aW1lc3RhbXA9
IjE0MzgyMDIyMjMiPjc0Mzwva2V5PjwvZm9yZWlnbi1rZXlzPjxyZWYtdHlwZSBuYW1lPSJKb3Vy
bmFsIEFydGljbGUiPjE3PC9yZWYtdHlwZT48Y29udHJpYnV0b3JzPjxhdXRob3JzPjxhdXRob3I+
Q29oZW4sIEwuIEEuPC9hdXRob3I+PGF1dGhvcj5Cb25pdG8sIEEuIEouPC9hdXRob3I+PGF1dGhv
cj5FaWNoZWxkaW5nZXIsIEMuPC9hdXRob3I+PGF1dGhvcj5NYW5za2ksIFIuIEouPC9hdXRob3I+
PGF1dGhvcj5FZHdhcmRzLCBSLiBSLjwvYXV0aG9yPjxhdXRob3I+S2hhbm5hLCBOLjwvYXV0aG9y
PjwvYXV0aG9ycz48L2NvbnRyaWJ1dG9ycz48YXV0aC1hZGRyZXNzPkRlcGFydG1lbnQgb2YgSGVh
bHRoIFByb21vdGlvbiBhbmQgUG9saWN5LCBVbml2ZXJzaXR5IG9mIE1hcnlsYW5kIERlbnRhbCBT
Y2hvb2wsIEJhbHRpbW9yZSwgTUQgMjEyMDEsIFVTQS4gbGFjb2hlbkB1bWFyeWxhbmQuZWR1PC9h
dXRoLWFkZHJlc3M+PHRpdGxlcz48dGl0bGU+SGVhbHRoIGxpdGVyYWN5IGltcGFjdCBvbiBwYXRp
ZW50LXByb3ZpZGVyIGludGVyYWN0aW9ucyBpbnZvbHZpbmcgdGhlIHRyZWF0bWVudCBvZiBkZW50
YWwgcHJvYmxlbXM8L3RpdGxlPjxzZWNvbmRhcnktdGl0bGU+SiBEZW50IEVkdWM8L3NlY29uZGFy
eS10aXRsZT48YWx0LXRpdGxlPkpvdXJuYWwgb2YgZGVudGFsIGVkdWNhdGlvbjwvYWx0LXRpdGxl
PjwvdGl0bGVzPjxwZXJpb2RpY2FsPjxmdWxsLXRpdGxlPkogRGVudCBFZHVjPC9mdWxsLXRpdGxl
PjxhYmJyLTE+Sm91cm5hbCBvZiBkZW50YWwgZWR1Y2F0aW9uPC9hYmJyLTE+PC9wZXJpb2RpY2Fs
PjxhbHQtcGVyaW9kaWNhbD48ZnVsbC10aXRsZT5KIERlbnQgRWR1YzwvZnVsbC10aXRsZT48YWJi
ci0xPkpvdXJuYWwgb2YgZGVudGFsIGVkdWNhdGlvbjwvYWJici0xPjwvYWx0LXBlcmlvZGljYWw+
PHBhZ2VzPjEyMTgtMjQ8L3BhZ2VzPjx2b2x1bWU+NzU8L3ZvbHVtZT48bnVtYmVyPjk8L251bWJl
cj48ZWRpdGlvbj4yMDExLzA5LzA2PC9lZGl0aW9uPjxrZXl3b3Jkcz48a2V5d29yZD5BZHVsdDwv
a2V5d29yZD48a2V5d29yZD4qQ29tbXVuaWNhdGlvbiBCYXJyaWVyczwva2V5d29yZD48a2V5d29y
ZD5Dcm9zcy1TZWN0aW9uYWwgU3R1ZGllczwva2V5d29yZD48a2V5d29yZD5EYXRhIENvbGxlY3Rp
b248L2tleXdvcmQ+PGtleXdvcmQ+RW1lcmdlbmN5IFNlcnZpY2UsIEhvc3BpdGFsPC9rZXl3b3Jk
PjxrZXl3b3JkPipGYWNpYWwgUGFpbi9wc3ljaG9sb2d5PC9rZXl3b3JkPjxrZXl3b3JkPkZlbWFs
ZTwva2V5d29yZD48a2V5d29yZD5IZWFsdGggTGl0ZXJhY3kvKnN0YXRpc3RpY3MgJmFtcDsgbnVt
ZXJpY2FsIGRhdGE8L2tleXdvcmQ+PGtleXdvcmQ+SHVtYW5zPC9rZXl3b3JkPjxrZXl3b3JkPklu
dGVydmlld3MgYXMgVG9waWM8L2tleXdvcmQ+PGtleXdvcmQ+TG9naXN0aWMgTW9kZWxzPC9rZXl3
b3JkPjxrZXl3b3JkPk1hbGU8L2tleXdvcmQ+PGtleXdvcmQ+TWFyeWxhbmQ8L2tleXdvcmQ+PGtl
eXdvcmQ+TWF4aWxsb2ZhY2lhbCBJbmp1cmllcy9wc3ljaG9sb2d5PC9rZXl3b3JkPjxrZXl3b3Jk
Pk1pbm9yaXR5IEdyb3Vwcy9zdGF0aXN0aWNzICZhbXA7IG51bWVyaWNhbCBkYXRhPC9rZXl3b3Jk
PjxrZXl3b3JkPipNb3V0aCBEaXNlYXNlcy9wc3ljaG9sb2d5PC9rZXl3b3JkPjxrZXl3b3JkPipQ
cm9mZXNzaW9uYWwtUGF0aWVudCBSZWxhdGlvbnM8L2tleXdvcmQ+PGtleXdvcmQ+U29jaWFsIENs
YXNzPC9rZXl3b3JkPjxrZXl3b3JkPlRlbGVwaG9uZTwva2V5d29yZD48a2V5d29yZD5Zb3VuZyBB
ZHVsdDwva2V5d29yZD48L2tleXdvcmRzPjxkYXRlcz48eWVhcj4yMDExPC95ZWFyPjxwdWItZGF0
ZXM+PGRhdGU+U2VwPC9kYXRlPjwvcHViLWRhdGVzPjwvZGF0ZXM+PGlzYm4+MDAyMi0wMzM3PC9p
c2JuPjxhY2Nlc3Npb24tbnVtPjIxODkwODUxPC9hY2Nlc3Npb24tbnVtPjx1cmxzPjxyZWxhdGVk
LXVybHM+PHVybD5odHRwOi8vd3d3LmpkZW50YWxlZC5vcmcvY29udGVudC83NS85LzEyMTguZnVs
bC5wZGY8L3VybD48L3JlbGF0ZWQtdXJscz48L3VybHM+PGN1c3RvbTI+UG1jMzMwMzE2MTwvY3Vz
dG9tMj48Y3VzdG9tNj5OaWhtczM2MDcxNjwvY3VzdG9tNj48cmVtb3RlLWRhdGFiYXNlLXByb3Zp
ZGVyPk5MTTwvcmVtb3RlLWRhdGFiYXNlLXByb3ZpZGVyPjxsYW5ndWFnZT5lbmc8L2xhbmd1YWdl
PjwvcmVjb3JkPjwvQ2l0ZT48Q2l0ZT48QXV0aG9yPkNvaGVuPC9BdXRob3I+PFllYXI+MjAxMTwv
WWVhcj48UmVjTnVtPjM1MzwvUmVjTnVtPjxyZWNvcmQ+PHJlYy1udW1iZXI+MzUzPC9yZWMtbnVt
YmVyPjxmb3JlaWduLWtleXM+PGtleSBhcHA9IkVOIiBkYi1pZD0iMnZ0cnJ6eHdsMHB6dG9lendm
NngwcHg1MDA5djB3cjI1dHd6IiB0aW1lc3RhbXA9IjE0Mzc1OTQ3NzYiPjM1Mzwva2V5PjwvZm9y
ZWlnbi1rZXlzPjxyZWYtdHlwZSBuYW1lPSJKb3VybmFsIEFydGljbGUiPjE3PC9yZWYtdHlwZT48
Y29udHJpYnV0b3JzPjxhdXRob3JzPjxhdXRob3I+Q29oZW4sIEwuIEEuPC9hdXRob3I+PGF1dGhv
cj5Cb25pdG8sIEEuIEouPC9hdXRob3I+PGF1dGhvcj5FaWNoZWxkaW5nZXIsIEMuPC9hdXRob3I+
PGF1dGhvcj5NYW5za2ksIFIuIEouPC9hdXRob3I+PGF1dGhvcj5NYWNlaywgTS4gRC48L2F1dGhv
cj48YXV0aG9yPkVkd2FyZHMsIFIuIFIuPC9hdXRob3I+PGF1dGhvcj5LaGFubmEsIE4uPC9hdXRo
b3I+PC9hdXRob3JzPjwvY29udHJpYnV0b3JzPjxhdXRoLWFkZHJlc3M+RGVwYXJ0bWVudCBvZiBI
ZWFsdGggUHJvbW90aW9uIGFuZCBQb2xpY3ksIFVuaXZlcnNpdHkgb2YgTWFyeWxhbmQgRGVudGFs
IFNjaG9vbCwgQmFsdGltb3JlLCBNRCAyMTIwMSwgVVNBLiBsYWNvaGVuQHVtYXJ5bGFuZC5lZHU8
L2F1dGgtYWRkcmVzcz48dGl0bGVzPjx0aXRsZT5Db21wYXJpc29uIG9mIHBhdGllbnQgdmlzaXRz
IHRvIGVtZXJnZW5jeSBkZXBhcnRtZW50cywgcGh5c2ljaWFuIG9mZmljZXMsIGFuZCBkZW50YWwg
b2ZmaWNlcyBmb3IgZGVudGFsIHByb2JsZW1zIGFuZCBpbmp1cmllczwvdGl0bGU+PHNlY29uZGFy
eS10aXRsZT5KIFB1YmxpYyBIZWFsdGggRGVudDwvc2Vjb25kYXJ5LXRpdGxlPjxhbHQtdGl0bGU+
Sm91cm5hbCBvZiBwdWJsaWMgaGVhbHRoIGRlbnRpc3RyeTwvYWx0LXRpdGxlPjwvdGl0bGVzPjxw
ZXJpb2RpY2FsPjxmdWxsLXRpdGxlPkogUHVibGljIEhlYWx0aCBEZW50PC9mdWxsLXRpdGxlPjxh
YmJyLTE+Sm91cm5hbCBvZiBwdWJsaWMgaGVhbHRoIGRlbnRpc3RyeTwvYWJici0xPjwvcGVyaW9k
aWNhbD48YWx0LXBlcmlvZGljYWw+PGZ1bGwtdGl0bGU+SiBQdWJsaWMgSGVhbHRoIERlbnQ8L2Z1
bGwtdGl0bGU+PGFiYnItMT5Kb3VybmFsIG9mIHB1YmxpYyBoZWFsdGggZGVudGlzdHJ5PC9hYmJy
LTE+PC9hbHQtcGVyaW9kaWNhbD48cGFnZXM+MTMtMjI8L3BhZ2VzPjx2b2x1bWU+NzE8L3ZvbHVt
ZT48bnVtYmVyPjE8L251bWJlcj48ZWRpdGlvbj4yMDEwLzA4LzI0PC9lZGl0aW9uPjxrZXl3b3Jk
cz48a2V5d29yZD5BYnNjZXNzL3RoZXJhcHk8L2tleXdvcmQ+PGtleXdvcmQ+QWR1bHQ8L2tleXdv
cmQ+PGtleXdvcmQ+QWZyaWNhbiBBbWVyaWNhbnMvc3RhdGlzdGljcyAmYW1wOyBudW1lcmljYWwg
ZGF0YTwva2V5d29yZD48a2V5d29yZD5BZ2VkPC9rZXl3b3JkPjxrZXl3b3JkPkRlbnRhbCBDYXJl
L3N0YXRpc3RpY3MgJmFtcDsgbnVtZXJpY2FsIGRhdGE8L2tleXdvcmQ+PGtleXdvcmQ+RGVudGFs
IE9mZmljZXMvKnN0YXRpc3RpY3MgJmFtcDsgbnVtZXJpY2FsIGRhdGE8L2tleXdvcmQ+PGtleXdv
cmQ+RGVudGlzdHMvc3RhdGlzdGljcyAmYW1wOyBudW1lcmljYWwgZGF0YTwva2V5d29yZD48a2V5
d29yZD5FZHVjYXRpb25hbCBTdGF0dXM8L2tleXdvcmQ+PGtleXdvcmQ+RW1lcmdlbmN5IFNlcnZp
Y2UsIEhvc3BpdGFsLypzdGF0aXN0aWNzICZhbXA7IG51bWVyaWNhbCBkYXRhPC9rZXl3b3JkPjxr
ZXl3b3JkPkV1cm9wZWFuIENvbnRpbmVudGFsIEFuY2VzdHJ5IEdyb3VwL3N0YXRpc3RpY3MgJmFt
cDsgbnVtZXJpY2FsIGRhdGE8L2tleXdvcmQ+PGtleXdvcmQ+RmVtYWxlPC9rZXl3b3JkPjxrZXl3
b3JkPkhpc3BhbmljIEFtZXJpY2Fucy9zdGF0aXN0aWNzICZhbXA7IG51bWVyaWNhbCBkYXRhPC9r
ZXl3b3JkPjxrZXl3b3JkPkh1bWFuczwva2V5d29yZD48a2V5d29yZD5JbmNvbWUvc3RhdGlzdGlj
cyAmYW1wOyBudW1lcmljYWwgZGF0YTwva2V5d29yZD48a2V5d29yZD5JbnN1cmFuY2UsIERlbnRh
bC9zdGF0aXN0aWNzICZhbXA7IG51bWVyaWNhbCBkYXRhPC9rZXl3b3JkPjxrZXl3b3JkPk1hbGU8
L2tleXdvcmQ+PGtleXdvcmQ+TWFyeWxhbmQ8L2tleXdvcmQ+PGtleXdvcmQ+TWlkZGxlIEFnZWQ8
L2tleXdvcmQ+PGtleXdvcmQ+TWlub3JpdHkgR3JvdXBzL3N0YXRpc3RpY3MgJmFtcDsgbnVtZXJp
Y2FsIGRhdGE8L2tleXdvcmQ+PGtleXdvcmQ+T2ZmaWNlIFZpc2l0cy8qc3RhdGlzdGljcyAmYW1w
OyBudW1lcmljYWwgZGF0YTwva2V5d29yZD48a2V5d29yZD5QYWluIE1lYXN1cmVtZW50PC9rZXl3
b3JkPjxrZXl3b3JkPlBoeXNpY2lhbnMmYXBvczsgT2ZmaWNlcy8qc3RhdGlzdGljcyAmYW1wOyBu
dW1lcmljYWwgZGF0YTwva2V5d29yZD48a2V5d29yZD5Qb3ZlcnR5L3N0YXRpc3RpY3MgJmFtcDsg
bnVtZXJpY2FsIGRhdGE8L2tleXdvcmQ+PGtleXdvcmQ+UHJlc2NyaXB0aW9uIERydWdzPC9rZXl3
b3JkPjxrZXl3b3JkPlRvb3RoIERpc2Vhc2VzLyp0aGVyYXB5PC9rZXl3b3JkPjxrZXl3b3JkPlRv
b3RoIEZyYWN0dXJlcy90aGVyYXB5PC9rZXl3b3JkPjxrZXl3b3JkPlRvb3RoIEluanVyaWVzLyp0
aGVyYXB5PC9rZXl3b3JkPjxrZXl3b3JkPlRvb3RoYWNoZS90aGVyYXB5PC9rZXl3b3JkPjxrZXl3
b3JkPllvdW5nIEFkdWx0PC9rZXl3b3JkPjwva2V5d29yZHM+PGRhdGVzPjx5ZWFyPjIwMTE8L3ll
YXI+PHB1Yi1kYXRlcz48ZGF0ZT5XaW50ZXI8L2RhdGU+PC9wdWItZGF0ZXM+PC9kYXRlcz48aXNi
bj4wMDIyLTQwMDYgKFByaW50KSYjeEQ7MDAyMi00MDA2PC9pc2JuPjxhY2Nlc3Npb24tbnVtPjIw
NzI2OTQ0PC9hY2Nlc3Npb24tbnVtPjx1cmxzPjwvdXJscz48ZWxlY3Ryb25pYy1yZXNvdXJjZS1u
dW0+MTAuMTExMS9qLjE3NTItNzMyNS4yMDEwLjAwMTk1Lng8L2VsZWN0cm9uaWMtcmVzb3VyY2Ut
bnVtPjxyZW1vdGUtZGF0YWJhc2UtcHJvdmlkZXI+TkxNPC9yZW1vdGUtZGF0YWJhc2UtcHJvdmlk
ZXI+PGxhbmd1YWdlPmVuZzwvbGFuZ3VhZ2U+PC9yZWNvcmQ+PC9DaXRlPjxDaXRlPjxBdXRob3I+
Q29oZW48L0F1dGhvcj48WWVhcj4yMDExPC9ZZWFyPjxSZWNOdW0+NzQzPC9SZWNOdW0+PHJlY29y
ZD48cmVjLW51bWJlcj43NDM8L3JlYy1udW1iZXI+PGZvcmVpZ24ta2V5cz48a2V5IGFwcD0iRU4i
IGRiLWlkPSIydnRycnp4d2wwcHp0b2V6d2Y2eDBweDUwMDl2MHdyMjV0d3oiIHRpbWVzdGFtcD0i
MTQzODIwMjIyMyI+NzQzPC9rZXk+PC9mb3JlaWduLWtleXM+PHJlZi10eXBlIG5hbWU9IkpvdXJu
YWwgQXJ0aWNsZSI+MTc8L3JlZi10eXBlPjxjb250cmlidXRvcnM+PGF1dGhvcnM+PGF1dGhvcj5D
b2hlbiwgTC4gQS48L2F1dGhvcj48YXV0aG9yPkJvbml0bywgQS4gSi48L2F1dGhvcj48YXV0aG9y
PkVpY2hlbGRpbmdlciwgQy48L2F1dGhvcj48YXV0aG9yPk1hbnNraSwgUi4gSi48L2F1dGhvcj48
YXV0aG9yPkVkd2FyZHMsIFIuIFIuPC9hdXRob3I+PGF1dGhvcj5LaGFubmEsIE4uPC9hdXRob3I+
PC9hdXRob3JzPjwvY29udHJpYnV0b3JzPjxhdXRoLWFkZHJlc3M+RGVwYXJ0bWVudCBvZiBIZWFs
dGggUHJvbW90aW9uIGFuZCBQb2xpY3ksIFVuaXZlcnNpdHkgb2YgTWFyeWxhbmQgRGVudGFsIFNj
aG9vbCwgQmFsdGltb3JlLCBNRCAyMTIwMSwgVVNBLiBsYWNvaGVuQHVtYXJ5bGFuZC5lZHU8L2F1
dGgtYWRkcmVzcz48dGl0bGVzPjx0aXRsZT5IZWFsdGggbGl0ZXJhY3kgaW1wYWN0IG9uIHBhdGll
bnQtcHJvdmlkZXIgaW50ZXJhY3Rpb25zIGludm9sdmluZyB0aGUgdHJlYXRtZW50IG9mIGRlbnRh
bCBwcm9ibGVtczwvdGl0bGU+PHNlY29uZGFyeS10aXRsZT5KIERlbnQgRWR1Yzwvc2Vjb25kYXJ5
LXRpdGxlPjxhbHQtdGl0bGU+Sm91cm5hbCBvZiBkZW50YWwgZWR1Y2F0aW9uPC9hbHQtdGl0bGU+
PC90aXRsZXM+PHBlcmlvZGljYWw+PGZ1bGwtdGl0bGU+SiBEZW50IEVkdWM8L2Z1bGwtdGl0bGU+
PGFiYnItMT5Kb3VybmFsIG9mIGRlbnRhbCBlZHVjYXRpb248L2FiYnItMT48L3BlcmlvZGljYWw+
PGFsdC1wZXJpb2RpY2FsPjxmdWxsLXRpdGxlPkogRGVudCBFZHVjPC9mdWxsLXRpdGxlPjxhYmJy
LTE+Sm91cm5hbCBvZiBkZW50YWwgZWR1Y2F0aW9uPC9hYmJyLTE+PC9hbHQtcGVyaW9kaWNhbD48
cGFnZXM+MTIxOC0yNDwvcGFnZXM+PHZvbHVtZT43NTwvdm9sdW1lPjxudW1iZXI+OTwvbnVtYmVy
PjxlZGl0aW9uPjIwMTEvMDkvMDY8L2VkaXRpb24+PGtleXdvcmRzPjxrZXl3b3JkPkFkdWx0PC9r
ZXl3b3JkPjxrZXl3b3JkPipDb21tdW5pY2F0aW9uIEJhcnJpZXJzPC9rZXl3b3JkPjxrZXl3b3Jk
PkNyb3NzLVNlY3Rpb25hbCBTdHVkaWVzPC9rZXl3b3JkPjxrZXl3b3JkPkRhdGEgQ29sbGVjdGlv
bjwva2V5d29yZD48a2V5d29yZD5FbWVyZ2VuY3kgU2VydmljZSwgSG9zcGl0YWw8L2tleXdvcmQ+
PGtleXdvcmQ+KkZhY2lhbCBQYWluL3BzeWNob2xvZ3k8L2tleXdvcmQ+PGtleXdvcmQ+RmVtYWxl
PC9rZXl3b3JkPjxrZXl3b3JkPkhlYWx0aCBMaXRlcmFjeS8qc3RhdGlzdGljcyAmYW1wOyBudW1l
cmljYWwgZGF0YTwva2V5d29yZD48a2V5d29yZD5IdW1hbnM8L2tleXdvcmQ+PGtleXdvcmQ+SW50
ZXJ2aWV3cyBhcyBUb3BpYzwva2V5d29yZD48a2V5d29yZD5Mb2dpc3RpYyBNb2RlbHM8L2tleXdv
cmQ+PGtleXdvcmQ+TWFsZTwva2V5d29yZD48a2V5d29yZD5NYXJ5bGFuZDwva2V5d29yZD48a2V5
d29yZD5NYXhpbGxvZmFjaWFsIEluanVyaWVzL3BzeWNob2xvZ3k8L2tleXdvcmQ+PGtleXdvcmQ+
TWlub3JpdHkgR3JvdXBzL3N0YXRpc3RpY3MgJmFtcDsgbnVtZXJpY2FsIGRhdGE8L2tleXdvcmQ+
PGtleXdvcmQ+Kk1vdXRoIERpc2Vhc2VzL3BzeWNob2xvZ3k8L2tleXdvcmQ+PGtleXdvcmQ+KlBy
b2Zlc3Npb25hbC1QYXRpZW50IFJlbGF0aW9uczwva2V5d29yZD48a2V5d29yZD5Tb2NpYWwgQ2xh
c3M8L2tleXdvcmQ+PGtleXdvcmQ+VGVsZXBob25lPC9rZXl3b3JkPjxrZXl3b3JkPllvdW5nIEFk
dWx0PC9rZXl3b3JkPjwva2V5d29yZHM+PGRhdGVzPjx5ZWFyPjIwMTE8L3llYXI+PHB1Yi1kYXRl
cz48ZGF0ZT5TZXA8L2RhdGU+PC9wdWItZGF0ZXM+PC9kYXRlcz48aXNibj4wMDIyLTAzMzc8L2lz
Ym4+PGFjY2Vzc2lvbi1udW0+MjE4OTA4NTE8L2FjY2Vzc2lvbi1udW0+PHVybHM+PHJlbGF0ZWQt
dXJscz48dXJsPmh0dHA6Ly93d3cuamRlbnRhbGVkLm9yZy9jb250ZW50Lzc1LzkvMTIxOC5mdWxs
LnBkZjwvdXJsPjwvcmVsYXRlZC11cmxzPjwvdXJscz48Y3VzdG9tMj5QbWMzMzAzMTYxPC9jdXN0
b20yPjxjdXN0b202Pk5paG1zMzYwNzE2PC9jdXN0b202PjxyZW1vdGUtZGF0YWJhc2UtcHJvdmlk
ZXI+TkxNPC9yZW1vdGUtZGF0YWJhc2UtcHJvdmlkZXI+PGxhbmd1YWdlPmVuZzwvbGFuZ3VhZ2U+
PC9yZWNvcmQ+PC9DaXRlPjwvRW5kTm90ZT4A
</w:fldData>
              </w:fldChar>
            </w:r>
            <w:r>
              <w:instrText xml:space="preserve"> ADDIN EN.CITE.DATA </w:instrText>
            </w:r>
            <w:r w:rsidR="00E053B7">
              <w:fldChar w:fldCharType="end"/>
            </w:r>
            <w:r w:rsidR="00E053B7">
              <w:fldChar w:fldCharType="separate"/>
            </w:r>
            <w:r>
              <w:rPr>
                <w:noProof/>
              </w:rPr>
              <w:t>(47, 48)</w:t>
            </w:r>
            <w:r w:rsidR="00E053B7">
              <w:fldChar w:fldCharType="end"/>
            </w:r>
          </w:p>
        </w:tc>
        <w:tc>
          <w:tcPr>
            <w:tcW w:w="6858" w:type="dxa"/>
          </w:tcPr>
          <w:p w:rsidR="00CE677F" w:rsidRDefault="0014287E" w:rsidP="008E22EB">
            <w:pPr>
              <w:cnfStyle w:val="000000000000"/>
            </w:pPr>
            <w:r>
              <w:t xml:space="preserve">Maryland residents seeking care at EDs, physician offices or dental offices for </w:t>
            </w:r>
            <w:r w:rsidR="008E22EB">
              <w:t xml:space="preserve">oral </w:t>
            </w:r>
            <w:r>
              <w:t>problems</w:t>
            </w:r>
            <w:r w:rsidR="00CE677F">
              <w:t xml:space="preserve"> </w:t>
            </w:r>
          </w:p>
        </w:tc>
      </w:tr>
      <w:tr w:rsidR="00CE677F" w:rsidTr="00D000AB">
        <w:trPr>
          <w:cnfStyle w:val="000000100000"/>
        </w:trPr>
        <w:tc>
          <w:tcPr>
            <w:cnfStyle w:val="001000000000"/>
            <w:tcW w:w="2718" w:type="dxa"/>
            <w:tcBorders>
              <w:left w:val="single" w:sz="4" w:space="0" w:color="auto"/>
            </w:tcBorders>
          </w:tcPr>
          <w:p w:rsidR="00CE677F" w:rsidRDefault="0014287E" w:rsidP="0014287E">
            <w:r>
              <w:t>Cohen et al.</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DATA </w:instrText>
            </w:r>
            <w:r w:rsidR="00E053B7">
              <w:fldChar w:fldCharType="end"/>
            </w:r>
            <w:r w:rsidR="00E053B7">
              <w:fldChar w:fldCharType="separate"/>
            </w:r>
            <w:r>
              <w:rPr>
                <w:noProof/>
              </w:rPr>
              <w:t>(49)</w:t>
            </w:r>
            <w:r w:rsidR="00E053B7">
              <w:fldChar w:fldCharType="end"/>
            </w:r>
          </w:p>
        </w:tc>
        <w:tc>
          <w:tcPr>
            <w:tcW w:w="6858" w:type="dxa"/>
          </w:tcPr>
          <w:p w:rsidR="00CE677F" w:rsidRDefault="0014287E" w:rsidP="00C365DC">
            <w:pPr>
              <w:cnfStyle w:val="000000100000"/>
            </w:pPr>
            <w:r>
              <w:t>Maryland Medicaid ED users for dental reasons</w:t>
            </w:r>
          </w:p>
        </w:tc>
      </w:tr>
      <w:tr w:rsidR="00CE677F" w:rsidTr="00D000AB">
        <w:tc>
          <w:tcPr>
            <w:cnfStyle w:val="001000000000"/>
            <w:tcW w:w="2718" w:type="dxa"/>
            <w:tcBorders>
              <w:left w:val="single" w:sz="4" w:space="0" w:color="auto"/>
            </w:tcBorders>
          </w:tcPr>
          <w:p w:rsidR="00CE677F" w:rsidRDefault="0014287E" w:rsidP="0014287E">
            <w:r>
              <w:t>Okunseri et al.</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50)</w:t>
            </w:r>
            <w:r w:rsidR="00E053B7">
              <w:fldChar w:fldCharType="end"/>
            </w:r>
          </w:p>
        </w:tc>
        <w:tc>
          <w:tcPr>
            <w:tcW w:w="6858" w:type="dxa"/>
          </w:tcPr>
          <w:p w:rsidR="00CE677F" w:rsidRDefault="0014287E" w:rsidP="00C365DC">
            <w:pPr>
              <w:cnfStyle w:val="000000000000"/>
            </w:pPr>
            <w:r>
              <w:t>Wisconsin Medicaid users of EDs and physician offices for NTDCs</w:t>
            </w:r>
          </w:p>
        </w:tc>
      </w:tr>
      <w:tr w:rsidR="00CE677F" w:rsidTr="00D000AB">
        <w:trPr>
          <w:cnfStyle w:val="000000100000"/>
        </w:trPr>
        <w:tc>
          <w:tcPr>
            <w:cnfStyle w:val="001000000000"/>
            <w:tcW w:w="2718" w:type="dxa"/>
            <w:tcBorders>
              <w:left w:val="single" w:sz="4" w:space="0" w:color="auto"/>
            </w:tcBorders>
          </w:tcPr>
          <w:p w:rsidR="00CE677F" w:rsidRDefault="0034553D" w:rsidP="0034553D">
            <w:proofErr w:type="spellStart"/>
            <w:r>
              <w:t>Pajewski</w:t>
            </w:r>
            <w:proofErr w:type="spellEnd"/>
            <w:r>
              <w:t xml:space="preserve"> and Okunseri</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DATA </w:instrText>
            </w:r>
            <w:r w:rsidR="00E053B7">
              <w:fldChar w:fldCharType="end"/>
            </w:r>
            <w:r w:rsidR="00E053B7">
              <w:fldChar w:fldCharType="separate"/>
            </w:r>
            <w:r>
              <w:rPr>
                <w:noProof/>
              </w:rPr>
              <w:t>(51)</w:t>
            </w:r>
            <w:r w:rsidR="00E053B7">
              <w:fldChar w:fldCharType="end"/>
            </w:r>
          </w:p>
        </w:tc>
        <w:tc>
          <w:tcPr>
            <w:tcW w:w="6858" w:type="dxa"/>
          </w:tcPr>
          <w:p w:rsidR="00CE677F" w:rsidRDefault="0034553D" w:rsidP="00C365DC">
            <w:pPr>
              <w:cnfStyle w:val="000000100000"/>
            </w:pPr>
            <w:r>
              <w:t>Wisconsin Medicaid adult ED users for NTDCs</w:t>
            </w:r>
          </w:p>
        </w:tc>
      </w:tr>
      <w:tr w:rsidR="00CE677F" w:rsidTr="00D000AB">
        <w:tc>
          <w:tcPr>
            <w:cnfStyle w:val="001000000000"/>
            <w:tcW w:w="2718" w:type="dxa"/>
            <w:tcBorders>
              <w:left w:val="single" w:sz="4" w:space="0" w:color="auto"/>
            </w:tcBorders>
          </w:tcPr>
          <w:p w:rsidR="00CE677F" w:rsidRDefault="0034553D" w:rsidP="0034553D">
            <w:proofErr w:type="spellStart"/>
            <w:r>
              <w:t>Kempe</w:t>
            </w:r>
            <w:proofErr w:type="spellEnd"/>
            <w:r>
              <w:t xml:space="preserve"> et al.</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2)</w:t>
            </w:r>
            <w:r w:rsidR="00E053B7">
              <w:fldChar w:fldCharType="end"/>
            </w:r>
          </w:p>
        </w:tc>
        <w:tc>
          <w:tcPr>
            <w:tcW w:w="6858" w:type="dxa"/>
          </w:tcPr>
          <w:p w:rsidR="00CE677F" w:rsidRDefault="0034553D" w:rsidP="00C365DC">
            <w:pPr>
              <w:cnfStyle w:val="000000000000"/>
            </w:pPr>
            <w:r>
              <w:t>Colorado Child Health Plan Plus enrollees</w:t>
            </w:r>
          </w:p>
        </w:tc>
      </w:tr>
      <w:tr w:rsidR="00CE677F" w:rsidTr="00D000AB">
        <w:trPr>
          <w:cnfStyle w:val="000000100000"/>
        </w:trPr>
        <w:tc>
          <w:tcPr>
            <w:cnfStyle w:val="001000000000"/>
            <w:tcW w:w="2718" w:type="dxa"/>
            <w:tcBorders>
              <w:left w:val="single" w:sz="4" w:space="0" w:color="auto"/>
            </w:tcBorders>
          </w:tcPr>
          <w:p w:rsidR="00CE677F" w:rsidRDefault="0034553D" w:rsidP="0034553D">
            <w:r>
              <w:t>Lee et al.</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3)</w:t>
            </w:r>
            <w:r w:rsidR="00E053B7">
              <w:fldChar w:fldCharType="end"/>
            </w:r>
          </w:p>
        </w:tc>
        <w:tc>
          <w:tcPr>
            <w:tcW w:w="6858" w:type="dxa"/>
          </w:tcPr>
          <w:p w:rsidR="00CE677F" w:rsidRDefault="0034553D" w:rsidP="0034553D">
            <w:pPr>
              <w:cnfStyle w:val="000000100000"/>
            </w:pPr>
            <w:r>
              <w:t>North Carolina Medicaid children</w:t>
            </w:r>
          </w:p>
        </w:tc>
      </w:tr>
      <w:tr w:rsidR="00C365DC" w:rsidTr="0025615D">
        <w:tc>
          <w:tcPr>
            <w:cnfStyle w:val="001000000000"/>
            <w:tcW w:w="2718" w:type="dxa"/>
            <w:tcBorders>
              <w:left w:val="single" w:sz="4" w:space="0" w:color="auto"/>
            </w:tcBorders>
          </w:tcPr>
          <w:p w:rsidR="00C365DC" w:rsidRDefault="00C365DC" w:rsidP="00C365DC">
            <w:proofErr w:type="spellStart"/>
            <w:r>
              <w:t>DeVoe</w:t>
            </w:r>
            <w:proofErr w:type="spellEnd"/>
            <w:r>
              <w:t xml:space="preserve"> et al.</w: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instrText xml:space="preserve"> ADDIN EN.CITE </w:instrTex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instrText xml:space="preserve"> ADDIN EN.CITE.DATA </w:instrText>
            </w:r>
            <w:r w:rsidR="00E053B7">
              <w:fldChar w:fldCharType="end"/>
            </w:r>
            <w:r w:rsidR="00E053B7">
              <w:fldChar w:fldCharType="separate"/>
            </w:r>
            <w:r>
              <w:rPr>
                <w:noProof/>
              </w:rPr>
              <w:t>(54)</w:t>
            </w:r>
            <w:r w:rsidR="00E053B7">
              <w:fldChar w:fldCharType="end"/>
            </w:r>
          </w:p>
        </w:tc>
        <w:tc>
          <w:tcPr>
            <w:tcW w:w="6858" w:type="dxa"/>
          </w:tcPr>
          <w:p w:rsidR="00C365DC" w:rsidRDefault="00C365DC" w:rsidP="0034553D">
            <w:pPr>
              <w:cnfStyle w:val="000000000000"/>
            </w:pPr>
            <w:r>
              <w:t>Oregon food stamp participating children</w:t>
            </w:r>
          </w:p>
        </w:tc>
      </w:tr>
      <w:tr w:rsidR="00CE677F" w:rsidTr="00D000AB">
        <w:trPr>
          <w:cnfStyle w:val="000000100000"/>
        </w:trPr>
        <w:tc>
          <w:tcPr>
            <w:cnfStyle w:val="001000000000"/>
            <w:tcW w:w="2718" w:type="dxa"/>
            <w:tcBorders>
              <w:left w:val="single" w:sz="4" w:space="0" w:color="auto"/>
            </w:tcBorders>
          </w:tcPr>
          <w:p w:rsidR="00CE677F" w:rsidRDefault="0034553D" w:rsidP="00C365DC">
            <w:r>
              <w:t>Singhal et al.</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p>
        </w:tc>
        <w:tc>
          <w:tcPr>
            <w:tcW w:w="6858" w:type="dxa"/>
          </w:tcPr>
          <w:p w:rsidR="00CE677F" w:rsidRDefault="0034553D" w:rsidP="00C365DC">
            <w:pPr>
              <w:cnfStyle w:val="000000100000"/>
            </w:pPr>
            <w:r>
              <w:t>California Medicaid adults</w:t>
            </w:r>
          </w:p>
        </w:tc>
      </w:tr>
      <w:tr w:rsidR="00CE677F" w:rsidTr="0025615D">
        <w:tc>
          <w:tcPr>
            <w:cnfStyle w:val="001000000000"/>
            <w:tcW w:w="2718" w:type="dxa"/>
            <w:tcBorders>
              <w:left w:val="single" w:sz="4" w:space="0" w:color="auto"/>
            </w:tcBorders>
          </w:tcPr>
          <w:p w:rsidR="00CE677F" w:rsidRDefault="00C90E6C" w:rsidP="00C365DC">
            <w:r>
              <w:t>Wallace et al.</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p>
        </w:tc>
        <w:tc>
          <w:tcPr>
            <w:tcW w:w="6858" w:type="dxa"/>
          </w:tcPr>
          <w:p w:rsidR="00CE677F" w:rsidRDefault="00C90E6C" w:rsidP="00C365DC">
            <w:pPr>
              <w:cnfStyle w:val="000000000000"/>
            </w:pPr>
            <w:r>
              <w:t>Oregon Health Plan patients</w:t>
            </w:r>
          </w:p>
        </w:tc>
      </w:tr>
      <w:tr w:rsidR="00CE677F" w:rsidTr="0025615D">
        <w:trPr>
          <w:cnfStyle w:val="000000100000"/>
        </w:trPr>
        <w:tc>
          <w:tcPr>
            <w:cnfStyle w:val="001000000000"/>
            <w:tcW w:w="2718" w:type="dxa"/>
            <w:tcBorders>
              <w:left w:val="single" w:sz="4" w:space="0" w:color="auto"/>
              <w:bottom w:val="single" w:sz="8" w:space="0" w:color="4F81BD" w:themeColor="accent1"/>
            </w:tcBorders>
          </w:tcPr>
          <w:p w:rsidR="00CE677F" w:rsidRDefault="00C90E6C" w:rsidP="00C365DC">
            <w:proofErr w:type="spellStart"/>
            <w:r>
              <w:t>Shortridge</w:t>
            </w:r>
            <w:proofErr w:type="spellEnd"/>
            <w:r>
              <w:t xml:space="preserve"> and Moore</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p>
        </w:tc>
        <w:tc>
          <w:tcPr>
            <w:tcW w:w="6858" w:type="dxa"/>
            <w:tcBorders>
              <w:bottom w:val="single" w:sz="8" w:space="0" w:color="4F81BD" w:themeColor="accent1"/>
            </w:tcBorders>
          </w:tcPr>
          <w:p w:rsidR="00CE677F" w:rsidRDefault="00C90E6C" w:rsidP="008E22EB">
            <w:pPr>
              <w:cnfStyle w:val="000000100000"/>
            </w:pPr>
            <w:r>
              <w:t xml:space="preserve">Utah, Vermont, and Wisconsin users of EDs for </w:t>
            </w:r>
            <w:r w:rsidR="008E22EB">
              <w:t xml:space="preserve">dental </w:t>
            </w:r>
            <w:r>
              <w:t>care</w:t>
            </w:r>
          </w:p>
        </w:tc>
      </w:tr>
    </w:tbl>
    <w:p w:rsidR="00CE677F" w:rsidRDefault="00CE677F" w:rsidP="00CE677F"/>
    <w:p w:rsidR="00C54E82" w:rsidRDefault="00C54E82" w:rsidP="00C54E82">
      <w:pPr>
        <w:pStyle w:val="Heading4"/>
      </w:pPr>
      <w:r>
        <w:t>Online Reports</w:t>
      </w:r>
    </w:p>
    <w:p w:rsidR="0025615D" w:rsidRDefault="00C54E82" w:rsidP="0025615D">
      <w:r>
        <w:t>A number of states have posted reports related to ED</w:t>
      </w:r>
      <w:r w:rsidRPr="00C54E82">
        <w:t xml:space="preserve"> </w:t>
      </w:r>
      <w:r>
        <w:t xml:space="preserve">care for NTDCs online. Many of these reports are brief, with minimal information on study methods and referencing. </w:t>
      </w:r>
      <w:r w:rsidR="0025615D">
        <w:t>Online study report target populations and data sources are summarized in Table 4.</w:t>
      </w:r>
    </w:p>
    <w:p w:rsidR="0025615D" w:rsidRDefault="0025615D" w:rsidP="0025615D">
      <w:r>
        <w:rPr>
          <w:b/>
        </w:rPr>
        <w:t>Table 4: Online</w:t>
      </w:r>
      <w:r w:rsidRPr="00CE677F">
        <w:rPr>
          <w:b/>
        </w:rPr>
        <w:t xml:space="preserve"> Study Authors</w:t>
      </w:r>
      <w:r>
        <w:rPr>
          <w:b/>
        </w:rPr>
        <w:t>/Organizations</w:t>
      </w:r>
      <w:r w:rsidRPr="00CE677F">
        <w:rPr>
          <w:b/>
        </w:rPr>
        <w:t xml:space="preserve"> and Target Populations</w:t>
      </w:r>
    </w:p>
    <w:tbl>
      <w:tblPr>
        <w:tblStyle w:val="LightShading-Accent1"/>
        <w:tblW w:w="0" w:type="auto"/>
        <w:tblLook w:val="04A0"/>
      </w:tblPr>
      <w:tblGrid>
        <w:gridCol w:w="4608"/>
        <w:gridCol w:w="4968"/>
      </w:tblGrid>
      <w:tr w:rsidR="0025615D" w:rsidTr="00D000AB">
        <w:trPr>
          <w:cnfStyle w:val="100000000000"/>
        </w:trPr>
        <w:tc>
          <w:tcPr>
            <w:cnfStyle w:val="001000000000"/>
            <w:tcW w:w="4608" w:type="dxa"/>
            <w:tcBorders>
              <w:left w:val="single" w:sz="4" w:space="0" w:color="auto"/>
            </w:tcBorders>
          </w:tcPr>
          <w:p w:rsidR="0025615D" w:rsidRDefault="0025615D" w:rsidP="00AA2292">
            <w:r>
              <w:t>Authors/Organization</w:t>
            </w:r>
          </w:p>
        </w:tc>
        <w:tc>
          <w:tcPr>
            <w:tcW w:w="4968" w:type="dxa"/>
          </w:tcPr>
          <w:p w:rsidR="0025615D" w:rsidRDefault="0025615D" w:rsidP="00AA2292">
            <w:pPr>
              <w:cnfStyle w:val="100000000000"/>
            </w:pPr>
            <w:r>
              <w:t>Target Population</w:t>
            </w:r>
          </w:p>
        </w:tc>
      </w:tr>
      <w:tr w:rsidR="0025615D" w:rsidTr="00D000AB">
        <w:trPr>
          <w:cnfStyle w:val="000000100000"/>
        </w:trPr>
        <w:tc>
          <w:tcPr>
            <w:cnfStyle w:val="001000000000"/>
            <w:tcW w:w="4608" w:type="dxa"/>
            <w:tcBorders>
              <w:left w:val="single" w:sz="4" w:space="0" w:color="auto"/>
            </w:tcBorders>
          </w:tcPr>
          <w:p w:rsidR="0025615D" w:rsidRDefault="00243390" w:rsidP="00A26EEE">
            <w:r>
              <w:t>Maryland Office of Oral Health</w:t>
            </w:r>
            <w:r w:rsidR="00E053B7">
              <w:fldChar w:fldCharType="begin"/>
            </w:r>
            <w:r w:rsidR="00A26EEE">
              <w:instrText xml:space="preserve"> ADDIN EN.CITE &lt;EndNote&gt;&lt;Cite&gt;&lt;Year&gt;2013&lt;/Year&gt;&lt;RecNum&gt;1131&lt;/RecNum&gt;&lt;DisplayText&gt;(58)&lt;/DisplayText&gt;&lt;record&gt;&lt;rec-number&gt;1131&lt;/rec-number&gt;&lt;foreign-keys&gt;&lt;key app="EN" db-id="2vtrrzxwl0pztoezwf6x0px5009v0wr25twz" timestamp="1449517874"&gt;1131&lt;/key&gt;&lt;/foreign-keys&gt;&lt;ref-type name="Government Document"&gt;46&lt;/ref-type&gt;&lt;contributors&gt;&lt;/contributors&gt;&lt;titles&gt;&lt;title&gt;The Maryland Oral Health Surveillance Digest&lt;/title&gt;&lt;/titles&gt;&lt;dates&gt;&lt;year&gt;2013&lt;/year&gt;&lt;/dates&gt;&lt;publisher&gt;Maryland Department of Health and Mental Hygiene&lt;/publisher&gt;&lt;urls&gt;&lt;related-urls&gt;&lt;url&gt;http://phpa.dhmh.maryland.gov/oralhealth/Documents/SurveillanceDigest.pdf&lt;/url&gt;&lt;/related-urls&gt;&lt;/urls&gt;&lt;access-date&gt;10-15-2015&lt;/access-date&gt;&lt;/record&gt;&lt;/Cite&gt;&lt;/EndNote&gt;</w:instrText>
            </w:r>
            <w:r w:rsidR="00E053B7">
              <w:fldChar w:fldCharType="separate"/>
            </w:r>
            <w:r w:rsidR="00A26EEE">
              <w:rPr>
                <w:noProof/>
              </w:rPr>
              <w:t>(58)</w:t>
            </w:r>
            <w:r w:rsidR="00E053B7">
              <w:fldChar w:fldCharType="end"/>
            </w:r>
          </w:p>
        </w:tc>
        <w:tc>
          <w:tcPr>
            <w:tcW w:w="4968" w:type="dxa"/>
          </w:tcPr>
          <w:p w:rsidR="0025615D" w:rsidRDefault="00243390" w:rsidP="00AA2292">
            <w:pPr>
              <w:cnfStyle w:val="000000100000"/>
            </w:pPr>
            <w:r>
              <w:t>Maryland state residents</w:t>
            </w:r>
          </w:p>
        </w:tc>
      </w:tr>
      <w:tr w:rsidR="0025615D" w:rsidTr="00D000AB">
        <w:tc>
          <w:tcPr>
            <w:cnfStyle w:val="001000000000"/>
            <w:tcW w:w="4608" w:type="dxa"/>
            <w:tcBorders>
              <w:left w:val="single" w:sz="4" w:space="0" w:color="auto"/>
            </w:tcBorders>
          </w:tcPr>
          <w:p w:rsidR="00A82AEC" w:rsidRDefault="00243390" w:rsidP="00A26EEE">
            <w:r>
              <w:t>New Hampshire Department of Health and</w:t>
            </w:r>
          </w:p>
          <w:p w:rsidR="0025615D" w:rsidRDefault="00A82AEC" w:rsidP="00A26EEE">
            <w:r>
              <w:t xml:space="preserve"> </w:t>
            </w:r>
            <w:r w:rsidR="00243390">
              <w:t xml:space="preserve"> Human Services</w:t>
            </w:r>
            <w:r w:rsidR="00E053B7">
              <w:fldChar w:fldCharType="begin"/>
            </w:r>
            <w:r w:rsidR="00A26EEE">
              <w:instrText xml:space="preserve"> ADDIN EN.CITE &lt;EndNote&gt;&lt;Cite&gt;&lt;Year&gt;2010&lt;/Year&gt;&lt;RecNum&gt;1132&lt;/RecNum&gt;&lt;DisplayText&gt;(59)&lt;/DisplayText&gt;&lt;record&gt;&lt;rec-number&gt;1132&lt;/rec-number&gt;&lt;foreign-keys&gt;&lt;key app="EN" db-id="2vtrrzxwl0pztoezwf6x0px5009v0wr25twz" timestamp="1449518687"&gt;1132&lt;/key&gt;&lt;/foreign-keys&gt;&lt;ref-type name="Government Document"&gt;46&lt;/ref-type&gt;&lt;contributors&gt;&lt;/contributors&gt;&lt;titles&gt;&lt;title&gt;Ambulatory Care Sensitive Emergency Department Visits; Chronic Disease Conditions, New Hampshire, 2001-2005&lt;/title&gt;&lt;/titles&gt;&lt;dates&gt;&lt;year&gt;2010&lt;/year&gt;&lt;/dates&gt;&lt;publisher&gt;New Hampshire Division of Public Health Services&lt;/publisher&gt;&lt;urls&gt;&lt;related-urls&gt;&lt;url&gt;http://www.dhhs.nh.gov/NR/rdonlyres/etsc35eetf3ctgc6womnjzq4w3u6idx2rvgn653na42ivdil2rglwpamvj4vdsx2xh4uivasprf5zvglccpou3ogv5g/cdpc_emergencydeptvisits.pdf&lt;/url&gt;&lt;/related-urls&gt;&lt;/urls&gt;&lt;/record&gt;&lt;/Cite&gt;&lt;/EndNote&gt;</w:instrText>
            </w:r>
            <w:r w:rsidR="00E053B7">
              <w:fldChar w:fldCharType="separate"/>
            </w:r>
            <w:r w:rsidR="00A26EEE">
              <w:rPr>
                <w:noProof/>
              </w:rPr>
              <w:t>(59)</w:t>
            </w:r>
            <w:r w:rsidR="00E053B7">
              <w:fldChar w:fldCharType="end"/>
            </w:r>
          </w:p>
        </w:tc>
        <w:tc>
          <w:tcPr>
            <w:tcW w:w="4968" w:type="dxa"/>
          </w:tcPr>
          <w:p w:rsidR="0025615D" w:rsidRDefault="00243390" w:rsidP="00AA2292">
            <w:pPr>
              <w:cnfStyle w:val="000000000000"/>
            </w:pPr>
            <w:r>
              <w:t>New Hampshire state residents</w:t>
            </w:r>
          </w:p>
        </w:tc>
      </w:tr>
      <w:tr w:rsidR="00BA371A" w:rsidTr="00D000AB">
        <w:trPr>
          <w:cnfStyle w:val="000000100000"/>
        </w:trPr>
        <w:tc>
          <w:tcPr>
            <w:cnfStyle w:val="001000000000"/>
            <w:tcW w:w="4608" w:type="dxa"/>
            <w:tcBorders>
              <w:left w:val="single" w:sz="4" w:space="0" w:color="auto"/>
            </w:tcBorders>
          </w:tcPr>
          <w:p w:rsidR="00BA371A" w:rsidRDefault="00C47F0C" w:rsidP="00A26EEE">
            <w:r>
              <w:t>Ohio Department of Health</w:t>
            </w:r>
            <w:r w:rsidR="00E053B7">
              <w:fldChar w:fldCharType="begin"/>
            </w:r>
            <w:r w:rsidR="00A26EEE">
              <w:instrText xml:space="preserve"> ADDIN EN.CITE &lt;EndNote&gt;&lt;Cite&gt;&lt;Year&gt;2013&lt;/Year&gt;&lt;RecNum&gt;1133&lt;/RecNum&gt;&lt;DisplayText&gt;(60)&lt;/DisplayText&gt;&lt;record&gt;&lt;rec-number&gt;1133&lt;/rec-number&gt;&lt;foreign-keys&gt;&lt;key app="EN" db-id="2vtrrzxwl0pztoezwf6x0px5009v0wr25twz" timestamp="1449519166"&gt;1133&lt;/key&gt;&lt;/foreign-keys&gt;&lt;ref-type name="Government Document"&gt;46&lt;/ref-type&gt;&lt;contributors&gt;&lt;/contributors&gt;&lt;titles&gt;&lt;title&gt;Utilization of Ohio Emergency Departments to Treat Dental Problems, 2010-2011&lt;/title&gt;&lt;/titles&gt;&lt;dates&gt;&lt;year&gt;2013&lt;/year&gt;&lt;/dates&gt;&lt;publisher&gt;Ohio Department of Health&lt;/publisher&gt;&lt;urls&gt;&lt;related-urls&gt;&lt;url&gt;https://www.odh.ohio.gov/~/media/ODH/ASSETS/Files/ohs/oral%20health/EDVisitDataBriefApril2013.ashx&lt;/url&gt;&lt;/related-urls&gt;&lt;/urls&gt;&lt;/record&gt;&lt;/Cite&gt;&lt;/EndNote&gt;</w:instrText>
            </w:r>
            <w:r w:rsidR="00E053B7">
              <w:fldChar w:fldCharType="separate"/>
            </w:r>
            <w:r w:rsidR="00A26EEE">
              <w:rPr>
                <w:noProof/>
              </w:rPr>
              <w:t>(60)</w:t>
            </w:r>
            <w:r w:rsidR="00E053B7">
              <w:fldChar w:fldCharType="end"/>
            </w:r>
          </w:p>
        </w:tc>
        <w:tc>
          <w:tcPr>
            <w:tcW w:w="4968" w:type="dxa"/>
          </w:tcPr>
          <w:p w:rsidR="00BA371A" w:rsidRDefault="00C47F0C" w:rsidP="00AA2292">
            <w:pPr>
              <w:cnfStyle w:val="000000100000"/>
            </w:pPr>
            <w:r>
              <w:t>Ohio state residents</w:t>
            </w:r>
          </w:p>
        </w:tc>
      </w:tr>
      <w:tr w:rsidR="0025615D" w:rsidTr="00D000AB">
        <w:tc>
          <w:tcPr>
            <w:cnfStyle w:val="001000000000"/>
            <w:tcW w:w="4608" w:type="dxa"/>
            <w:tcBorders>
              <w:left w:val="single" w:sz="4" w:space="0" w:color="auto"/>
            </w:tcBorders>
          </w:tcPr>
          <w:p w:rsidR="00A82AEC" w:rsidRDefault="00243390" w:rsidP="00A26EEE">
            <w:r>
              <w:t>Commonwealth of Massachusetts Center for</w:t>
            </w:r>
          </w:p>
          <w:p w:rsidR="0025615D" w:rsidRDefault="00A82AEC" w:rsidP="00A26EEE">
            <w:r>
              <w:t xml:space="preserve"> </w:t>
            </w:r>
            <w:r w:rsidR="00243390">
              <w:t xml:space="preserve"> Health Information and Analysis</w:t>
            </w:r>
            <w:r w:rsidR="00E053B7">
              <w:fldChar w:fldCharType="begin"/>
            </w:r>
            <w:r w:rsidR="00A26EEE">
              <w:instrText xml:space="preserve"> ADDIN EN.CITE &lt;EndNote&gt;&lt;Cite&gt;&lt;Year&gt;2012&lt;/Year&gt;&lt;RecNum&gt;1134&lt;/RecNum&gt;&lt;DisplayText&gt;(61)&lt;/DisplayText&gt;&lt;record&gt;&lt;rec-number&gt;1134&lt;/rec-number&gt;&lt;foreign-keys&gt;&lt;key app="EN" db-id="2vtrrzxwl0pztoezwf6x0px5009v0wr25twz" timestamp="1449519609"&gt;1134&lt;/key&gt;&lt;/foreign-keys&gt;&lt;ref-type name="Government Document"&gt;46&lt;/ref-type&gt;&lt;contributors&gt;&lt;/contributors&gt;&lt;titles&gt;&lt;title&gt;Massachusetts&amp;apos; Emergency Departments and Preventable Adult Oral Health Conditions: Utilization, Impact and Missed Opportunities (2008-2011)&lt;/title&gt;&lt;/titles&gt;&lt;dates&gt;&lt;year&gt;2012&lt;/year&gt;&lt;/dates&gt;&lt;publisher&gt;Massachusetts Center for Health Information and Analysis&lt;/publisher&gt;&lt;urls&gt;&lt;related-urls&gt;&lt;url&gt;www.chiamass.gov/assets/docs/r/pubs/12/dental-ed-report.doc&lt;/url&gt;&lt;/related-urls&gt;&lt;/urls&gt;&lt;/record&gt;&lt;/Cite&gt;&lt;/EndNote&gt;</w:instrText>
            </w:r>
            <w:r w:rsidR="00E053B7">
              <w:fldChar w:fldCharType="separate"/>
            </w:r>
            <w:r w:rsidR="00A26EEE">
              <w:rPr>
                <w:noProof/>
              </w:rPr>
              <w:t>(61)</w:t>
            </w:r>
            <w:r w:rsidR="00E053B7">
              <w:fldChar w:fldCharType="end"/>
            </w:r>
          </w:p>
        </w:tc>
        <w:tc>
          <w:tcPr>
            <w:tcW w:w="4968" w:type="dxa"/>
          </w:tcPr>
          <w:p w:rsidR="0025615D" w:rsidRDefault="00243390" w:rsidP="00AA2292">
            <w:pPr>
              <w:cnfStyle w:val="000000000000"/>
            </w:pPr>
            <w:r>
              <w:t>Massachusetts adult residents (</w:t>
            </w:r>
            <w:r w:rsidR="00A82AEC">
              <w:t xml:space="preserve">ages </w:t>
            </w:r>
            <w:r>
              <w:t>18+)</w:t>
            </w:r>
          </w:p>
        </w:tc>
      </w:tr>
      <w:tr w:rsidR="00BA371A" w:rsidTr="00D000AB">
        <w:trPr>
          <w:cnfStyle w:val="000000100000"/>
        </w:trPr>
        <w:tc>
          <w:tcPr>
            <w:cnfStyle w:val="001000000000"/>
            <w:tcW w:w="4608" w:type="dxa"/>
            <w:tcBorders>
              <w:left w:val="single" w:sz="4" w:space="0" w:color="auto"/>
            </w:tcBorders>
          </w:tcPr>
          <w:p w:rsidR="00BA371A" w:rsidRDefault="00BA371A" w:rsidP="00A26EEE">
            <w:r>
              <w:t>Hawaii State Department of Health</w:t>
            </w:r>
            <w:r w:rsidR="00E053B7">
              <w:fldChar w:fldCharType="begin"/>
            </w:r>
            <w:r w:rsidR="00A26EEE">
              <w:instrText xml:space="preserve"> ADDIN EN.CITE &lt;EndNote&gt;&lt;Cite&gt;&lt;Year&gt;2013&lt;/Year&gt;&lt;RecNum&gt;1135&lt;/RecNum&gt;&lt;DisplayText&gt;(62)&lt;/DisplayText&gt;&lt;record&gt;&lt;rec-number&gt;1135&lt;/rec-number&gt;&lt;foreign-keys&gt;&lt;key app="EN" db-id="2vtrrzxwl0pztoezwf6x0px5009v0wr25twz" timestamp="1449520040"&gt;1135&lt;/key&gt;&lt;/foreign-keys&gt;&lt;ref-type name="Government Document"&gt;46&lt;/ref-type&gt;&lt;contributors&gt;&lt;/contributors&gt;&lt;titles&gt;&lt;title&gt;Hawaii Oral Health: Key Findings&lt;/title&gt;&lt;/titles&gt;&lt;dates&gt;&lt;year&gt;2013&lt;/year&gt;&lt;/dates&gt;&lt;publisher&gt;Hawaii State Department of Health&lt;/publisher&gt;&lt;urls&gt;&lt;related-urls&gt;&lt;url&gt;http://health.hawaii.gov/about/files/2013/06/Key_Findings_wC.pdf&lt;/url&gt;&lt;/related-urls&gt;&lt;/urls&gt;&lt;/record&gt;&lt;/Cite&gt;&lt;/EndNote&gt;</w:instrText>
            </w:r>
            <w:r w:rsidR="00E053B7">
              <w:fldChar w:fldCharType="separate"/>
            </w:r>
            <w:r w:rsidR="00A26EEE">
              <w:rPr>
                <w:noProof/>
              </w:rPr>
              <w:t>(62)</w:t>
            </w:r>
            <w:r w:rsidR="00E053B7">
              <w:fldChar w:fldCharType="end"/>
            </w:r>
          </w:p>
        </w:tc>
        <w:tc>
          <w:tcPr>
            <w:tcW w:w="4968" w:type="dxa"/>
          </w:tcPr>
          <w:p w:rsidR="00BA371A" w:rsidRDefault="00BA371A" w:rsidP="00AA2292">
            <w:pPr>
              <w:cnfStyle w:val="000000100000"/>
            </w:pPr>
            <w:r>
              <w:t>Hawaii state residents</w:t>
            </w:r>
          </w:p>
        </w:tc>
      </w:tr>
      <w:tr w:rsidR="00BA371A" w:rsidTr="00D000AB">
        <w:tc>
          <w:tcPr>
            <w:cnfStyle w:val="001000000000"/>
            <w:tcW w:w="4608" w:type="dxa"/>
            <w:tcBorders>
              <w:left w:val="single" w:sz="4" w:space="0" w:color="auto"/>
            </w:tcBorders>
          </w:tcPr>
          <w:p w:rsidR="00A82AEC" w:rsidRDefault="00BA371A" w:rsidP="00A26EEE">
            <w:r>
              <w:t xml:space="preserve">Oh and Leonard (Rhode Island Department of </w:t>
            </w:r>
          </w:p>
          <w:p w:rsidR="00BA371A" w:rsidRDefault="00A82AEC" w:rsidP="00A26EEE">
            <w:r>
              <w:t xml:space="preserve">  </w:t>
            </w:r>
            <w:r w:rsidR="00BA371A">
              <w:t>Health)</w:t>
            </w:r>
            <w:r w:rsidR="00E053B7">
              <w:fldChar w:fldCharType="begin"/>
            </w:r>
            <w:r w:rsidR="00A26EEE">
              <w:instrText xml:space="preserve"> ADDIN EN.CITE &lt;EndNote&gt;&lt;Cite&gt;&lt;Author&gt;Oh&lt;/Author&gt;&lt;Year&gt;2012&lt;/Year&gt;&lt;RecNum&gt;37&lt;/RecNum&gt;&lt;DisplayText&gt;(63)&lt;/DisplayText&gt;&lt;record&gt;&lt;rec-number&gt;37&lt;/rec-number&gt;&lt;foreign-keys&gt;&lt;key app="EN" db-id="2vtrrzxwl0pztoezwf6x0px5009v0wr25twz" timestamp="1421161790"&gt;37&lt;/key&gt;&lt;/foreign-keys&gt;&lt;ref-type name="Journal Article"&gt;17&lt;/ref-type&gt;&lt;contributors&gt;&lt;authors&gt;&lt;author&gt;Oh, J.&lt;/author&gt;&lt;author&gt;Leonard, L.&lt;/author&gt;&lt;/authors&gt;&lt;/contributors&gt;&lt;auth-address&gt;Division of Community, Family Health and Equity, Rhode Island Department of Health, Providence, RI 02908, USA. Junhie.Oh@health.ri.gov&lt;/auth-address&gt;&lt;titles&gt;&lt;title&gt;Hospital emergency department visits for non-traumatic oral health conditions among Rhode Island adults age 21-64 years, 2006-2010&lt;/title&gt;&lt;secondary-title&gt;Med Health R I&lt;/secondary-title&gt;&lt;alt-title&gt;Medicine and health, Rhode Island&lt;/alt-title&gt;&lt;/titles&gt;&lt;periodical&gt;&lt;full-title&gt;Med Health R I&lt;/full-title&gt;&lt;abbr-1&gt;Medicine and health, Rhode Island&lt;/abbr-1&gt;&lt;/periodical&gt;&lt;alt-periodical&gt;&lt;full-title&gt;Med Health R I&lt;/full-title&gt;&lt;abbr-1&gt;Medicine and health, Rhode Island&lt;/abbr-1&gt;&lt;/alt-periodical&gt;&lt;pages&gt;367-9&lt;/pages&gt;&lt;volume&gt;95&lt;/volume&gt;&lt;number&gt;11&lt;/number&gt;&lt;edition&gt;2013/03/13&lt;/edition&gt;&lt;keywords&gt;&lt;keyword&gt;Adult&lt;/keyword&gt;&lt;keyword&gt;*Dental Care/organization &amp;amp; administration&lt;/keyword&gt;&lt;keyword&gt;Emergency Service, Hospital/*statistics &amp;amp; numerical data&lt;/keyword&gt;&lt;keyword&gt;Female&lt;/keyword&gt;&lt;keyword&gt;Humans&lt;/keyword&gt;&lt;keyword&gt;Insurance, Dental&lt;/keyword&gt;&lt;keyword&gt;Male&lt;/keyword&gt;&lt;keyword&gt;Medicaid&lt;/keyword&gt;&lt;keyword&gt;Middle Aged&lt;/keyword&gt;&lt;keyword&gt;*Oral Health&lt;/keyword&gt;&lt;keyword&gt;Rhode Island&lt;/keyword&gt;&lt;keyword&gt;United States&lt;/keyword&gt;&lt;keyword&gt;Young Adult&lt;/keyword&gt;&lt;/keywords&gt;&lt;dates&gt;&lt;year&gt;2012&lt;/year&gt;&lt;pub-dates&gt;&lt;date&gt;Nov&lt;/date&gt;&lt;/pub-dates&gt;&lt;/dates&gt;&lt;isbn&gt;1086-5462 (Print)&amp;#xD;1086-5462&lt;/isbn&gt;&lt;accession-num&gt;23477282&lt;/accession-num&gt;&lt;urls&gt;&lt;/urls&gt;&lt;remote-database-provider&gt;NLM&lt;/remote-database-provider&gt;&lt;language&gt;eng&lt;/language&gt;&lt;/record&gt;&lt;/Cite&gt;&lt;/EndNote&gt;</w:instrText>
            </w:r>
            <w:r w:rsidR="00E053B7">
              <w:fldChar w:fldCharType="separate"/>
            </w:r>
            <w:r w:rsidR="00A26EEE">
              <w:rPr>
                <w:noProof/>
              </w:rPr>
              <w:t>(63)</w:t>
            </w:r>
            <w:r w:rsidR="00E053B7">
              <w:fldChar w:fldCharType="end"/>
            </w:r>
          </w:p>
        </w:tc>
        <w:tc>
          <w:tcPr>
            <w:tcW w:w="4968" w:type="dxa"/>
          </w:tcPr>
          <w:p w:rsidR="00BA371A" w:rsidRDefault="00BA371A" w:rsidP="00AA2292">
            <w:pPr>
              <w:cnfStyle w:val="000000000000"/>
            </w:pPr>
            <w:r>
              <w:t>Rhode Island adults (</w:t>
            </w:r>
            <w:r w:rsidR="00A82AEC">
              <w:t xml:space="preserve">ages </w:t>
            </w:r>
            <w:r>
              <w:t xml:space="preserve">21-64) </w:t>
            </w:r>
          </w:p>
        </w:tc>
      </w:tr>
      <w:tr w:rsidR="00BA371A" w:rsidTr="00D000AB">
        <w:trPr>
          <w:cnfStyle w:val="000000100000"/>
        </w:trPr>
        <w:tc>
          <w:tcPr>
            <w:cnfStyle w:val="001000000000"/>
            <w:tcW w:w="4608" w:type="dxa"/>
            <w:tcBorders>
              <w:left w:val="single" w:sz="4" w:space="0" w:color="auto"/>
            </w:tcBorders>
          </w:tcPr>
          <w:p w:rsidR="00A82AEC" w:rsidRDefault="00BA371A" w:rsidP="00A26EEE">
            <w:r>
              <w:t>Missouri Department of Health and Senior</w:t>
            </w:r>
          </w:p>
          <w:p w:rsidR="00BA371A" w:rsidRDefault="00A82AEC" w:rsidP="00A26EEE">
            <w:r>
              <w:t xml:space="preserve"> </w:t>
            </w:r>
            <w:r w:rsidR="00BA371A">
              <w:t xml:space="preserve"> Services</w:t>
            </w:r>
            <w:r w:rsidR="00E053B7">
              <w:fldChar w:fldCharType="begin"/>
            </w:r>
            <w:r w:rsidR="00A26EEE">
              <w:instrText xml:space="preserve"> ADDIN EN.CITE &lt;EndNote&gt;&lt;Cite&gt;&lt;Year&gt;2015&lt;/Year&gt;&lt;RecNum&gt;1137&lt;/RecNum&gt;&lt;DisplayText&gt;(64)&lt;/DisplayText&gt;&lt;record&gt;&lt;rec-number&gt;1137&lt;/rec-number&gt;&lt;foreign-keys&gt;&lt;key app="EN" db-id="2vtrrzxwl0pztoezwf6x0px5009v0wr25twz" timestamp="1449520797"&gt;1137&lt;/key&gt;&lt;/foreign-keys&gt;&lt;ref-type name="Government Document"&gt;46&lt;/ref-type&gt;&lt;contributors&gt;&lt;/contributors&gt;&lt;titles&gt;&lt;title&gt;Oral Health Fact Sheet: Emergency Department Utilization for Dental Complaints, Missouri 1994-2013&lt;/title&gt;&lt;/titles&gt;&lt;dates&gt;&lt;year&gt;2015&lt;/year&gt;&lt;/dates&gt;&lt;publisher&gt;Missouri Department of Health and Senior Services&lt;/publisher&gt;&lt;urls&gt;&lt;related-urls&gt;&lt;url&gt;http://health.mo.gov/living/families/oralhealth/pdf/EmergencyDepartmentUtilizationforDentalComplaints.pdf&lt;/url&gt;&lt;/related-urls&gt;&lt;/urls&gt;&lt;/record&gt;&lt;/Cite&gt;&lt;/EndNote&gt;</w:instrText>
            </w:r>
            <w:r w:rsidR="00E053B7">
              <w:fldChar w:fldCharType="separate"/>
            </w:r>
            <w:r w:rsidR="00A26EEE">
              <w:rPr>
                <w:noProof/>
              </w:rPr>
              <w:t>(64)</w:t>
            </w:r>
            <w:r w:rsidR="00E053B7">
              <w:fldChar w:fldCharType="end"/>
            </w:r>
          </w:p>
        </w:tc>
        <w:tc>
          <w:tcPr>
            <w:tcW w:w="4968" w:type="dxa"/>
          </w:tcPr>
          <w:p w:rsidR="00BA371A" w:rsidRDefault="00BA371A" w:rsidP="00AA2292">
            <w:pPr>
              <w:cnfStyle w:val="000000100000"/>
            </w:pPr>
            <w:r>
              <w:t>Missouri state residents</w:t>
            </w:r>
          </w:p>
        </w:tc>
      </w:tr>
      <w:tr w:rsidR="00BA371A" w:rsidTr="00D000AB">
        <w:tc>
          <w:tcPr>
            <w:cnfStyle w:val="001000000000"/>
            <w:tcW w:w="4608" w:type="dxa"/>
            <w:tcBorders>
              <w:left w:val="single" w:sz="4" w:space="0" w:color="auto"/>
            </w:tcBorders>
          </w:tcPr>
          <w:p w:rsidR="00BA371A" w:rsidRDefault="00BA371A" w:rsidP="00A26EEE">
            <w:r>
              <w:t>Anderson Economic Group, LLC</w:t>
            </w:r>
            <w:r w:rsidR="00E053B7">
              <w:fldChar w:fldCharType="begin"/>
            </w:r>
            <w:r w:rsidR="00A26EEE">
              <w:instrText xml:space="preserve"> ADDIN EN.CITE &lt;EndNote&gt;&lt;Cite&gt;&lt;Year&gt;2014&lt;/Year&gt;&lt;RecNum&gt;1138&lt;/RecNum&gt;&lt;DisplayText&gt;(65)&lt;/DisplayText&gt;&lt;record&gt;&lt;rec-number&gt;1138&lt;/rec-number&gt;&lt;foreign-keys&gt;&lt;key app="EN" db-id="2vtrrzxwl0pztoezwf6x0px5009v0wr25twz" timestamp="1449521280"&gt;1138&lt;/key&gt;&lt;/foreign-keys&gt;&lt;ref-type name="Report"&gt;27&lt;/ref-type&gt;&lt;contributors&gt;&lt;tertiary-authors&gt;&lt;author&gt;Anderson Economic Group, LLC&lt;/author&gt;&lt;/tertiary-authors&gt;&lt;/contributors&gt;&lt;titles&gt;&lt;title&gt;The Cost of Dental-Related Emergency Room Visits in Michigan&lt;/title&gt;&lt;/titles&gt;&lt;dates&gt;&lt;year&gt;2014&lt;/year&gt;&lt;/dates&gt;&lt;urls&gt;&lt;related-urls&gt;&lt;url&gt;http://www.midental.org/hub_sites/michigan-dental/www/assets/uploads/files/AEG-Delta-Dental_Report.pdf&lt;/url&gt;&lt;/related-urls&gt;&lt;/urls&gt;&lt;/record&gt;&lt;/Cite&gt;&lt;/EndNote&gt;</w:instrText>
            </w:r>
            <w:r w:rsidR="00E053B7">
              <w:fldChar w:fldCharType="separate"/>
            </w:r>
            <w:r w:rsidR="00A26EEE">
              <w:rPr>
                <w:noProof/>
              </w:rPr>
              <w:t>(65)</w:t>
            </w:r>
            <w:r w:rsidR="00E053B7">
              <w:fldChar w:fldCharType="end"/>
            </w:r>
          </w:p>
        </w:tc>
        <w:tc>
          <w:tcPr>
            <w:tcW w:w="4968" w:type="dxa"/>
          </w:tcPr>
          <w:p w:rsidR="00BA371A" w:rsidRDefault="00BA371A" w:rsidP="00AA2292">
            <w:pPr>
              <w:cnfStyle w:val="000000000000"/>
            </w:pPr>
            <w:r>
              <w:t>Michigan state residents</w:t>
            </w:r>
          </w:p>
        </w:tc>
      </w:tr>
      <w:tr w:rsidR="00BA371A" w:rsidTr="00D000AB">
        <w:trPr>
          <w:cnfStyle w:val="000000100000"/>
        </w:trPr>
        <w:tc>
          <w:tcPr>
            <w:cnfStyle w:val="001000000000"/>
            <w:tcW w:w="4608" w:type="dxa"/>
            <w:tcBorders>
              <w:left w:val="single" w:sz="4" w:space="0" w:color="auto"/>
            </w:tcBorders>
          </w:tcPr>
          <w:p w:rsidR="00BA371A" w:rsidRDefault="00BA371A" w:rsidP="00A26EEE">
            <w:r>
              <w:t>Tennessee Department of Health</w:t>
            </w:r>
            <w:r w:rsidR="00E053B7">
              <w:fldChar w:fldCharType="begin"/>
            </w:r>
            <w:r w:rsidR="00A26EEE">
              <w:instrText xml:space="preserve"> ADDIN EN.CITE &lt;EndNote&gt;&lt;Cite&gt;&lt;Year&gt;2009&lt;/Year&gt;&lt;RecNum&gt;1139&lt;/RecNum&gt;&lt;DisplayText&gt;(66)&lt;/DisplayText&gt;&lt;record&gt;&lt;rec-number&gt;1139&lt;/rec-number&gt;&lt;foreign-keys&gt;&lt;key app="EN" db-id="2vtrrzxwl0pztoezwf6x0px5009v0wr25twz" timestamp="1449521540"&gt;1139&lt;/key&gt;&lt;/foreign-keys&gt;&lt;ref-type name="Government Document"&gt;46&lt;/ref-type&gt;&lt;contributors&gt;&lt;/contributors&gt;&lt;titles&gt;&lt;title&gt;Adult Emergency Oral Health Care 2008&lt;/title&gt;&lt;/titles&gt;&lt;dates&gt;&lt;year&gt;2009&lt;/year&gt;&lt;/dates&gt;&lt;publisher&gt;Tennessee Department of Health&lt;/publisher&gt;&lt;urls&gt;&lt;related-urls&gt;&lt;url&gt;https://tn.gov/assets/entities/health/attachments/adultemoralhealth08.pdf&lt;/url&gt;&lt;/related-urls&gt;&lt;/urls&gt;&lt;/record&gt;&lt;/Cite&gt;&lt;/EndNote&gt;</w:instrText>
            </w:r>
            <w:r w:rsidR="00E053B7">
              <w:fldChar w:fldCharType="separate"/>
            </w:r>
            <w:r w:rsidR="00A26EEE">
              <w:rPr>
                <w:noProof/>
              </w:rPr>
              <w:t>(66)</w:t>
            </w:r>
            <w:r w:rsidR="00E053B7">
              <w:fldChar w:fldCharType="end"/>
            </w:r>
          </w:p>
        </w:tc>
        <w:tc>
          <w:tcPr>
            <w:tcW w:w="4968" w:type="dxa"/>
          </w:tcPr>
          <w:p w:rsidR="00BA371A" w:rsidRDefault="00BA371A" w:rsidP="00AA2292">
            <w:pPr>
              <w:cnfStyle w:val="000000100000"/>
            </w:pPr>
            <w:r>
              <w:t>Tennessee state residents</w:t>
            </w:r>
          </w:p>
        </w:tc>
      </w:tr>
    </w:tbl>
    <w:p w:rsidR="0025615D" w:rsidRDefault="0025615D" w:rsidP="0025615D"/>
    <w:p w:rsidR="00C54E82" w:rsidRPr="00C54E82" w:rsidRDefault="00C54E82" w:rsidP="00C54E82"/>
    <w:p w:rsidR="00254380" w:rsidRDefault="00254380" w:rsidP="00254380">
      <w:pPr>
        <w:pStyle w:val="Heading3"/>
      </w:pPr>
      <w:r>
        <w:lastRenderedPageBreak/>
        <w:t>Local and Other Subpopulation Perspective</w:t>
      </w:r>
    </w:p>
    <w:p w:rsidR="00D32A3D" w:rsidRDefault="00254380" w:rsidP="00254380">
      <w:r>
        <w:t>Many studies select a specific population group to</w:t>
      </w:r>
      <w:r w:rsidR="008E22EB">
        <w:t xml:space="preserve"> </w:t>
      </w:r>
      <w:r w:rsidR="00A82AEC">
        <w:t>research</w:t>
      </w:r>
      <w:r>
        <w:t>. Sometimes this will simply involve a specific convenience population, for example, those presenting at the ED of a hospital.</w:t>
      </w:r>
      <w:r w:rsidR="00130E69">
        <w:t xml:space="preserve"> </w:t>
      </w:r>
      <w:r w:rsidR="00B027D7">
        <w:t>McCormick</w:t>
      </w:r>
      <w:r w:rsidR="006E3F03">
        <w:t>, A</w:t>
      </w:r>
      <w:r w:rsidR="00B027D7">
        <w:t xml:space="preserve"> et al. </w:t>
      </w:r>
      <w:r w:rsidR="00A82AEC">
        <w:t xml:space="preserve">studied </w:t>
      </w:r>
      <w:r w:rsidR="00D62954">
        <w:t>ED data from a hospital in Richmond, Virginia.</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r w:rsidR="00D62954">
        <w:t xml:space="preserve"> </w:t>
      </w:r>
      <w:r w:rsidR="00BA0360">
        <w:t>Neely et al. analyzed ED data from Boston Medical Center.</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r w:rsidR="00BA0360">
        <w:t xml:space="preserve"> </w:t>
      </w:r>
      <w:proofErr w:type="spellStart"/>
      <w:r w:rsidR="00C01AB5">
        <w:t>Hardie</w:t>
      </w:r>
      <w:proofErr w:type="spellEnd"/>
      <w:r w:rsidR="00C01AB5">
        <w:t xml:space="preserve"> et al. analyzed 2012 ED admission data from a rural Maryland hospital to characterize frequents users of the ED.</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r w:rsidR="00C01AB5">
        <w:t xml:space="preserve"> </w:t>
      </w:r>
      <w:r w:rsidR="00A659C5">
        <w:t>Waldrop et al. conducted a chart review of all patients presenting at a Baton Rouge, Louisiana hospital ED with dental complaints.</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r w:rsidR="00A659C5">
        <w:t xml:space="preserve"> </w:t>
      </w:r>
      <w:r w:rsidR="006E3F03">
        <w:t>McCormick, D. et al. interviewed a convenience sample of ED patients at a Cambridge, Massachusetts safety</w:t>
      </w:r>
      <w:r w:rsidR="0047364A">
        <w:t>-</w:t>
      </w:r>
      <w:r w:rsidR="006E3F03">
        <w:t>net hospital.</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r w:rsidR="006E3F03">
        <w:t xml:space="preserve"> </w:t>
      </w:r>
      <w:proofErr w:type="spellStart"/>
      <w:r w:rsidR="000E3C71">
        <w:t>Dorfman</w:t>
      </w:r>
      <w:proofErr w:type="spellEnd"/>
      <w:r w:rsidR="000E3C71">
        <w:t xml:space="preserve"> et al. </w:t>
      </w:r>
      <w:r w:rsidR="00A82AEC">
        <w:t xml:space="preserve">studied </w:t>
      </w:r>
      <w:r w:rsidR="000E3C71">
        <w:t xml:space="preserve">barriers </w:t>
      </w:r>
      <w:r w:rsidR="00A82AEC">
        <w:t xml:space="preserve">encountered by </w:t>
      </w:r>
      <w:r w:rsidR="003016A0">
        <w:t xml:space="preserve">a convenience sampling of 200 patients </w:t>
      </w:r>
      <w:r w:rsidR="00A659C5">
        <w:t>presenting at</w:t>
      </w:r>
      <w:r w:rsidR="000E3C71">
        <w:t xml:space="preserve"> the pediatric emergency department (PED) </w:t>
      </w:r>
      <w:r w:rsidR="00C01AB5">
        <w:t>of</w:t>
      </w:r>
      <w:r w:rsidR="000E3C71">
        <w:t xml:space="preserve"> </w:t>
      </w:r>
      <w:r w:rsidR="00C01AB5">
        <w:t>a</w:t>
      </w:r>
      <w:r w:rsidR="000E3C71">
        <w:t xml:space="preserve"> hospital</w:t>
      </w:r>
      <w:r w:rsidR="003016A0">
        <w:t xml:space="preserve"> for NTDCs</w:t>
      </w:r>
      <w:r w:rsidR="000E3C71">
        <w:t>.</w: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2)</w:t>
      </w:r>
      <w:r w:rsidR="00E053B7">
        <w:fldChar w:fldCharType="end"/>
      </w:r>
      <w:r w:rsidR="000E3C71">
        <w:t xml:space="preserve"> </w:t>
      </w:r>
      <w:proofErr w:type="spellStart"/>
      <w:r w:rsidR="00A146A1">
        <w:t>Ferayorni</w:t>
      </w:r>
      <w:proofErr w:type="spellEnd"/>
      <w:r w:rsidR="00A146A1">
        <w:t xml:space="preserve"> et al. interviewed parents of children visiting a </w:t>
      </w:r>
      <w:r w:rsidR="00B37C73">
        <w:t>Phoenix, Arizona</w:t>
      </w:r>
      <w:r w:rsidR="0047364A">
        <w:t xml:space="preserve"> PED</w:t>
      </w:r>
      <w:r w:rsidR="00A146A1">
        <w:t xml:space="preserve">, with a focus on access and barriers to care, comparing those with and without insurance and </w:t>
      </w:r>
      <w:r w:rsidR="00B37C73">
        <w:t>children that were or were not foreign born.</w: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3)</w:t>
      </w:r>
      <w:r w:rsidR="00E053B7">
        <w:fldChar w:fldCharType="end"/>
      </w:r>
      <w:r w:rsidR="00A146A1">
        <w:t xml:space="preserve"> </w:t>
      </w:r>
      <w:r w:rsidR="00D32A3D">
        <w:t>Hayes et al. studied ED patients presenting with different forms of infection (including dental infections) at an urban medical center, comparing return rates of those given prescriptions with those provided with medications.</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r w:rsidR="00873A44">
        <w:t xml:space="preserve"> Patel et al. interviewed and examined patients presenting at the Hennepin County Medical Center ED in the period June through August</w:t>
      </w:r>
      <w:r w:rsidR="003016A0">
        <w:t>,</w:t>
      </w:r>
      <w:r w:rsidR="00873A44">
        <w:t xml:space="preserve"> 2009.</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r w:rsidR="00C96086">
        <w:t xml:space="preserve"> Stevens et al. interviewed </w:t>
      </w:r>
      <w:r w:rsidR="00306282">
        <w:t>non-institutionalized cognitively</w:t>
      </w:r>
      <w:r w:rsidR="00CB179C">
        <w:t>-</w:t>
      </w:r>
      <w:r w:rsidR="00306282">
        <w:t xml:space="preserve">intact </w:t>
      </w:r>
      <w:r w:rsidR="00C96086">
        <w:t xml:space="preserve">older patients (65+) </w:t>
      </w:r>
      <w:r w:rsidR="00306282">
        <w:t xml:space="preserve">without life threatening conditions </w:t>
      </w:r>
      <w:r w:rsidR="00C96086">
        <w:t xml:space="preserve">presenting </w:t>
      </w:r>
      <w:r w:rsidR="00B90076">
        <w:t>at random times during an eight</w:t>
      </w:r>
      <w:r w:rsidR="003016A0">
        <w:t>-</w:t>
      </w:r>
      <w:r w:rsidR="00B90076">
        <w:t xml:space="preserve">week period </w:t>
      </w:r>
      <w:r w:rsidR="00C96086">
        <w:t xml:space="preserve">at </w:t>
      </w:r>
      <w:r w:rsidR="0047364A">
        <w:t xml:space="preserve">a </w:t>
      </w:r>
      <w:r w:rsidR="00B90076">
        <w:t>southeastern US ED.</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r w:rsidR="00B90076">
        <w:t xml:space="preserve"> </w:t>
      </w:r>
    </w:p>
    <w:p w:rsidR="005D650C" w:rsidRDefault="00CB179C" w:rsidP="00254380">
      <w:r>
        <w:t xml:space="preserve">Studies also </w:t>
      </w:r>
      <w:r w:rsidR="00130E69">
        <w:t xml:space="preserve">involve hospital data from hospitals/hospital systems of a community or metropolitan area. </w:t>
      </w:r>
      <w:r w:rsidR="009F4256">
        <w:t xml:space="preserve">Davis et al. </w:t>
      </w:r>
      <w:r>
        <w:t xml:space="preserve">studied </w:t>
      </w:r>
      <w:r w:rsidR="009F4256">
        <w:t>hospital administrative data for five major hospital systems in the Minneapolis-St. Paul metropolitan area.</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r w:rsidR="00254380">
        <w:t xml:space="preserve"> </w:t>
      </w:r>
      <w:r w:rsidR="00F02383">
        <w:t xml:space="preserve">Fox et al. </w:t>
      </w:r>
      <w:r>
        <w:t xml:space="preserve">researched </w:t>
      </w:r>
      <w:r w:rsidR="00F02383">
        <w:t>the effects of an instituted prescrib</w:t>
      </w:r>
      <w:r>
        <w:t xml:space="preserve">ing guideline on </w:t>
      </w:r>
      <w:proofErr w:type="spellStart"/>
      <w:r>
        <w:t>opioid</w:t>
      </w:r>
      <w:proofErr w:type="spellEnd"/>
      <w:r>
        <w:t xml:space="preserve"> prescriptions</w:t>
      </w:r>
      <w:r w:rsidR="00F02383">
        <w:t xml:space="preserve"> for patients with oral pain complaints in a two</w:t>
      </w:r>
      <w:r>
        <w:t>-</w:t>
      </w:r>
      <w:r w:rsidR="00F02383">
        <w:t xml:space="preserve"> hospital system.</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r w:rsidR="00A0798D">
        <w:t xml:space="preserve"> </w:t>
      </w:r>
      <w:r w:rsidR="00606657">
        <w:t xml:space="preserve">Weiner </w:t>
      </w:r>
      <w:r w:rsidR="00BD2FAA">
        <w:t>studied patients presenting at two hospital EDs with a chief complaint of back pain, dental pain, or headache in an investigation of</w:t>
      </w:r>
      <w:r w:rsidR="00606657">
        <w:t xml:space="preserve"> consistency of emergency providers</w:t>
      </w:r>
      <w:r w:rsidR="00BD2FAA">
        <w:t>’</w:t>
      </w:r>
      <w:r w:rsidR="00606657">
        <w:t xml:space="preserve"> impressions </w:t>
      </w:r>
      <w:r>
        <w:t xml:space="preserve">using </w:t>
      </w:r>
      <w:r w:rsidR="00606657">
        <w:t>objective criteria from a state prescription drug monitoring program</w:t>
      </w:r>
      <w:r w:rsidR="00BD2FAA">
        <w:t xml:space="preserve"> </w:t>
      </w:r>
      <w:r>
        <w:t>to</w:t>
      </w:r>
      <w:r w:rsidR="00BD2FAA">
        <w:t xml:space="preserve"> identify drug seeking behavior among.</w: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 </w:instrTex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DATA </w:instrText>
      </w:r>
      <w:r w:rsidR="00E053B7">
        <w:fldChar w:fldCharType="end"/>
      </w:r>
      <w:r w:rsidR="00E053B7">
        <w:fldChar w:fldCharType="separate"/>
      </w:r>
      <w:r w:rsidR="00A26EEE">
        <w:rPr>
          <w:noProof/>
        </w:rPr>
        <w:t>(79)</w:t>
      </w:r>
      <w:r w:rsidR="00E053B7">
        <w:fldChar w:fldCharType="end"/>
      </w:r>
      <w:r w:rsidR="00BD2FAA">
        <w:t xml:space="preserve"> </w:t>
      </w:r>
      <w:r w:rsidR="00A0798D">
        <w:t>Also in the realm of investigations on drug seeking behavior (DSB) associated with oral pain complaints in the ED, Grover et al. conducted two chart review studies of a hospital ED, one of patients specifically identified for a DSB intervention program, and the other comparing those in the DSB program with other ED patients.</w: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 </w:instrTex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DATA </w:instrText>
      </w:r>
      <w:r w:rsidR="00E053B7">
        <w:fldChar w:fldCharType="end"/>
      </w:r>
      <w:r w:rsidR="00E053B7">
        <w:fldChar w:fldCharType="separate"/>
      </w:r>
      <w:r w:rsidR="00A26EEE">
        <w:rPr>
          <w:noProof/>
        </w:rPr>
        <w:t>(80, 81)</w:t>
      </w:r>
      <w:r w:rsidR="00E053B7">
        <w:fldChar w:fldCharType="end"/>
      </w:r>
    </w:p>
    <w:p w:rsidR="00C55D1A" w:rsidRDefault="00CB179C" w:rsidP="00254380">
      <w:r>
        <w:t>S</w:t>
      </w:r>
      <w:r w:rsidR="00C55D1A">
        <w:t xml:space="preserve">omewhat more comprehensive </w:t>
      </w:r>
      <w:r>
        <w:t>studies</w:t>
      </w:r>
      <w:r w:rsidR="00C55D1A">
        <w:t xml:space="preserve"> include an entire geographic or demographic subpopulation of a state. Hong et al. chose the entire population of Kansas City, Missouri in their studies of ED use for dental care.</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r w:rsidR="00C55D1A">
        <w:t xml:space="preserve"> </w:t>
      </w:r>
      <w:r w:rsidR="00BA0A16">
        <w:t xml:space="preserve">A geographic area </w:t>
      </w:r>
      <w:r w:rsidR="00496159">
        <w:t>and hospitals of Rochester, New York, were</w:t>
      </w:r>
      <w:r w:rsidR="00BA0A16">
        <w:t xml:space="preserve"> studied by</w:t>
      </w:r>
      <w:r w:rsidR="00496159">
        <w:t xml:space="preserve"> </w:t>
      </w:r>
      <w:proofErr w:type="spellStart"/>
      <w:r w:rsidR="00496159">
        <w:t>Roghmann</w:t>
      </w:r>
      <w:proofErr w:type="spellEnd"/>
      <w:r w:rsidR="00496159">
        <w:t xml:space="preserve"> and Goldberg to explore the effects of a neighborhood health center providing continuous dental care.</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r w:rsidR="00C55D1A">
        <w:t xml:space="preserve">  </w:t>
      </w:r>
    </w:p>
    <w:p w:rsidR="00384E79" w:rsidRDefault="005D650C" w:rsidP="00384E79">
      <w:r>
        <w:t xml:space="preserve">Combinations of geographic areas and demographic subpopulations can also define a target population. </w:t>
      </w:r>
      <w:proofErr w:type="spellStart"/>
      <w:r>
        <w:t>Feinglass</w:t>
      </w:r>
      <w:proofErr w:type="spellEnd"/>
      <w:r>
        <w:t xml:space="preserve"> et al. studied enrollees of Access </w:t>
      </w:r>
      <w:proofErr w:type="spellStart"/>
      <w:r>
        <w:t>DuPage</w:t>
      </w:r>
      <w:proofErr w:type="spellEnd"/>
      <w:r>
        <w:t>, a program for low</w:t>
      </w:r>
      <w:r w:rsidR="00CB179C">
        <w:t>-</w:t>
      </w:r>
      <w:r>
        <w:t xml:space="preserve">income uninsured residents of </w:t>
      </w:r>
      <w:proofErr w:type="spellStart"/>
      <w:r>
        <w:t>DuPage</w:t>
      </w:r>
      <w:proofErr w:type="spellEnd"/>
      <w:r>
        <w:t xml:space="preserve"> County, Illinois.</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r w:rsidR="00696F0B">
        <w:t xml:space="preserve"> Lave et al. surveyed new enrollees in western Pennsylvania health insurance programs for low-income uninsured residents to track changes in health care access during the first year following enrollment.</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r w:rsidR="00384E79" w:rsidRPr="00384E79">
        <w:t xml:space="preserve"> </w:t>
      </w:r>
      <w:r w:rsidR="007F2F3D">
        <w:t>Local and other subpopulation</w:t>
      </w:r>
      <w:r w:rsidR="00384E79">
        <w:t xml:space="preserve"> study target populations </w:t>
      </w:r>
      <w:r w:rsidR="00CB179C">
        <w:t xml:space="preserve">and data sources </w:t>
      </w:r>
      <w:r w:rsidR="00384E79">
        <w:t xml:space="preserve">are summarized in Table </w:t>
      </w:r>
      <w:r w:rsidR="007F2F3D">
        <w:t>5</w:t>
      </w:r>
      <w:r w:rsidR="00384E79">
        <w:t>.</w:t>
      </w:r>
    </w:p>
    <w:p w:rsidR="00384E79" w:rsidRDefault="00384E79" w:rsidP="00384E79">
      <w:r>
        <w:rPr>
          <w:b/>
        </w:rPr>
        <w:lastRenderedPageBreak/>
        <w:t xml:space="preserve">Table </w:t>
      </w:r>
      <w:r w:rsidR="007F2F3D">
        <w:rPr>
          <w:b/>
        </w:rPr>
        <w:t>5</w:t>
      </w:r>
      <w:r>
        <w:rPr>
          <w:b/>
        </w:rPr>
        <w:t xml:space="preserve">: </w:t>
      </w:r>
      <w:r w:rsidR="007F2F3D">
        <w:rPr>
          <w:b/>
        </w:rPr>
        <w:t>Local and Subpopulation</w:t>
      </w:r>
      <w:r w:rsidRPr="00CE677F">
        <w:rPr>
          <w:b/>
        </w:rPr>
        <w:t xml:space="preserve"> Study Authors and Target Populations</w:t>
      </w:r>
    </w:p>
    <w:tbl>
      <w:tblPr>
        <w:tblStyle w:val="LightShading-Accent1"/>
        <w:tblW w:w="0" w:type="auto"/>
        <w:tblLook w:val="04A0"/>
      </w:tblPr>
      <w:tblGrid>
        <w:gridCol w:w="2628"/>
        <w:gridCol w:w="6948"/>
      </w:tblGrid>
      <w:tr w:rsidR="00384E79" w:rsidTr="00D000AB">
        <w:trPr>
          <w:cnfStyle w:val="100000000000"/>
        </w:trPr>
        <w:tc>
          <w:tcPr>
            <w:cnfStyle w:val="001000000000"/>
            <w:tcW w:w="2628" w:type="dxa"/>
            <w:tcBorders>
              <w:left w:val="single" w:sz="4" w:space="0" w:color="auto"/>
            </w:tcBorders>
          </w:tcPr>
          <w:p w:rsidR="00384E79" w:rsidRDefault="00384E79" w:rsidP="00C365DC">
            <w:r>
              <w:t>Authors</w:t>
            </w:r>
          </w:p>
        </w:tc>
        <w:tc>
          <w:tcPr>
            <w:tcW w:w="6948" w:type="dxa"/>
          </w:tcPr>
          <w:p w:rsidR="00384E79" w:rsidRDefault="007F2F3D" w:rsidP="00C365DC">
            <w:pPr>
              <w:cnfStyle w:val="100000000000"/>
            </w:pPr>
            <w:r>
              <w:t>Local/Subpopulation</w:t>
            </w:r>
            <w:r w:rsidR="00384E79">
              <w:t xml:space="preserve"> Target Population</w:t>
            </w:r>
          </w:p>
        </w:tc>
      </w:tr>
      <w:tr w:rsidR="00384E79" w:rsidTr="00D000AB">
        <w:trPr>
          <w:cnfStyle w:val="000000100000"/>
        </w:trPr>
        <w:tc>
          <w:tcPr>
            <w:cnfStyle w:val="001000000000"/>
            <w:tcW w:w="2628" w:type="dxa"/>
            <w:tcBorders>
              <w:left w:val="single" w:sz="4" w:space="0" w:color="auto"/>
            </w:tcBorders>
          </w:tcPr>
          <w:p w:rsidR="00384E79" w:rsidRDefault="007F2F3D" w:rsidP="00A26EEE">
            <w:r>
              <w:t>McCormick, A. et al.</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p>
        </w:tc>
        <w:tc>
          <w:tcPr>
            <w:tcW w:w="6948" w:type="dxa"/>
          </w:tcPr>
          <w:p w:rsidR="00384E79" w:rsidRDefault="007F2F3D" w:rsidP="00C365DC">
            <w:pPr>
              <w:cnfStyle w:val="000000100000"/>
            </w:pPr>
            <w:r>
              <w:t>Richmond, Virginia hospital ED patients</w:t>
            </w:r>
          </w:p>
        </w:tc>
      </w:tr>
      <w:tr w:rsidR="00384E79" w:rsidTr="00D000AB">
        <w:tc>
          <w:tcPr>
            <w:cnfStyle w:val="001000000000"/>
            <w:tcW w:w="2628" w:type="dxa"/>
            <w:tcBorders>
              <w:left w:val="single" w:sz="4" w:space="0" w:color="auto"/>
            </w:tcBorders>
          </w:tcPr>
          <w:p w:rsidR="00384E79" w:rsidRDefault="007F2F3D" w:rsidP="00A26EEE">
            <w:r>
              <w:t>Neely et al.</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p>
        </w:tc>
        <w:tc>
          <w:tcPr>
            <w:tcW w:w="6948" w:type="dxa"/>
          </w:tcPr>
          <w:p w:rsidR="00384E79" w:rsidRDefault="007F2F3D" w:rsidP="00C365DC">
            <w:pPr>
              <w:cnfStyle w:val="000000000000"/>
            </w:pPr>
            <w:r>
              <w:t>Boston (MA) Medical Center ED patients</w:t>
            </w:r>
          </w:p>
        </w:tc>
      </w:tr>
      <w:tr w:rsidR="00384E79" w:rsidTr="00D000AB">
        <w:trPr>
          <w:cnfStyle w:val="000000100000"/>
        </w:trPr>
        <w:tc>
          <w:tcPr>
            <w:cnfStyle w:val="001000000000"/>
            <w:tcW w:w="2628" w:type="dxa"/>
            <w:tcBorders>
              <w:left w:val="single" w:sz="4" w:space="0" w:color="auto"/>
            </w:tcBorders>
          </w:tcPr>
          <w:p w:rsidR="00384E79" w:rsidRDefault="007F2F3D" w:rsidP="00A26EEE">
            <w:proofErr w:type="spellStart"/>
            <w:r>
              <w:t>Hardie</w:t>
            </w:r>
            <w:proofErr w:type="spellEnd"/>
            <w:r>
              <w:t xml:space="preserve"> et al.</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p>
        </w:tc>
        <w:tc>
          <w:tcPr>
            <w:tcW w:w="6948" w:type="dxa"/>
          </w:tcPr>
          <w:p w:rsidR="00384E79" w:rsidRDefault="007F2F3D" w:rsidP="00C365DC">
            <w:pPr>
              <w:cnfStyle w:val="000000100000"/>
            </w:pPr>
            <w:r>
              <w:t>Rural Maryland hospital frequent ED users</w:t>
            </w:r>
          </w:p>
        </w:tc>
      </w:tr>
      <w:tr w:rsidR="00384E79" w:rsidTr="00D000AB">
        <w:tc>
          <w:tcPr>
            <w:cnfStyle w:val="001000000000"/>
            <w:tcW w:w="2628" w:type="dxa"/>
            <w:tcBorders>
              <w:left w:val="single" w:sz="4" w:space="0" w:color="auto"/>
            </w:tcBorders>
          </w:tcPr>
          <w:p w:rsidR="00384E79" w:rsidRDefault="007F2F3D" w:rsidP="00A26EEE">
            <w:r>
              <w:t>Waldrop et al.</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p>
        </w:tc>
        <w:tc>
          <w:tcPr>
            <w:tcW w:w="6948" w:type="dxa"/>
          </w:tcPr>
          <w:p w:rsidR="00384E79" w:rsidRDefault="00F76DCC" w:rsidP="00C365DC">
            <w:pPr>
              <w:cnfStyle w:val="000000000000"/>
            </w:pPr>
            <w:r>
              <w:t>Baton Rouge, LA hospital ED patients with dental complaints</w:t>
            </w:r>
            <w:r w:rsidR="00384E79">
              <w:t xml:space="preserve"> </w:t>
            </w:r>
          </w:p>
        </w:tc>
      </w:tr>
      <w:tr w:rsidR="00384E79" w:rsidTr="00D000AB">
        <w:trPr>
          <w:cnfStyle w:val="000000100000"/>
        </w:trPr>
        <w:tc>
          <w:tcPr>
            <w:cnfStyle w:val="001000000000"/>
            <w:tcW w:w="2628" w:type="dxa"/>
            <w:tcBorders>
              <w:left w:val="single" w:sz="4" w:space="0" w:color="auto"/>
            </w:tcBorders>
          </w:tcPr>
          <w:p w:rsidR="00384E79" w:rsidRDefault="00F76DCC" w:rsidP="00A26EEE">
            <w:r>
              <w:t>McCormick, D. et al.</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p>
        </w:tc>
        <w:tc>
          <w:tcPr>
            <w:tcW w:w="6948" w:type="dxa"/>
          </w:tcPr>
          <w:p w:rsidR="00384E79" w:rsidRDefault="00F76DCC" w:rsidP="0047364A">
            <w:pPr>
              <w:cnfStyle w:val="000000100000"/>
            </w:pPr>
            <w:r>
              <w:t>Cambridge, MA safety</w:t>
            </w:r>
            <w:r w:rsidR="0047364A">
              <w:t>-</w:t>
            </w:r>
            <w:r>
              <w:t>net hospital ED patients</w:t>
            </w:r>
          </w:p>
        </w:tc>
      </w:tr>
      <w:tr w:rsidR="00384E79" w:rsidTr="00D000AB">
        <w:tc>
          <w:tcPr>
            <w:cnfStyle w:val="001000000000"/>
            <w:tcW w:w="2628" w:type="dxa"/>
            <w:tcBorders>
              <w:left w:val="single" w:sz="4" w:space="0" w:color="auto"/>
            </w:tcBorders>
          </w:tcPr>
          <w:p w:rsidR="00384E79" w:rsidRDefault="00F76DCC" w:rsidP="00A26EEE">
            <w:proofErr w:type="spellStart"/>
            <w:r>
              <w:t>Dorfman</w:t>
            </w:r>
            <w:proofErr w:type="spellEnd"/>
            <w:r>
              <w:t xml:space="preserve"> et al.</w: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2)</w:t>
            </w:r>
            <w:r w:rsidR="00E053B7">
              <w:fldChar w:fldCharType="end"/>
            </w:r>
          </w:p>
        </w:tc>
        <w:tc>
          <w:tcPr>
            <w:tcW w:w="6948" w:type="dxa"/>
          </w:tcPr>
          <w:p w:rsidR="00384E79" w:rsidRDefault="00F76DCC" w:rsidP="00C365DC">
            <w:pPr>
              <w:cnfStyle w:val="000000000000"/>
            </w:pPr>
            <w:r>
              <w:t>Hospital pediatric ED patients</w:t>
            </w:r>
            <w:r w:rsidR="007E5C28">
              <w:t xml:space="preserve"> presenting for NTDCs</w:t>
            </w:r>
          </w:p>
        </w:tc>
      </w:tr>
      <w:tr w:rsidR="00384E79" w:rsidTr="00D000AB">
        <w:trPr>
          <w:cnfStyle w:val="000000100000"/>
        </w:trPr>
        <w:tc>
          <w:tcPr>
            <w:cnfStyle w:val="001000000000"/>
            <w:tcW w:w="2628" w:type="dxa"/>
            <w:tcBorders>
              <w:left w:val="single" w:sz="4" w:space="0" w:color="auto"/>
            </w:tcBorders>
          </w:tcPr>
          <w:p w:rsidR="00384E79" w:rsidRDefault="00F76DCC" w:rsidP="00A26EEE">
            <w:proofErr w:type="spellStart"/>
            <w:r>
              <w:t>Ferayorni</w:t>
            </w:r>
            <w:proofErr w:type="spellEnd"/>
            <w:r>
              <w:t xml:space="preserve"> et al.</w: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3)</w:t>
            </w:r>
            <w:r w:rsidR="00E053B7">
              <w:fldChar w:fldCharType="end"/>
            </w:r>
          </w:p>
        </w:tc>
        <w:tc>
          <w:tcPr>
            <w:tcW w:w="6948" w:type="dxa"/>
          </w:tcPr>
          <w:p w:rsidR="00384E79" w:rsidRDefault="007E5C28" w:rsidP="00C365DC">
            <w:pPr>
              <w:cnfStyle w:val="000000100000"/>
            </w:pPr>
            <w:r>
              <w:t>Phoenix, AZ hospital pediatric ED patients</w:t>
            </w:r>
          </w:p>
        </w:tc>
      </w:tr>
      <w:tr w:rsidR="00384E79" w:rsidTr="00D000AB">
        <w:tc>
          <w:tcPr>
            <w:cnfStyle w:val="001000000000"/>
            <w:tcW w:w="2628" w:type="dxa"/>
            <w:tcBorders>
              <w:left w:val="single" w:sz="4" w:space="0" w:color="auto"/>
            </w:tcBorders>
          </w:tcPr>
          <w:p w:rsidR="00384E79" w:rsidRDefault="00E47CD7" w:rsidP="00A26EEE">
            <w:r>
              <w:t>Hayes et al.</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p>
        </w:tc>
        <w:tc>
          <w:tcPr>
            <w:tcW w:w="6948" w:type="dxa"/>
          </w:tcPr>
          <w:p w:rsidR="00384E79" w:rsidRDefault="00F408D3" w:rsidP="00C365DC">
            <w:pPr>
              <w:cnfStyle w:val="000000000000"/>
            </w:pPr>
            <w:r>
              <w:t>Urban medical center patients presenting with infections</w:t>
            </w:r>
          </w:p>
        </w:tc>
      </w:tr>
      <w:tr w:rsidR="00384E79" w:rsidTr="00D000AB">
        <w:trPr>
          <w:cnfStyle w:val="000000100000"/>
        </w:trPr>
        <w:tc>
          <w:tcPr>
            <w:cnfStyle w:val="001000000000"/>
            <w:tcW w:w="2628" w:type="dxa"/>
            <w:tcBorders>
              <w:left w:val="single" w:sz="4" w:space="0" w:color="auto"/>
            </w:tcBorders>
          </w:tcPr>
          <w:p w:rsidR="00384E79" w:rsidRDefault="00F408D3" w:rsidP="00A26EEE">
            <w:r>
              <w:t>Patel et al.</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p>
        </w:tc>
        <w:tc>
          <w:tcPr>
            <w:tcW w:w="6948" w:type="dxa"/>
          </w:tcPr>
          <w:p w:rsidR="00384E79" w:rsidRDefault="00F408D3" w:rsidP="00C365DC">
            <w:pPr>
              <w:cnfStyle w:val="000000100000"/>
            </w:pPr>
            <w:r>
              <w:t>Hennepin County (MN) Medical Center ED patients</w:t>
            </w:r>
          </w:p>
        </w:tc>
      </w:tr>
      <w:tr w:rsidR="00384E79" w:rsidTr="00D000AB">
        <w:tc>
          <w:tcPr>
            <w:cnfStyle w:val="001000000000"/>
            <w:tcW w:w="2628" w:type="dxa"/>
            <w:tcBorders>
              <w:left w:val="single" w:sz="4" w:space="0" w:color="auto"/>
            </w:tcBorders>
          </w:tcPr>
          <w:p w:rsidR="00384E79" w:rsidRDefault="00F408D3" w:rsidP="00A26EEE">
            <w:r>
              <w:t>Stevens et al.</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p>
        </w:tc>
        <w:tc>
          <w:tcPr>
            <w:tcW w:w="6948" w:type="dxa"/>
          </w:tcPr>
          <w:p w:rsidR="00384E79" w:rsidRDefault="00F408D3" w:rsidP="00CB179C">
            <w:pPr>
              <w:cnfStyle w:val="000000000000"/>
            </w:pPr>
            <w:r>
              <w:t>Southeastern US ED cognitively</w:t>
            </w:r>
            <w:r w:rsidR="00CB179C">
              <w:t>-</w:t>
            </w:r>
            <w:r>
              <w:t>intact older (65+) patients</w:t>
            </w:r>
          </w:p>
        </w:tc>
      </w:tr>
      <w:tr w:rsidR="00384E79" w:rsidTr="0025615D">
        <w:trPr>
          <w:cnfStyle w:val="000000100000"/>
        </w:trPr>
        <w:tc>
          <w:tcPr>
            <w:cnfStyle w:val="001000000000"/>
            <w:tcW w:w="2628" w:type="dxa"/>
            <w:tcBorders>
              <w:left w:val="single" w:sz="4" w:space="0" w:color="auto"/>
            </w:tcBorders>
          </w:tcPr>
          <w:p w:rsidR="00384E79" w:rsidRDefault="0057069F" w:rsidP="00A26EEE">
            <w:r>
              <w:t>Davis et al.</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p>
        </w:tc>
        <w:tc>
          <w:tcPr>
            <w:tcW w:w="6948" w:type="dxa"/>
          </w:tcPr>
          <w:p w:rsidR="00384E79" w:rsidRDefault="0057069F" w:rsidP="00C365DC">
            <w:pPr>
              <w:cnfStyle w:val="000000100000"/>
            </w:pPr>
            <w:r>
              <w:t xml:space="preserve">Minneapolis-St. Paul hospital systems (five) ED patients presenting for dental problems </w:t>
            </w:r>
          </w:p>
        </w:tc>
      </w:tr>
      <w:tr w:rsidR="00384E79" w:rsidTr="0025615D">
        <w:tc>
          <w:tcPr>
            <w:cnfStyle w:val="001000000000"/>
            <w:tcW w:w="2628" w:type="dxa"/>
            <w:tcBorders>
              <w:left w:val="single" w:sz="4" w:space="0" w:color="auto"/>
            </w:tcBorders>
          </w:tcPr>
          <w:p w:rsidR="00384E79" w:rsidRDefault="0057069F" w:rsidP="00A26EEE">
            <w:r>
              <w:t>Fox et al.</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p>
        </w:tc>
        <w:tc>
          <w:tcPr>
            <w:tcW w:w="6948" w:type="dxa"/>
          </w:tcPr>
          <w:p w:rsidR="00384E79" w:rsidRDefault="005C726C" w:rsidP="00CB179C">
            <w:pPr>
              <w:cnfStyle w:val="000000000000"/>
            </w:pPr>
            <w:r>
              <w:t>Two</w:t>
            </w:r>
            <w:r w:rsidR="00CB179C">
              <w:t>-</w:t>
            </w:r>
            <w:r>
              <w:t>hospital system</w:t>
            </w:r>
            <w:r w:rsidR="00D000AB">
              <w:t xml:space="preserve"> </w:t>
            </w:r>
            <w:r>
              <w:t>ED patients presenting with dental pain</w:t>
            </w:r>
          </w:p>
        </w:tc>
      </w:tr>
      <w:tr w:rsidR="00384E79" w:rsidTr="0025615D">
        <w:trPr>
          <w:cnfStyle w:val="000000100000"/>
        </w:trPr>
        <w:tc>
          <w:tcPr>
            <w:cnfStyle w:val="001000000000"/>
            <w:tcW w:w="2628" w:type="dxa"/>
            <w:tcBorders>
              <w:left w:val="single" w:sz="4" w:space="0" w:color="auto"/>
            </w:tcBorders>
          </w:tcPr>
          <w:p w:rsidR="00384E79" w:rsidRDefault="005C726C" w:rsidP="00CB179C">
            <w:r>
              <w:t>Weiner</w: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 </w:instrTex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DATA </w:instrText>
            </w:r>
            <w:r w:rsidR="00E053B7">
              <w:fldChar w:fldCharType="end"/>
            </w:r>
            <w:r w:rsidR="00E053B7">
              <w:fldChar w:fldCharType="separate"/>
            </w:r>
            <w:r w:rsidR="00A26EEE">
              <w:rPr>
                <w:noProof/>
              </w:rPr>
              <w:t>(79)</w:t>
            </w:r>
            <w:r w:rsidR="00E053B7">
              <w:fldChar w:fldCharType="end"/>
            </w:r>
          </w:p>
        </w:tc>
        <w:tc>
          <w:tcPr>
            <w:tcW w:w="6948" w:type="dxa"/>
          </w:tcPr>
          <w:p w:rsidR="00384E79" w:rsidRDefault="005C726C" w:rsidP="00C365DC">
            <w:pPr>
              <w:cnfStyle w:val="000000100000"/>
            </w:pPr>
            <w:r>
              <w:t>Two academic medical centers’ ED patients presenting with back pain, dental pain, or headache</w:t>
            </w:r>
          </w:p>
        </w:tc>
      </w:tr>
      <w:tr w:rsidR="00384E79" w:rsidTr="0025615D">
        <w:tc>
          <w:tcPr>
            <w:cnfStyle w:val="001000000000"/>
            <w:tcW w:w="2628" w:type="dxa"/>
            <w:tcBorders>
              <w:left w:val="single" w:sz="4" w:space="0" w:color="auto"/>
            </w:tcBorders>
          </w:tcPr>
          <w:p w:rsidR="00384E79" w:rsidRDefault="001B3B79" w:rsidP="00A26EEE">
            <w:r>
              <w:t>Grover et al.</w: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 </w:instrTex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DATA </w:instrText>
            </w:r>
            <w:r w:rsidR="00E053B7">
              <w:fldChar w:fldCharType="end"/>
            </w:r>
            <w:r w:rsidR="00E053B7">
              <w:fldChar w:fldCharType="separate"/>
            </w:r>
            <w:r w:rsidR="00A26EEE">
              <w:rPr>
                <w:noProof/>
              </w:rPr>
              <w:t>(80, 81)</w:t>
            </w:r>
            <w:r w:rsidR="00E053B7">
              <w:fldChar w:fldCharType="end"/>
            </w:r>
          </w:p>
        </w:tc>
        <w:tc>
          <w:tcPr>
            <w:tcW w:w="6948" w:type="dxa"/>
          </w:tcPr>
          <w:p w:rsidR="00384E79" w:rsidRDefault="001B3B79" w:rsidP="001B3B79">
            <w:pPr>
              <w:cnfStyle w:val="000000000000"/>
            </w:pPr>
            <w:r>
              <w:t xml:space="preserve">Hospital ED patients focusing on those with drug seeking behavior  </w:t>
            </w:r>
          </w:p>
        </w:tc>
      </w:tr>
      <w:tr w:rsidR="00384E79" w:rsidTr="0025615D">
        <w:trPr>
          <w:cnfStyle w:val="000000100000"/>
        </w:trPr>
        <w:tc>
          <w:tcPr>
            <w:cnfStyle w:val="001000000000"/>
            <w:tcW w:w="2628" w:type="dxa"/>
            <w:tcBorders>
              <w:left w:val="single" w:sz="4" w:space="0" w:color="auto"/>
            </w:tcBorders>
          </w:tcPr>
          <w:p w:rsidR="00384E79" w:rsidRDefault="001B3B79" w:rsidP="00A26EEE">
            <w:r>
              <w:t>Hong et al.</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p>
        </w:tc>
        <w:tc>
          <w:tcPr>
            <w:tcW w:w="6948" w:type="dxa"/>
          </w:tcPr>
          <w:p w:rsidR="00384E79" w:rsidRDefault="001B3B79" w:rsidP="00C365DC">
            <w:pPr>
              <w:cnfStyle w:val="000000100000"/>
            </w:pPr>
            <w:r>
              <w:t xml:space="preserve">Kansas City, Missouri residents </w:t>
            </w:r>
          </w:p>
        </w:tc>
      </w:tr>
      <w:tr w:rsidR="00384E79" w:rsidTr="0025615D">
        <w:tc>
          <w:tcPr>
            <w:cnfStyle w:val="001000000000"/>
            <w:tcW w:w="2628" w:type="dxa"/>
            <w:tcBorders>
              <w:left w:val="single" w:sz="4" w:space="0" w:color="auto"/>
            </w:tcBorders>
          </w:tcPr>
          <w:p w:rsidR="00CB179C" w:rsidRDefault="001B3B79" w:rsidP="00CB179C">
            <w:proofErr w:type="spellStart"/>
            <w:r>
              <w:t>Roghmann</w:t>
            </w:r>
            <w:proofErr w:type="spellEnd"/>
            <w:r>
              <w:t xml:space="preserve"> and </w:t>
            </w:r>
          </w:p>
          <w:p w:rsidR="00384E79" w:rsidRDefault="00CB179C" w:rsidP="00CB179C">
            <w:r>
              <w:t xml:space="preserve">  G</w:t>
            </w:r>
            <w:r w:rsidR="001B3B79">
              <w:t>oldberg.</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r w:rsidR="00D567F8">
              <w:t xml:space="preserve">  </w:t>
            </w:r>
          </w:p>
        </w:tc>
        <w:tc>
          <w:tcPr>
            <w:tcW w:w="6948" w:type="dxa"/>
          </w:tcPr>
          <w:p w:rsidR="00384E79" w:rsidRDefault="001B3B79" w:rsidP="00C365DC">
            <w:pPr>
              <w:cnfStyle w:val="000000000000"/>
            </w:pPr>
            <w:r>
              <w:t>Rochester, NY area residents</w:t>
            </w:r>
          </w:p>
        </w:tc>
      </w:tr>
      <w:tr w:rsidR="001B3B79" w:rsidTr="0025615D">
        <w:trPr>
          <w:cnfStyle w:val="000000100000"/>
        </w:trPr>
        <w:tc>
          <w:tcPr>
            <w:cnfStyle w:val="001000000000"/>
            <w:tcW w:w="2628" w:type="dxa"/>
            <w:tcBorders>
              <w:left w:val="single" w:sz="4" w:space="0" w:color="auto"/>
            </w:tcBorders>
          </w:tcPr>
          <w:p w:rsidR="001B3B79" w:rsidRDefault="00C365DC" w:rsidP="00A26EEE">
            <w:proofErr w:type="spellStart"/>
            <w:r>
              <w:t>Feinglass</w:t>
            </w:r>
            <w:proofErr w:type="spellEnd"/>
            <w:r>
              <w:t xml:space="preserve"> et al.</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p>
        </w:tc>
        <w:tc>
          <w:tcPr>
            <w:tcW w:w="6948" w:type="dxa"/>
          </w:tcPr>
          <w:p w:rsidR="001B3B79" w:rsidRDefault="00C365DC" w:rsidP="00C365DC">
            <w:pPr>
              <w:cnfStyle w:val="000000100000"/>
            </w:pPr>
            <w:proofErr w:type="spellStart"/>
            <w:r>
              <w:t>DuPage</w:t>
            </w:r>
            <w:proofErr w:type="spellEnd"/>
            <w:r>
              <w:t xml:space="preserve"> County, IL Access </w:t>
            </w:r>
            <w:proofErr w:type="spellStart"/>
            <w:r>
              <w:t>DuPage</w:t>
            </w:r>
            <w:proofErr w:type="spellEnd"/>
            <w:r>
              <w:t xml:space="preserve"> enrollees</w:t>
            </w:r>
          </w:p>
        </w:tc>
      </w:tr>
      <w:tr w:rsidR="001B3B79" w:rsidTr="0025615D">
        <w:tc>
          <w:tcPr>
            <w:cnfStyle w:val="001000000000"/>
            <w:tcW w:w="2628" w:type="dxa"/>
            <w:tcBorders>
              <w:left w:val="single" w:sz="4" w:space="0" w:color="auto"/>
              <w:bottom w:val="single" w:sz="8" w:space="0" w:color="4F81BD" w:themeColor="accent1"/>
            </w:tcBorders>
          </w:tcPr>
          <w:p w:rsidR="001B3B79" w:rsidRDefault="0097165C" w:rsidP="00A26EEE">
            <w:r>
              <w:t>Lave et al.</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p>
        </w:tc>
        <w:tc>
          <w:tcPr>
            <w:tcW w:w="6948" w:type="dxa"/>
            <w:tcBorders>
              <w:bottom w:val="single" w:sz="8" w:space="0" w:color="4F81BD" w:themeColor="accent1"/>
            </w:tcBorders>
          </w:tcPr>
          <w:p w:rsidR="001B3B79" w:rsidRDefault="0097165C" w:rsidP="00C365DC">
            <w:pPr>
              <w:cnfStyle w:val="000000000000"/>
            </w:pPr>
            <w:r>
              <w:t>Western Pennsylvania low-income health insurance program enrollees</w:t>
            </w:r>
          </w:p>
        </w:tc>
      </w:tr>
    </w:tbl>
    <w:p w:rsidR="00456610" w:rsidRDefault="00456610" w:rsidP="00254380"/>
    <w:p w:rsidR="00456610" w:rsidRPr="00254380" w:rsidRDefault="00456610" w:rsidP="00456610">
      <w:pPr>
        <w:pStyle w:val="Heading3"/>
      </w:pPr>
      <w:r>
        <w:t xml:space="preserve">Target Population Defined by Patient </w:t>
      </w:r>
      <w:r w:rsidR="00B90076">
        <w:t>Care Processes or Outcomes</w:t>
      </w:r>
    </w:p>
    <w:p w:rsidR="00D778F3" w:rsidRDefault="00456610" w:rsidP="00456610">
      <w:r>
        <w:t>Another variable in defining target populations among different studies relates to patient characteristics</w:t>
      </w:r>
      <w:r w:rsidR="00306282">
        <w:t xml:space="preserve"> in terms of health care processes or outcomes</w:t>
      </w:r>
      <w:r>
        <w:t>. For example, some study populations are defined by outcomes of the ED visit: some investigators limit their analyses to ED care resulting in patient discharge</w:t>
      </w:r>
      <w:r w:rsidR="00CB179C">
        <w:t>;</w: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 </w:instrTex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DATA </w:instrText>
      </w:r>
      <w:r w:rsidR="00E053B7">
        <w:fldChar w:fldCharType="end"/>
      </w:r>
      <w:r w:rsidR="00E053B7">
        <w:fldChar w:fldCharType="separate"/>
      </w:r>
      <w:r w:rsidR="00A26EEE">
        <w:rPr>
          <w:noProof/>
        </w:rPr>
        <w:t>(87)</w:t>
      </w:r>
      <w:r w:rsidR="00E053B7">
        <w:fldChar w:fldCharType="end"/>
      </w:r>
      <w:r>
        <w:t xml:space="preserve"> some investigators include ED care resulting either in d</w:t>
      </w:r>
      <w:r w:rsidR="00CB179C">
        <w:t xml:space="preserve">ischarge or hospital admission; </w:t>
      </w:r>
      <w:r>
        <w:t>others have limited their investigations to only ED treatment for oral conditions resulting in hospital admission. Chi and Masterson limited their analysis to children aged 3-17 having a hospital admission.</w: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 </w:instrTex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DATA </w:instrText>
      </w:r>
      <w:r w:rsidR="00E053B7">
        <w:fldChar w:fldCharType="end"/>
      </w:r>
      <w:r w:rsidR="00E053B7">
        <w:fldChar w:fldCharType="separate"/>
      </w:r>
      <w:r w:rsidR="00A26EEE">
        <w:rPr>
          <w:noProof/>
        </w:rPr>
        <w:t>(88)</w:t>
      </w:r>
      <w:r w:rsidR="00E053B7">
        <w:fldChar w:fldCharType="end"/>
      </w:r>
      <w:r>
        <w:t xml:space="preserve"> In another study</w:t>
      </w:r>
      <w:r w:rsidR="00CB179C">
        <w:t>,</w:t>
      </w:r>
      <w:r>
        <w:t xml:space="preserve"> Chi et al. evaluated both children </w:t>
      </w:r>
      <w:r w:rsidR="00CB179C">
        <w:t xml:space="preserve">aged </w:t>
      </w:r>
      <w:r>
        <w:t>3-17 and adults 18 and older with hospital admissions.</w:t>
      </w:r>
      <w:r w:rsidR="00E053B7">
        <w:fldChar w:fldCharType="begin"/>
      </w:r>
      <w:r w:rsidR="00A26EEE">
        <w:instrText xml:space="preserve"> ADDIN EN.CITE &lt;EndNote&gt;&lt;Cite&gt;&lt;Author&gt;Chi&lt;/Author&gt;&lt;Year&gt;2014&lt;/Year&gt;&lt;RecNum&gt;10&lt;/RecNum&gt;&lt;DisplayText&gt;(89)&lt;/DisplayText&gt;&lt;record&gt;&lt;rec-number&gt;10&lt;/rec-number&gt;&lt;foreign-keys&gt;&lt;key app="EN" db-id="2vtrrzxwl0pztoezwf6x0px5009v0wr25twz" timestamp="1421161790"&gt;10&lt;/key&gt;&lt;/foreign-keys&gt;&lt;ref-type name="Journal Article"&gt;17&lt;/ref-type&gt;&lt;contributors&gt;&lt;authors&gt;&lt;author&gt;Chi, D. L.&lt;/author&gt;&lt;author&gt;Masterson, E. E.&lt;/author&gt;&lt;author&gt;Wong, J. J.&lt;/author&gt;&lt;/authors&gt;&lt;/contributors&gt;&lt;titles&gt;&lt;title&gt;U.S. emergency department admissions for nontraumatic dental conditions for individuals with intellectual and developmental disabilities&lt;/title&gt;&lt;secondary-title&gt;Intellect Dev Disabil&lt;/secondary-title&gt;&lt;alt-title&gt;Intellectual and developmental disabilities&lt;/alt-title&gt;&lt;/titles&gt;&lt;periodical&gt;&lt;full-title&gt;Intellect Dev Disabil&lt;/full-title&gt;&lt;abbr-1&gt;Intellectual and developmental disabilities&lt;/abbr-1&gt;&lt;/periodical&gt;&lt;alt-periodical&gt;&lt;full-title&gt;Intellect Dev Disabil&lt;/full-title&gt;&lt;abbr-1&gt;Intellectual and developmental disabilities&lt;/abbr-1&gt;&lt;/alt-periodical&gt;&lt;pages&gt;193-204&lt;/pages&gt;&lt;volume&gt;52&lt;/volume&gt;&lt;number&gt;3&lt;/number&gt;&lt;edition&gt;2014/06/18&lt;/edition&gt;&lt;keywords&gt;&lt;keyword&gt;access to dental care&lt;/keyword&gt;&lt;keyword&gt;adults&lt;/keyword&gt;&lt;keyword&gt;children&lt;/keyword&gt;&lt;keyword&gt;dental care&lt;/keyword&gt;&lt;keyword&gt;emergency department&lt;/keyword&gt;&lt;keyword&gt;intellectual and developmental disabilities&lt;/keyword&gt;&lt;keyword&gt;nontraumatic dental conditions&lt;/keyword&gt;&lt;/keywords&gt;&lt;dates&gt;&lt;year&gt;2014&lt;/year&gt;&lt;pub-dates&gt;&lt;date&gt;Jun&lt;/date&gt;&lt;/pub-dates&gt;&lt;/dates&gt;&lt;isbn&gt;1934-9491&lt;/isbn&gt;&lt;accession-num&gt;24937745&lt;/accession-num&gt;&lt;urls&gt;&lt;related-urls&gt;&lt;url&gt;http://www.aaiddjournals.org/doi/pdf/10.1352/1934-9556-52.3.193&lt;/url&gt;&lt;/related-urls&gt;&lt;/urls&gt;&lt;custom2&gt;Pmc4097187&lt;/custom2&gt;&lt;custom6&gt;Nihms605865&lt;/custom6&gt;&lt;electronic-resource-num&gt;10.1352/1934-9556-52.3.193&lt;/electronic-resource-num&gt;&lt;remote-database-provider&gt;NLM&lt;/remote-database-provider&gt;&lt;language&gt;eng&lt;/language&gt;&lt;/record&gt;&lt;/Cite&gt;&lt;/EndNote&gt;</w:instrText>
      </w:r>
      <w:r w:rsidR="00E053B7">
        <w:fldChar w:fldCharType="separate"/>
      </w:r>
      <w:r w:rsidR="00A26EEE">
        <w:rPr>
          <w:noProof/>
        </w:rPr>
        <w:t>(89)</w:t>
      </w:r>
      <w:r w:rsidR="00E053B7">
        <w:fldChar w:fldCharType="end"/>
      </w:r>
      <w:r w:rsidR="00054CBC">
        <w:t xml:space="preserve"> </w:t>
      </w:r>
    </w:p>
    <w:p w:rsidR="00456610" w:rsidRDefault="00D778F3" w:rsidP="00456610">
      <w:r>
        <w:t>Subject demographics believed to be related to</w:t>
      </w:r>
      <w:r w:rsidR="000E3C71">
        <w:t xml:space="preserve"> </w:t>
      </w:r>
      <w:r>
        <w:t>ED use for NTDCs are often investigated. A study by Cohen et al. inv</w:t>
      </w:r>
      <w:r w:rsidR="000E3C71">
        <w:t>olved focus group discussions</w:t>
      </w:r>
      <w:r w:rsidR="001362B4">
        <w:t xml:space="preserve"> with</w:t>
      </w:r>
      <w:r>
        <w:t xml:space="preserve"> low-income individuals who had sought care from </w:t>
      </w:r>
      <w:r w:rsidR="001362B4">
        <w:t>physicians</w:t>
      </w:r>
      <w:r>
        <w:t xml:space="preserve"> or at EDs for NTDCs.</w:t>
      </w:r>
      <w:r w:rsidR="00E053B7">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rsidR="004F7F2D">
        <w:instrText xml:space="preserve"> ADDIN EN.CITE </w:instrText>
      </w:r>
      <w:r w:rsidR="00E053B7">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rsidR="004F7F2D">
        <w:instrText xml:space="preserve"> ADDIN EN.CITE.DATA </w:instrText>
      </w:r>
      <w:r w:rsidR="00E053B7">
        <w:fldChar w:fldCharType="end"/>
      </w:r>
      <w:r w:rsidR="00E053B7">
        <w:fldChar w:fldCharType="separate"/>
      </w:r>
      <w:r w:rsidR="004F7F2D">
        <w:rPr>
          <w:noProof/>
        </w:rPr>
        <w:t>(5)</w:t>
      </w:r>
      <w:r w:rsidR="00E053B7">
        <w:fldChar w:fldCharType="end"/>
      </w:r>
      <w:r>
        <w:t xml:space="preserve"> </w:t>
      </w:r>
    </w:p>
    <w:p w:rsidR="00081401" w:rsidRDefault="00D778F3" w:rsidP="00081401">
      <w:r>
        <w:t>Combinations of subject factors are also studied. A Cohen et al. stud</w:t>
      </w:r>
      <w:r w:rsidR="001362B4">
        <w:t>ied</w:t>
      </w:r>
      <w:r>
        <w:t xml:space="preserve"> </w:t>
      </w:r>
      <w:r w:rsidR="001362B4">
        <w:t xml:space="preserve">people covered by </w:t>
      </w:r>
      <w:r>
        <w:t>Medicaid who had been admitted to hospitals due to NTDCs.</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DATA </w:instrText>
      </w:r>
      <w:r w:rsidR="00E053B7">
        <w:fldChar w:fldCharType="end"/>
      </w:r>
      <w:r w:rsidR="00E053B7">
        <w:fldChar w:fldCharType="separate"/>
      </w:r>
      <w:r w:rsidR="00D64416">
        <w:rPr>
          <w:noProof/>
        </w:rPr>
        <w:t>(49)</w:t>
      </w:r>
      <w:r w:rsidR="00E053B7">
        <w:fldChar w:fldCharType="end"/>
      </w:r>
      <w:r>
        <w:t xml:space="preserve">  </w:t>
      </w:r>
      <w:r w:rsidR="00081401">
        <w:t xml:space="preserve">Patient care processes or outcomes used to define target populations </w:t>
      </w:r>
      <w:r w:rsidR="001362B4">
        <w:t xml:space="preserve">and their data sources </w:t>
      </w:r>
      <w:r w:rsidR="00081401">
        <w:t>are summarized in Table 6.</w:t>
      </w:r>
    </w:p>
    <w:p w:rsidR="001362B4" w:rsidRDefault="001362B4" w:rsidP="00081401">
      <w:pPr>
        <w:rPr>
          <w:b/>
        </w:rPr>
      </w:pPr>
    </w:p>
    <w:p w:rsidR="00081401" w:rsidRDefault="00081401" w:rsidP="00081401">
      <w:r>
        <w:rPr>
          <w:b/>
        </w:rPr>
        <w:lastRenderedPageBreak/>
        <w:t xml:space="preserve">Table 6: </w:t>
      </w:r>
      <w:r w:rsidR="007A143A">
        <w:rPr>
          <w:b/>
        </w:rPr>
        <w:t>Authors and</w:t>
      </w:r>
      <w:r>
        <w:rPr>
          <w:b/>
        </w:rPr>
        <w:t xml:space="preserve"> Care Processes or Outcomes Used to Define </w:t>
      </w:r>
      <w:r w:rsidRPr="00CE677F">
        <w:rPr>
          <w:b/>
        </w:rPr>
        <w:t>Target Populations</w:t>
      </w:r>
    </w:p>
    <w:tbl>
      <w:tblPr>
        <w:tblStyle w:val="LightShading-Accent1"/>
        <w:tblW w:w="0" w:type="auto"/>
        <w:tblLook w:val="04A0"/>
      </w:tblPr>
      <w:tblGrid>
        <w:gridCol w:w="2718"/>
        <w:gridCol w:w="6858"/>
      </w:tblGrid>
      <w:tr w:rsidR="00081401" w:rsidTr="00D000AB">
        <w:trPr>
          <w:cnfStyle w:val="100000000000"/>
        </w:trPr>
        <w:tc>
          <w:tcPr>
            <w:cnfStyle w:val="001000000000"/>
            <w:tcW w:w="2718" w:type="dxa"/>
            <w:tcBorders>
              <w:left w:val="single" w:sz="4" w:space="0" w:color="auto"/>
            </w:tcBorders>
          </w:tcPr>
          <w:p w:rsidR="00081401" w:rsidRDefault="00081401" w:rsidP="00AA2292">
            <w:r>
              <w:t>Authors</w:t>
            </w:r>
          </w:p>
        </w:tc>
        <w:tc>
          <w:tcPr>
            <w:tcW w:w="6858" w:type="dxa"/>
          </w:tcPr>
          <w:p w:rsidR="00081401" w:rsidRDefault="007A143A" w:rsidP="007A143A">
            <w:pPr>
              <w:cnfStyle w:val="100000000000"/>
            </w:pPr>
            <w:r>
              <w:t>Care Processes or Outcomes Defining</w:t>
            </w:r>
            <w:r w:rsidR="00081401">
              <w:t xml:space="preserve"> Target Population</w:t>
            </w:r>
            <w:r>
              <w:t>s</w:t>
            </w:r>
          </w:p>
        </w:tc>
      </w:tr>
      <w:tr w:rsidR="00081401" w:rsidTr="00D000AB">
        <w:trPr>
          <w:cnfStyle w:val="000000100000"/>
        </w:trPr>
        <w:tc>
          <w:tcPr>
            <w:cnfStyle w:val="001000000000"/>
            <w:tcW w:w="2718" w:type="dxa"/>
            <w:tcBorders>
              <w:left w:val="single" w:sz="4" w:space="0" w:color="auto"/>
            </w:tcBorders>
          </w:tcPr>
          <w:p w:rsidR="00081401" w:rsidRDefault="00081401" w:rsidP="00A26EEE">
            <w:r>
              <w:t>Anderson et al.</w: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 </w:instrTex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DATA </w:instrText>
            </w:r>
            <w:r w:rsidR="00E053B7">
              <w:fldChar w:fldCharType="end"/>
            </w:r>
            <w:r w:rsidR="00E053B7">
              <w:fldChar w:fldCharType="separate"/>
            </w:r>
            <w:r w:rsidR="00A26EEE">
              <w:rPr>
                <w:noProof/>
              </w:rPr>
              <w:t>(87)</w:t>
            </w:r>
            <w:r w:rsidR="00E053B7">
              <w:fldChar w:fldCharType="end"/>
            </w:r>
            <w:r>
              <w:t xml:space="preserve"> </w:t>
            </w:r>
          </w:p>
        </w:tc>
        <w:tc>
          <w:tcPr>
            <w:tcW w:w="6858" w:type="dxa"/>
          </w:tcPr>
          <w:p w:rsidR="00081401" w:rsidRDefault="00503017" w:rsidP="007E26E3">
            <w:pPr>
              <w:cnfStyle w:val="000000100000"/>
            </w:pPr>
            <w:r>
              <w:t>P</w:t>
            </w:r>
            <w:r w:rsidR="00081401">
              <w:t xml:space="preserve">atients with </w:t>
            </w:r>
            <w:r w:rsidR="007E26E3">
              <w:t xml:space="preserve">dental </w:t>
            </w:r>
            <w:r w:rsidR="00BA7CDF">
              <w:t xml:space="preserve">related </w:t>
            </w:r>
            <w:r>
              <w:t xml:space="preserve">ED </w:t>
            </w:r>
            <w:r w:rsidR="00081401">
              <w:t>visits resulting in discharge</w:t>
            </w:r>
          </w:p>
        </w:tc>
      </w:tr>
      <w:tr w:rsidR="00081401" w:rsidTr="00D000AB">
        <w:tc>
          <w:tcPr>
            <w:cnfStyle w:val="001000000000"/>
            <w:tcW w:w="2718" w:type="dxa"/>
            <w:tcBorders>
              <w:left w:val="single" w:sz="4" w:space="0" w:color="auto"/>
            </w:tcBorders>
          </w:tcPr>
          <w:p w:rsidR="00081401" w:rsidRDefault="00081401" w:rsidP="001362B4">
            <w:r>
              <w:t>Chi and Masterson</w: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 </w:instrTex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DATA </w:instrText>
            </w:r>
            <w:r w:rsidR="00E053B7">
              <w:fldChar w:fldCharType="end"/>
            </w:r>
            <w:r w:rsidR="00E053B7">
              <w:fldChar w:fldCharType="separate"/>
            </w:r>
            <w:r w:rsidR="00A26EEE">
              <w:rPr>
                <w:noProof/>
              </w:rPr>
              <w:t>(88)</w:t>
            </w:r>
            <w:r w:rsidR="00E053B7">
              <w:fldChar w:fldCharType="end"/>
            </w:r>
          </w:p>
        </w:tc>
        <w:tc>
          <w:tcPr>
            <w:tcW w:w="6858" w:type="dxa"/>
          </w:tcPr>
          <w:p w:rsidR="00081401" w:rsidRDefault="00503017" w:rsidP="007E26E3">
            <w:pPr>
              <w:cnfStyle w:val="000000000000"/>
            </w:pPr>
            <w:r>
              <w:t>P</w:t>
            </w:r>
            <w:r w:rsidR="00BA7CDF">
              <w:t>atients age</w:t>
            </w:r>
            <w:r w:rsidR="001362B4">
              <w:t>d</w:t>
            </w:r>
            <w:r w:rsidR="00BA7CDF">
              <w:t xml:space="preserve"> 3-17 with </w:t>
            </w:r>
            <w:r w:rsidR="007E26E3">
              <w:t xml:space="preserve">dental </w:t>
            </w:r>
            <w:r w:rsidR="00BA7CDF">
              <w:t xml:space="preserve">related </w:t>
            </w:r>
            <w:r>
              <w:t xml:space="preserve">ED </w:t>
            </w:r>
            <w:r w:rsidR="00BA7CDF">
              <w:t>visits resulting in hospital admission</w:t>
            </w:r>
          </w:p>
        </w:tc>
      </w:tr>
      <w:tr w:rsidR="00081401" w:rsidTr="00D000AB">
        <w:trPr>
          <w:cnfStyle w:val="000000100000"/>
        </w:trPr>
        <w:tc>
          <w:tcPr>
            <w:cnfStyle w:val="001000000000"/>
            <w:tcW w:w="2718" w:type="dxa"/>
            <w:tcBorders>
              <w:left w:val="single" w:sz="4" w:space="0" w:color="auto"/>
            </w:tcBorders>
          </w:tcPr>
          <w:p w:rsidR="00081401" w:rsidRDefault="00BA7CDF" w:rsidP="00A26EEE">
            <w:r>
              <w:t>Chi et al.</w:t>
            </w:r>
            <w:r w:rsidR="00E053B7">
              <w:fldChar w:fldCharType="begin"/>
            </w:r>
            <w:r w:rsidR="00A26EEE">
              <w:instrText xml:space="preserve"> ADDIN EN.CITE &lt;EndNote&gt;&lt;Cite&gt;&lt;Author&gt;Chi&lt;/Author&gt;&lt;Year&gt;2014&lt;/Year&gt;&lt;RecNum&gt;10&lt;/RecNum&gt;&lt;DisplayText&gt;(89)&lt;/DisplayText&gt;&lt;record&gt;&lt;rec-number&gt;10&lt;/rec-number&gt;&lt;foreign-keys&gt;&lt;key app="EN" db-id="2vtrrzxwl0pztoezwf6x0px5009v0wr25twz" timestamp="1421161790"&gt;10&lt;/key&gt;&lt;/foreign-keys&gt;&lt;ref-type name="Journal Article"&gt;17&lt;/ref-type&gt;&lt;contributors&gt;&lt;authors&gt;&lt;author&gt;Chi, D. L.&lt;/author&gt;&lt;author&gt;Masterson, E. E.&lt;/author&gt;&lt;author&gt;Wong, J. J.&lt;/author&gt;&lt;/authors&gt;&lt;/contributors&gt;&lt;titles&gt;&lt;title&gt;U.S. emergency department admissions for nontraumatic dental conditions for individuals with intellectual and developmental disabilities&lt;/title&gt;&lt;secondary-title&gt;Intellect Dev Disabil&lt;/secondary-title&gt;&lt;alt-title&gt;Intellectual and developmental disabilities&lt;/alt-title&gt;&lt;/titles&gt;&lt;periodical&gt;&lt;full-title&gt;Intellect Dev Disabil&lt;/full-title&gt;&lt;abbr-1&gt;Intellectual and developmental disabilities&lt;/abbr-1&gt;&lt;/periodical&gt;&lt;alt-periodical&gt;&lt;full-title&gt;Intellect Dev Disabil&lt;/full-title&gt;&lt;abbr-1&gt;Intellectual and developmental disabilities&lt;/abbr-1&gt;&lt;/alt-periodical&gt;&lt;pages&gt;193-204&lt;/pages&gt;&lt;volume&gt;52&lt;/volume&gt;&lt;number&gt;3&lt;/number&gt;&lt;edition&gt;2014/06/18&lt;/edition&gt;&lt;keywords&gt;&lt;keyword&gt;access to dental care&lt;/keyword&gt;&lt;keyword&gt;adults&lt;/keyword&gt;&lt;keyword&gt;children&lt;/keyword&gt;&lt;keyword&gt;dental care&lt;/keyword&gt;&lt;keyword&gt;emergency department&lt;/keyword&gt;&lt;keyword&gt;intellectual and developmental disabilities&lt;/keyword&gt;&lt;keyword&gt;nontraumatic dental conditions&lt;/keyword&gt;&lt;/keywords&gt;&lt;dates&gt;&lt;year&gt;2014&lt;/year&gt;&lt;pub-dates&gt;&lt;date&gt;Jun&lt;/date&gt;&lt;/pub-dates&gt;&lt;/dates&gt;&lt;isbn&gt;1934-9491&lt;/isbn&gt;&lt;accession-num&gt;24937745&lt;/accession-num&gt;&lt;urls&gt;&lt;related-urls&gt;&lt;url&gt;http://www.aaiddjournals.org/doi/pdf/10.1352/1934-9556-52.3.193&lt;/url&gt;&lt;/related-urls&gt;&lt;/urls&gt;&lt;custom2&gt;Pmc4097187&lt;/custom2&gt;&lt;custom6&gt;Nihms605865&lt;/custom6&gt;&lt;electronic-resource-num&gt;10.1352/1934-9556-52.3.193&lt;/electronic-resource-num&gt;&lt;remote-database-provider&gt;NLM&lt;/remote-database-provider&gt;&lt;language&gt;eng&lt;/language&gt;&lt;/record&gt;&lt;/Cite&gt;&lt;/EndNote&gt;</w:instrText>
            </w:r>
            <w:r w:rsidR="00E053B7">
              <w:fldChar w:fldCharType="separate"/>
            </w:r>
            <w:r w:rsidR="00A26EEE">
              <w:rPr>
                <w:noProof/>
              </w:rPr>
              <w:t>(89)</w:t>
            </w:r>
            <w:r w:rsidR="00E053B7">
              <w:fldChar w:fldCharType="end"/>
            </w:r>
          </w:p>
        </w:tc>
        <w:tc>
          <w:tcPr>
            <w:tcW w:w="6858" w:type="dxa"/>
          </w:tcPr>
          <w:p w:rsidR="00081401" w:rsidRDefault="00503017" w:rsidP="007E26E3">
            <w:pPr>
              <w:cnfStyle w:val="000000100000"/>
            </w:pPr>
            <w:r>
              <w:t>P</w:t>
            </w:r>
            <w:r w:rsidR="00BA7CDF">
              <w:t>atients age</w:t>
            </w:r>
            <w:r w:rsidR="001362B4">
              <w:t>d</w:t>
            </w:r>
            <w:r w:rsidR="00BA7CDF">
              <w:t xml:space="preserve"> 3-17 and adults 18+ with </w:t>
            </w:r>
            <w:r w:rsidR="007E26E3">
              <w:t xml:space="preserve">dental </w:t>
            </w:r>
            <w:r w:rsidR="00BA7CDF">
              <w:t xml:space="preserve">related </w:t>
            </w:r>
            <w:r>
              <w:t xml:space="preserve">ED </w:t>
            </w:r>
            <w:r w:rsidR="00BA7CDF">
              <w:t>visits resulting in hospital admission</w:t>
            </w:r>
          </w:p>
        </w:tc>
      </w:tr>
      <w:tr w:rsidR="00081401" w:rsidTr="00D000AB">
        <w:tc>
          <w:tcPr>
            <w:cnfStyle w:val="001000000000"/>
            <w:tcW w:w="2718" w:type="dxa"/>
            <w:tcBorders>
              <w:left w:val="single" w:sz="4" w:space="0" w:color="auto"/>
            </w:tcBorders>
          </w:tcPr>
          <w:p w:rsidR="00081401" w:rsidRDefault="007A143A" w:rsidP="007A143A">
            <w:r>
              <w:t>Cohen et al.</w:t>
            </w:r>
            <w:r w:rsidR="00E053B7">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instrText xml:space="preserve"> ADDIN EN.CITE </w:instrText>
            </w:r>
            <w:r w:rsidR="00E053B7">
              <w:fldChar w:fldCharType="begin">
                <w:fldData xml:space="preserve">PEVuZE5vdGU+PENpdGU+PEF1dGhvcj5Db2hlbjwvQXV0aG9yPjxZZWFyPjIwMDk8L1llYXI+PFJl
Y051bT43NTwvUmVjTnVtPjxEaXNwbGF5VGV4dD4oNSk8L0Rpc3BsYXlUZXh0PjxyZWNvcmQ+PHJl
Yy1udW1iZXI+NzU8L3JlYy1udW1iZXI+PGZvcmVpZ24ta2V5cz48a2V5IGFwcD0iRU4iIGRiLWlk
PSIydnRycnp4d2wwcHp0b2V6d2Y2eDBweDUwMDl2MHdyMjV0d3oiIHRpbWVzdGFtcD0iMTQyMTE2
MTc5MCI+NzU8L2tleT48L2ZvcmVpZ24ta2V5cz48cmVmLXR5cGUgbmFtZT0iSm91cm5hbCBBcnRp
Y2xlIj4xNzwvcmVmLXR5cGU+PGNvbnRyaWJ1dG9ycz48YXV0aG9ycz48YXV0aG9yPkNvaGVuLCBM
LiBBLjwvYXV0aG9yPjxhdXRob3I+SGFycmlzLCBTLiBMLjwvYXV0aG9yPjxhdXRob3I+Qm9uaXRv
LCBBLiBKLjwvYXV0aG9yPjxhdXRob3I+TWFuc2tpLCBSLiBKLjwvYXV0aG9yPjxhdXRob3I+TWFj
ZWssIE0uIEQuPC9hdXRob3I+PGF1dGhvcj5FZHdhcmRzLCBSLiBSLjwvYXV0aG9yPjxhdXRob3I+
S2hhbm5hLCBOLjwvYXV0aG9yPjxhdXRob3I+UGxvd2RlbiwgSy4gTy48L2F1dGhvcj48L2F1dGhv
cnM+PC9jb250cmlidXRvcnM+PGF1dGgtYWRkcmVzcz5EZXBhcnRtZW50IG9mIEhlYWx0aCBQcm9t
b3Rpb24gYW5kIFBvbGljeSwgdGhlIERlbnRhbCBTY2hvb2wsIFVuaXZlcnNpdHkgb2YgTWFyeWxh
bmQsIEJhbHRpbW9yZSwgVVNBLiBsYWNvaGVuQHVtYXJ5bGFuZC5lZHU8L2F1dGgtYWRkcmVzcz48
dGl0bGVzPjx0aXRsZT5Mb3ctaW5jb21lIGFuZCBtaW5vcml0eSBwYXRpZW50IHNhdGlzZmFjdGlv
biB3aXRoIHZpc2l0cyB0byBlbWVyZ2VuY3kgZGVwYXJ0bWVudHMgYW5kIHBoeXNpY2lhbiBvZmZp
Y2VzIGZvciBkZW50YWwgcHJvYmxlbXM8L3RpdGxlPjxzZWNvbmRhcnktdGl0bGU+SiBBbSBDb2xs
IERlbnQ8L3NlY29uZGFyeS10aXRsZT48YWx0LXRpdGxlPlRoZSBKb3VybmFsIG9mIHRoZSBBbWVy
aWNhbiBDb2xsZWdlIG9mIERlbnRpc3RzPC9hbHQtdGl0bGU+PC90aXRsZXM+PHBlcmlvZGljYWw+
PGZ1bGwtdGl0bGU+SiBBbSBDb2xsIERlbnQ8L2Z1bGwtdGl0bGU+PGFiYnItMT5UaGUgSm91cm5h
bCBvZiB0aGUgQW1lcmljYW4gQ29sbGVnZSBvZiBEZW50aXN0czwvYWJici0xPjwvcGVyaW9kaWNh
bD48YWx0LXBlcmlvZGljYWw+PGZ1bGwtdGl0bGU+SiBBbSBDb2xsIERlbnQ8L2Z1bGwtdGl0bGU+
PGFiYnItMT5UaGUgSm91cm5hbCBvZiB0aGUgQW1lcmljYW4gQ29sbGVnZSBvZiBEZW50aXN0czwv
YWJici0xPjwvYWx0LXBlcmlvZGljYWw+PHBhZ2VzPjIzLTMxPC9wYWdlcz48dm9sdW1lPjc2PC92
b2x1bWU+PG51bWJlcj4zPC9udW1iZXI+PGVkaXRpb24+MjAwOS8xMS8yNjwvZWRpdGlvbj48a2V5
d29yZHM+PGtleXdvcmQ+QWR1bHQ8L2tleXdvcmQ+PGtleXdvcmQ+QWdlZDwva2V5d29yZD48a2V5
d29yZD4qRGVudGFsIENhcmU8L2tleXdvcmQ+PGtleXdvcmQ+RW1lcmdlbmN5IFNlcnZpY2UsIEhv
c3BpdGFsLyp1dGlsaXphdGlvbjwva2V5d29yZD48a2V5d29yZD5GZW1hbGU8L2tleXdvcmQ+PGtl
eXdvcmQ+Rm9jdXMgR3JvdXBzPC9rZXl3b3JkPjxrZXl3b3JkPkh1bWFuczwva2V5d29yZD48a2V5
d29yZD5NYWxlPC9rZXl3b3JkPjxrZXl3b3JkPk1hcnlsYW5kPC9rZXl3b3JkPjxrZXl3b3JkPk1p
ZGRsZSBBZ2VkPC9rZXl3b3JkPjxrZXl3b3JkPipNaW5vcml0eSBHcm91cHM8L2tleXdvcmQ+PGtl
eXdvcmQ+KlBhdGllbnQgU2F0aXNmYWN0aW9uPC9rZXl3b3JkPjxrZXl3b3JkPlBoeXNpY2lhbnMm
YXBvczsgT2ZmaWNlcy8qdXRpbGl6YXRpb248L2tleXdvcmQ+PGtleXdvcmQ+KlBvdmVydHk8L2tl
eXdvcmQ+PC9rZXl3b3Jkcz48ZGF0ZXM+PHllYXI+MjAwOTwveWVhcj48cHViLWRhdGVzPjxkYXRl
PkZhbGw8L2RhdGU+PC9wdWItZGF0ZXM+PC9kYXRlcz48aXNibj4wMDAyLTc5NzkgKFByaW50KSYj
eEQ7MDAwMi03OTc5PC9pc2JuPjxhY2Nlc3Npb24tbnVtPjE5OTI4MzY1PC9hY2Nlc3Npb24tbnVt
Pjx1cmxzPjxyZWxhdGVkLXVybHM+PHVybD5odHRwOi8vd3d3Lm5jYmkubmxtLm5paC5nb3YvcG1j
L2FydGljbGVzL1BNQzI4MTkyMzIvcGRmL25paG1zMTcyMjE2LnBkZjwvdXJsPjwvcmVsYXRlZC11
cmxzPjwvdXJscz48Y3VzdG9tMj5QbWMyODE5MjMyPC9jdXN0b20yPjxjdXN0b202Pk5paG1zMTcy
MjE2PC9jdXN0b202PjxyZW1vdGUtZGF0YWJhc2UtcHJvdmlkZXI+TkxNPC9yZW1vdGUtZGF0YWJh
c2UtcHJvdmlkZXI+PGxhbmd1YWdlPmVuZzwvbGFuZ3VhZ2U+PC9yZWNvcmQ+PC9DaXRlPjwvRW5k
Tm90ZT4A
</w:fldData>
              </w:fldChar>
            </w:r>
            <w:r>
              <w:instrText xml:space="preserve"> ADDIN EN.CITE.DATA </w:instrText>
            </w:r>
            <w:r w:rsidR="00E053B7">
              <w:fldChar w:fldCharType="end"/>
            </w:r>
            <w:r w:rsidR="00E053B7">
              <w:fldChar w:fldCharType="separate"/>
            </w:r>
            <w:r>
              <w:rPr>
                <w:noProof/>
              </w:rPr>
              <w:t>(5)</w:t>
            </w:r>
            <w:r w:rsidR="00E053B7">
              <w:fldChar w:fldCharType="end"/>
            </w:r>
          </w:p>
        </w:tc>
        <w:tc>
          <w:tcPr>
            <w:tcW w:w="6858" w:type="dxa"/>
          </w:tcPr>
          <w:p w:rsidR="00081401" w:rsidRDefault="007A143A" w:rsidP="001362B4">
            <w:pPr>
              <w:cnfStyle w:val="000000000000"/>
            </w:pPr>
            <w:r>
              <w:t>Low</w:t>
            </w:r>
            <w:r w:rsidR="001362B4">
              <w:t>-i</w:t>
            </w:r>
            <w:r>
              <w:t>ncome individuals having sought care for NTDCs at physician offices or EDs</w:t>
            </w:r>
            <w:r w:rsidR="00081401">
              <w:t xml:space="preserve"> </w:t>
            </w:r>
          </w:p>
        </w:tc>
      </w:tr>
      <w:tr w:rsidR="00081401" w:rsidTr="00D000AB">
        <w:trPr>
          <w:cnfStyle w:val="000000100000"/>
        </w:trPr>
        <w:tc>
          <w:tcPr>
            <w:cnfStyle w:val="001000000000"/>
            <w:tcW w:w="2718" w:type="dxa"/>
            <w:tcBorders>
              <w:left w:val="single" w:sz="4" w:space="0" w:color="auto"/>
            </w:tcBorders>
          </w:tcPr>
          <w:p w:rsidR="00081401" w:rsidRDefault="00081401" w:rsidP="00AA2292">
            <w:r>
              <w:t>Cohen et al.</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DATA </w:instrText>
            </w:r>
            <w:r w:rsidR="00E053B7">
              <w:fldChar w:fldCharType="end"/>
            </w:r>
            <w:r w:rsidR="00E053B7">
              <w:fldChar w:fldCharType="separate"/>
            </w:r>
            <w:r>
              <w:rPr>
                <w:noProof/>
              </w:rPr>
              <w:t>(49)</w:t>
            </w:r>
            <w:r w:rsidR="00E053B7">
              <w:fldChar w:fldCharType="end"/>
            </w:r>
          </w:p>
        </w:tc>
        <w:tc>
          <w:tcPr>
            <w:tcW w:w="6858" w:type="dxa"/>
          </w:tcPr>
          <w:p w:rsidR="00081401" w:rsidRDefault="001362B4" w:rsidP="001362B4">
            <w:pPr>
              <w:cnfStyle w:val="000000100000"/>
            </w:pPr>
            <w:r>
              <w:t xml:space="preserve">Persons covered by </w:t>
            </w:r>
            <w:r w:rsidR="00081401">
              <w:t>Medi</w:t>
            </w:r>
            <w:r w:rsidR="007A143A">
              <w:t xml:space="preserve">caid admitted to hospitals due to NTDCs </w:t>
            </w:r>
          </w:p>
        </w:tc>
      </w:tr>
    </w:tbl>
    <w:p w:rsidR="00D778F3" w:rsidRDefault="00D778F3" w:rsidP="00456610">
      <w:r>
        <w:t xml:space="preserve"> </w:t>
      </w:r>
    </w:p>
    <w:p w:rsidR="00C35537" w:rsidRDefault="00C35537" w:rsidP="00F9751D">
      <w:pPr>
        <w:pStyle w:val="Heading2"/>
      </w:pPr>
      <w:r>
        <w:t>Outcomes of Interest</w:t>
      </w:r>
    </w:p>
    <w:p w:rsidR="00F9751D" w:rsidRPr="00F9751D" w:rsidRDefault="00F9751D" w:rsidP="00F9751D">
      <w:pPr>
        <w:pStyle w:val="Heading3"/>
      </w:pPr>
      <w:r>
        <w:t xml:space="preserve">General Dental Access and ED Utilization </w:t>
      </w:r>
    </w:p>
    <w:p w:rsidR="00EE181A" w:rsidRDefault="007D715A" w:rsidP="007D715A">
      <w:r>
        <w:t xml:space="preserve">As with other aspects of ED dental care research, </w:t>
      </w:r>
      <w:r w:rsidR="00973A33">
        <w:t xml:space="preserve">study </w:t>
      </w:r>
      <w:r>
        <w:t xml:space="preserve">outcomes </w:t>
      </w:r>
      <w:r w:rsidR="00973A33">
        <w:t xml:space="preserve">varied </w:t>
      </w:r>
      <w:r>
        <w:t xml:space="preserve">widely. </w:t>
      </w:r>
      <w:r w:rsidR="007A64A6">
        <w:t xml:space="preserve">Some researchers have conducted general studies </w:t>
      </w:r>
      <w:r w:rsidR="00973A33">
        <w:t xml:space="preserve">of </w:t>
      </w:r>
      <w:r w:rsidR="007A64A6">
        <w:t>ED use and access to regular dental care, without specifically looking at ED use for dental problems.</w:t>
      </w:r>
      <w:r w:rsidR="00E053B7">
        <w:fldChar w:fldCharType="begin">
          <w:fldData xml:space="preserve">PEVuZE5vdGU+PENpdGU+PEF1dGhvcj5GaWVsZHM8L0F1dGhvcj48WWVhcj4yMDE1PC9ZZWFyPjxS
ZWNOdW0+NzU4PC9SZWNOdW0+PERpc3BsYXlUZXh0PigyNiwgNTQsIDczLCA4NSwgOTAtOTIpPC9E
aXNwbGF5VGV4dD48cmVjb3JkPjxyZWMtbnVtYmVyPjc1ODwvcmVjLW51bWJlcj48Zm9yZWlnbi1r
ZXlzPjxrZXkgYXBwPSJFTiIgZGItaWQ9IjJ2dHJyenh3bDBwenRvZXp3ZjZ4MHB4NTAwOXYwd3Iy
NXR3eiIgdGltZXN0YW1wPSIxNDM4MjAyMjI0Ij43NTg8L2tleT48L2ZvcmVpZ24ta2V5cz48cmVm
LXR5cGUgbmFtZT0iSm91cm5hbCBBcnRpY2xlIj4xNzwvcmVmLXR5cGU+PGNvbnRyaWJ1dG9ycz48
YXV0aG9ycz48YXV0aG9yPkZpZWxkcywgQi4gRS48L2F1dGhvcj48YXV0aG9yPkJlbGwsIEouIEYu
PC9hdXRob3I+PGF1dGhvcj5Nb3ljZSwgUy48L2F1dGhvcj48YXV0aG9yPkJpZ2JlZSwgSi4gTC48
L2F1dGhvcj48L2F1dGhvcnM+PC9jb250cmlidXRvcnM+PGF1dGgtYWRkcmVzcz5CZXR0eSBJcmVu
ZSBNb29yZSBTY2hvb2wgb2YgTnVyc2luZywgVW5pdmVyc2l0eSBvZiBDYWxpZm9ybmlhIERhdmlz
LCBTYWNyYW1lbnRvLCBDYWxpZm9ybmlhLjwvYXV0aC1hZGRyZXNzPjx0aXRsZXM+PHRpdGxlPlRo
ZSBpbXBhY3Qgb2YgaW5zdXJhbmNlIGluc3RhYmlsaXR5IG9uIGhlYWx0aCBzZXJ2aWNlIHV0aWxp
emF0aW9uOiBkb2VzIG5vbi1tZXRyb3BvbGl0YW4gcmVzaWRlbmNlIG1ha2UgYSBkaWZmZXJlbmNl
PzwvdGl0bGU+PHNlY29uZGFyeS10aXRsZT5KIFJ1cmFsIEhlYWx0aDwvc2Vjb25kYXJ5LXRpdGxl
PjxhbHQtdGl0bGU+VGhlIEpvdXJuYWwgb2YgcnVyYWwgaGVhbHRoIDogb2ZmaWNpYWwgam91cm5h
bCBvZiB0aGUgQW1lcmljYW4gUnVyYWwgSGVhbHRoIEFzc29jaWF0aW9uIGFuZCB0aGUgTmF0aW9u
YWwgUnVyYWwgSGVhbHRoIENhcmUgQXNzb2NpYXRpb248L2FsdC10aXRsZT48L3RpdGxlcz48cGVy
aW9kaWNhbD48ZnVsbC10aXRsZT5KIFJ1cmFsIEhlYWx0aDwvZnVsbC10aXRsZT48YWJici0xPlRo
ZSBKb3VybmFsIG9mIHJ1cmFsIGhlYWx0aCA6IG9mZmljaWFsIGpvdXJuYWwgb2YgdGhlIEFtZXJp
Y2FuIFJ1cmFsIEhlYWx0aCBBc3NvY2lhdGlvbiBhbmQgdGhlIE5hdGlvbmFsIFJ1cmFsIEhlYWx0
aCBDYXJlIEFzc29jaWF0aW9uPC9hYmJyLTE+PC9wZXJpb2RpY2FsPjxhbHQtcGVyaW9kaWNhbD48
ZnVsbC10aXRsZT5KIFJ1cmFsIEhlYWx0aDwvZnVsbC10aXRsZT48YWJici0xPlRoZSBKb3VybmFs
IG9mIHJ1cmFsIGhlYWx0aCA6IG9mZmljaWFsIGpvdXJuYWwgb2YgdGhlIEFtZXJpY2FuIFJ1cmFs
IEhlYWx0aCBBc3NvY2lhdGlvbiBhbmQgdGhlIE5hdGlvbmFsIFJ1cmFsIEhlYWx0aCBDYXJlIEFz
c29jaWF0aW9uPC9hYmJyLTE+PC9hbHQtcGVyaW9kaWNhbD48cGFnZXM+MjctMzQ8L3BhZ2VzPjx2
b2x1bWU+MzE8L3ZvbHVtZT48bnVtYmVyPjE8L251bWJlcj48ZWRpdGlvbj4yMDE0LzA3LzIyPC9l
ZGl0aW9uPjxrZXl3b3Jkcz48a2V5d29yZD5NZWRpY2FsIEV4cGVuZGl0dXJlIFBhbmVsIFN1cnZl
eTwva2V5d29yZD48a2V5d29yZD5nZW9ncmFwaHk8L2tleXdvcmQ+PGtleXdvcmQ+aGVhbHRoIGRp
c3Bhcml0aWVzPC9rZXl3b3JkPjxrZXl3b3JkPmhlYWx0aCBzZXJ2aWNlcyByZXNlYXJjaDwva2V5
d29yZD48a2V5d29yZD5pbnN1cmFuY2U8L2tleXdvcmQ+PC9rZXl3b3Jkcz48ZGF0ZXM+PHllYXI+
MjAxNTwveWVhcj48cHViLWRhdGVzPjxkYXRlPkphbjwvZGF0ZT48L3B1Yi1kYXRlcz48L2RhdGVz
Pjxpc2JuPjA4OTAtNzY1eDwvaXNibj48YWNjZXNzaW9uLW51bT4yNTA0MDQyMDwvYWNjZXNzaW9u
LW51bT48dXJscz48cmVsYXRlZC11cmxzPjx1cmw+aHR0cDovL29ubGluZWxpYnJhcnkud2lsZXku
Y29tL3N0b3JlLzEwLjExMTEvanJoLjEyMDc3L2Fzc2V0L2pyaDEyMDc3LnBkZj92PTEmYW1wO3Q9
aWNwOGozbGQmYW1wO3M9NGE1MDhlMDA4OWRkYWRjNmIyODI5M2YxODkwNjNlMTlmNTI1NjRkYzwv
dXJsPjwvcmVsYXRlZC11cmxzPjwvdXJscz48ZWxlY3Ryb25pYy1yZXNvdXJjZS1udW0+MTAuMTEx
MS9qcmguMTIwNzc8L2VsZWN0cm9uaWMtcmVzb3VyY2UtbnVtPjxyZW1vdGUtZGF0YWJhc2UtcHJv
dmlkZXI+TkxNPC9yZW1vdGUtZGF0YWJhc2UtcHJvdmlkZXI+PGxhbmd1YWdlPmVuZzwvbGFuZ3Vh
Z2U+PC9yZWNvcmQ+PC9DaXRlPjxDaXRlPjxBdXRob3I+QmVja2VyPC9BdXRob3I+PFllYXI+MjAx
NTwvWWVhcj48UmVjTnVtPjczMDwvUmVjTnVtPjxyZWNvcmQ+PHJlYy1udW1iZXI+NzMwPC9yZWMt
bnVtYmVyPjxmb3JlaWduLWtleXM+PGtleSBhcHA9IkVOIiBkYi1pZD0iMnZ0cnJ6eHdsMHB6dG9l
endmNngwcHg1MDA5djB3cjI1dHd6IiB0aW1lc3RhbXA9IjE0MzgyMDIyMjMiPjczMDwva2V5Pjwv
Zm9yZWlnbi1rZXlzPjxyZWYtdHlwZSBuYW1lPSJKb3VybmFsIEFydGljbGUiPjE3PC9yZWYtdHlw
ZT48Y29udHJpYnV0b3JzPjxhdXRob3JzPjxhdXRob3I+QmVja2VyLCBELiBKLjwvYXV0aG9yPjxh
dXRob3I+QmxhY2tidXJuLCBKLjwvYXV0aG9yPjxhdXRob3I+TW9ycmlzZXksIE0uIEEuPC9hdXRo
b3I+PGF1dGhvcj5TZW4sIEIuPC9hdXRob3I+PGF1dGhvcj5LaWxnb3JlLCBNLiBMLjwvYXV0aG9y
PjxhdXRob3I+Q2FsZHdlbGwsIEMuPC9hdXRob3I+PGF1dGhvcj5TZWxsZXJzLCBDLjwvYXV0aG9y
PjxhdXRob3I+TWVuYWNoZW1pLCBOLjwvYXV0aG9yPjwvYXV0aG9ycz48L2NvbnRyaWJ1dG9ycz48
YXV0aC1hZGRyZXNzPkRlcGFydG1lbnQgb2YgSGVhbHRoIENhcmUgT3JnYW5pemF0aW9uIGFuZCBQ
b2xpY3ksIFVuaXZlcnNpdHkgb2YgQWxhYmFtYSBhdCBCaXJtaW5naGFtIFNjaG9vbCBvZiBQdWJs
aWMgSGVhbHRoLCBCaXJtaW5naGFtLCBBbGE7IFVBQiBMaXN0ZXIgSGlsbCBDZW50ZXIgZm9yIEhl
YWx0aCBQb2xpY3ksIEJpcm1pbmdoYW0sIEFsYS4gRWxlY3Ryb25pYyBhZGRyZXNzOiBkYmVja2Vy
QHVhYi5lZHUuJiN4RDtEZXBhcnRtZW50IG9mIEhlYWx0aCBDYXJlIE9yZ2FuaXphdGlvbiBhbmQg
UG9saWN5LCBVbml2ZXJzaXR5IG9mIEFsYWJhbWEgYXQgQmlybWluZ2hhbSBTY2hvb2wgb2YgUHVi
bGljIEhlYWx0aCwgQmlybWluZ2hhbSwgQWxhOyBVQUIgTGlzdGVyIEhpbGwgQ2VudGVyIGZvciBI
ZWFsdGggUG9saWN5LCBCaXJtaW5naGFtLCBBbGEuJiN4RDtEZXBhcnRtZW50IG9mIEhlYWx0aCBQ
b2xpY3kgYW5kIE1hbmFnZW1lbnQsIFRleGFzIEEmYW1wO00gVW5pdmVyc2l0eSwgU2Nob29sIG9m
IFJ1cmFsIFB1YmxpYyBIZWFsdGgsIENvbGxlZ2UgU3RhdGlvbiwgVGV4LiYjeEQ7QnVyZWF1IG9m
IENoaWxkcmVuJmFwb3M7cyBIZWFsdGggSW5zdXJhbmNlLCBBbGFiYW1hIERlcGFydG1lbnQgb2Yg
UHVibGljIEhlYWx0aCwgTW9udGdvbWVyeSwgQWxhLjwvYXV0aC1hZGRyZXNzPjx0aXRsZXM+PHRp
dGxlPkVucm9sbG1lbnQsIGV4cGVuZGl0dXJlcywgYW5kIHV0aWxpemF0aW9uIGFmdGVyIENISVAg
ZXhwYW5zaW9uOiBldmlkZW5jZSBmcm9tIEFsYWJhbWE8L3RpdGxlPjxzZWNvbmRhcnktdGl0bGU+
QWNhZCBQZWRpYXRyPC9zZWNvbmRhcnktdGl0bGU+PGFsdC10aXRsZT5BY2FkZW1pYyBwZWRpYXRy
aWNzPC9hbHQtdGl0bGU+PC90aXRsZXM+PHBlcmlvZGljYWw+PGZ1bGwtdGl0bGU+QWNhZCBQZWRp
YXRyPC9mdWxsLXRpdGxlPjxhYmJyLTE+QWNhZGVtaWMgcGVkaWF0cmljczwvYWJici0xPjwvcGVy
aW9kaWNhbD48YWx0LXBlcmlvZGljYWw+PGZ1bGwtdGl0bGU+QWNhZCBQZWRpYXRyPC9mdWxsLXRp
dGxlPjxhYmJyLTE+QWNhZGVtaWMgcGVkaWF0cmljczwvYWJici0xPjwvYWx0LXBlcmlvZGljYWw+
PHBhZ2VzPjI1OC02NjwvcGFnZXM+PHZvbHVtZT4xNTwvdm9sdW1lPjxudW1iZXI+MzwvbnVtYmVy
PjxlZGl0aW9uPjIwMTUvMDQvMjU8L2VkaXRpb24+PGtleXdvcmRzPjxrZXl3b3JkPkNoaXA8L2tl
eXdvcmQ+PGtleXdvcmQ+ZW5yb2xsbWVudDwva2V5d29yZD48a2V5d29yZD5leHBhbnNpb248L2tl
eXdvcmQ+PGtleXdvcmQ+ZXhwZW5kaXR1cmVzPC9rZXl3b3JkPjxrZXl3b3JkPnV0aWxpemF0aW9u
PC9rZXl3b3JkPjwva2V5d29yZHM+PGRhdGVzPjx5ZWFyPjIwMTU8L3llYXI+PHB1Yi1kYXRlcz48
ZGF0ZT5NYXktSnVuPC9kYXRlPjwvcHViLWRhdGVzPjwvZGF0ZXM+PGFjY2Vzc2lvbi1udW0+MjU5
MDY2OTc8L2FjY2Vzc2lvbi1udW0+PHVybHM+PHJlbGF0ZWQtdXJscz48dXJsPmh0dHA6Ly9hYy5l
bHMtY2RuLmNvbS9TMTg3NjI4NTkxNTAwMDA3OC8xLXMyLjAtUzE4NzYyODU5MTUwMDAwNzgtbWFp
bi5wZGY/X3RpZD1hN2E1NTc1OC0zNjMxLTExZTUtODI5MS0wMDAwMGFhYjBmMDEmYW1wO2FjZG5h
dD0xNDM4MjAyNDM5XzBjMWU0ZTRkMDM2MDcyNzkyZWE0OWU5Y2FjZmIyYzgzPC91cmw+PC9yZWxh
dGVkLXVybHM+PC91cmxzPjxlbGVjdHJvbmljLXJlc291cmNlLW51bT4xMC4xMDE2L2ouYWNhcC4y
MDE1LjAxLjAwNjwvZWxlY3Ryb25pYy1yZXNvdXJjZS1udW0+PHJlbW90ZS1kYXRhYmFzZS1wcm92
aWRlcj5OTE08L3JlbW90ZS1kYXRhYmFzZS1wcm92aWRlcj48bGFuZ3VhZ2U+ZW5nPC9sYW5ndWFn
ZT48L3JlY29yZD48L0NpdGU+PENpdGU+PEF1dGhvcj5DaGV2YXJsZXk8L0F1dGhvcj48WWVhcj4y
MDA2PC9ZZWFyPjxSZWNOdW0+NzQwPC9SZWNOdW0+PHJlY29yZD48cmVjLW51bWJlcj43NDA8L3Jl
Yy1udW1iZXI+PGZvcmVpZ24ta2V5cz48a2V5IGFwcD0iRU4iIGRiLWlkPSIydnRycnp4d2wwcHp0
b2V6d2Y2eDBweDUwMDl2MHdyMjV0d3oiIHRpbWVzdGFtcD0iMTQzODIwMjIyMyI+NzQwPC9rZXk+
PC9mb3JlaWduLWtleXM+PHJlZi10eXBlIG5hbWU9IkpvdXJuYWwgQXJ0aWNsZSI+MTc8L3JlZi10
eXBlPjxjb250cmlidXRvcnM+PGF1dGhvcnM+PGF1dGhvcj5DaGV2YXJsZXksIEYuIE0uPC9hdXRo
b3I+PGF1dGhvcj5Pd2VucywgUC4gTC48L2F1dGhvcj48YXV0aG9yPlpvZGV0LCBNLiBXLjwvYXV0
aG9yPjxhdXRob3I+U2ltcHNvbiwgTC4gQS48L2F1dGhvcj48YXV0aG9yPk1jQ29ybWljaywgTS4g
Qy48L2F1dGhvcj48YXV0aG9yPkRvdWdoZXJ0eSwgRC48L2F1dGhvcj48L2F1dGhvcnM+PC9jb250
cmlidXRvcnM+PGF1dGgtYWRkcmVzcz5BZ2VuY3kgZm9yIEhlYWx0aGNhcmUgUmVzZWFyY2ggYW5k
IFF1YWxpdHksIERlcGFydG1lbnQgb2YgSGVhbHRoIGFuZCBIdW1hbiBTZXJ2aWNlcywgNTQwIEdh
aXRoZXIgUm9hZCwgUm9ja3ZpbGxlLCBNRCAyMDg1MCwgVVNBLiBGcmFuLkNoZXZhcmxleUBBSFJR
Lmhocy5nb3Y8L2F1dGgtYWRkcmVzcz48dGl0bGVzPjx0aXRsZT5IZWFsdGggY2FyZSBmb3IgY2hp
bGRyZW4gYW5kIHlvdXRoIGluIHRoZSBVbml0ZWQgU3RhdGVzOiBhbm51YWwgcmVwb3J0IG9uIHBh
dHRlcm5zIG9mIGNvdmVyYWdlLCB1dGlsaXphdGlvbiwgcXVhbGl0eSwgYW5kIGV4cGVuZGl0dXJl
cyBieSBhIGNvdW50eSBsZXZlbCBvZiB1cmJhbiBpbmZsdWVuY2U8L3RpdGxlPjxzZWNvbmRhcnkt
dGl0bGU+QW1idWwgUGVkaWF0cjwvc2Vjb25kYXJ5LXRpdGxlPjxhbHQtdGl0bGU+QW1idWxhdG9y
eSBwZWRpYXRyaWNzIDogdGhlIG9mZmljaWFsIGpvdXJuYWwgb2YgdGhlIEFtYnVsYXRvcnkgUGVk
aWF0cmljIEFzc29jaWF0aW9uPC9hbHQtdGl0bGU+PC90aXRsZXM+PHBlcmlvZGljYWw+PGZ1bGwt
dGl0bGU+QW1idWwgUGVkaWF0cjwvZnVsbC10aXRsZT48YWJici0xPkFtYnVsYXRvcnkgcGVkaWF0
cmljcyA6IHRoZSBvZmZpY2lhbCBqb3VybmFsIG9mIHRoZSBBbWJ1bGF0b3J5IFBlZGlhdHJpYyBB
c3NvY2lhdGlvbjwvYWJici0xPjwvcGVyaW9kaWNhbD48YWx0LXBlcmlvZGljYWw+PGZ1bGwtdGl0
bGU+QW1idWwgUGVkaWF0cjwvZnVsbC10aXRsZT48YWJici0xPkFtYnVsYXRvcnkgcGVkaWF0cmlj
cyA6IHRoZSBvZmZpY2lhbCBqb3VybmFsIG9mIHRoZSBBbWJ1bGF0b3J5IFBlZGlhdHJpYyBBc3Nv
Y2lhdGlvbjwvYWJici0xPjwvYWx0LXBlcmlvZGljYWw+PHBhZ2VzPjI0MS02NDwvcGFnZXM+PHZv
bHVtZT42PC92b2x1bWU+PG51bWJlcj41PC9udW1iZXI+PGVkaXRpb24+MjAwNi8wOS8yNzwvZWRp
dGlvbj48a2V5d29yZHM+PGtleXdvcmQ+QWRvbGVzY2VudDwva2V5d29yZD48a2V5d29yZD5DaGls
ZDwva2V5d29yZD48a2V5d29yZD5DaGlsZCBIZWFsdGggU2VydmljZXMvZWNvbm9taWNzLypzdGF0
aXN0aWNzICZhbXA7IG51bWVyaWNhbCBkYXRhPC9rZXl3b3JkPjxrZXl3b3JkPkNoaWxkLCBQcmVz
Y2hvb2w8L2tleXdvcmQ+PGtleXdvcmQ+SGVhbHRoIEV4cGVuZGl0dXJlcy9zdGF0aXN0aWNzICZh
bXA7IG51bWVyaWNhbCBkYXRhPC9rZXl3b3JkPjxrZXl3b3JkPkh1bWFuczwva2V5d29yZD48a2V5
d29yZD5JbmZhbnQ8L2tleXdvcmQ+PGtleXdvcmQ+SW5zdXJhbmNlIENvdmVyYWdlL3N0YXRpc3Rp
Y3MgJmFtcDsgbnVtZXJpY2FsIGRhdGE8L2tleXdvcmQ+PGtleXdvcmQ+SW5zdXJhbmNlLCBIZWFs
dGgvc3RhdGlzdGljcyAmYW1wOyBudW1lcmljYWwgZGF0YTwva2V5d29yZD48a2V5d29yZD5RdWFs
aXR5IG9mIEhlYWx0aCBDYXJlL2Vjb25vbWljcy8qc3RhdGlzdGljcyAmYW1wOyBudW1lcmljYWwg
ZGF0YTwva2V5d29yZD48a2V5d29yZD5Vbml0ZWQgU3RhdGVzPC9rZXl3b3JkPjxrZXl3b3JkPlVy
YmFuIEhlYWx0aCBTZXJ2aWNlcy9lY29ub21pY3Mvc3RhdGlzdGljcyAmYW1wOyBudW1lcmljYWwg
ZGF0YTwva2V5d29yZD48L2tleXdvcmRzPjxkYXRlcz48eWVhcj4yMDA2PC95ZWFyPjxwdWItZGF0
ZXM+PGRhdGU+U2VwLU9jdDwvZGF0ZT48L3B1Yi1kYXRlcz48L2RhdGVzPjxpc2JuPjE1MzAtMTU2
NyAoUHJpbnQpJiN4RDsxNTMwLTE1Njc8L2lzYm4+PGFjY2Vzc2lvbi1udW0+MTcwMDA0MTQ8L2Fj
Y2Vzc2lvbi1udW0+PHVybHM+PHJlbGF0ZWQtdXJscz48dXJsPmh0dHA6Ly9hYy5lbHMtY2RuLmNv
bS9TMTUzMDE1NjcwNjAwMTU3Mi8xLXMyLjAtUzE1MzAxNTY3MDYwMDE1NzItbWFpbi5wZGY/X3Rp
ZD1hYmU1MGYzNC0zNjMxLTExZTUtODRmMi0wMDAwMGFhY2IzNWQmYW1wO2FjZG5hdD0xNDM4MjAy
NDQ3XzU1NmQ2Zjg1YTlkOTU3NzE5YTY5ZTQ2NTY1YWIyNzliPC91cmw+PC9yZWxhdGVkLXVybHM+
PC91cmxzPjxlbGVjdHJvbmljLXJlc291cmNlLW51bT4xMC4xMDE2L2ouYW1icC4yMDA2LjA2LjAw
NDwvZWxlY3Ryb25pYy1yZXNvdXJjZS1udW0+PHJlbW90ZS1kYXRhYmFzZS1wcm92aWRlcj5OTE08
L3JlbW90ZS1kYXRhYmFzZS1wcm92aWRlcj48bGFuZ3VhZ2U+ZW5nPC9sYW5ndWFnZT48L3JlY29y
ZD48L0NpdGU+PENpdGU+PEF1dGhvcj5EZVZvZTwvQXV0aG9yPjxZZWFyPjIwMDk8L1llYXI+PFJl
Y051bT43NTA8L1JlY051bT48cmVjb3JkPjxyZWMtbnVtYmVyPjc1MDwvcmVjLW51bWJlcj48Zm9y
ZWlnbi1rZXlzPjxrZXkgYXBwPSJFTiIgZGItaWQ9IjJ2dHJyenh3bDBwenRvZXp3ZjZ4MHB4NTAw
OXYwd3IyNXR3eiIgdGltZXN0YW1wPSIxNDM4MjAyMjI0Ij43NTA8L2tleT48L2ZvcmVpZ24ta2V5
cz48cmVmLXR5cGUgbmFtZT0iSm91cm5hbCBBcnRpY2xlIj4xNzwvcmVmLXR5cGU+PGNvbnRyaWJ1
dG9ycz48YXV0aG9ycz48YXV0aG9yPkRlVm9lLCBKLiBFLjwvYXV0aG9yPjxhdXRob3I+S3JvaXMs
IEwuPC9hdXRob3I+PGF1dGhvcj5TdGVuZ2VyLCBSLjwvYXV0aG9yPjwvYXV0aG9ycz48L2NvbnRy
aWJ1dG9ycz48YXV0aC1hZGRyZXNzPkRlcGFydG1lbnQgb2YgRmFtaWx5IE1lZGljaW5lLCBPcmVn
b24gSGVhbHRoIGFuZCBTY2llbmNlIFVuaXZlcnNpdHksIFBvcnRsYW5kLCBPcmVnb24gOTcyMzks
IFVTQS4gZGV2b2VqQG9oc3UuZWR1PC9hdXRoLWFkZHJlc3M+PHRpdGxlcz48dGl0bGU+RG8gY2hp
bGRyZW4gaW4gcnVyYWwgYXJlYXMgc3RpbGwgaGF2ZSBkaWZmZXJlbnQgYWNjZXNzIHRvIGhlYWx0
aCBjYXJlPyBSZXN1bHRzIGZyb20gYSBzdGF0ZXdpZGUgc3VydmV5IG9mIE9yZWdvbiZhcG9zO3Mg
Zm9vZCBzdGFtcCBwb3B1bGF0aW9uPC90aXRsZT48c2Vjb25kYXJ5LXRpdGxlPkogUnVyYWwgSGVh
bHRoPC9zZWNvbmRhcnktdGl0bGU+PGFsdC10aXRsZT5UaGUgSm91cm5hbCBvZiBydXJhbCBoZWFs
dGggOiBvZmZpY2lhbCBqb3VybmFsIG9mIHRoZSBBbWVyaWNhbiBSdXJhbCBIZWFsdGggQXNzb2Np
YXRpb24gYW5kIHRoZSBOYXRpb25hbCBSdXJhbCBIZWFsdGggQ2FyZSBBc3NvY2lhdGlvbjwvYWx0
LXRpdGxlPjwvdGl0bGVzPjxwZXJpb2RpY2FsPjxmdWxsLXRpdGxlPkogUnVyYWwgSGVhbHRoPC9m
dWxsLXRpdGxlPjxhYmJyLTE+VGhlIEpvdXJuYWwgb2YgcnVyYWwgaGVhbHRoIDogb2ZmaWNpYWwg
am91cm5hbCBvZiB0aGUgQW1lcmljYW4gUnVyYWwgSGVhbHRoIEFzc29jaWF0aW9uIGFuZCB0aGUg
TmF0aW9uYWwgUnVyYWwgSGVhbHRoIENhcmUgQXNzb2NpYXRpb248L2FiYnItMT48L3BlcmlvZGlj
YWw+PGFsdC1wZXJpb2RpY2FsPjxmdWxsLXRpdGxlPkogUnVyYWwgSGVhbHRoPC9mdWxsLXRpdGxl
PjxhYmJyLTE+VGhlIEpvdXJuYWwgb2YgcnVyYWwgaGVhbHRoIDogb2ZmaWNpYWwgam91cm5hbCBv
ZiB0aGUgQW1lcmljYW4gUnVyYWwgSGVhbHRoIEFzc29jaWF0aW9uIGFuZCB0aGUgTmF0aW9uYWwg
UnVyYWwgSGVhbHRoIENhcmUgQXNzb2NpYXRpb248L2FiYnItMT48L2FsdC1wZXJpb2RpY2FsPjxw
YWdlcz4xLTc8L3BhZ2VzPjx2b2x1bWU+MjU8L3ZvbHVtZT48bnVtYmVyPjE8L251bWJlcj48ZWRp
dGlvbj4yMDA5LzAxLzI3PC9lZGl0aW9uPjxrZXl3b3Jkcz48a2V5d29yZD5BZG9sZXNjZW50PC9r
ZXl3b3JkPjxrZXl3b3JkPkFpZCB0byBGYW1pbGllcyB3aXRoIERlcGVuZGVudCBDaGlsZHJlbi8q
c3RhdGlzdGljcyAmYW1wOyBudW1lcmljYWwgZGF0YTwva2V5d29yZD48a2V5d29yZD5DaGlsZDwv
a2V5d29yZD48a2V5d29yZD5DaGlsZCBIZWFsdGggU2VydmljZXMvZWNvbm9taWNzLyp1dGlsaXph
dGlvbjwva2V5d29yZD48a2V5d29yZD5DaGlsZCwgUHJlc2Nob29sPC9rZXl3b3JkPjxrZXl3b3Jk
PkNvbnRpbnVpdHkgb2YgUGF0aWVudCBDYXJlPC9rZXl3b3JkPjxrZXl3b3JkPkRpc2FibGVkIENo
aWxkcmVuL3N0YXRpc3RpY3MgJmFtcDsgbnVtZXJpY2FsIGRhdGE8L2tleXdvcmQ+PGtleXdvcmQ+
Rm9vZCBTZXJ2aWNlczwva2V5d29yZD48a2V5d29yZD5IZWFsdGggQ2FyZSBTdXJ2ZXlzPC9rZXl3
b3JkPjxrZXl3b3JkPkhlYWx0aCBTZXJ2aWNlcyBBY2Nlc3NpYmlsaXR5L2Vjb25vbWljcy8qc3Rh
dGlzdGljcyAmYW1wOyBudW1lcmljYWwgZGF0YTwva2V5d29yZD48a2V5d29yZD5IZWFsdGggU2Vy
dmljZXMgTmVlZHMgYW5kIERlbWFuZC8qc3RhdGlzdGljcyAmYW1wOyBudW1lcmljYWwgZGF0YTwv
a2V5d29yZD48a2V5d29yZD5IZWFsdGhjYXJlIERpc3Bhcml0aWVzLypzdGF0aXN0aWNzICZhbXA7
IG51bWVyaWNhbCBkYXRhPC9rZXl3b3JkPjxrZXl3b3JkPkh1bWFuczwva2V5d29yZD48a2V5d29y
ZD5JbmZhbnQ8L2tleXdvcmQ+PGtleXdvcmQ+TG9naXN0aWMgTW9kZWxzPC9rZXl3b3JkPjxrZXl3
b3JkPk9yZWdvbjwva2V5d29yZD48a2V5d29yZD5SdXJhbCBIZWFsdGggU2VydmljZXMvZWNvbm9t
aWNzLyp1dGlsaXphdGlvbjwva2V5d29yZD48a2V5d29yZD5Vbml0ZWQgU3RhdGVzPC9rZXl3b3Jk
PjxrZXl3b3JkPlVyYmFuIEhlYWx0aCBTZXJ2aWNlcy9lY29ub21pY3MvdXRpbGl6YXRpb248L2tl
eXdvcmQ+PGtleXdvcmQ+VnVsbmVyYWJsZSBQb3B1bGF0aW9ucy9zdGF0aXN0aWNzICZhbXA7IG51
bWVyaWNhbCBkYXRhPC9rZXl3b3JkPjwva2V5d29yZHM+PGRhdGVzPjx5ZWFyPjIwMDk8L3llYXI+
PHB1Yi1kYXRlcz48ZGF0ZT5XaW50ZXI8L2RhdGU+PC9wdWItZGF0ZXM+PC9kYXRlcz48aXNibj4w
ODkwLTc2NXg8L2lzYm4+PGFjY2Vzc2lvbi1udW0+MTkxNjY1NTU8L2FjY2Vzc2lvbi1udW0+PHVy
bHM+PHJlbGF0ZWQtdXJscz48dXJsPmh0dHA6Ly9vbmxpbmVsaWJyYXJ5LndpbGV5LmNvbS9zdG9y
ZS8xMC4xMTExL2ouMTc0OC0wMzYxLjIwMDkuMDAxOTIueC9hc3NldC9qLjE3NDgtMDM2MS4yMDA5
LjAwMTkyLngucGRmP3Y9MSZhbXA7dD1pY3A4aWExeSZhbXA7cz1lZmJiMzhiYzY1NzMwZDRkZWU0
OTczMTc3Y2Q0OWI1ZjM0Njg5ZWUwPC91cmw+PC9yZWxhdGVkLXVybHM+PC91cmxzPjxlbGVjdHJv
bmljLXJlc291cmNlLW51bT4xMC4xMTExL2ouMTc0OC0wMzYxLjIwMDkuMDAxOTIueDwvZWxlY3Ry
b25pYy1yZXNvdXJjZS1udW0+PHJlbW90ZS1kYXRhYmFzZS1wcm92aWRlcj5OTE08L3JlbW90ZS1k
YXRhYmFzZS1wcm92aWRlcj48bGFuZ3VhZ2U+ZW5nPC9sYW5ndWFnZT48L3JlY29yZD48L0NpdGU+
PENpdGU+PEF1dGhvcj5EaXNtdWtlPC9BdXRob3I+PFllYXI+MjAxMTwvWWVhcj48UmVjTnVtPjc1
MTwvUmVjTnVtPjxyZWNvcmQ+PHJlYy1udW1iZXI+NzUxPC9yZWMtbnVtYmVyPjxmb3JlaWduLWtl
eXM+PGtleSBhcHA9IkVOIiBkYi1pZD0iMnZ0cnJ6eHdsMHB6dG9lendmNngwcHg1MDA5djB3cjI1
dHd6IiB0aW1lc3RhbXA9IjE0MzgyMDIyMjQiPjc1MTwva2V5PjwvZm9yZWlnbi1rZXlzPjxyZWYt
dHlwZSBuYW1lPSJKb3VybmFsIEFydGljbGUiPjE3PC9yZWYtdHlwZT48Y29udHJpYnV0b3JzPjxh
dXRob3JzPjxhdXRob3I+RGlzbXVrZSwgQy4gRS48L2F1dGhvcj48YXV0aG9yPkVnZWRlLCBMLiBF
LjwvYXV0aG9yPjwvYXV0aG9ycz48L2NvbnRyaWJ1dG9ycz48YXV0aC1hZGRyZXNzPkNlbnRlciBm
b3IgRGlzZWFzZSBQcmV2ZW50aW9uIGFuZCBIZWFsdGggSW50ZXJ2ZW50aW9ucyBmb3IgRGl2ZXJz
ZSBQb3B1bGF0aW9ucywgUmFscGggSC4gSm9obnNvbiBWQSBNZWRpY2FsIENlbnRlciwgQ2hhcmxl
c3RvbiwgU0MgMjk0MDEsIFVTQS48L2F1dGgtYWRkcmVzcz48dGl0bGVzPjx0aXRsZT5Bc3NvY2lh
dGlvbiBvZiBzZXJpb3VzIHBzeWNob2xvZ2ljYWwgZGlzdHJlc3Mgd2l0aCBoZWFsdGggc2Vydmlj
ZXMgZXhwZW5kaXR1cmVzIGFuZCB1dGlsaXphdGlvbiBpbiBhIG5hdGlvbmFsIHNhbXBsZSBvZiBV
UyBhZHVsdHM8L3RpdGxlPjxzZWNvbmRhcnktdGl0bGU+R2VuIEhvc3AgUHN5Y2hpYXRyeTwvc2Vj
b25kYXJ5LXRpdGxlPjxhbHQtdGl0bGU+R2VuZXJhbCBob3NwaXRhbCBwc3ljaGlhdHJ5PC9hbHQt
dGl0bGU+PC90aXRsZXM+PHBlcmlvZGljYWw+PGZ1bGwtdGl0bGU+R2VuIEhvc3AgUHN5Y2hpYXRy
eTwvZnVsbC10aXRsZT48YWJici0xPkdlbmVyYWwgaG9zcGl0YWwgcHN5Y2hpYXRyeTwvYWJici0x
PjwvcGVyaW9kaWNhbD48YWx0LXBlcmlvZGljYWw+PGZ1bGwtdGl0bGU+R2VuIEhvc3AgUHN5Y2hp
YXRyeTwvZnVsbC10aXRsZT48YWJici0xPkdlbmVyYWwgaG9zcGl0YWwgcHN5Y2hpYXRyeTwvYWJi
ci0xPjwvYWx0LXBlcmlvZGljYWw+PHBhZ2VzPjMxMS03PC9wYWdlcz48dm9sdW1lPjMzPC92b2x1
bWU+PG51bWJlcj40PC9udW1iZXI+PGVkaXRpb24+MjAxMS8wNy8xOTwvZWRpdGlvbj48a2V5d29y
ZHM+PGtleXdvcmQ+QWR1bHQ8L2tleXdvcmQ+PGtleXdvcmQ+RmVtYWxlPC9rZXl3b3JkPjxrZXl3
b3JkPipIZWFsdGggRXhwZW5kaXR1cmVzPC9rZXl3b3JkPjxrZXl3b3JkPkhlYWx0aCBTZXJ2aWNl
cy8qdXRpbGl6YXRpb248L2tleXdvcmQ+PGtleXdvcmQ+SHVtYW5zPC9rZXl3b3JkPjxrZXl3b3Jk
Pk1hbGU8L2tleXdvcmQ+PGtleXdvcmQ+TWlkZGxlIEFnZWQ8L2tleXdvcmQ+PGtleXdvcmQ+KlN0
cmVzcywgUHN5Y2hvbG9naWNhbDwva2V5d29yZD48a2V5d29yZD5Vbml0ZWQgU3RhdGVzPC9rZXl3
b3JkPjwva2V5d29yZHM+PGRhdGVzPjx5ZWFyPjIwMTE8L3llYXI+PHB1Yi1kYXRlcz48ZGF0ZT5K
dWwtQXVnPC9kYXRlPjwvcHViLWRhdGVzPjwvZGF0ZXM+PGlzYm4+MDE2My04MzQzPC9pc2JuPjxh
Y2Nlc3Npb24tbnVtPjIxNzYyODI2PC9hY2Nlc3Npb24tbnVtPjx1cmxzPjxyZWxhdGVkLXVybHM+
PHVybD5odHRwOi8vYWMuZWxzLWNkbi5jb20vUzAxNjM4MzQzMTEwMDEyMjgvMS1zMi4wLVMwMTYz
ODM0MzExMDAxMjI4LW1haW4ucGRmP190aWQ9YjZiYTc0OWUtMzYzMS0xMWU1LTk1ZjMtMDAwMDBh
YWIwZjAxJmFtcDthY2RuYXQ9MTQzODIwMjQ2NV81NzA3Y2FlNzM5MjM2NmFlOTM2OGFjOTU1NDM3
ODY3MDwvdXJsPjwvcmVsYXRlZC11cmxzPjwvdXJscz48ZWxlY3Ryb25pYy1yZXNvdXJjZS1udW0+
MTAuMTAxNi9qLmdlbmhvc3Bwc3ljaC4yMDExLjAzLjAxNDwvZWxlY3Ryb25pYy1yZXNvdXJjZS1u
dW0+PHJlbW90ZS1kYXRhYmFzZS1wcm92aWRlcj5OTE08L3JlbW90ZS1kYXRhYmFzZS1wcm92aWRl
cj48bGFuZ3VhZ2U+ZW5nPC9sYW5ndWFnZT48L3JlY29yZD48L0NpdGU+PENpdGU+PEF1dGhvcj5G
ZWluZ2xhc3M8L0F1dGhvcj48WWVhcj4yMDE0PC9ZZWFyPjxSZWNOdW0+NzU1PC9SZWNOdW0+PHJl
Y29yZD48cmVjLW51bWJlcj43NTU8L3JlYy1udW1iZXI+PGZvcmVpZ24ta2V5cz48a2V5IGFwcD0i
RU4iIGRiLWlkPSIydnRycnp4d2wwcHp0b2V6d2Y2eDBweDUwMDl2MHdyMjV0d3oiIHRpbWVzdGFt
cD0iMTQzODIwMjIyNCI+NzU1PC9rZXk+PC9mb3JlaWduLWtleXM+PHJlZi10eXBlIG5hbWU9Ikpv
dXJuYWwgQXJ0aWNsZSI+MTc8L3JlZi10eXBlPjxjb250cmlidXRvcnM+PGF1dGhvcnM+PGF1dGhv
cj5GZWluZ2xhc3MsIEouPC9hdXRob3I+PGF1dGhvcj5Ob256ZWUsIE4uIEouPC9hdXRob3I+PGF1
dGhvcj5NdXJwaHksIEsuIFIuPC9hdXRob3I+PGF1dGhvcj5FbmRyZXNzLCBSLjwvYXV0aG9yPjxh
dXRob3I+U2ltb24sIE0uIEEuPC9hdXRob3I+PC9hdXRob3JzPjwvY29udHJpYnV0b3JzPjxhdXRo
LWFkZHJlc3M+RGVwYXJ0bWVudCBvZiBNZWRpY2luZSwgRGl2aXNpb24gb2YgR2VuZXJhbCBJbnRl
cm5hbCBNZWRpY2luZSwgTm9ydGh3ZXN0ZXJuIFVuaXZlcnNpdHkgRmVpbmJlcmcgU2Nob29sIG9m
IE1lZGljaW5lLCA3NTAgTi4gTGFrZSBTaG9yZSBEci4sIDEwdGggRmxvb3IsIENoaWNhZ28sIElM
LCA2MDYxMSwgVVNBLCBqLWZlaW5nbGFzc0Bub3J0aHdlc3Rlcm4uZWR1LjwvYXV0aC1hZGRyZXNz
Pjx0aXRsZXM+PHRpdGxlPkFjY2VzcyB0byBjYXJlIG91dGNvbWVzOiBhIHRlbGVwaG9uZSBpbnRl
cnZpZXcgc3R1ZHkgb2YgYSBzdWJ1cmJhbiBzYWZldHkgbmV0IHByb2dyYW0gZm9yIHRoZSB1bmlu
c3VyZWQ8L3RpdGxlPjxzZWNvbmRhcnktdGl0bGU+SiBDb21tdW5pdHkgSGVhbHRoPC9zZWNvbmRh
cnktdGl0bGU+PGFsdC10aXRsZT5Kb3VybmFsIG9mIGNvbW11bml0eSBoZWFsdGg8L2FsdC10aXRs
ZT48L3RpdGxlcz48cGVyaW9kaWNhbD48ZnVsbC10aXRsZT5KIENvbW11bml0eSBIZWFsdGg8L2Z1
bGwtdGl0bGU+PGFiYnItMT5Kb3VybmFsIG9mIGNvbW11bml0eSBoZWFsdGg8L2FiYnItMT48L3Bl
cmlvZGljYWw+PGFsdC1wZXJpb2RpY2FsPjxmdWxsLXRpdGxlPkogQ29tbXVuaXR5IEhlYWx0aDwv
ZnVsbC10aXRsZT48YWJici0xPkpvdXJuYWwgb2YgY29tbXVuaXR5IGhlYWx0aDwvYWJici0xPjwv
YWx0LXBlcmlvZGljYWw+PHBhZ2VzPjEwOC0xNzwvcGFnZXM+PHZvbHVtZT4zOTwvdm9sdW1lPjxu
dW1iZXI+MTwvbnVtYmVyPjxlZGl0aW9uPjIwMTMvMDkvMTM8L2VkaXRpb24+PGtleXdvcmRzPjxr
ZXl3b3JkPkNvbW11bml0eS1CYXNlZCBQYXJ0aWNpcGF0b3J5IFJlc2VhcmNoPC9rZXl3b3JkPjxr
ZXl3b3JkPkZlbWFsZTwva2V5d29yZD48a2V5d29yZD5IZWFsdGggQ2FyZSBTdXJ2ZXlzPC9rZXl3
b3JkPjxrZXl3b3JkPkhlYWx0aCBTZXJ2aWNlcyBBY2Nlc3NpYmlsaXR5LypzdGF0aXN0aWNzICZh
bXA7IG51bWVyaWNhbCBkYXRhPC9rZXl3b3JkPjxrZXl3b3JkPkhlYWx0aCBTdGF0dXM8L2tleXdv
cmQ+PGtleXdvcmQ+SHVtYW5zPC9rZXl3b3JkPjxrZXl3b3JkPklsbGlub2lzPC9rZXl3b3JkPjxr
ZXl3b3JkPkludGVydmlld3MgYXMgVG9waWM8L2tleXdvcmQ+PGtleXdvcmQ+TWFsZTwva2V5d29y
ZD48a2V5d29yZD5NZWRpY2FsbHkgVW5pbnN1cmVkLypzdGF0aXN0aWNzICZhbXA7IG51bWVyaWNh
bCBkYXRhPC9rZXl3b3JkPjxrZXl3b3JkPk1pZGRsZSBBZ2VkPC9rZXl3b3JkPjxrZXl3b3JkPlBh
dGllbnQgU2F0aXNmYWN0aW9uL3N0YXRpc3RpY3MgJmFtcDsgbnVtZXJpY2FsIGRhdGE8L2tleXdv
cmQ+PGtleXdvcmQ+UXVhbGl0eSBvZiBIZWFsdGggQ2FyZS9zdGF0aXN0aWNzICZhbXA7IG51bWVy
aWNhbCBkYXRhPC9rZXl3b3JkPjxrZXl3b3JkPlNhZmV0eS1uZXQgUHJvdmlkZXJzLypzdGF0aXN0
aWNzICZhbXA7IG51bWVyaWNhbCBkYXRhPC9rZXl3b3JkPjxrZXl3b3JkPlNvY2lvZWNvbm9taWMg
RmFjdG9yczwva2V5d29yZD48a2V5d29yZD5TdWJ1cmJhbiBQb3B1bGF0aW9uLypzdGF0aXN0aWNz
ICZhbXA7IG51bWVyaWNhbCBkYXRhPC9rZXl3b3JkPjxrZXl3b3JkPlRlbGVwaG9uZTwva2V5d29y
ZD48a2V5d29yZD5UcmVhdG1lbnQgT3V0Y29tZTwva2V5d29yZD48L2tleXdvcmRzPjxkYXRlcz48
eWVhcj4yMDE0PC95ZWFyPjxwdWItZGF0ZXM+PGRhdGU+RmViPC9kYXRlPjwvcHViLWRhdGVzPjwv
ZGF0ZXM+PGlzYm4+MDA5NC01MTQ1PC9pc2JuPjxhY2Nlc3Npb24tbnVtPjI0MDI2MzAxPC9hY2Nl
c3Npb24tbnVtPjx1cmxzPjxyZWxhdGVkLXVybHM+PHVybD5odHRwOi8vZG93bmxvYWQuc3ByaW5n
ZXIuY29tL3N0YXRpYy9wZGYvNDAvYXJ0JTI1M0ExMC4xMDA3JTI1MkZzMTA5MDAtMDEzLTk3NDYt
MS5wZGY/b3JpZ2luVXJsPWh0dHAlM0ElMkYlMkZsaW5rLnNwcmluZ2VyLmNvbSUyRmFydGljbGUl
MkYxMC4xMDA3JTJGczEwOTAwLTAxMy05NzQ2LTEmYW1wO3Rva2VuMj1leHA9MTQzODIwMzUyMn5h
Y2w9JTJGc3RhdGljJTJGcGRmJTJGNDAlMkZhcnQlMjUyNTNBMTAuMTAwNyUyNTI1MkZzMTA5MDAt
MDEzLTk3NDYtMS5wZGYlM0ZvcmlnaW5VcmwlM0RodHRwJTI1M0ElMjUyRiUyNTJGbGluay5zcHJp
bmdlci5jb20lMjUyRmFydGljbGUlMjUyRjEwLjEwMDclMjUyRnMxMDkwMC0wMTMtOTc0Ni0xKn5o
bWFjPTE4ZjU3ZTY2OTQ4OGZhMzQwOWZjNTFhYjQwMWNmZTVkMzQ3OTczZmFmY2RiMDU0YWYzOGY0
NzUxNGY5NjJkNTc8L3VybD48L3JlbGF0ZWQtdXJscz48L3VybHM+PGN1c3RvbTI+UG1jMzk0NzIy
MDwvY3VzdG9tMj48Y3VzdG9tNj5OaWhtczUyNDI2MTwvY3VzdG9tNj48ZWxlY3Ryb25pYy1yZXNv
dXJjZS1udW0+MTAuMTAwNy9zMTA5MDAtMDEzLTk3NDYtMTwvZWxlY3Ryb25pYy1yZXNvdXJjZS1u
dW0+PHJlbW90ZS1kYXRhYmFzZS1wcm92aWRlcj5OTE08L3JlbW90ZS1kYXRhYmFzZS1wcm92aWRl
cj48bGFuZ3VhZ2U+ZW5nPC9sYW5ndWFnZT48L3JlY29yZD48L0NpdGU+PENpdGU+PEF1dGhvcj5G
ZXJheW9ybmk8L0F1dGhvcj48WWVhcj4yMDExPC9ZZWFyPjxSZWNOdW0+NzU3PC9SZWNOdW0+PHJl
Y29yZD48cmVjLW51bWJlcj43NTc8L3JlYy1udW1iZXI+PGZvcmVpZ24ta2V5cz48a2V5IGFwcD0i
RU4iIGRiLWlkPSIydnRycnp4d2wwcHp0b2V6d2Y2eDBweDUwMDl2MHdyMjV0d3oiIHRpbWVzdGFt
cD0iMTQzODIwMjIyNCI+NzU3PC9rZXk+PC9mb3JlaWduLWtleXM+PHJlZi10eXBlIG5hbWU9Ikpv
dXJuYWwgQXJ0aWNsZSI+MTc8L3JlZi10eXBlPjxjb250cmlidXRvcnM+PGF1dGhvcnM+PGF1dGhv
cj5GZXJheW9ybmksIEEuPC9hdXRob3I+PGF1dGhvcj5TaW5oYSwgTS48L2F1dGhvcj48YXV0aG9y
Pk1jRG9uYWxkLCBGLiBXLjwvYXV0aG9yPjwvYXV0aG9ycz48L2NvbnRyaWJ1dG9ycz48YXV0aC1h
ZGRyZXNzPlBlZGlhdHJpYyBFbWVyZ2VuY3kgTWVkaWNpbmUgRGVwYXJ0bWVudCwgUGhvZW5peCBD
aGlsZHJlbiZhcG9zO3MgSG9zcGl0YWwsIDE5MTkgRSwgVGhvbWFzIFJvYWQsIFBob2VuaXgsIEFa
IDg1MDE2LCBVU0EuIGFmZXJheW9ybmlAcGhvZW5peGNoaWxkcmVucy5jb208L2F1dGgtYWRkcmVz
cz48dGl0bGVzPjx0aXRsZT5IZWFsdGggaXNzdWVzIGFtb25nIGZvcmVpZ24gYm9ybiB1bmluc3Vy
ZWQgY2hpbGRyZW4gdmlzaXRpbmcgYW4gaW5uZXIgY2l0eSBwZWRpYXRyaWMgZW1lcmdlbmN5IGRl
cGFydG1lbnQ8L3RpdGxlPjxzZWNvbmRhcnktdGl0bGU+SiBJbW1pZ3IgTWlub3IgSGVhbHRoPC9z
ZWNvbmRhcnktdGl0bGU+PGFsdC10aXRsZT5Kb3VybmFsIG9mIGltbWlncmFudCBhbmQgbWlub3Jp
dHkgaGVhbHRoIC8gQ2VudGVyIGZvciBNaW5vcml0eSBQdWJsaWMgSGVhbHRoPC9hbHQtdGl0bGU+
PC90aXRsZXM+PHBlcmlvZGljYWw+PGZ1bGwtdGl0bGU+SiBJbW1pZ3IgTWlub3IgSGVhbHRoPC9m
dWxsLXRpdGxlPjxhYmJyLTE+Sm91cm5hbCBvZiBpbW1pZ3JhbnQgYW5kIG1pbm9yaXR5IGhlYWx0
aCAvIENlbnRlciBmb3IgTWlub3JpdHkgUHVibGljIEhlYWx0aDwvYWJici0xPjwvcGVyaW9kaWNh
bD48YWx0LXBlcmlvZGljYWw+PGZ1bGwtdGl0bGU+SiBJbW1pZ3IgTWlub3IgSGVhbHRoPC9mdWxs
LXRpdGxlPjxhYmJyLTE+Sm91cm5hbCBvZiBpbW1pZ3JhbnQgYW5kIG1pbm9yaXR5IGhlYWx0aCAv
IENlbnRlciBmb3IgTWlub3JpdHkgUHVibGljIEhlYWx0aDwvYWJici0xPjwvYWx0LXBlcmlvZGlj
YWw+PHBhZ2VzPjQzNC00NDwvcGFnZXM+PHZvbHVtZT4xMzwvdm9sdW1lPjxudW1iZXI+MzwvbnVt
YmVyPjxlZGl0aW9uPjIwMTAvMDkvMDM8L2VkaXRpb24+PGtleXdvcmRzPjxrZXl3b3JkPkFyaXpv
bmE8L2tleXdvcmQ+PGtleXdvcmQ+Q2hpbGQ8L2tleXdvcmQ+PGtleXdvcmQ+Q2hpbGQsIFByZXNj
aG9vbDwva2V5d29yZD48a2V5d29yZD5Dcm9zcy1TZWN0aW9uYWwgU3R1ZGllczwva2V5d29yZD48
a2V5d29yZD5FbWVyZ2VuY3kgU2VydmljZSwgSG9zcGl0YWwvKnN0YXRpc3RpY3MgJmFtcDsgbnVt
ZXJpY2FsIGRhdGE8L2tleXdvcmQ+PGtleXdvcmQ+KkVtaWdyYW50cyBhbmQgSW1taWdyYW50czwv
a2V5d29yZD48a2V5d29yZD5GZW1hbGU8L2tleXdvcmQ+PGtleXdvcmQ+SGVhbHRoIFNlcnZpY2Vz
IEFjY2Vzc2liaWxpdHk8L2tleXdvcmQ+PGtleXdvcmQ+KkhlYWx0aCBTdGF0dXM8L2tleXdvcmQ+
PGtleXdvcmQ+SHVtYW5zPC9rZXl3b3JkPjxrZXl3b3JkPkluZmFudDwva2V5d29yZD48a2V5d29y
ZD5JbmZhbnQsIE5ld2Jvcm48L2tleXdvcmQ+PGtleXdvcmQ+SW50ZXJ2aWV3cyBhcyBUb3BpYzwv
a2V5d29yZD48a2V5d29yZD5NYWxlPC9rZXl3b3JkPjxrZXl3b3JkPipNZWRpY2FsbHkgVW5pbnN1
cmVkPC9rZXl3b3JkPjxrZXl3b3JkPlNvY2lhbCBDbGFzczwva2V5d29yZD48a2V5d29yZD5VcmJh
biBQb3B1bGF0aW9uPC9rZXl3b3JkPjwva2V5d29yZHM+PGRhdGVzPjx5ZWFyPjIwMTE8L3llYXI+
PHB1Yi1kYXRlcz48ZGF0ZT5KdW48L2RhdGU+PC9wdWItZGF0ZXM+PC9kYXRlcz48aXNibj4xNTU3
LTE5MTI8L2lzYm4+PGFjY2Vzc2lvbi1udW0+MjA4MDkzNDA8L2FjY2Vzc2lvbi1udW0+PHVybHM+
PHJlbGF0ZWQtdXJscz48dXJsPmh0dHA6Ly9kb3dubG9hZC5zcHJpbmdlci5jb20vc3RhdGljL3Bk
Zi8yOTEvYXJ0JTI1M0ExMC4xMDA3JTI1MkZzMTA5MDMtMDEwLTkzODYtOS5wZGY/b3JpZ2luVXJs
PWh0dHAlM0ElMkYlMkZsaW5rLnNwcmluZ2VyLmNvbSUyRmFydGljbGUlMkYxMC4xMDA3JTJGczEw
OTAzLTAxMC05Mzg2LTkmYW1wO3Rva2VuMj1leHA9MTQzODIwMzUyNn5hY2w9JTJGc3RhdGljJTJG
cGRmJTJGMjkxJTJGYXJ0JTI1MjUzQTEwLjEwMDclMjUyNTJGczEwOTAzLTAxMC05Mzg2LTkucGRm
JTNGb3JpZ2luVXJsJTNEaHR0cCUyNTNBJTI1MkYlMjUyRmxpbmsuc3ByaW5nZXIuY29tJTI1MkZh
cnRpY2xlJTI1MkYxMC4xMDA3JTI1MkZzMTA5MDMtMDEwLTkzODYtOSp+aG1hYz03MzU4NmUyOWFj
NGEwNTlhNWM1MWYwZmZmODQzNWRmZTM5YjM5ODMxZjU0NmQyNzcxYWI2ZDQ3YTkwMTU4ZjI3PC91
cmw+PC9yZWxhdGVkLXVybHM+PC91cmxzPjxlbGVjdHJvbmljLXJlc291cmNlLW51bT4xMC4xMDA3
L3MxMDkwMy0wMTAtOTM4Ni05PC9lbGVjdHJvbmljLXJlc291cmNlLW51bT48cmVtb3RlLWRhdGFi
YXNlLXByb3ZpZGVyPk5MTTwvcmVtb3RlLWRhdGFiYXNlLXByb3ZpZGVyPjxsYW5ndWFnZT5lbmc8
L2xhbmd1YWdlPjwvcmVjb3JkPjwvQ2l0ZT48L0VuZE5vdGU+
</w:fldData>
        </w:fldChar>
      </w:r>
      <w:r w:rsidR="00A26EEE">
        <w:instrText xml:space="preserve"> ADDIN EN.CITE </w:instrText>
      </w:r>
      <w:r w:rsidR="00E053B7">
        <w:fldChar w:fldCharType="begin">
          <w:fldData xml:space="preserve">PEVuZE5vdGU+PENpdGU+PEF1dGhvcj5GaWVsZHM8L0F1dGhvcj48WWVhcj4yMDE1PC9ZZWFyPjxS
ZWNOdW0+NzU4PC9SZWNOdW0+PERpc3BsYXlUZXh0PigyNiwgNTQsIDczLCA4NSwgOTAtOTIpPC9E
aXNwbGF5VGV4dD48cmVjb3JkPjxyZWMtbnVtYmVyPjc1ODwvcmVjLW51bWJlcj48Zm9yZWlnbi1r
ZXlzPjxrZXkgYXBwPSJFTiIgZGItaWQ9IjJ2dHJyenh3bDBwenRvZXp3ZjZ4MHB4NTAwOXYwd3Iy
NXR3eiIgdGltZXN0YW1wPSIxNDM4MjAyMjI0Ij43NTg8L2tleT48L2ZvcmVpZ24ta2V5cz48cmVm
LXR5cGUgbmFtZT0iSm91cm5hbCBBcnRpY2xlIj4xNzwvcmVmLXR5cGU+PGNvbnRyaWJ1dG9ycz48
YXV0aG9ycz48YXV0aG9yPkZpZWxkcywgQi4gRS48L2F1dGhvcj48YXV0aG9yPkJlbGwsIEouIEYu
PC9hdXRob3I+PGF1dGhvcj5Nb3ljZSwgUy48L2F1dGhvcj48YXV0aG9yPkJpZ2JlZSwgSi4gTC48
L2F1dGhvcj48L2F1dGhvcnM+PC9jb250cmlidXRvcnM+PGF1dGgtYWRkcmVzcz5CZXR0eSBJcmVu
ZSBNb29yZSBTY2hvb2wgb2YgTnVyc2luZywgVW5pdmVyc2l0eSBvZiBDYWxpZm9ybmlhIERhdmlz
LCBTYWNyYW1lbnRvLCBDYWxpZm9ybmlhLjwvYXV0aC1hZGRyZXNzPjx0aXRsZXM+PHRpdGxlPlRo
ZSBpbXBhY3Qgb2YgaW5zdXJhbmNlIGluc3RhYmlsaXR5IG9uIGhlYWx0aCBzZXJ2aWNlIHV0aWxp
emF0aW9uOiBkb2VzIG5vbi1tZXRyb3BvbGl0YW4gcmVzaWRlbmNlIG1ha2UgYSBkaWZmZXJlbmNl
PzwvdGl0bGU+PHNlY29uZGFyeS10aXRsZT5KIFJ1cmFsIEhlYWx0aDwvc2Vjb25kYXJ5LXRpdGxl
PjxhbHQtdGl0bGU+VGhlIEpvdXJuYWwgb2YgcnVyYWwgaGVhbHRoIDogb2ZmaWNpYWwgam91cm5h
bCBvZiB0aGUgQW1lcmljYW4gUnVyYWwgSGVhbHRoIEFzc29jaWF0aW9uIGFuZCB0aGUgTmF0aW9u
YWwgUnVyYWwgSGVhbHRoIENhcmUgQXNzb2NpYXRpb248L2FsdC10aXRsZT48L3RpdGxlcz48cGVy
aW9kaWNhbD48ZnVsbC10aXRsZT5KIFJ1cmFsIEhlYWx0aDwvZnVsbC10aXRsZT48YWJici0xPlRo
ZSBKb3VybmFsIG9mIHJ1cmFsIGhlYWx0aCA6IG9mZmljaWFsIGpvdXJuYWwgb2YgdGhlIEFtZXJp
Y2FuIFJ1cmFsIEhlYWx0aCBBc3NvY2lhdGlvbiBhbmQgdGhlIE5hdGlvbmFsIFJ1cmFsIEhlYWx0
aCBDYXJlIEFzc29jaWF0aW9uPC9hYmJyLTE+PC9wZXJpb2RpY2FsPjxhbHQtcGVyaW9kaWNhbD48
ZnVsbC10aXRsZT5KIFJ1cmFsIEhlYWx0aDwvZnVsbC10aXRsZT48YWJici0xPlRoZSBKb3VybmFs
IG9mIHJ1cmFsIGhlYWx0aCA6IG9mZmljaWFsIGpvdXJuYWwgb2YgdGhlIEFtZXJpY2FuIFJ1cmFs
IEhlYWx0aCBBc3NvY2lhdGlvbiBhbmQgdGhlIE5hdGlvbmFsIFJ1cmFsIEhlYWx0aCBDYXJlIEFz
c29jaWF0aW9uPC9hYmJyLTE+PC9hbHQtcGVyaW9kaWNhbD48cGFnZXM+MjctMzQ8L3BhZ2VzPjx2
b2x1bWU+MzE8L3ZvbHVtZT48bnVtYmVyPjE8L251bWJlcj48ZWRpdGlvbj4yMDE0LzA3LzIyPC9l
ZGl0aW9uPjxrZXl3b3Jkcz48a2V5d29yZD5NZWRpY2FsIEV4cGVuZGl0dXJlIFBhbmVsIFN1cnZl
eTwva2V5d29yZD48a2V5d29yZD5nZW9ncmFwaHk8L2tleXdvcmQ+PGtleXdvcmQ+aGVhbHRoIGRp
c3Bhcml0aWVzPC9rZXl3b3JkPjxrZXl3b3JkPmhlYWx0aCBzZXJ2aWNlcyByZXNlYXJjaDwva2V5
d29yZD48a2V5d29yZD5pbnN1cmFuY2U8L2tleXdvcmQ+PC9rZXl3b3Jkcz48ZGF0ZXM+PHllYXI+
MjAxNTwveWVhcj48cHViLWRhdGVzPjxkYXRlPkphbjwvZGF0ZT48L3B1Yi1kYXRlcz48L2RhdGVz
Pjxpc2JuPjA4OTAtNzY1eDwvaXNibj48YWNjZXNzaW9uLW51bT4yNTA0MDQyMDwvYWNjZXNzaW9u
LW51bT48dXJscz48cmVsYXRlZC11cmxzPjx1cmw+aHR0cDovL29ubGluZWxpYnJhcnkud2lsZXku
Y29tL3N0b3JlLzEwLjExMTEvanJoLjEyMDc3L2Fzc2V0L2pyaDEyMDc3LnBkZj92PTEmYW1wO3Q9
aWNwOGozbGQmYW1wO3M9NGE1MDhlMDA4OWRkYWRjNmIyODI5M2YxODkwNjNlMTlmNTI1NjRkYzwv
dXJsPjwvcmVsYXRlZC11cmxzPjwvdXJscz48ZWxlY3Ryb25pYy1yZXNvdXJjZS1udW0+MTAuMTEx
MS9qcmguMTIwNzc8L2VsZWN0cm9uaWMtcmVzb3VyY2UtbnVtPjxyZW1vdGUtZGF0YWJhc2UtcHJv
dmlkZXI+TkxNPC9yZW1vdGUtZGF0YWJhc2UtcHJvdmlkZXI+PGxhbmd1YWdlPmVuZzwvbGFuZ3Vh
Z2U+PC9yZWNvcmQ+PC9DaXRlPjxDaXRlPjxBdXRob3I+QmVja2VyPC9BdXRob3I+PFllYXI+MjAx
NTwvWWVhcj48UmVjTnVtPjczMDwvUmVjTnVtPjxyZWNvcmQ+PHJlYy1udW1iZXI+NzMwPC9yZWMt
bnVtYmVyPjxmb3JlaWduLWtleXM+PGtleSBhcHA9IkVOIiBkYi1pZD0iMnZ0cnJ6eHdsMHB6dG9l
endmNngwcHg1MDA5djB3cjI1dHd6IiB0aW1lc3RhbXA9IjE0MzgyMDIyMjMiPjczMDwva2V5Pjwv
Zm9yZWlnbi1rZXlzPjxyZWYtdHlwZSBuYW1lPSJKb3VybmFsIEFydGljbGUiPjE3PC9yZWYtdHlw
ZT48Y29udHJpYnV0b3JzPjxhdXRob3JzPjxhdXRob3I+QmVja2VyLCBELiBKLjwvYXV0aG9yPjxh
dXRob3I+QmxhY2tidXJuLCBKLjwvYXV0aG9yPjxhdXRob3I+TW9ycmlzZXksIE0uIEEuPC9hdXRo
b3I+PGF1dGhvcj5TZW4sIEIuPC9hdXRob3I+PGF1dGhvcj5LaWxnb3JlLCBNLiBMLjwvYXV0aG9y
PjxhdXRob3I+Q2FsZHdlbGwsIEMuPC9hdXRob3I+PGF1dGhvcj5TZWxsZXJzLCBDLjwvYXV0aG9y
PjxhdXRob3I+TWVuYWNoZW1pLCBOLjwvYXV0aG9yPjwvYXV0aG9ycz48L2NvbnRyaWJ1dG9ycz48
YXV0aC1hZGRyZXNzPkRlcGFydG1lbnQgb2YgSGVhbHRoIENhcmUgT3JnYW5pemF0aW9uIGFuZCBQ
b2xpY3ksIFVuaXZlcnNpdHkgb2YgQWxhYmFtYSBhdCBCaXJtaW5naGFtIFNjaG9vbCBvZiBQdWJs
aWMgSGVhbHRoLCBCaXJtaW5naGFtLCBBbGE7IFVBQiBMaXN0ZXIgSGlsbCBDZW50ZXIgZm9yIEhl
YWx0aCBQb2xpY3ksIEJpcm1pbmdoYW0sIEFsYS4gRWxlY3Ryb25pYyBhZGRyZXNzOiBkYmVja2Vy
QHVhYi5lZHUuJiN4RDtEZXBhcnRtZW50IG9mIEhlYWx0aCBDYXJlIE9yZ2FuaXphdGlvbiBhbmQg
UG9saWN5LCBVbml2ZXJzaXR5IG9mIEFsYWJhbWEgYXQgQmlybWluZ2hhbSBTY2hvb2wgb2YgUHVi
bGljIEhlYWx0aCwgQmlybWluZ2hhbSwgQWxhOyBVQUIgTGlzdGVyIEhpbGwgQ2VudGVyIGZvciBI
ZWFsdGggUG9saWN5LCBCaXJtaW5naGFtLCBBbGEuJiN4RDtEZXBhcnRtZW50IG9mIEhlYWx0aCBQ
b2xpY3kgYW5kIE1hbmFnZW1lbnQsIFRleGFzIEEmYW1wO00gVW5pdmVyc2l0eSwgU2Nob29sIG9m
IFJ1cmFsIFB1YmxpYyBIZWFsdGgsIENvbGxlZ2UgU3RhdGlvbiwgVGV4LiYjeEQ7QnVyZWF1IG9m
IENoaWxkcmVuJmFwb3M7cyBIZWFsdGggSW5zdXJhbmNlLCBBbGFiYW1hIERlcGFydG1lbnQgb2Yg
UHVibGljIEhlYWx0aCwgTW9udGdvbWVyeSwgQWxhLjwvYXV0aC1hZGRyZXNzPjx0aXRsZXM+PHRp
dGxlPkVucm9sbG1lbnQsIGV4cGVuZGl0dXJlcywgYW5kIHV0aWxpemF0aW9uIGFmdGVyIENISVAg
ZXhwYW5zaW9uOiBldmlkZW5jZSBmcm9tIEFsYWJhbWE8L3RpdGxlPjxzZWNvbmRhcnktdGl0bGU+
QWNhZCBQZWRpYXRyPC9zZWNvbmRhcnktdGl0bGU+PGFsdC10aXRsZT5BY2FkZW1pYyBwZWRpYXRy
aWNzPC9hbHQtdGl0bGU+PC90aXRsZXM+PHBlcmlvZGljYWw+PGZ1bGwtdGl0bGU+QWNhZCBQZWRp
YXRyPC9mdWxsLXRpdGxlPjxhYmJyLTE+QWNhZGVtaWMgcGVkaWF0cmljczwvYWJici0xPjwvcGVy
aW9kaWNhbD48YWx0LXBlcmlvZGljYWw+PGZ1bGwtdGl0bGU+QWNhZCBQZWRpYXRyPC9mdWxsLXRp
dGxlPjxhYmJyLTE+QWNhZGVtaWMgcGVkaWF0cmljczwvYWJici0xPjwvYWx0LXBlcmlvZGljYWw+
PHBhZ2VzPjI1OC02NjwvcGFnZXM+PHZvbHVtZT4xNTwvdm9sdW1lPjxudW1iZXI+MzwvbnVtYmVy
PjxlZGl0aW9uPjIwMTUvMDQvMjU8L2VkaXRpb24+PGtleXdvcmRzPjxrZXl3b3JkPkNoaXA8L2tl
eXdvcmQ+PGtleXdvcmQ+ZW5yb2xsbWVudDwva2V5d29yZD48a2V5d29yZD5leHBhbnNpb248L2tl
eXdvcmQ+PGtleXdvcmQ+ZXhwZW5kaXR1cmVzPC9rZXl3b3JkPjxrZXl3b3JkPnV0aWxpemF0aW9u
PC9rZXl3b3JkPjwva2V5d29yZHM+PGRhdGVzPjx5ZWFyPjIwMTU8L3llYXI+PHB1Yi1kYXRlcz48
ZGF0ZT5NYXktSnVuPC9kYXRlPjwvcHViLWRhdGVzPjwvZGF0ZXM+PGFjY2Vzc2lvbi1udW0+MjU5
MDY2OTc8L2FjY2Vzc2lvbi1udW0+PHVybHM+PHJlbGF0ZWQtdXJscz48dXJsPmh0dHA6Ly9hYy5l
bHMtY2RuLmNvbS9TMTg3NjI4NTkxNTAwMDA3OC8xLXMyLjAtUzE4NzYyODU5MTUwMDAwNzgtbWFp
bi5wZGY/X3RpZD1hN2E1NTc1OC0zNjMxLTExZTUtODI5MS0wMDAwMGFhYjBmMDEmYW1wO2FjZG5h
dD0xNDM4MjAyNDM5XzBjMWU0ZTRkMDM2MDcyNzkyZWE0OWU5Y2FjZmIyYzgzPC91cmw+PC9yZWxh
dGVkLXVybHM+PC91cmxzPjxlbGVjdHJvbmljLXJlc291cmNlLW51bT4xMC4xMDE2L2ouYWNhcC4y
MDE1LjAxLjAwNjwvZWxlY3Ryb25pYy1yZXNvdXJjZS1udW0+PHJlbW90ZS1kYXRhYmFzZS1wcm92
aWRlcj5OTE08L3JlbW90ZS1kYXRhYmFzZS1wcm92aWRlcj48bGFuZ3VhZ2U+ZW5nPC9sYW5ndWFn
ZT48L3JlY29yZD48L0NpdGU+PENpdGU+PEF1dGhvcj5DaGV2YXJsZXk8L0F1dGhvcj48WWVhcj4y
MDA2PC9ZZWFyPjxSZWNOdW0+NzQwPC9SZWNOdW0+PHJlY29yZD48cmVjLW51bWJlcj43NDA8L3Jl
Yy1udW1iZXI+PGZvcmVpZ24ta2V5cz48a2V5IGFwcD0iRU4iIGRiLWlkPSIydnRycnp4d2wwcHp0
b2V6d2Y2eDBweDUwMDl2MHdyMjV0d3oiIHRpbWVzdGFtcD0iMTQzODIwMjIyMyI+NzQwPC9rZXk+
PC9mb3JlaWduLWtleXM+PHJlZi10eXBlIG5hbWU9IkpvdXJuYWwgQXJ0aWNsZSI+MTc8L3JlZi10
eXBlPjxjb250cmlidXRvcnM+PGF1dGhvcnM+PGF1dGhvcj5DaGV2YXJsZXksIEYuIE0uPC9hdXRo
b3I+PGF1dGhvcj5Pd2VucywgUC4gTC48L2F1dGhvcj48YXV0aG9yPlpvZGV0LCBNLiBXLjwvYXV0
aG9yPjxhdXRob3I+U2ltcHNvbiwgTC4gQS48L2F1dGhvcj48YXV0aG9yPk1jQ29ybWljaywgTS4g
Qy48L2F1dGhvcj48YXV0aG9yPkRvdWdoZXJ0eSwgRC48L2F1dGhvcj48L2F1dGhvcnM+PC9jb250
cmlidXRvcnM+PGF1dGgtYWRkcmVzcz5BZ2VuY3kgZm9yIEhlYWx0aGNhcmUgUmVzZWFyY2ggYW5k
IFF1YWxpdHksIERlcGFydG1lbnQgb2YgSGVhbHRoIGFuZCBIdW1hbiBTZXJ2aWNlcywgNTQwIEdh
aXRoZXIgUm9hZCwgUm9ja3ZpbGxlLCBNRCAyMDg1MCwgVVNBLiBGcmFuLkNoZXZhcmxleUBBSFJR
Lmhocy5nb3Y8L2F1dGgtYWRkcmVzcz48dGl0bGVzPjx0aXRsZT5IZWFsdGggY2FyZSBmb3IgY2hp
bGRyZW4gYW5kIHlvdXRoIGluIHRoZSBVbml0ZWQgU3RhdGVzOiBhbm51YWwgcmVwb3J0IG9uIHBh
dHRlcm5zIG9mIGNvdmVyYWdlLCB1dGlsaXphdGlvbiwgcXVhbGl0eSwgYW5kIGV4cGVuZGl0dXJl
cyBieSBhIGNvdW50eSBsZXZlbCBvZiB1cmJhbiBpbmZsdWVuY2U8L3RpdGxlPjxzZWNvbmRhcnkt
dGl0bGU+QW1idWwgUGVkaWF0cjwvc2Vjb25kYXJ5LXRpdGxlPjxhbHQtdGl0bGU+QW1idWxhdG9y
eSBwZWRpYXRyaWNzIDogdGhlIG9mZmljaWFsIGpvdXJuYWwgb2YgdGhlIEFtYnVsYXRvcnkgUGVk
aWF0cmljIEFzc29jaWF0aW9uPC9hbHQtdGl0bGU+PC90aXRsZXM+PHBlcmlvZGljYWw+PGZ1bGwt
dGl0bGU+QW1idWwgUGVkaWF0cjwvZnVsbC10aXRsZT48YWJici0xPkFtYnVsYXRvcnkgcGVkaWF0
cmljcyA6IHRoZSBvZmZpY2lhbCBqb3VybmFsIG9mIHRoZSBBbWJ1bGF0b3J5IFBlZGlhdHJpYyBB
c3NvY2lhdGlvbjwvYWJici0xPjwvcGVyaW9kaWNhbD48YWx0LXBlcmlvZGljYWw+PGZ1bGwtdGl0
bGU+QW1idWwgUGVkaWF0cjwvZnVsbC10aXRsZT48YWJici0xPkFtYnVsYXRvcnkgcGVkaWF0cmlj
cyA6IHRoZSBvZmZpY2lhbCBqb3VybmFsIG9mIHRoZSBBbWJ1bGF0b3J5IFBlZGlhdHJpYyBBc3Nv
Y2lhdGlvbjwvYWJici0xPjwvYWx0LXBlcmlvZGljYWw+PHBhZ2VzPjI0MS02NDwvcGFnZXM+PHZv
bHVtZT42PC92b2x1bWU+PG51bWJlcj41PC9udW1iZXI+PGVkaXRpb24+MjAwNi8wOS8yNzwvZWRp
dGlvbj48a2V5d29yZHM+PGtleXdvcmQ+QWRvbGVzY2VudDwva2V5d29yZD48a2V5d29yZD5DaGls
ZDwva2V5d29yZD48a2V5d29yZD5DaGlsZCBIZWFsdGggU2VydmljZXMvZWNvbm9taWNzLypzdGF0
aXN0aWNzICZhbXA7IG51bWVyaWNhbCBkYXRhPC9rZXl3b3JkPjxrZXl3b3JkPkNoaWxkLCBQcmVz
Y2hvb2w8L2tleXdvcmQ+PGtleXdvcmQ+SGVhbHRoIEV4cGVuZGl0dXJlcy9zdGF0aXN0aWNzICZh
bXA7IG51bWVyaWNhbCBkYXRhPC9rZXl3b3JkPjxrZXl3b3JkPkh1bWFuczwva2V5d29yZD48a2V5
d29yZD5JbmZhbnQ8L2tleXdvcmQ+PGtleXdvcmQ+SW5zdXJhbmNlIENvdmVyYWdlL3N0YXRpc3Rp
Y3MgJmFtcDsgbnVtZXJpY2FsIGRhdGE8L2tleXdvcmQ+PGtleXdvcmQ+SW5zdXJhbmNlLCBIZWFs
dGgvc3RhdGlzdGljcyAmYW1wOyBudW1lcmljYWwgZGF0YTwva2V5d29yZD48a2V5d29yZD5RdWFs
aXR5IG9mIEhlYWx0aCBDYXJlL2Vjb25vbWljcy8qc3RhdGlzdGljcyAmYW1wOyBudW1lcmljYWwg
ZGF0YTwva2V5d29yZD48a2V5d29yZD5Vbml0ZWQgU3RhdGVzPC9rZXl3b3JkPjxrZXl3b3JkPlVy
YmFuIEhlYWx0aCBTZXJ2aWNlcy9lY29ub21pY3Mvc3RhdGlzdGljcyAmYW1wOyBudW1lcmljYWwg
ZGF0YTwva2V5d29yZD48L2tleXdvcmRzPjxkYXRlcz48eWVhcj4yMDA2PC95ZWFyPjxwdWItZGF0
ZXM+PGRhdGU+U2VwLU9jdDwvZGF0ZT48L3B1Yi1kYXRlcz48L2RhdGVzPjxpc2JuPjE1MzAtMTU2
NyAoUHJpbnQpJiN4RDsxNTMwLTE1Njc8L2lzYm4+PGFjY2Vzc2lvbi1udW0+MTcwMDA0MTQ8L2Fj
Y2Vzc2lvbi1udW0+PHVybHM+PHJlbGF0ZWQtdXJscz48dXJsPmh0dHA6Ly9hYy5lbHMtY2RuLmNv
bS9TMTUzMDE1NjcwNjAwMTU3Mi8xLXMyLjAtUzE1MzAxNTY3MDYwMDE1NzItbWFpbi5wZGY/X3Rp
ZD1hYmU1MGYzNC0zNjMxLTExZTUtODRmMi0wMDAwMGFhY2IzNWQmYW1wO2FjZG5hdD0xNDM4MjAy
NDQ3XzU1NmQ2Zjg1YTlkOTU3NzE5YTY5ZTQ2NTY1YWIyNzliPC91cmw+PC9yZWxhdGVkLXVybHM+
PC91cmxzPjxlbGVjdHJvbmljLXJlc291cmNlLW51bT4xMC4xMDE2L2ouYW1icC4yMDA2LjA2LjAw
NDwvZWxlY3Ryb25pYy1yZXNvdXJjZS1udW0+PHJlbW90ZS1kYXRhYmFzZS1wcm92aWRlcj5OTE08
L3JlbW90ZS1kYXRhYmFzZS1wcm92aWRlcj48bGFuZ3VhZ2U+ZW5nPC9sYW5ndWFnZT48L3JlY29y
ZD48L0NpdGU+PENpdGU+PEF1dGhvcj5EZVZvZTwvQXV0aG9yPjxZZWFyPjIwMDk8L1llYXI+PFJl
Y051bT43NTA8L1JlY051bT48cmVjb3JkPjxyZWMtbnVtYmVyPjc1MDwvcmVjLW51bWJlcj48Zm9y
ZWlnbi1rZXlzPjxrZXkgYXBwPSJFTiIgZGItaWQ9IjJ2dHJyenh3bDBwenRvZXp3ZjZ4MHB4NTAw
OXYwd3IyNXR3eiIgdGltZXN0YW1wPSIxNDM4MjAyMjI0Ij43NTA8L2tleT48L2ZvcmVpZ24ta2V5
cz48cmVmLXR5cGUgbmFtZT0iSm91cm5hbCBBcnRpY2xlIj4xNzwvcmVmLXR5cGU+PGNvbnRyaWJ1
dG9ycz48YXV0aG9ycz48YXV0aG9yPkRlVm9lLCBKLiBFLjwvYXV0aG9yPjxhdXRob3I+S3JvaXMs
IEwuPC9hdXRob3I+PGF1dGhvcj5TdGVuZ2VyLCBSLjwvYXV0aG9yPjwvYXV0aG9ycz48L2NvbnRy
aWJ1dG9ycz48YXV0aC1hZGRyZXNzPkRlcGFydG1lbnQgb2YgRmFtaWx5IE1lZGljaW5lLCBPcmVn
b24gSGVhbHRoIGFuZCBTY2llbmNlIFVuaXZlcnNpdHksIFBvcnRsYW5kLCBPcmVnb24gOTcyMzks
IFVTQS4gZGV2b2VqQG9oc3UuZWR1PC9hdXRoLWFkZHJlc3M+PHRpdGxlcz48dGl0bGU+RG8gY2hp
bGRyZW4gaW4gcnVyYWwgYXJlYXMgc3RpbGwgaGF2ZSBkaWZmZXJlbnQgYWNjZXNzIHRvIGhlYWx0
aCBjYXJlPyBSZXN1bHRzIGZyb20gYSBzdGF0ZXdpZGUgc3VydmV5IG9mIE9yZWdvbiZhcG9zO3Mg
Zm9vZCBzdGFtcCBwb3B1bGF0aW9uPC90aXRsZT48c2Vjb25kYXJ5LXRpdGxlPkogUnVyYWwgSGVh
bHRoPC9zZWNvbmRhcnktdGl0bGU+PGFsdC10aXRsZT5UaGUgSm91cm5hbCBvZiBydXJhbCBoZWFs
dGggOiBvZmZpY2lhbCBqb3VybmFsIG9mIHRoZSBBbWVyaWNhbiBSdXJhbCBIZWFsdGggQXNzb2Np
YXRpb24gYW5kIHRoZSBOYXRpb25hbCBSdXJhbCBIZWFsdGggQ2FyZSBBc3NvY2lhdGlvbjwvYWx0
LXRpdGxlPjwvdGl0bGVzPjxwZXJpb2RpY2FsPjxmdWxsLXRpdGxlPkogUnVyYWwgSGVhbHRoPC9m
dWxsLXRpdGxlPjxhYmJyLTE+VGhlIEpvdXJuYWwgb2YgcnVyYWwgaGVhbHRoIDogb2ZmaWNpYWwg
am91cm5hbCBvZiB0aGUgQW1lcmljYW4gUnVyYWwgSGVhbHRoIEFzc29jaWF0aW9uIGFuZCB0aGUg
TmF0aW9uYWwgUnVyYWwgSGVhbHRoIENhcmUgQXNzb2NpYXRpb248L2FiYnItMT48L3BlcmlvZGlj
YWw+PGFsdC1wZXJpb2RpY2FsPjxmdWxsLXRpdGxlPkogUnVyYWwgSGVhbHRoPC9mdWxsLXRpdGxl
PjxhYmJyLTE+VGhlIEpvdXJuYWwgb2YgcnVyYWwgaGVhbHRoIDogb2ZmaWNpYWwgam91cm5hbCBv
ZiB0aGUgQW1lcmljYW4gUnVyYWwgSGVhbHRoIEFzc29jaWF0aW9uIGFuZCB0aGUgTmF0aW9uYWwg
UnVyYWwgSGVhbHRoIENhcmUgQXNzb2NpYXRpb248L2FiYnItMT48L2FsdC1wZXJpb2RpY2FsPjxw
YWdlcz4xLTc8L3BhZ2VzPjx2b2x1bWU+MjU8L3ZvbHVtZT48bnVtYmVyPjE8L251bWJlcj48ZWRp
dGlvbj4yMDA5LzAxLzI3PC9lZGl0aW9uPjxrZXl3b3Jkcz48a2V5d29yZD5BZG9sZXNjZW50PC9r
ZXl3b3JkPjxrZXl3b3JkPkFpZCB0byBGYW1pbGllcyB3aXRoIERlcGVuZGVudCBDaGlsZHJlbi8q
c3RhdGlzdGljcyAmYW1wOyBudW1lcmljYWwgZGF0YTwva2V5d29yZD48a2V5d29yZD5DaGlsZDwv
a2V5d29yZD48a2V5d29yZD5DaGlsZCBIZWFsdGggU2VydmljZXMvZWNvbm9taWNzLyp1dGlsaXph
dGlvbjwva2V5d29yZD48a2V5d29yZD5DaGlsZCwgUHJlc2Nob29sPC9rZXl3b3JkPjxrZXl3b3Jk
PkNvbnRpbnVpdHkgb2YgUGF0aWVudCBDYXJlPC9rZXl3b3JkPjxrZXl3b3JkPkRpc2FibGVkIENo
aWxkcmVuL3N0YXRpc3RpY3MgJmFtcDsgbnVtZXJpY2FsIGRhdGE8L2tleXdvcmQ+PGtleXdvcmQ+
Rm9vZCBTZXJ2aWNlczwva2V5d29yZD48a2V5d29yZD5IZWFsdGggQ2FyZSBTdXJ2ZXlzPC9rZXl3
b3JkPjxrZXl3b3JkPkhlYWx0aCBTZXJ2aWNlcyBBY2Nlc3NpYmlsaXR5L2Vjb25vbWljcy8qc3Rh
dGlzdGljcyAmYW1wOyBudW1lcmljYWwgZGF0YTwva2V5d29yZD48a2V5d29yZD5IZWFsdGggU2Vy
dmljZXMgTmVlZHMgYW5kIERlbWFuZC8qc3RhdGlzdGljcyAmYW1wOyBudW1lcmljYWwgZGF0YTwv
a2V5d29yZD48a2V5d29yZD5IZWFsdGhjYXJlIERpc3Bhcml0aWVzLypzdGF0aXN0aWNzICZhbXA7
IG51bWVyaWNhbCBkYXRhPC9rZXl3b3JkPjxrZXl3b3JkPkh1bWFuczwva2V5d29yZD48a2V5d29y
ZD5JbmZhbnQ8L2tleXdvcmQ+PGtleXdvcmQ+TG9naXN0aWMgTW9kZWxzPC9rZXl3b3JkPjxrZXl3
b3JkPk9yZWdvbjwva2V5d29yZD48a2V5d29yZD5SdXJhbCBIZWFsdGggU2VydmljZXMvZWNvbm9t
aWNzLyp1dGlsaXphdGlvbjwva2V5d29yZD48a2V5d29yZD5Vbml0ZWQgU3RhdGVzPC9rZXl3b3Jk
PjxrZXl3b3JkPlVyYmFuIEhlYWx0aCBTZXJ2aWNlcy9lY29ub21pY3MvdXRpbGl6YXRpb248L2tl
eXdvcmQ+PGtleXdvcmQ+VnVsbmVyYWJsZSBQb3B1bGF0aW9ucy9zdGF0aXN0aWNzICZhbXA7IG51
bWVyaWNhbCBkYXRhPC9rZXl3b3JkPjwva2V5d29yZHM+PGRhdGVzPjx5ZWFyPjIwMDk8L3llYXI+
PHB1Yi1kYXRlcz48ZGF0ZT5XaW50ZXI8L2RhdGU+PC9wdWItZGF0ZXM+PC9kYXRlcz48aXNibj4w
ODkwLTc2NXg8L2lzYm4+PGFjY2Vzc2lvbi1udW0+MTkxNjY1NTU8L2FjY2Vzc2lvbi1udW0+PHVy
bHM+PHJlbGF0ZWQtdXJscz48dXJsPmh0dHA6Ly9vbmxpbmVsaWJyYXJ5LndpbGV5LmNvbS9zdG9y
ZS8xMC4xMTExL2ouMTc0OC0wMzYxLjIwMDkuMDAxOTIueC9hc3NldC9qLjE3NDgtMDM2MS4yMDA5
LjAwMTkyLngucGRmP3Y9MSZhbXA7dD1pY3A4aWExeSZhbXA7cz1lZmJiMzhiYzY1NzMwZDRkZWU0
OTczMTc3Y2Q0OWI1ZjM0Njg5ZWUwPC91cmw+PC9yZWxhdGVkLXVybHM+PC91cmxzPjxlbGVjdHJv
bmljLXJlc291cmNlLW51bT4xMC4xMTExL2ouMTc0OC0wMzYxLjIwMDkuMDAxOTIueDwvZWxlY3Ry
b25pYy1yZXNvdXJjZS1udW0+PHJlbW90ZS1kYXRhYmFzZS1wcm92aWRlcj5OTE08L3JlbW90ZS1k
YXRhYmFzZS1wcm92aWRlcj48bGFuZ3VhZ2U+ZW5nPC9sYW5ndWFnZT48L3JlY29yZD48L0NpdGU+
PENpdGU+PEF1dGhvcj5EaXNtdWtlPC9BdXRob3I+PFllYXI+MjAxMTwvWWVhcj48UmVjTnVtPjc1
MTwvUmVjTnVtPjxyZWNvcmQ+PHJlYy1udW1iZXI+NzUxPC9yZWMtbnVtYmVyPjxmb3JlaWduLWtl
eXM+PGtleSBhcHA9IkVOIiBkYi1pZD0iMnZ0cnJ6eHdsMHB6dG9lendmNngwcHg1MDA5djB3cjI1
dHd6IiB0aW1lc3RhbXA9IjE0MzgyMDIyMjQiPjc1MTwva2V5PjwvZm9yZWlnbi1rZXlzPjxyZWYt
dHlwZSBuYW1lPSJKb3VybmFsIEFydGljbGUiPjE3PC9yZWYtdHlwZT48Y29udHJpYnV0b3JzPjxh
dXRob3JzPjxhdXRob3I+RGlzbXVrZSwgQy4gRS48L2F1dGhvcj48YXV0aG9yPkVnZWRlLCBMLiBF
LjwvYXV0aG9yPjwvYXV0aG9ycz48L2NvbnRyaWJ1dG9ycz48YXV0aC1hZGRyZXNzPkNlbnRlciBm
b3IgRGlzZWFzZSBQcmV2ZW50aW9uIGFuZCBIZWFsdGggSW50ZXJ2ZW50aW9ucyBmb3IgRGl2ZXJz
ZSBQb3B1bGF0aW9ucywgUmFscGggSC4gSm9obnNvbiBWQSBNZWRpY2FsIENlbnRlciwgQ2hhcmxl
c3RvbiwgU0MgMjk0MDEsIFVTQS48L2F1dGgtYWRkcmVzcz48dGl0bGVzPjx0aXRsZT5Bc3NvY2lh
dGlvbiBvZiBzZXJpb3VzIHBzeWNob2xvZ2ljYWwgZGlzdHJlc3Mgd2l0aCBoZWFsdGggc2Vydmlj
ZXMgZXhwZW5kaXR1cmVzIGFuZCB1dGlsaXphdGlvbiBpbiBhIG5hdGlvbmFsIHNhbXBsZSBvZiBV
UyBhZHVsdHM8L3RpdGxlPjxzZWNvbmRhcnktdGl0bGU+R2VuIEhvc3AgUHN5Y2hpYXRyeTwvc2Vj
b25kYXJ5LXRpdGxlPjxhbHQtdGl0bGU+R2VuZXJhbCBob3NwaXRhbCBwc3ljaGlhdHJ5PC9hbHQt
dGl0bGU+PC90aXRsZXM+PHBlcmlvZGljYWw+PGZ1bGwtdGl0bGU+R2VuIEhvc3AgUHN5Y2hpYXRy
eTwvZnVsbC10aXRsZT48YWJici0xPkdlbmVyYWwgaG9zcGl0YWwgcHN5Y2hpYXRyeTwvYWJici0x
PjwvcGVyaW9kaWNhbD48YWx0LXBlcmlvZGljYWw+PGZ1bGwtdGl0bGU+R2VuIEhvc3AgUHN5Y2hp
YXRyeTwvZnVsbC10aXRsZT48YWJici0xPkdlbmVyYWwgaG9zcGl0YWwgcHN5Y2hpYXRyeTwvYWJi
ci0xPjwvYWx0LXBlcmlvZGljYWw+PHBhZ2VzPjMxMS03PC9wYWdlcz48dm9sdW1lPjMzPC92b2x1
bWU+PG51bWJlcj40PC9udW1iZXI+PGVkaXRpb24+MjAxMS8wNy8xOTwvZWRpdGlvbj48a2V5d29y
ZHM+PGtleXdvcmQ+QWR1bHQ8L2tleXdvcmQ+PGtleXdvcmQ+RmVtYWxlPC9rZXl3b3JkPjxrZXl3
b3JkPipIZWFsdGggRXhwZW5kaXR1cmVzPC9rZXl3b3JkPjxrZXl3b3JkPkhlYWx0aCBTZXJ2aWNl
cy8qdXRpbGl6YXRpb248L2tleXdvcmQ+PGtleXdvcmQ+SHVtYW5zPC9rZXl3b3JkPjxrZXl3b3Jk
Pk1hbGU8L2tleXdvcmQ+PGtleXdvcmQ+TWlkZGxlIEFnZWQ8L2tleXdvcmQ+PGtleXdvcmQ+KlN0
cmVzcywgUHN5Y2hvbG9naWNhbDwva2V5d29yZD48a2V5d29yZD5Vbml0ZWQgU3RhdGVzPC9rZXl3
b3JkPjwva2V5d29yZHM+PGRhdGVzPjx5ZWFyPjIwMTE8L3llYXI+PHB1Yi1kYXRlcz48ZGF0ZT5K
dWwtQXVnPC9kYXRlPjwvcHViLWRhdGVzPjwvZGF0ZXM+PGlzYm4+MDE2My04MzQzPC9pc2JuPjxh
Y2Nlc3Npb24tbnVtPjIxNzYyODI2PC9hY2Nlc3Npb24tbnVtPjx1cmxzPjxyZWxhdGVkLXVybHM+
PHVybD5odHRwOi8vYWMuZWxzLWNkbi5jb20vUzAxNjM4MzQzMTEwMDEyMjgvMS1zMi4wLVMwMTYz
ODM0MzExMDAxMjI4LW1haW4ucGRmP190aWQ9YjZiYTc0OWUtMzYzMS0xMWU1LTk1ZjMtMDAwMDBh
YWIwZjAxJmFtcDthY2RuYXQ9MTQzODIwMjQ2NV81NzA3Y2FlNzM5MjM2NmFlOTM2OGFjOTU1NDM3
ODY3MDwvdXJsPjwvcmVsYXRlZC11cmxzPjwvdXJscz48ZWxlY3Ryb25pYy1yZXNvdXJjZS1udW0+
MTAuMTAxNi9qLmdlbmhvc3Bwc3ljaC4yMDExLjAzLjAxNDwvZWxlY3Ryb25pYy1yZXNvdXJjZS1u
dW0+PHJlbW90ZS1kYXRhYmFzZS1wcm92aWRlcj5OTE08L3JlbW90ZS1kYXRhYmFzZS1wcm92aWRl
cj48bGFuZ3VhZ2U+ZW5nPC9sYW5ndWFnZT48L3JlY29yZD48L0NpdGU+PENpdGU+PEF1dGhvcj5G
ZWluZ2xhc3M8L0F1dGhvcj48WWVhcj4yMDE0PC9ZZWFyPjxSZWNOdW0+NzU1PC9SZWNOdW0+PHJl
Y29yZD48cmVjLW51bWJlcj43NTU8L3JlYy1udW1iZXI+PGZvcmVpZ24ta2V5cz48a2V5IGFwcD0i
RU4iIGRiLWlkPSIydnRycnp4d2wwcHp0b2V6d2Y2eDBweDUwMDl2MHdyMjV0d3oiIHRpbWVzdGFt
cD0iMTQzODIwMjIyNCI+NzU1PC9rZXk+PC9mb3JlaWduLWtleXM+PHJlZi10eXBlIG5hbWU9Ikpv
dXJuYWwgQXJ0aWNsZSI+MTc8L3JlZi10eXBlPjxjb250cmlidXRvcnM+PGF1dGhvcnM+PGF1dGhv
cj5GZWluZ2xhc3MsIEouPC9hdXRob3I+PGF1dGhvcj5Ob256ZWUsIE4uIEouPC9hdXRob3I+PGF1
dGhvcj5NdXJwaHksIEsuIFIuPC9hdXRob3I+PGF1dGhvcj5FbmRyZXNzLCBSLjwvYXV0aG9yPjxh
dXRob3I+U2ltb24sIE0uIEEuPC9hdXRob3I+PC9hdXRob3JzPjwvY29udHJpYnV0b3JzPjxhdXRo
LWFkZHJlc3M+RGVwYXJ0bWVudCBvZiBNZWRpY2luZSwgRGl2aXNpb24gb2YgR2VuZXJhbCBJbnRl
cm5hbCBNZWRpY2luZSwgTm9ydGh3ZXN0ZXJuIFVuaXZlcnNpdHkgRmVpbmJlcmcgU2Nob29sIG9m
IE1lZGljaW5lLCA3NTAgTi4gTGFrZSBTaG9yZSBEci4sIDEwdGggRmxvb3IsIENoaWNhZ28sIElM
LCA2MDYxMSwgVVNBLCBqLWZlaW5nbGFzc0Bub3J0aHdlc3Rlcm4uZWR1LjwvYXV0aC1hZGRyZXNz
Pjx0aXRsZXM+PHRpdGxlPkFjY2VzcyB0byBjYXJlIG91dGNvbWVzOiBhIHRlbGVwaG9uZSBpbnRl
cnZpZXcgc3R1ZHkgb2YgYSBzdWJ1cmJhbiBzYWZldHkgbmV0IHByb2dyYW0gZm9yIHRoZSB1bmlu
c3VyZWQ8L3RpdGxlPjxzZWNvbmRhcnktdGl0bGU+SiBDb21tdW5pdHkgSGVhbHRoPC9zZWNvbmRh
cnktdGl0bGU+PGFsdC10aXRsZT5Kb3VybmFsIG9mIGNvbW11bml0eSBoZWFsdGg8L2FsdC10aXRs
ZT48L3RpdGxlcz48cGVyaW9kaWNhbD48ZnVsbC10aXRsZT5KIENvbW11bml0eSBIZWFsdGg8L2Z1
bGwtdGl0bGU+PGFiYnItMT5Kb3VybmFsIG9mIGNvbW11bml0eSBoZWFsdGg8L2FiYnItMT48L3Bl
cmlvZGljYWw+PGFsdC1wZXJpb2RpY2FsPjxmdWxsLXRpdGxlPkogQ29tbXVuaXR5IEhlYWx0aDwv
ZnVsbC10aXRsZT48YWJici0xPkpvdXJuYWwgb2YgY29tbXVuaXR5IGhlYWx0aDwvYWJici0xPjwv
YWx0LXBlcmlvZGljYWw+PHBhZ2VzPjEwOC0xNzwvcGFnZXM+PHZvbHVtZT4zOTwvdm9sdW1lPjxu
dW1iZXI+MTwvbnVtYmVyPjxlZGl0aW9uPjIwMTMvMDkvMTM8L2VkaXRpb24+PGtleXdvcmRzPjxr
ZXl3b3JkPkNvbW11bml0eS1CYXNlZCBQYXJ0aWNpcGF0b3J5IFJlc2VhcmNoPC9rZXl3b3JkPjxr
ZXl3b3JkPkZlbWFsZTwva2V5d29yZD48a2V5d29yZD5IZWFsdGggQ2FyZSBTdXJ2ZXlzPC9rZXl3
b3JkPjxrZXl3b3JkPkhlYWx0aCBTZXJ2aWNlcyBBY2Nlc3NpYmlsaXR5LypzdGF0aXN0aWNzICZh
bXA7IG51bWVyaWNhbCBkYXRhPC9rZXl3b3JkPjxrZXl3b3JkPkhlYWx0aCBTdGF0dXM8L2tleXdv
cmQ+PGtleXdvcmQ+SHVtYW5zPC9rZXl3b3JkPjxrZXl3b3JkPklsbGlub2lzPC9rZXl3b3JkPjxr
ZXl3b3JkPkludGVydmlld3MgYXMgVG9waWM8L2tleXdvcmQ+PGtleXdvcmQ+TWFsZTwva2V5d29y
ZD48a2V5d29yZD5NZWRpY2FsbHkgVW5pbnN1cmVkLypzdGF0aXN0aWNzICZhbXA7IG51bWVyaWNh
bCBkYXRhPC9rZXl3b3JkPjxrZXl3b3JkPk1pZGRsZSBBZ2VkPC9rZXl3b3JkPjxrZXl3b3JkPlBh
dGllbnQgU2F0aXNmYWN0aW9uL3N0YXRpc3RpY3MgJmFtcDsgbnVtZXJpY2FsIGRhdGE8L2tleXdv
cmQ+PGtleXdvcmQ+UXVhbGl0eSBvZiBIZWFsdGggQ2FyZS9zdGF0aXN0aWNzICZhbXA7IG51bWVy
aWNhbCBkYXRhPC9rZXl3b3JkPjxrZXl3b3JkPlNhZmV0eS1uZXQgUHJvdmlkZXJzLypzdGF0aXN0
aWNzICZhbXA7IG51bWVyaWNhbCBkYXRhPC9rZXl3b3JkPjxrZXl3b3JkPlNvY2lvZWNvbm9taWMg
RmFjdG9yczwva2V5d29yZD48a2V5d29yZD5TdWJ1cmJhbiBQb3B1bGF0aW9uLypzdGF0aXN0aWNz
ICZhbXA7IG51bWVyaWNhbCBkYXRhPC9rZXl3b3JkPjxrZXl3b3JkPlRlbGVwaG9uZTwva2V5d29y
ZD48a2V5d29yZD5UcmVhdG1lbnQgT3V0Y29tZTwva2V5d29yZD48L2tleXdvcmRzPjxkYXRlcz48
eWVhcj4yMDE0PC95ZWFyPjxwdWItZGF0ZXM+PGRhdGU+RmViPC9kYXRlPjwvcHViLWRhdGVzPjwv
ZGF0ZXM+PGlzYm4+MDA5NC01MTQ1PC9pc2JuPjxhY2Nlc3Npb24tbnVtPjI0MDI2MzAxPC9hY2Nl
c3Npb24tbnVtPjx1cmxzPjxyZWxhdGVkLXVybHM+PHVybD5odHRwOi8vZG93bmxvYWQuc3ByaW5n
ZXIuY29tL3N0YXRpYy9wZGYvNDAvYXJ0JTI1M0ExMC4xMDA3JTI1MkZzMTA5MDAtMDEzLTk3NDYt
MS5wZGY/b3JpZ2luVXJsPWh0dHAlM0ElMkYlMkZsaW5rLnNwcmluZ2VyLmNvbSUyRmFydGljbGUl
MkYxMC4xMDA3JTJGczEwOTAwLTAxMy05NzQ2LTEmYW1wO3Rva2VuMj1leHA9MTQzODIwMzUyMn5h
Y2w9JTJGc3RhdGljJTJGcGRmJTJGNDAlMkZhcnQlMjUyNTNBMTAuMTAwNyUyNTI1MkZzMTA5MDAt
MDEzLTk3NDYtMS5wZGYlM0ZvcmlnaW5VcmwlM0RodHRwJTI1M0ElMjUyRiUyNTJGbGluay5zcHJp
bmdlci5jb20lMjUyRmFydGljbGUlMjUyRjEwLjEwMDclMjUyRnMxMDkwMC0wMTMtOTc0Ni0xKn5o
bWFjPTE4ZjU3ZTY2OTQ4OGZhMzQwOWZjNTFhYjQwMWNmZTVkMzQ3OTczZmFmY2RiMDU0YWYzOGY0
NzUxNGY5NjJkNTc8L3VybD48L3JlbGF0ZWQtdXJscz48L3VybHM+PGN1c3RvbTI+UG1jMzk0NzIy
MDwvY3VzdG9tMj48Y3VzdG9tNj5OaWhtczUyNDI2MTwvY3VzdG9tNj48ZWxlY3Ryb25pYy1yZXNv
dXJjZS1udW0+MTAuMTAwNy9zMTA5MDAtMDEzLTk3NDYtMTwvZWxlY3Ryb25pYy1yZXNvdXJjZS1u
dW0+PHJlbW90ZS1kYXRhYmFzZS1wcm92aWRlcj5OTE08L3JlbW90ZS1kYXRhYmFzZS1wcm92aWRl
cj48bGFuZ3VhZ2U+ZW5nPC9sYW5ndWFnZT48L3JlY29yZD48L0NpdGU+PENpdGU+PEF1dGhvcj5G
ZXJheW9ybmk8L0F1dGhvcj48WWVhcj4yMDExPC9ZZWFyPjxSZWNOdW0+NzU3PC9SZWNOdW0+PHJl
Y29yZD48cmVjLW51bWJlcj43NTc8L3JlYy1udW1iZXI+PGZvcmVpZ24ta2V5cz48a2V5IGFwcD0i
RU4iIGRiLWlkPSIydnRycnp4d2wwcHp0b2V6d2Y2eDBweDUwMDl2MHdyMjV0d3oiIHRpbWVzdGFt
cD0iMTQzODIwMjIyNCI+NzU3PC9rZXk+PC9mb3JlaWduLWtleXM+PHJlZi10eXBlIG5hbWU9Ikpv
dXJuYWwgQXJ0aWNsZSI+MTc8L3JlZi10eXBlPjxjb250cmlidXRvcnM+PGF1dGhvcnM+PGF1dGhv
cj5GZXJheW9ybmksIEEuPC9hdXRob3I+PGF1dGhvcj5TaW5oYSwgTS48L2F1dGhvcj48YXV0aG9y
Pk1jRG9uYWxkLCBGLiBXLjwvYXV0aG9yPjwvYXV0aG9ycz48L2NvbnRyaWJ1dG9ycz48YXV0aC1h
ZGRyZXNzPlBlZGlhdHJpYyBFbWVyZ2VuY3kgTWVkaWNpbmUgRGVwYXJ0bWVudCwgUGhvZW5peCBD
aGlsZHJlbiZhcG9zO3MgSG9zcGl0YWwsIDE5MTkgRSwgVGhvbWFzIFJvYWQsIFBob2VuaXgsIEFa
IDg1MDE2LCBVU0EuIGFmZXJheW9ybmlAcGhvZW5peGNoaWxkcmVucy5jb208L2F1dGgtYWRkcmVz
cz48dGl0bGVzPjx0aXRsZT5IZWFsdGggaXNzdWVzIGFtb25nIGZvcmVpZ24gYm9ybiB1bmluc3Vy
ZWQgY2hpbGRyZW4gdmlzaXRpbmcgYW4gaW5uZXIgY2l0eSBwZWRpYXRyaWMgZW1lcmdlbmN5IGRl
cGFydG1lbnQ8L3RpdGxlPjxzZWNvbmRhcnktdGl0bGU+SiBJbW1pZ3IgTWlub3IgSGVhbHRoPC9z
ZWNvbmRhcnktdGl0bGU+PGFsdC10aXRsZT5Kb3VybmFsIG9mIGltbWlncmFudCBhbmQgbWlub3Jp
dHkgaGVhbHRoIC8gQ2VudGVyIGZvciBNaW5vcml0eSBQdWJsaWMgSGVhbHRoPC9hbHQtdGl0bGU+
PC90aXRsZXM+PHBlcmlvZGljYWw+PGZ1bGwtdGl0bGU+SiBJbW1pZ3IgTWlub3IgSGVhbHRoPC9m
dWxsLXRpdGxlPjxhYmJyLTE+Sm91cm5hbCBvZiBpbW1pZ3JhbnQgYW5kIG1pbm9yaXR5IGhlYWx0
aCAvIENlbnRlciBmb3IgTWlub3JpdHkgUHVibGljIEhlYWx0aDwvYWJici0xPjwvcGVyaW9kaWNh
bD48YWx0LXBlcmlvZGljYWw+PGZ1bGwtdGl0bGU+SiBJbW1pZ3IgTWlub3IgSGVhbHRoPC9mdWxs
LXRpdGxlPjxhYmJyLTE+Sm91cm5hbCBvZiBpbW1pZ3JhbnQgYW5kIG1pbm9yaXR5IGhlYWx0aCAv
IENlbnRlciBmb3IgTWlub3JpdHkgUHVibGljIEhlYWx0aDwvYWJici0xPjwvYWx0LXBlcmlvZGlj
YWw+PHBhZ2VzPjQzNC00NDwvcGFnZXM+PHZvbHVtZT4xMzwvdm9sdW1lPjxudW1iZXI+MzwvbnVt
YmVyPjxlZGl0aW9uPjIwMTAvMDkvMDM8L2VkaXRpb24+PGtleXdvcmRzPjxrZXl3b3JkPkFyaXpv
bmE8L2tleXdvcmQ+PGtleXdvcmQ+Q2hpbGQ8L2tleXdvcmQ+PGtleXdvcmQ+Q2hpbGQsIFByZXNj
aG9vbDwva2V5d29yZD48a2V5d29yZD5Dcm9zcy1TZWN0aW9uYWwgU3R1ZGllczwva2V5d29yZD48
a2V5d29yZD5FbWVyZ2VuY3kgU2VydmljZSwgSG9zcGl0YWwvKnN0YXRpc3RpY3MgJmFtcDsgbnVt
ZXJpY2FsIGRhdGE8L2tleXdvcmQ+PGtleXdvcmQ+KkVtaWdyYW50cyBhbmQgSW1taWdyYW50czwv
a2V5d29yZD48a2V5d29yZD5GZW1hbGU8L2tleXdvcmQ+PGtleXdvcmQ+SGVhbHRoIFNlcnZpY2Vz
IEFjY2Vzc2liaWxpdHk8L2tleXdvcmQ+PGtleXdvcmQ+KkhlYWx0aCBTdGF0dXM8L2tleXdvcmQ+
PGtleXdvcmQ+SHVtYW5zPC9rZXl3b3JkPjxrZXl3b3JkPkluZmFudDwva2V5d29yZD48a2V5d29y
ZD5JbmZhbnQsIE5ld2Jvcm48L2tleXdvcmQ+PGtleXdvcmQ+SW50ZXJ2aWV3cyBhcyBUb3BpYzwv
a2V5d29yZD48a2V5d29yZD5NYWxlPC9rZXl3b3JkPjxrZXl3b3JkPipNZWRpY2FsbHkgVW5pbnN1
cmVkPC9rZXl3b3JkPjxrZXl3b3JkPlNvY2lhbCBDbGFzczwva2V5d29yZD48a2V5d29yZD5VcmJh
biBQb3B1bGF0aW9uPC9rZXl3b3JkPjwva2V5d29yZHM+PGRhdGVzPjx5ZWFyPjIwMTE8L3llYXI+
PHB1Yi1kYXRlcz48ZGF0ZT5KdW48L2RhdGU+PC9wdWItZGF0ZXM+PC9kYXRlcz48aXNibj4xNTU3
LTE5MTI8L2lzYm4+PGFjY2Vzc2lvbi1udW0+MjA4MDkzNDA8L2FjY2Vzc2lvbi1udW0+PHVybHM+
PHJlbGF0ZWQtdXJscz48dXJsPmh0dHA6Ly9kb3dubG9hZC5zcHJpbmdlci5jb20vc3RhdGljL3Bk
Zi8yOTEvYXJ0JTI1M0ExMC4xMDA3JTI1MkZzMTA5MDMtMDEwLTkzODYtOS5wZGY/b3JpZ2luVXJs
PWh0dHAlM0ElMkYlMkZsaW5rLnNwcmluZ2VyLmNvbSUyRmFydGljbGUlMkYxMC4xMDA3JTJGczEw
OTAzLTAxMC05Mzg2LTkmYW1wO3Rva2VuMj1leHA9MTQzODIwMzUyNn5hY2w9JTJGc3RhdGljJTJG
cGRmJTJGMjkxJTJGYXJ0JTI1MjUzQTEwLjEwMDclMjUyNTJGczEwOTAzLTAxMC05Mzg2LTkucGRm
JTNGb3JpZ2luVXJsJTNEaHR0cCUyNTNBJTI1MkYlMjUyRmxpbmsuc3ByaW5nZXIuY29tJTI1MkZh
cnRpY2xlJTI1MkYxMC4xMDA3JTI1MkZzMTA5MDMtMDEwLTkzODYtOSp+aG1hYz03MzU4NmUyOWFj
NGEwNTlhNWM1MWYwZmZmODQzNWRmZTM5YjM5ODMxZjU0NmQyNzcxYWI2ZDQ3YTkwMTU4ZjI3PC91
cmw+PC9yZWxhdGVkLXVybHM+PC91cmxzPjxlbGVjdHJvbmljLXJlc291cmNlLW51bT4xMC4xMDA3
L3MxMDkwMy0wMTAtOTM4Ni05PC9lbGVjdHJvbmljLXJlc291cmNlLW51bT48cmVtb3RlLWRhdGFi
YXNlLXByb3ZpZGVyPk5MTTwvcmVtb3RlLWRhdGFiYXNlLXByb3ZpZGVyPjxsYW5ndWFnZT5lbmc8
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26, 54, 73, 85, 90-92)</w:t>
      </w:r>
      <w:r w:rsidR="00E053B7">
        <w:fldChar w:fldCharType="end"/>
      </w:r>
      <w:r w:rsidR="007A64A6">
        <w:t xml:space="preserve"> </w:t>
      </w:r>
      <w:r w:rsidR="000238E0">
        <w:t>Newacheck and Kim explored health and dental care access and expenses with a focus on CSHCN.</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DATA </w:instrText>
      </w:r>
      <w:r w:rsidR="00E053B7">
        <w:fldChar w:fldCharType="end"/>
      </w:r>
      <w:r w:rsidR="00E053B7">
        <w:fldChar w:fldCharType="separate"/>
      </w:r>
      <w:r w:rsidR="00A868AA">
        <w:rPr>
          <w:noProof/>
        </w:rPr>
        <w:t>(27)</w:t>
      </w:r>
      <w:r w:rsidR="00E053B7">
        <w:fldChar w:fldCharType="end"/>
      </w:r>
      <w:r w:rsidR="000238E0">
        <w:t xml:space="preserve"> </w:t>
      </w:r>
      <w:proofErr w:type="spellStart"/>
      <w:r w:rsidR="00486099">
        <w:t>Romaire</w:t>
      </w:r>
      <w:proofErr w:type="spellEnd"/>
      <w:r w:rsidR="00486099">
        <w:t xml:space="preserve"> et al. used MEPS data to explore healthcare access and expense</w:t>
      </w:r>
      <w:r w:rsidR="00B579CE">
        <w:t>s, including ED visits and dental visits,</w:t>
      </w:r>
      <w:r w:rsidR="00486099">
        <w:t xml:space="preserve"> in subsets of children aged 0 to 17 years in one study and CSHCN children 0 to 17 years in another study.</w: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 </w:instrTex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DATA </w:instrText>
      </w:r>
      <w:r w:rsidR="00E053B7">
        <w:fldChar w:fldCharType="end"/>
      </w:r>
      <w:r w:rsidR="00E053B7">
        <w:fldChar w:fldCharType="separate"/>
      </w:r>
      <w:r w:rsidR="00D64416">
        <w:rPr>
          <w:noProof/>
        </w:rPr>
        <w:t>(41, 42)</w:t>
      </w:r>
      <w:r w:rsidR="00E053B7">
        <w:fldChar w:fldCharType="end"/>
      </w:r>
      <w:r w:rsidR="00486099">
        <w:t xml:space="preserve"> </w:t>
      </w:r>
      <w:r w:rsidR="00EE181A">
        <w:t xml:space="preserve">Flores and </w:t>
      </w:r>
      <w:proofErr w:type="spellStart"/>
      <w:r w:rsidR="00EE181A">
        <w:t>Tomany-Korman</w:t>
      </w:r>
      <w:proofErr w:type="spellEnd"/>
      <w:r w:rsidR="00EE181A">
        <w:t xml:space="preserve"> analyzed 2003-2004 National Survey of Children’s Health to examine racial/ethnic disparities in health and dental care among children, exploring many measures of oral and medical health status, access, and utilization</w:t>
      </w:r>
      <w:r w:rsidR="00593CE4">
        <w:t xml:space="preserve">, including perceived oral health status, dental insurance, preventive dental care in the past year, and ED visits, though the investigation did not include ED visits specifically for </w:t>
      </w:r>
      <w:r w:rsidR="007E26E3">
        <w:t xml:space="preserve">oral </w:t>
      </w:r>
      <w:r w:rsidR="00593CE4">
        <w:t>problems</w:t>
      </w:r>
      <w:r w:rsidR="00EE181A">
        <w:t>.</w: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DATA </w:instrText>
      </w:r>
      <w:r w:rsidR="00E053B7">
        <w:fldChar w:fldCharType="end"/>
      </w:r>
      <w:r w:rsidR="00E053B7">
        <w:fldChar w:fldCharType="separate"/>
      </w:r>
      <w:r w:rsidR="00D64416">
        <w:rPr>
          <w:noProof/>
        </w:rPr>
        <w:t>(43)</w:t>
      </w:r>
      <w:r w:rsidR="00E053B7">
        <w:fldChar w:fldCharType="end"/>
      </w:r>
      <w:r w:rsidR="00E13996">
        <w:t xml:space="preserve"> </w:t>
      </w:r>
      <w:r w:rsidR="00B90076">
        <w:t>Stevens et al. interviewed older patients (</w:t>
      </w:r>
      <w:r w:rsidR="00973A33">
        <w:t xml:space="preserve">aged </w:t>
      </w:r>
      <w:r w:rsidR="00B90076">
        <w:t>65+) presenting at</w:t>
      </w:r>
      <w:r w:rsidR="00FC66FF">
        <w:t xml:space="preserve"> a</w:t>
      </w:r>
      <w:r w:rsidR="00B90076">
        <w:t xml:space="preserve"> southeastern US ED to ascertain frequency of ten health care access problems, including difficulty in obtaining dental care.</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r w:rsidR="00B90076">
        <w:t xml:space="preserve"> </w:t>
      </w:r>
      <w:r w:rsidR="006E3F03">
        <w:t>McCormick, D et al. investigated health care access issues, including delayed dental care o</w:t>
      </w:r>
      <w:r w:rsidR="00D000AB">
        <w:t>r</w:t>
      </w:r>
      <w:r w:rsidR="006E3F03">
        <w:t xml:space="preserve"> not getting dental care among ED patients in an investigation of health</w:t>
      </w:r>
      <w:r w:rsidR="00973A33">
        <w:t xml:space="preserve"> </w:t>
      </w:r>
      <w:r w:rsidR="006E3F03">
        <w:t>care access impacts of health care reform in Massachusetts.</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r w:rsidR="00B84956">
        <w:t xml:space="preserve"> Wallace et al. assessed changes </w:t>
      </w:r>
      <w:r w:rsidR="00517726">
        <w:t xml:space="preserve">among Oregon Medicaid patients </w:t>
      </w:r>
      <w:r w:rsidR="00B84956">
        <w:t xml:space="preserve">in unmet dental needs, utilization of preventive services, </w:t>
      </w:r>
      <w:r w:rsidR="00517726">
        <w:t xml:space="preserve">and </w:t>
      </w:r>
      <w:r w:rsidR="00B84956">
        <w:t>ED dental visit rates and associated costs</w:t>
      </w:r>
      <w:r w:rsidR="00517726">
        <w:t xml:space="preserve"> associated with the</w:t>
      </w:r>
      <w:r w:rsidR="00B84956">
        <w:t xml:space="preserve"> elimination of </w:t>
      </w:r>
      <w:r w:rsidR="00517726">
        <w:t>dental benefits.</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r w:rsidR="006E3F03">
        <w:t xml:space="preserve"> </w:t>
      </w:r>
      <w:r w:rsidR="00E13996">
        <w:t xml:space="preserve">Lee et al. </w:t>
      </w:r>
      <w:r w:rsidR="00AE7A5A">
        <w:t xml:space="preserve">investigated dental care </w:t>
      </w:r>
      <w:r w:rsidR="005F1B4F">
        <w:t>access and ED visits with a primary diagnosis of caries through Medicaid claims as the outcome</w:t>
      </w:r>
      <w:r w:rsidR="00973A33">
        <w:t>,</w:t>
      </w:r>
      <w:r w:rsidR="005F1B4F">
        <w:t xml:space="preserve"> comparing</w:t>
      </w:r>
      <w:r w:rsidR="00E13996">
        <w:t xml:space="preserve"> North C</w:t>
      </w:r>
      <w:r w:rsidR="005F1B4F">
        <w:t>arolina Medicaid children participating in WIC compared to those not participating in WIC</w:t>
      </w:r>
      <w:r w:rsidR="00E13996">
        <w:t>.</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3)</w:t>
      </w:r>
      <w:r w:rsidR="00E053B7">
        <w:fldChar w:fldCharType="end"/>
      </w:r>
      <w:r w:rsidR="00554342">
        <w:t xml:space="preserve"> Martin et al. also used Medicaid data to investigate outcomes of preventive dental visits, receipt of preventive dental procedures, dental home status, and access to ED or medical offices for dental care.</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DATA </w:instrText>
      </w:r>
      <w:r w:rsidR="00E053B7">
        <w:fldChar w:fldCharType="end"/>
      </w:r>
      <w:r w:rsidR="00E053B7">
        <w:fldChar w:fldCharType="separate"/>
      </w:r>
      <w:r w:rsidR="00D64416">
        <w:rPr>
          <w:noProof/>
        </w:rPr>
        <w:t>(46)</w:t>
      </w:r>
      <w:r w:rsidR="00E053B7">
        <w:fldChar w:fldCharType="end"/>
      </w:r>
      <w:r w:rsidR="00873A44">
        <w:t xml:space="preserve"> Patel et al. interviewed and examined all patients presenting at the Hennepin County Medical Center ED to determine the proportions of patients with early or urgent dental care needs, independent of the patients’ reason for visiting the ED.</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r w:rsidR="007D5BBA">
        <w:t xml:space="preserve"> Authors and general dental access and </w:t>
      </w:r>
      <w:r w:rsidR="00973A33">
        <w:t xml:space="preserve">ED </w:t>
      </w:r>
      <w:r w:rsidR="007D5BBA">
        <w:t xml:space="preserve">utilization outcomes </w:t>
      </w:r>
      <w:r w:rsidR="00973A33">
        <w:t xml:space="preserve">studied </w:t>
      </w:r>
      <w:r w:rsidR="007D5BBA">
        <w:t>are summarized in Table 7.</w:t>
      </w:r>
    </w:p>
    <w:p w:rsidR="00973A33" w:rsidRDefault="00973A33" w:rsidP="007D5BBA">
      <w:pPr>
        <w:rPr>
          <w:b/>
        </w:rPr>
      </w:pPr>
    </w:p>
    <w:p w:rsidR="007D5BBA" w:rsidRDefault="007D5BBA" w:rsidP="007D5BBA">
      <w:r>
        <w:rPr>
          <w:b/>
        </w:rPr>
        <w:lastRenderedPageBreak/>
        <w:t xml:space="preserve">Table 7: Authors and General Dental Access and ED Utilization Outcomes </w:t>
      </w:r>
      <w:r w:rsidR="00973A33">
        <w:rPr>
          <w:b/>
        </w:rPr>
        <w:t>Studied</w:t>
      </w:r>
    </w:p>
    <w:tbl>
      <w:tblPr>
        <w:tblStyle w:val="LightShading-Accent1"/>
        <w:tblW w:w="0" w:type="auto"/>
        <w:tblLook w:val="04A0"/>
      </w:tblPr>
      <w:tblGrid>
        <w:gridCol w:w="2718"/>
        <w:gridCol w:w="6858"/>
      </w:tblGrid>
      <w:tr w:rsidR="007D5BBA" w:rsidTr="00D000AB">
        <w:trPr>
          <w:cnfStyle w:val="100000000000"/>
        </w:trPr>
        <w:tc>
          <w:tcPr>
            <w:cnfStyle w:val="001000000000"/>
            <w:tcW w:w="2718" w:type="dxa"/>
            <w:tcBorders>
              <w:left w:val="single" w:sz="4" w:space="0" w:color="auto"/>
            </w:tcBorders>
          </w:tcPr>
          <w:p w:rsidR="007D5BBA" w:rsidRDefault="007D5BBA" w:rsidP="002C7D8B">
            <w:r>
              <w:t>Authors</w:t>
            </w:r>
          </w:p>
        </w:tc>
        <w:tc>
          <w:tcPr>
            <w:tcW w:w="6858" w:type="dxa"/>
          </w:tcPr>
          <w:p w:rsidR="007D5BBA" w:rsidRDefault="00964214" w:rsidP="00964214">
            <w:pPr>
              <w:cnfStyle w:val="100000000000"/>
            </w:pPr>
            <w:r>
              <w:t>General Dental Access and ED Utilization Outcomes Investigated</w:t>
            </w:r>
          </w:p>
        </w:tc>
      </w:tr>
      <w:tr w:rsidR="007D5BBA" w:rsidTr="00D000AB">
        <w:trPr>
          <w:cnfStyle w:val="000000100000"/>
        </w:trPr>
        <w:tc>
          <w:tcPr>
            <w:cnfStyle w:val="001000000000"/>
            <w:tcW w:w="2718" w:type="dxa"/>
            <w:tcBorders>
              <w:left w:val="single" w:sz="4" w:space="0" w:color="auto"/>
            </w:tcBorders>
          </w:tcPr>
          <w:p w:rsidR="007D5BBA" w:rsidRDefault="007D5BBA" w:rsidP="002C7D8B">
            <w:r>
              <w:t>Newacheck and Kim</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DATA </w:instrText>
            </w:r>
            <w:r w:rsidR="00E053B7">
              <w:fldChar w:fldCharType="end"/>
            </w:r>
            <w:r w:rsidR="00E053B7">
              <w:fldChar w:fldCharType="separate"/>
            </w:r>
            <w:r>
              <w:rPr>
                <w:noProof/>
              </w:rPr>
              <w:t>(27)</w:t>
            </w:r>
            <w:r w:rsidR="00E053B7">
              <w:fldChar w:fldCharType="end"/>
            </w:r>
          </w:p>
        </w:tc>
        <w:tc>
          <w:tcPr>
            <w:tcW w:w="6858" w:type="dxa"/>
          </w:tcPr>
          <w:p w:rsidR="007D5BBA" w:rsidRDefault="00973A33" w:rsidP="002C7D8B">
            <w:pPr>
              <w:cnfStyle w:val="000000100000"/>
            </w:pPr>
            <w:r>
              <w:t>H</w:t>
            </w:r>
            <w:r w:rsidR="002C7D8B">
              <w:t>ealth and dental care access and expenses with a focus on CSHCN</w:t>
            </w:r>
          </w:p>
        </w:tc>
      </w:tr>
      <w:tr w:rsidR="007D5BBA" w:rsidTr="00D000AB">
        <w:tc>
          <w:tcPr>
            <w:cnfStyle w:val="001000000000"/>
            <w:tcW w:w="2718" w:type="dxa"/>
            <w:tcBorders>
              <w:left w:val="single" w:sz="4" w:space="0" w:color="auto"/>
            </w:tcBorders>
          </w:tcPr>
          <w:p w:rsidR="007D5BBA" w:rsidRDefault="002C7D8B" w:rsidP="002C7D8B">
            <w:proofErr w:type="spellStart"/>
            <w:r>
              <w:t>Romaire</w:t>
            </w:r>
            <w:proofErr w:type="spellEnd"/>
            <w:r>
              <w:t xml:space="preserve"> et al.</w:t>
            </w:r>
            <w:r w:rsidR="00E053B7">
              <w:fldChar w:fldCharType="begin">
                <w:fldData xml:space="preserve">PEVuZE5vdGU+PENpdGU+PEF1dGhvcj5Sb21haXJlPC9BdXRob3I+PFllYXI+MjAxMjwvWWVhcj48
UmVjTnVtPjc5MzwvUmVjTnVtPjxEaXNwbGF5VGV4dD4oNDEpPC9EaXNwbGF5VGV4dD48cmVjb3Jk
PjxyZWMtbnVtYmVyPjc5MzwvcmVjLW51bWJlcj48Zm9yZWlnbi1rZXlzPjxrZXkgYXBwPSJFTiIg
ZGItaWQ9IjJ2dHJyenh3bDBwenRvZXp3ZjZ4MHB4NTAwOXYwd3IyNXR3eiIgdGltZXN0YW1wPSIx
NDM4MjAyMjI1Ij43OTM8L2tleT48L2ZvcmVpZ24ta2V5cz48cmVmLXR5cGUgbmFtZT0iSm91cm5h
bCBBcnRpY2xlIj4xNzwvcmVmLXR5cGU+PGNvbnRyaWJ1dG9ycz48YXV0aG9ycz48YXV0aG9yPlJv
bWFpcmUsIE0uIEEuPC9hdXRob3I+PGF1dGhvcj5CZWxsLCBKLiBGLjwvYXV0aG9yPjxhdXRob3I+
R3Jvc3NtYW4sIEQuIEMuPC9hdXRob3I+PC9hdXRob3JzPjwvY29udHJpYnV0b3JzPjxhdXRoLWFk
ZHJlc3M+RGVwYXJ0bWVudCBvZiBIZWFsdGggU2VydmljZXMsIFNjaG9vbCBvZiBQdWJsaWMgSGVh
bHRoLCBVbml2ZXJzaXR5IG9mIFdhc2hpbmd0b24sIFNlYXR0bGUsIFdBIDk4MTk1LTc2NjAsIFVT
QS4gbXJvbWFpcmVAdS53YXNoaW5ndG9uLmVkdTwvYXV0aC1hZGRyZXNzPjx0aXRsZXM+PHRpdGxl
PkhlYWx0aCBjYXJlIHVzZSBhbmQgZXhwZW5kaXR1cmVzIGFzc29jaWF0ZWQgd2l0aCBhY2Nlc3Mg
dG8gdGhlIG1lZGljYWwgaG9tZSBmb3IgY2hpbGRyZW4gYW5kIHlvdXRo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yNjItOTwvcGFnZXM+PHZv
bHVtZT41MDwvdm9sdW1lPjxudW1iZXI+MzwvbnVtYmVyPjxlZGl0aW9uPjIwMTIvMDEvMTA8L2Vk
aXRpb24+PGtleXdvcmRzPjxrZXl3b3JkPkFkb2xlc2NlbnQ8L2tleXdvcmQ+PGtleXdvcmQ+Q2hp
bGQ8L2tleXdvcmQ+PGtleXdvcmQ+Q2hpbGQsIFByZXNjaG9vbDwva2V5d29yZD48a2V5d29yZD5D
cm9zcy1TZWN0aW9uYWwgU3R1ZGllczwva2V5d29yZD48a2V5d29yZD5EZWxpdmVyeSBvZiBIZWFs
dGggQ2FyZS8qZWNvbm9taWNzL3V0aWxpemF0aW9uPC9rZXl3b3JkPjxrZXl3b3JkPkRlbnRhbCBD
YXJlIGZvciBDaGlsZHJlbi9lY29ub21pY3MvdXRpbGl6YXRpb248L2tleXdvcmQ+PGtleXdvcmQ+
RW1lcmdlbmN5IFNlcnZpY2UsIEhvc3BpdGFsL2Vjb25vbWljcy91dGlsaXphdGlvbjwva2V5d29y
ZD48a2V5d29yZD5GZW1hbGU8L2tleXdvcmQ+PGtleXdvcmQ+SGVhbHRoIEV4cGVuZGl0dXJlcy8q
c3RhdGlzdGljcyAmYW1wOyBudW1lcmljYWwgZGF0YTwva2V5d29yZD48a2V5d29yZD5IZWFsdGgg
U2VydmljZXMgQWNjZXNzaWJpbGl0eS8qZWNvbm9taWNzL3N0YXRpc3RpY3MgJmFtcDsgbnVtZXJp
Y2FsIGRhdGE8L2tleXdvcmQ+PGtleXdvcmQ+SHVtYW5zPC9rZXl3b3JkPjxrZXl3b3JkPkluZmFu
dDwva2V5d29yZD48a2V5d29yZD5JbmZhbnQsIE5ld2Jvcm48L2tleXdvcmQ+PGtleXdvcmQ+TWFs
ZTwva2V5d29yZD48a2V5d29yZD5QYXRpZW50LUNlbnRlcmVkIENhcmUvKmVjb25vbWljcy91dGls
aXphdGlvbjwva2V5d29yZD48a2V5d29yZD5QcmV2ZW50aXZlIE1lZGljaW5lL2Vjb25vbWljcy9z
dGF0aXN0aWNzICZhbXA7IG51bWVyaWNhbCBkYXRhPC9rZXl3b3JkPjxrZXl3b3JkPlNvY2lvZWNv
bm9taWMgRmFjdG9yczwva2V5d29yZD48a2V5d29yZD5Vbml0ZWQgU3RhdGVzPC9rZXl3b3JkPjwv
a2V5d29yZHM+PGRhdGVzPjx5ZWFyPjIwMTI8L3llYXI+PHB1Yi1kYXRlcz48ZGF0ZT5NYXI8L2Rh
dGU+PC9wdWItZGF0ZXM+PC9kYXRlcz48aXNibj4wMDI1LTcwNzk8L2lzYm4+PGFjY2Vzc2lvbi1u
dW0+MjIyMjgyNDY8L2FjY2Vzc2lvbi1udW0+PHVybHM+PHJlbGF0ZWQtdXJscz48dXJsPmh0dHA6
Ly9ncmFwaGljcy50eC5vdmlkLmNvbS9vdmZ0cGRmcy9GUERETkNEQ0hHT0VPRTAwL2ZzMDQ2L292
ZnQvbGl2ZS9ndjAyNS8wMDAwNTY1MC8wMDAwNTY1MC0yMDEyMDMwMDAtMDAwMTEucGRmPC91cmw+
PC9yZWxhdGVkLXVybHM+PC91cmxzPjxlbGVjdHJvbmljLXJlc291cmNlLW51bT4xMC4xMDk3L01M
Ui4wYjAxM2UzMTgyNDRkMzQ1PC9lbGVjdHJvbmljLXJlc291cmNlLW51bT48cmVtb3RlLWRhdGFi
YXNlLXByb3ZpZGVyPk5MTTwvcmVtb3RlLWRhdGFiYXNlLXByb3ZpZGVyPjxsYW5ndWFnZT5lbmc8
L2xhbmd1YWdlPjwvcmVjb3JkPjwvQ2l0ZT48L0VuZE5vdGU+
</w:fldData>
              </w:fldChar>
            </w:r>
            <w:r>
              <w:instrText xml:space="preserve"> ADDIN EN.CITE </w:instrText>
            </w:r>
            <w:r w:rsidR="00E053B7">
              <w:fldChar w:fldCharType="begin">
                <w:fldData xml:space="preserve">PEVuZE5vdGU+PENpdGU+PEF1dGhvcj5Sb21haXJlPC9BdXRob3I+PFllYXI+MjAxMjwvWWVhcj48
UmVjTnVtPjc5MzwvUmVjTnVtPjxEaXNwbGF5VGV4dD4oNDEpPC9EaXNwbGF5VGV4dD48cmVjb3Jk
PjxyZWMtbnVtYmVyPjc5MzwvcmVjLW51bWJlcj48Zm9yZWlnbi1rZXlzPjxrZXkgYXBwPSJFTiIg
ZGItaWQ9IjJ2dHJyenh3bDBwenRvZXp3ZjZ4MHB4NTAwOXYwd3IyNXR3eiIgdGltZXN0YW1wPSIx
NDM4MjAyMjI1Ij43OTM8L2tleT48L2ZvcmVpZ24ta2V5cz48cmVmLXR5cGUgbmFtZT0iSm91cm5h
bCBBcnRpY2xlIj4xNzwvcmVmLXR5cGU+PGNvbnRyaWJ1dG9ycz48YXV0aG9ycz48YXV0aG9yPlJv
bWFpcmUsIE0uIEEuPC9hdXRob3I+PGF1dGhvcj5CZWxsLCBKLiBGLjwvYXV0aG9yPjxhdXRob3I+
R3Jvc3NtYW4sIEQuIEMuPC9hdXRob3I+PC9hdXRob3JzPjwvY29udHJpYnV0b3JzPjxhdXRoLWFk
ZHJlc3M+RGVwYXJ0bWVudCBvZiBIZWFsdGggU2VydmljZXMsIFNjaG9vbCBvZiBQdWJsaWMgSGVh
bHRoLCBVbml2ZXJzaXR5IG9mIFdhc2hpbmd0b24sIFNlYXR0bGUsIFdBIDk4MTk1LTc2NjAsIFVT
QS4gbXJvbWFpcmVAdS53YXNoaW5ndG9uLmVkdTwvYXV0aC1hZGRyZXNzPjx0aXRsZXM+PHRpdGxl
PkhlYWx0aCBjYXJlIHVzZSBhbmQgZXhwZW5kaXR1cmVzIGFzc29jaWF0ZWQgd2l0aCBhY2Nlc3Mg
dG8gdGhlIG1lZGljYWwgaG9tZSBmb3IgY2hpbGRyZW4gYW5kIHlvdXRo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yNjItOTwvcGFnZXM+PHZv
bHVtZT41MDwvdm9sdW1lPjxudW1iZXI+MzwvbnVtYmVyPjxlZGl0aW9uPjIwMTIvMDEvMTA8L2Vk
aXRpb24+PGtleXdvcmRzPjxrZXl3b3JkPkFkb2xlc2NlbnQ8L2tleXdvcmQ+PGtleXdvcmQ+Q2hp
bGQ8L2tleXdvcmQ+PGtleXdvcmQ+Q2hpbGQsIFByZXNjaG9vbDwva2V5d29yZD48a2V5d29yZD5D
cm9zcy1TZWN0aW9uYWwgU3R1ZGllczwva2V5d29yZD48a2V5d29yZD5EZWxpdmVyeSBvZiBIZWFs
dGggQ2FyZS8qZWNvbm9taWNzL3V0aWxpemF0aW9uPC9rZXl3b3JkPjxrZXl3b3JkPkRlbnRhbCBD
YXJlIGZvciBDaGlsZHJlbi9lY29ub21pY3MvdXRpbGl6YXRpb248L2tleXdvcmQ+PGtleXdvcmQ+
RW1lcmdlbmN5IFNlcnZpY2UsIEhvc3BpdGFsL2Vjb25vbWljcy91dGlsaXphdGlvbjwva2V5d29y
ZD48a2V5d29yZD5GZW1hbGU8L2tleXdvcmQ+PGtleXdvcmQ+SGVhbHRoIEV4cGVuZGl0dXJlcy8q
c3RhdGlzdGljcyAmYW1wOyBudW1lcmljYWwgZGF0YTwva2V5d29yZD48a2V5d29yZD5IZWFsdGgg
U2VydmljZXMgQWNjZXNzaWJpbGl0eS8qZWNvbm9taWNzL3N0YXRpc3RpY3MgJmFtcDsgbnVtZXJp
Y2FsIGRhdGE8L2tleXdvcmQ+PGtleXdvcmQ+SHVtYW5zPC9rZXl3b3JkPjxrZXl3b3JkPkluZmFu
dDwva2V5d29yZD48a2V5d29yZD5JbmZhbnQsIE5ld2Jvcm48L2tleXdvcmQ+PGtleXdvcmQ+TWFs
ZTwva2V5d29yZD48a2V5d29yZD5QYXRpZW50LUNlbnRlcmVkIENhcmUvKmVjb25vbWljcy91dGls
aXphdGlvbjwva2V5d29yZD48a2V5d29yZD5QcmV2ZW50aXZlIE1lZGljaW5lL2Vjb25vbWljcy9z
dGF0aXN0aWNzICZhbXA7IG51bWVyaWNhbCBkYXRhPC9rZXl3b3JkPjxrZXl3b3JkPlNvY2lvZWNv
bm9taWMgRmFjdG9yczwva2V5d29yZD48a2V5d29yZD5Vbml0ZWQgU3RhdGVzPC9rZXl3b3JkPjwv
a2V5d29yZHM+PGRhdGVzPjx5ZWFyPjIwMTI8L3llYXI+PHB1Yi1kYXRlcz48ZGF0ZT5NYXI8L2Rh
dGU+PC9wdWItZGF0ZXM+PC9kYXRlcz48aXNibj4wMDI1LTcwNzk8L2lzYm4+PGFjY2Vzc2lvbi1u
dW0+MjIyMjgyNDY8L2FjY2Vzc2lvbi1udW0+PHVybHM+PHJlbGF0ZWQtdXJscz48dXJsPmh0dHA6
Ly9ncmFwaGljcy50eC5vdmlkLmNvbS9vdmZ0cGRmcy9GUERETkNEQ0hHT0VPRTAwL2ZzMDQ2L292
ZnQvbGl2ZS9ndjAyNS8wMDAwNTY1MC8wMDAwNTY1MC0yMDEyMDMwMDAtMDAwMTEucGRmPC91cmw+
PC9yZWxhdGVkLXVybHM+PC91cmxzPjxlbGVjdHJvbmljLXJlc291cmNlLW51bT4xMC4xMDk3L01M
Ui4wYjAxM2UzMTgyNDRkMzQ1PC9lbGVjdHJvbmljLXJlc291cmNlLW51bT48cmVtb3RlLWRhdGFi
YXNlLXByb3ZpZGVyPk5MTTwvcmVtb3RlLWRhdGFiYXNlLXByb3ZpZGVyPjxsYW5ndWFnZT5lbmc8
L2xhbmd1YWdlPjwvcmVjb3JkPjwvQ2l0ZT48L0VuZE5vdGU+
</w:fldData>
              </w:fldChar>
            </w:r>
            <w:r>
              <w:instrText xml:space="preserve"> ADDIN EN.CITE.DATA </w:instrText>
            </w:r>
            <w:r w:rsidR="00E053B7">
              <w:fldChar w:fldCharType="end"/>
            </w:r>
            <w:r w:rsidR="00E053B7">
              <w:fldChar w:fldCharType="separate"/>
            </w:r>
            <w:r>
              <w:rPr>
                <w:noProof/>
              </w:rPr>
              <w:t>(41)</w:t>
            </w:r>
            <w:r w:rsidR="00E053B7">
              <w:fldChar w:fldCharType="end"/>
            </w:r>
            <w:r>
              <w:t xml:space="preserve"> </w:t>
            </w:r>
          </w:p>
        </w:tc>
        <w:tc>
          <w:tcPr>
            <w:tcW w:w="6858" w:type="dxa"/>
          </w:tcPr>
          <w:p w:rsidR="007D5BBA" w:rsidRDefault="00973A33" w:rsidP="002C7D8B">
            <w:pPr>
              <w:cnfStyle w:val="000000000000"/>
            </w:pPr>
            <w:r>
              <w:t>H</w:t>
            </w:r>
            <w:r w:rsidR="002C7D8B">
              <w:t>ealthcare access and expenses, including ED visits and dental visits, in children aged 0 to 17</w:t>
            </w:r>
          </w:p>
        </w:tc>
      </w:tr>
      <w:tr w:rsidR="007D5BBA" w:rsidTr="00D000AB">
        <w:trPr>
          <w:cnfStyle w:val="000000100000"/>
        </w:trPr>
        <w:tc>
          <w:tcPr>
            <w:cnfStyle w:val="001000000000"/>
            <w:tcW w:w="2718" w:type="dxa"/>
            <w:tcBorders>
              <w:left w:val="single" w:sz="4" w:space="0" w:color="auto"/>
            </w:tcBorders>
          </w:tcPr>
          <w:p w:rsidR="007D5BBA" w:rsidRDefault="002C7D8B" w:rsidP="002C7D8B">
            <w:proofErr w:type="spellStart"/>
            <w:r>
              <w:t>Romaire</w:t>
            </w:r>
            <w:proofErr w:type="spellEnd"/>
            <w:r>
              <w:t xml:space="preserve"> et al.</w:t>
            </w:r>
            <w:r w:rsidR="00E053B7">
              <w:fldChar w:fldCharType="begin">
                <w:fldData xml:space="preserve">PEVuZE5vdGU+PENpdGU+PEF1dGhvcj5Sb21haXJlPC9BdXRob3I+PFllYXI+MjAxMjwvWWVhcj48
UmVjTnVtPjc5NDwvUmVjTnVtPjxEaXNwbGF5VGV4dD4oNDIpPC9EaXNwbGF5VGV4dD48cmVjb3Jk
PjxyZWMtbnVtYmVyPjc5NDwvcmVjLW51bWJlcj48Zm9yZWlnbi1rZXlzPjxrZXkgYXBwPSJFTiIg
ZGItaWQ9IjJ2dHJyenh3bDBwenRvZXp3ZjZ4MHB4NTAwOXYwd3IyNXR3eiIgdGltZXN0YW1wPSIx
NDM4MjAyMjI1Ij43OTQ8L2tleT48L2ZvcmVpZ24ta2V5cz48cmVmLXR5cGUgbmFtZT0iSm91cm5h
bCBBcnRpY2xlIj4xNzwvcmVmLXR5cGU+PGNvbnRyaWJ1dG9ycz48YXV0aG9ycz48YXV0aG9yPlJv
bWFpcmUsIE0uIEEuPC9hdXRob3I+PGF1dGhvcj5CZWxsLCBKLiBGLjwvYXV0aG9yPjxhdXRob3I+
R3Jvc3NtYW4sIEQuIEMuPC9hdXRob3I+PC9hdXRob3JzPjwvY29udHJpYnV0b3JzPjxhdXRoLWFk
ZHJlc3M+RGVwYXJ0bWVudCBvZiBIZWFsdGggU2VydmljZXMsIFNjaG9vbCBvZiBQdWJsaWMgSGVh
bHRoLCBVbml2ZXJzaXR5IG9mIFdhc2hpbmd0b24sIDE5NTkgTkUgUGFjaWZpYyBTdCwgUE8gQm94
IDM1NzY2MCwgU2VhdHRsZSwgV0EgOTgxOTUtNzY2MCwgVVNBLiBtcm9tYWlyZUB1Lndhc2hpbmd0
b24uZWR1PC9hdXRoLWFkZHJlc3M+PHRpdGxlcz48dGl0bGU+TWVkaWNhbCBob21lIGFjY2VzcyBh
bmQgaGVhbHRoIGNhcmUgdXNlIGFuZCBleHBlbmRpdHVyZXMgYW1vbmcgY2hpbGRyZW4gd2l0aCBz
cGVjaWFsIGhlYWx0aCBjYXJlIG5lZWRz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zMjMtMzA8L3BhZ2VzPjx2b2x1bWU+MTY2PC92b2x1bWU+PG51bWJlcj40PC9udW1i
ZXI+PGVkaXRpb24+MjAxMS8xMi8wODwvZWRpdGlvbj48a2V5d29yZHM+PGtleXdvcmQ+QWRvbGVz
Y2VudDwva2V5d29yZD48a2V5d29yZD5DaGlsZDwva2V5d29yZD48a2V5d29yZD5DaGlsZCBIZWFs
dGggU2VydmljZXMvKnV0aWxpemF0aW9uPC9rZXl3b3JkPjxrZXl3b3JkPkNoaWxkLCBQcmVzY2hv
b2w8L2tleXdvcmQ+PGtleXdvcmQ+Q3Jvc3MtU2VjdGlvbmFsIFN0dWRpZXM8L2tleXdvcmQ+PGtl
eXdvcmQ+RGlzYWJsZWQgQ2hpbGRyZW4vKnN0YXRpc3RpY3MgJmFtcDsgbnVtZXJpY2FsIGRhdGE8
L2tleXdvcmQ+PGtleXdvcmQ+RmVtYWxlPC9rZXl3b3JkPjxrZXl3b3JkPipIZWFsdGggRXhwZW5k
aXR1cmVzPC9rZXl3b3JkPjxrZXl3b3JkPkhlYWx0aCBTZXJ2aWNlcyBBY2Nlc3NpYmlsaXR5Lypl
Y29ub21pY3M8L2tleXdvcmQ+PGtleXdvcmQ+SHVtYW5zPC9rZXl3b3JkPjxrZXl3b3JkPkluZmFu
dDwva2V5d29yZD48a2V5d29yZD5JbmZhbnQsIE5ld2Jvcm48L2tleXdvcmQ+PGtleXdvcmQ+TWFs
ZTwva2V5d29yZD48a2V5d29yZD5OZWVkcyBBc3Nlc3NtZW50LyplY29ub21pY3M8L2tleXdvcmQ+
PGtleXdvcmQ+UGF0aWVudC1DZW50ZXJlZCBDYXJlL2Vjb25vbWljcy8qdXRpbGl6YXRpb248L2tl
eXdvcmQ+PGtleXdvcmQ+UmV0cm9zcGVjdGl2ZSBTdHVkaWVzPC9rZXl3b3JkPjxrZXl3b3JkPlVu
aXRlZCBTdGF0ZXM8L2tleXdvcmQ+PC9rZXl3b3Jkcz48ZGF0ZXM+PHllYXI+MjAxMjwveWVhcj48
cHViLWRhdGVzPjxkYXRlPkFwcjwvZGF0ZT48L3B1Yi1kYXRlcz48L2RhdGVzPjxpc2JuPjEwNzIt
NDcxMDwvaXNibj48YWNjZXNzaW9uLW51bT4yMjE0Nzc1NzwvYWNjZXNzaW9uLW51bT48dXJscz48
cmVsYXRlZC11cmxzPjx1cmw+aHR0cDovL2FyY2hwZWRpLmphbWFuZXR3b3JrLmNvbS9kYXRhL0pv
dXJuYWxzL1BFRFMvMjMzMTEvcG9hMTEwMDQ0XzMyM18zMzAucGRmPC91cmw+PC9yZWxhdGVkLXVy
bHM+PC91cmxzPjxlbGVjdHJvbmljLXJlc291cmNlLW51bT4xMC4xMDAxL2FyY2hwZWRpYXRyaWNz
LjIwMTEuMTE1NDwvZWxlY3Ryb25pYy1yZXNvdXJjZS1udW0+PHJlbW90ZS1kYXRhYmFzZS1wcm92
aWRlcj5OTE08L3JlbW90ZS1kYXRhYmFzZS1wcm92aWRlcj48bGFuZ3VhZ2U+ZW5nPC9sYW5ndWFn
ZT48L3JlY29yZD48L0NpdGU+PC9FbmROb3RlPn==
</w:fldData>
              </w:fldChar>
            </w:r>
            <w:r>
              <w:instrText xml:space="preserve"> ADDIN EN.CITE </w:instrText>
            </w:r>
            <w:r w:rsidR="00E053B7">
              <w:fldChar w:fldCharType="begin">
                <w:fldData xml:space="preserve">PEVuZE5vdGU+PENpdGU+PEF1dGhvcj5Sb21haXJlPC9BdXRob3I+PFllYXI+MjAxMjwvWWVhcj48
UmVjTnVtPjc5NDwvUmVjTnVtPjxEaXNwbGF5VGV4dD4oNDIpPC9EaXNwbGF5VGV4dD48cmVjb3Jk
PjxyZWMtbnVtYmVyPjc5NDwvcmVjLW51bWJlcj48Zm9yZWlnbi1rZXlzPjxrZXkgYXBwPSJFTiIg
ZGItaWQ9IjJ2dHJyenh3bDBwenRvZXp3ZjZ4MHB4NTAwOXYwd3IyNXR3eiIgdGltZXN0YW1wPSIx
NDM4MjAyMjI1Ij43OTQ8L2tleT48L2ZvcmVpZ24ta2V5cz48cmVmLXR5cGUgbmFtZT0iSm91cm5h
bCBBcnRpY2xlIj4xNzwvcmVmLXR5cGU+PGNvbnRyaWJ1dG9ycz48YXV0aG9ycz48YXV0aG9yPlJv
bWFpcmUsIE0uIEEuPC9hdXRob3I+PGF1dGhvcj5CZWxsLCBKLiBGLjwvYXV0aG9yPjxhdXRob3I+
R3Jvc3NtYW4sIEQuIEMuPC9hdXRob3I+PC9hdXRob3JzPjwvY29udHJpYnV0b3JzPjxhdXRoLWFk
ZHJlc3M+RGVwYXJ0bWVudCBvZiBIZWFsdGggU2VydmljZXMsIFNjaG9vbCBvZiBQdWJsaWMgSGVh
bHRoLCBVbml2ZXJzaXR5IG9mIFdhc2hpbmd0b24sIDE5NTkgTkUgUGFjaWZpYyBTdCwgUE8gQm94
IDM1NzY2MCwgU2VhdHRsZSwgV0EgOTgxOTUtNzY2MCwgVVNBLiBtcm9tYWlyZUB1Lndhc2hpbmd0
b24uZWR1PC9hdXRoLWFkZHJlc3M+PHRpdGxlcz48dGl0bGU+TWVkaWNhbCBob21lIGFjY2VzcyBh
bmQgaGVhbHRoIGNhcmUgdXNlIGFuZCBleHBlbmRpdHVyZXMgYW1vbmcgY2hpbGRyZW4gd2l0aCBz
cGVjaWFsIGhlYWx0aCBjYXJlIG5lZWRz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zMjMtMzA8L3BhZ2VzPjx2b2x1bWU+MTY2PC92b2x1bWU+PG51bWJlcj40PC9udW1i
ZXI+PGVkaXRpb24+MjAxMS8xMi8wODwvZWRpdGlvbj48a2V5d29yZHM+PGtleXdvcmQ+QWRvbGVz
Y2VudDwva2V5d29yZD48a2V5d29yZD5DaGlsZDwva2V5d29yZD48a2V5d29yZD5DaGlsZCBIZWFs
dGggU2VydmljZXMvKnV0aWxpemF0aW9uPC9rZXl3b3JkPjxrZXl3b3JkPkNoaWxkLCBQcmVzY2hv
b2w8L2tleXdvcmQ+PGtleXdvcmQ+Q3Jvc3MtU2VjdGlvbmFsIFN0dWRpZXM8L2tleXdvcmQ+PGtl
eXdvcmQ+RGlzYWJsZWQgQ2hpbGRyZW4vKnN0YXRpc3RpY3MgJmFtcDsgbnVtZXJpY2FsIGRhdGE8
L2tleXdvcmQ+PGtleXdvcmQ+RmVtYWxlPC9rZXl3b3JkPjxrZXl3b3JkPipIZWFsdGggRXhwZW5k
aXR1cmVzPC9rZXl3b3JkPjxrZXl3b3JkPkhlYWx0aCBTZXJ2aWNlcyBBY2Nlc3NpYmlsaXR5Lypl
Y29ub21pY3M8L2tleXdvcmQ+PGtleXdvcmQ+SHVtYW5zPC9rZXl3b3JkPjxrZXl3b3JkPkluZmFu
dDwva2V5d29yZD48a2V5d29yZD5JbmZhbnQsIE5ld2Jvcm48L2tleXdvcmQ+PGtleXdvcmQ+TWFs
ZTwva2V5d29yZD48a2V5d29yZD5OZWVkcyBBc3Nlc3NtZW50LyplY29ub21pY3M8L2tleXdvcmQ+
PGtleXdvcmQ+UGF0aWVudC1DZW50ZXJlZCBDYXJlL2Vjb25vbWljcy8qdXRpbGl6YXRpb248L2tl
eXdvcmQ+PGtleXdvcmQ+UmV0cm9zcGVjdGl2ZSBTdHVkaWVzPC9rZXl3b3JkPjxrZXl3b3JkPlVu
aXRlZCBTdGF0ZXM8L2tleXdvcmQ+PC9rZXl3b3Jkcz48ZGF0ZXM+PHllYXI+MjAxMjwveWVhcj48
cHViLWRhdGVzPjxkYXRlPkFwcjwvZGF0ZT48L3B1Yi1kYXRlcz48L2RhdGVzPjxpc2JuPjEwNzIt
NDcxMDwvaXNibj48YWNjZXNzaW9uLW51bT4yMjE0Nzc1NzwvYWNjZXNzaW9uLW51bT48dXJscz48
cmVsYXRlZC11cmxzPjx1cmw+aHR0cDovL2FyY2hwZWRpLmphbWFuZXR3b3JrLmNvbS9kYXRhL0pv
dXJuYWxzL1BFRFMvMjMzMTEvcG9hMTEwMDQ0XzMyM18zMzAucGRmPC91cmw+PC9yZWxhdGVkLXVy
bHM+PC91cmxzPjxlbGVjdHJvbmljLXJlc291cmNlLW51bT4xMC4xMDAxL2FyY2hwZWRpYXRyaWNz
LjIwMTEuMTE1NDwvZWxlY3Ryb25pYy1yZXNvdXJjZS1udW0+PHJlbW90ZS1kYXRhYmFzZS1wcm92
aWRlcj5OTE08L3JlbW90ZS1kYXRhYmFzZS1wcm92aWRlcj48bGFuZ3VhZ2U+ZW5nPC9sYW5ndWFn
ZT48L3JlY29yZD48L0NpdGU+PC9FbmROb3RlPn==
</w:fldData>
              </w:fldChar>
            </w:r>
            <w:r>
              <w:instrText xml:space="preserve"> ADDIN EN.CITE.DATA </w:instrText>
            </w:r>
            <w:r w:rsidR="00E053B7">
              <w:fldChar w:fldCharType="end"/>
            </w:r>
            <w:r w:rsidR="00E053B7">
              <w:fldChar w:fldCharType="separate"/>
            </w:r>
            <w:r>
              <w:rPr>
                <w:noProof/>
              </w:rPr>
              <w:t>(42)</w:t>
            </w:r>
            <w:r w:rsidR="00E053B7">
              <w:fldChar w:fldCharType="end"/>
            </w:r>
            <w:r>
              <w:t xml:space="preserve"> </w:t>
            </w:r>
          </w:p>
        </w:tc>
        <w:tc>
          <w:tcPr>
            <w:tcW w:w="6858" w:type="dxa"/>
          </w:tcPr>
          <w:p w:rsidR="007D5BBA" w:rsidRDefault="00973A33" w:rsidP="00973A33">
            <w:pPr>
              <w:cnfStyle w:val="000000100000"/>
            </w:pPr>
            <w:r>
              <w:t>H</w:t>
            </w:r>
            <w:r w:rsidR="002C7D8B">
              <w:t>ealthcare access and expenses, including ED visits and dental vis</w:t>
            </w:r>
            <w:r>
              <w:t xml:space="preserve">its, in CSHCN children aged 0 to 17 </w:t>
            </w:r>
            <w:r w:rsidR="002C7D8B">
              <w:t xml:space="preserve"> </w:t>
            </w:r>
          </w:p>
        </w:tc>
      </w:tr>
      <w:tr w:rsidR="007D5BBA" w:rsidTr="00D000AB">
        <w:tc>
          <w:tcPr>
            <w:cnfStyle w:val="001000000000"/>
            <w:tcW w:w="2718" w:type="dxa"/>
            <w:tcBorders>
              <w:left w:val="single" w:sz="4" w:space="0" w:color="auto"/>
            </w:tcBorders>
          </w:tcPr>
          <w:p w:rsidR="00973A33" w:rsidRDefault="002C7D8B" w:rsidP="002C7D8B">
            <w:r>
              <w:t xml:space="preserve">Flores and </w:t>
            </w:r>
            <w:proofErr w:type="spellStart"/>
            <w:r>
              <w:t>Tomany</w:t>
            </w:r>
            <w:proofErr w:type="spellEnd"/>
            <w:r>
              <w:t>-</w:t>
            </w:r>
          </w:p>
          <w:p w:rsidR="007D5BBA" w:rsidRDefault="00973A33" w:rsidP="002C7D8B">
            <w:r>
              <w:t xml:space="preserve">  </w:t>
            </w:r>
            <w:proofErr w:type="spellStart"/>
            <w:r w:rsidR="002C7D8B">
              <w:t>Korman</w:t>
            </w:r>
            <w:proofErr w:type="spellEnd"/>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2C7D8B">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2C7D8B">
              <w:instrText xml:space="preserve"> ADDIN EN.CITE.DATA </w:instrText>
            </w:r>
            <w:r w:rsidR="00E053B7">
              <w:fldChar w:fldCharType="end"/>
            </w:r>
            <w:r w:rsidR="00E053B7">
              <w:fldChar w:fldCharType="separate"/>
            </w:r>
            <w:r w:rsidR="002C7D8B">
              <w:rPr>
                <w:noProof/>
              </w:rPr>
              <w:t>(43)</w:t>
            </w:r>
            <w:r w:rsidR="00E053B7">
              <w:fldChar w:fldCharType="end"/>
            </w:r>
          </w:p>
        </w:tc>
        <w:tc>
          <w:tcPr>
            <w:tcW w:w="6858" w:type="dxa"/>
          </w:tcPr>
          <w:p w:rsidR="007D5BBA" w:rsidRDefault="00973A33" w:rsidP="002C7D8B">
            <w:pPr>
              <w:cnfStyle w:val="000000000000"/>
            </w:pPr>
            <w:r>
              <w:t>R</w:t>
            </w:r>
            <w:r w:rsidR="002C7D8B">
              <w:t>acial/ethnic disparities among children in oral and medical health status, access, and utilization, including perceived oral health status, dental insurance, preventive dental care in the past year, and ED visits</w:t>
            </w:r>
          </w:p>
        </w:tc>
      </w:tr>
      <w:tr w:rsidR="00EE6785" w:rsidTr="002C7D8B">
        <w:trPr>
          <w:cnfStyle w:val="000000100000"/>
        </w:trPr>
        <w:tc>
          <w:tcPr>
            <w:cnfStyle w:val="001000000000"/>
            <w:tcW w:w="2718" w:type="dxa"/>
            <w:tcBorders>
              <w:left w:val="single" w:sz="4" w:space="0" w:color="auto"/>
            </w:tcBorders>
          </w:tcPr>
          <w:p w:rsidR="00EE6785" w:rsidRDefault="00EE6785" w:rsidP="00A26EEE">
            <w:r>
              <w:t>Stevens et al.</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p>
        </w:tc>
        <w:tc>
          <w:tcPr>
            <w:tcW w:w="6858" w:type="dxa"/>
          </w:tcPr>
          <w:p w:rsidR="00EE6785" w:rsidRDefault="00973A33" w:rsidP="002C7D8B">
            <w:pPr>
              <w:cnfStyle w:val="000000100000"/>
            </w:pPr>
            <w:r>
              <w:t>F</w:t>
            </w:r>
            <w:r w:rsidR="00EE6785">
              <w:t>requency of ten health care access problems, including difficulty in obtaining dental care among older patients (</w:t>
            </w:r>
            <w:r>
              <w:t xml:space="preserve">aged </w:t>
            </w:r>
            <w:r w:rsidR="00EE6785">
              <w:t>65+)</w:t>
            </w:r>
          </w:p>
        </w:tc>
      </w:tr>
      <w:tr w:rsidR="00EE6785" w:rsidTr="002C7D8B">
        <w:tc>
          <w:tcPr>
            <w:cnfStyle w:val="001000000000"/>
            <w:tcW w:w="2718" w:type="dxa"/>
            <w:tcBorders>
              <w:left w:val="single" w:sz="4" w:space="0" w:color="auto"/>
            </w:tcBorders>
          </w:tcPr>
          <w:p w:rsidR="00EE6785" w:rsidRDefault="00EE6785" w:rsidP="00973A33">
            <w:r>
              <w:t>McCormick, D et al.</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p>
        </w:tc>
        <w:tc>
          <w:tcPr>
            <w:tcW w:w="6858" w:type="dxa"/>
          </w:tcPr>
          <w:p w:rsidR="00EE6785" w:rsidRDefault="00973A33" w:rsidP="00094509">
            <w:pPr>
              <w:cnfStyle w:val="000000000000"/>
            </w:pPr>
            <w:r>
              <w:t>H</w:t>
            </w:r>
            <w:r w:rsidR="00EE6785">
              <w:t>ealth care access issues, including delayed dental care o</w:t>
            </w:r>
            <w:r w:rsidR="00D000AB">
              <w:t>r</w:t>
            </w:r>
            <w:r w:rsidR="00EE6785">
              <w:t xml:space="preserve"> not getting dental care among ED patients in Massachusetts</w:t>
            </w:r>
          </w:p>
        </w:tc>
      </w:tr>
      <w:tr w:rsidR="00EE6785" w:rsidTr="002C7D8B">
        <w:trPr>
          <w:cnfStyle w:val="000000100000"/>
        </w:trPr>
        <w:tc>
          <w:tcPr>
            <w:cnfStyle w:val="001000000000"/>
            <w:tcW w:w="2718" w:type="dxa"/>
            <w:tcBorders>
              <w:left w:val="single" w:sz="4" w:space="0" w:color="auto"/>
            </w:tcBorders>
          </w:tcPr>
          <w:p w:rsidR="00EE6785" w:rsidRDefault="00EE6785" w:rsidP="00EE6785">
            <w:r>
              <w:t>Wallace et al.</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DATA </w:instrText>
            </w:r>
            <w:r w:rsidR="00E053B7">
              <w:fldChar w:fldCharType="end"/>
            </w:r>
            <w:r w:rsidR="00E053B7">
              <w:fldChar w:fldCharType="separate"/>
            </w:r>
            <w:r>
              <w:rPr>
                <w:noProof/>
              </w:rPr>
              <w:t>(56)</w:t>
            </w:r>
            <w:r w:rsidR="00E053B7">
              <w:fldChar w:fldCharType="end"/>
            </w:r>
          </w:p>
        </w:tc>
        <w:tc>
          <w:tcPr>
            <w:tcW w:w="6858" w:type="dxa"/>
          </w:tcPr>
          <w:p w:rsidR="00EE6785" w:rsidRDefault="00973A33" w:rsidP="00EE6785">
            <w:pPr>
              <w:cnfStyle w:val="000000100000"/>
            </w:pPr>
            <w:r>
              <w:t>C</w:t>
            </w:r>
            <w:r w:rsidR="00EE6785">
              <w:t xml:space="preserve">hanges among Oregon Medicaid patients in unmet dental needs, utilization of preventive services, and ED dental visit rates and associated costs </w:t>
            </w:r>
          </w:p>
        </w:tc>
      </w:tr>
      <w:tr w:rsidR="00EE6785" w:rsidTr="002C7D8B">
        <w:tc>
          <w:tcPr>
            <w:cnfStyle w:val="001000000000"/>
            <w:tcW w:w="2718" w:type="dxa"/>
            <w:tcBorders>
              <w:left w:val="single" w:sz="4" w:space="0" w:color="auto"/>
            </w:tcBorders>
          </w:tcPr>
          <w:p w:rsidR="00EE6785" w:rsidRDefault="00EE6785" w:rsidP="00EE6785">
            <w:r>
              <w:t>Lee et al.</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3)</w:t>
            </w:r>
            <w:r w:rsidR="00E053B7">
              <w:fldChar w:fldCharType="end"/>
            </w:r>
          </w:p>
        </w:tc>
        <w:tc>
          <w:tcPr>
            <w:tcW w:w="6858" w:type="dxa"/>
          </w:tcPr>
          <w:p w:rsidR="00EE6785" w:rsidRDefault="00973A33" w:rsidP="00EE6785">
            <w:pPr>
              <w:cnfStyle w:val="000000000000"/>
            </w:pPr>
            <w:r>
              <w:t>D</w:t>
            </w:r>
            <w:r w:rsidR="00EE6785">
              <w:t xml:space="preserve">ental care access and ED visits with a primary diagnosis of caries </w:t>
            </w:r>
          </w:p>
        </w:tc>
      </w:tr>
      <w:tr w:rsidR="00EE6785" w:rsidTr="002C7D8B">
        <w:trPr>
          <w:cnfStyle w:val="000000100000"/>
        </w:trPr>
        <w:tc>
          <w:tcPr>
            <w:cnfStyle w:val="001000000000"/>
            <w:tcW w:w="2718" w:type="dxa"/>
            <w:tcBorders>
              <w:left w:val="single" w:sz="4" w:space="0" w:color="auto"/>
            </w:tcBorders>
          </w:tcPr>
          <w:p w:rsidR="00EE6785" w:rsidRDefault="00EE6785" w:rsidP="00EE6785">
            <w:r>
              <w:t>Martin et al.</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DATA </w:instrText>
            </w:r>
            <w:r w:rsidR="00E053B7">
              <w:fldChar w:fldCharType="end"/>
            </w:r>
            <w:r w:rsidR="00E053B7">
              <w:fldChar w:fldCharType="separate"/>
            </w:r>
            <w:r>
              <w:rPr>
                <w:noProof/>
              </w:rPr>
              <w:t>(46)</w:t>
            </w:r>
            <w:r w:rsidR="00E053B7">
              <w:fldChar w:fldCharType="end"/>
            </w:r>
          </w:p>
        </w:tc>
        <w:tc>
          <w:tcPr>
            <w:tcW w:w="6858" w:type="dxa"/>
          </w:tcPr>
          <w:p w:rsidR="00EE6785" w:rsidRDefault="00973A33" w:rsidP="00EE6785">
            <w:pPr>
              <w:cnfStyle w:val="000000100000"/>
            </w:pPr>
            <w:r>
              <w:t>P</w:t>
            </w:r>
            <w:r w:rsidR="00EE6785">
              <w:t>reventive dental visits, receipt of preventive dental procedures, dental home status, and access to ED or medical offices for dental care</w:t>
            </w:r>
          </w:p>
        </w:tc>
      </w:tr>
      <w:tr w:rsidR="00EE6785" w:rsidTr="002C7D8B">
        <w:tc>
          <w:tcPr>
            <w:cnfStyle w:val="001000000000"/>
            <w:tcW w:w="2718" w:type="dxa"/>
            <w:tcBorders>
              <w:left w:val="single" w:sz="4" w:space="0" w:color="auto"/>
            </w:tcBorders>
          </w:tcPr>
          <w:p w:rsidR="00EE6785" w:rsidRDefault="00964214" w:rsidP="00A26EEE">
            <w:r>
              <w:t>Patel et al.</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p>
        </w:tc>
        <w:tc>
          <w:tcPr>
            <w:tcW w:w="6858" w:type="dxa"/>
          </w:tcPr>
          <w:p w:rsidR="00EE6785" w:rsidRDefault="00973A33" w:rsidP="002C7D8B">
            <w:pPr>
              <w:cnfStyle w:val="000000000000"/>
            </w:pPr>
            <w:r>
              <w:t>P</w:t>
            </w:r>
            <w:r w:rsidR="00964214">
              <w:t>roportions of patients with early or urgent dental care needs, independent of the patients’ reason for visiting the ED</w:t>
            </w:r>
          </w:p>
        </w:tc>
      </w:tr>
    </w:tbl>
    <w:p w:rsidR="007D5BBA" w:rsidRDefault="007D5BBA" w:rsidP="007D715A">
      <w:r>
        <w:t xml:space="preserve"> </w:t>
      </w:r>
    </w:p>
    <w:p w:rsidR="00F9751D" w:rsidRDefault="00F9751D" w:rsidP="00F9751D">
      <w:pPr>
        <w:pStyle w:val="Heading3"/>
      </w:pPr>
      <w:r>
        <w:t>ED Utilization for Dental Care and NTDC Care – Rates and Factors Affecting Rates</w:t>
      </w:r>
    </w:p>
    <w:p w:rsidR="00E02EF7" w:rsidRDefault="007D715A" w:rsidP="00610399">
      <w:r>
        <w:t xml:space="preserve">More basic outcomes </w:t>
      </w:r>
      <w:r w:rsidR="00EE181A">
        <w:t xml:space="preserve">specifically related to ED </w:t>
      </w:r>
      <w:r w:rsidR="00F9751D">
        <w:t>utilization</w:t>
      </w:r>
      <w:r w:rsidR="00EE181A">
        <w:t xml:space="preserve"> for </w:t>
      </w:r>
      <w:r w:rsidR="00610399">
        <w:t>dental care general</w:t>
      </w:r>
      <w:r w:rsidR="004B6BA4">
        <w:t>ly</w:t>
      </w:r>
      <w:r w:rsidR="00436039">
        <w:t>,</w:t>
      </w:r>
      <w:r w:rsidR="00610399">
        <w:t xml:space="preserve"> or </w:t>
      </w:r>
      <w:r w:rsidR="00436039">
        <w:t xml:space="preserve">more specifically </w:t>
      </w:r>
      <w:r w:rsidR="00610399">
        <w:t xml:space="preserve">for </w:t>
      </w:r>
      <w:r w:rsidR="00EE181A">
        <w:t>NTDCs</w:t>
      </w:r>
      <w:r w:rsidR="00973A33">
        <w:t>,</w:t>
      </w:r>
      <w:r w:rsidR="00EE181A">
        <w:t xml:space="preserve"> </w:t>
      </w:r>
      <w:r>
        <w:t xml:space="preserve">include simple assessments of </w:t>
      </w:r>
      <w:r w:rsidR="00133D21">
        <w:t>counts of ED visits for</w:t>
      </w:r>
      <w:r w:rsidR="00EE181A">
        <w:t xml:space="preserve"> </w:t>
      </w:r>
      <w:r w:rsidR="00610399">
        <w:t xml:space="preserve">dental care or </w:t>
      </w:r>
      <w:r w:rsidR="00EE181A">
        <w:t>NTDCs</w:t>
      </w:r>
      <w:r w:rsidR="00133D21">
        <w:t>,</w:t>
      </w:r>
      <w:r w:rsidR="005D650C">
        <w:t xml:space="preserve"> proportions of populations using EDs for </w:t>
      </w:r>
      <w:r w:rsidR="00610399">
        <w:t xml:space="preserve">dental </w:t>
      </w:r>
      <w:r w:rsidR="005D650C">
        <w:t xml:space="preserve">care </w:t>
      </w:r>
      <w:r w:rsidR="00610399">
        <w:t xml:space="preserve">or NTDCs </w:t>
      </w:r>
      <w:r w:rsidR="005D650C">
        <w:t>in the past year</w:t>
      </w:r>
      <w:r w:rsidR="00610399">
        <w:t>,</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r w:rsidR="00133D21">
        <w:t xml:space="preserve"> proportions of total ED visits that are for </w:t>
      </w:r>
      <w:r w:rsidR="00610399">
        <w:t xml:space="preserve">dental care or </w:t>
      </w:r>
      <w:r w:rsidR="00793317">
        <w:t xml:space="preserve">NTDCs, </w:t>
      </w:r>
      <w:r w:rsidR="00133D21">
        <w:t xml:space="preserve">costs or charges associated with ED visits for </w:t>
      </w:r>
      <w:r w:rsidR="00610399">
        <w:t xml:space="preserve">dental care or </w:t>
      </w:r>
      <w:r w:rsidR="00133D21">
        <w:t>NTDCs</w:t>
      </w:r>
      <w:r w:rsidR="00793317">
        <w:t>, and possibly trends of these measures over time</w:t>
      </w:r>
      <w:r w:rsidR="00133D21">
        <w:t>.</w:t>
      </w:r>
      <w:r w:rsidR="009F4256">
        <w:t xml:space="preserve"> </w:t>
      </w:r>
      <w:r w:rsidR="00436039">
        <w:t>Wall analyzed 1997-2008 NHAMCS data to determine national rates and trends of ED dental visits.</w:t>
      </w:r>
      <w:r w:rsidR="00E053B7">
        <w:fldChar w:fldCharType="begin"/>
      </w:r>
      <w:r w:rsidR="00A868AA">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sidR="00A868AA">
        <w:rPr>
          <w:noProof/>
        </w:rPr>
        <w:t>(29)</w:t>
      </w:r>
      <w:r w:rsidR="00E053B7">
        <w:fldChar w:fldCharType="end"/>
      </w:r>
      <w:r w:rsidR="00436039">
        <w:t xml:space="preserve"> Wall and Vujicic analyzed the latest NEDS data in 2015 to determine national rates and costs of ED visits for dental reasons.</w:t>
      </w:r>
      <w:r w:rsidR="00E053B7">
        <w:fldChar w:fldCharType="begin"/>
      </w:r>
      <w:r w:rsidR="00A868AA">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sidR="00A868AA">
        <w:rPr>
          <w:noProof/>
        </w:rPr>
        <w:t>(24)</w:t>
      </w:r>
      <w:r w:rsidR="00E053B7">
        <w:fldChar w:fldCharType="end"/>
      </w:r>
      <w:r w:rsidR="00436039">
        <w:t xml:space="preserve"> </w:t>
      </w:r>
      <w:proofErr w:type="spellStart"/>
      <w:r w:rsidR="004B6BA4">
        <w:t>Shortridge</w:t>
      </w:r>
      <w:proofErr w:type="spellEnd"/>
      <w:r w:rsidR="004B6BA4">
        <w:t xml:space="preserve"> and Moore used 2005 SEDD data from Utah, Vermont, and Wisconsin to assess and compare ED visit rates in three states for dental care in general, for preventable dental diagnoses, and for </w:t>
      </w:r>
      <w:r w:rsidR="00713DF4">
        <w:t>dental diagnoses considered to have low severity</w:t>
      </w:r>
      <w:r w:rsidR="004B6BA4">
        <w:t>.</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r w:rsidR="00713DF4">
        <w:t xml:space="preserve"> </w:t>
      </w:r>
      <w:proofErr w:type="spellStart"/>
      <w:r w:rsidR="007F5485">
        <w:t>Nalliah</w:t>
      </w:r>
      <w:proofErr w:type="spellEnd"/>
      <w:r w:rsidR="007F5485">
        <w:t xml:space="preserve"> et al. analyzed 2006 </w:t>
      </w:r>
      <w:proofErr w:type="gramStart"/>
      <w:r w:rsidR="007F5485">
        <w:t>NEDS</w:t>
      </w:r>
      <w:proofErr w:type="gramEnd"/>
      <w:r w:rsidR="007F5485">
        <w:t xml:space="preserve"> data to investigate national counts, rates, and costs specifically for caries related ED visits.</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DATA </w:instrText>
      </w:r>
      <w:r w:rsidR="00E053B7">
        <w:fldChar w:fldCharType="end"/>
      </w:r>
      <w:r w:rsidR="00E053B7">
        <w:fldChar w:fldCharType="separate"/>
      </w:r>
      <w:r w:rsidR="00A868AA">
        <w:rPr>
          <w:noProof/>
        </w:rPr>
        <w:t>(23)</w:t>
      </w:r>
      <w:r w:rsidR="00E053B7">
        <w:fldChar w:fldCharType="end"/>
      </w:r>
      <w:r w:rsidR="00BD7F6F">
        <w:t xml:space="preserve"> Walker et al. analyzed 2008 NEDS data to determine predictors of ED visits with caries diagnoses among working age adults.</w:t>
      </w:r>
      <w:r w:rsidR="00E053B7">
        <w:fldChar w:fldCharType="begin"/>
      </w:r>
      <w:r w:rsidR="00A868AA">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sidR="00A868AA">
        <w:rPr>
          <w:noProof/>
        </w:rPr>
        <w:t>(37)</w:t>
      </w:r>
      <w:r w:rsidR="00E053B7">
        <w:fldChar w:fldCharType="end"/>
      </w:r>
      <w:r w:rsidR="007F5485">
        <w:t xml:space="preserve"> </w:t>
      </w:r>
      <w:r w:rsidR="008063FE">
        <w:t>Lewis et al. investigated overall rates of ED use for dental complaints focusing on toothac</w:t>
      </w:r>
      <w:r w:rsidR="000C6049">
        <w:t>h</w:t>
      </w:r>
      <w:r w:rsidR="008063FE">
        <w:t>e as the primary visit complaint</w:t>
      </w:r>
      <w:r w:rsidR="000C6049">
        <w:t xml:space="preserve"> in NHAMCS data,</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DATA </w:instrText>
      </w:r>
      <w:r w:rsidR="00E053B7">
        <w:fldChar w:fldCharType="end"/>
      </w:r>
      <w:r w:rsidR="00E053B7">
        <w:fldChar w:fldCharType="separate"/>
      </w:r>
      <w:r w:rsidR="00A868AA">
        <w:rPr>
          <w:noProof/>
        </w:rPr>
        <w:t>(30)</w:t>
      </w:r>
      <w:r w:rsidR="00E053B7">
        <w:fldChar w:fldCharType="end"/>
      </w:r>
      <w:r w:rsidR="000C6049">
        <w:t xml:space="preserve"> and then followed up with another NHAMCS data study with a focus on comparing similar outcomes and trends in ED use for young adults compared to other ED users (with specific comparisons to ED use for back pain).</w:t>
      </w:r>
      <w:r w:rsidR="00E053B7">
        <w:fldChar w:fldCharType="begin"/>
      </w:r>
      <w:r w:rsidR="00A868AA">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sidR="00A868AA">
        <w:rPr>
          <w:noProof/>
        </w:rPr>
        <w:t>(31)</w:t>
      </w:r>
      <w:r w:rsidR="00E053B7">
        <w:fldChar w:fldCharType="end"/>
      </w:r>
      <w:r w:rsidR="000C6049">
        <w:t xml:space="preserve"> </w:t>
      </w:r>
    </w:p>
    <w:p w:rsidR="00610399" w:rsidRDefault="00E02EF7" w:rsidP="00610399">
      <w:r>
        <w:t xml:space="preserve">Many studies have gone beyond reporting levels of ED dental utilization to explore predictive factors. </w:t>
      </w:r>
      <w:r w:rsidR="004D6DDD">
        <w:t xml:space="preserve">Sun et al. used a combination of 2010 claims data from 45 of Oregon’s 60 hospitals (including all payer </w:t>
      </w:r>
      <w:r w:rsidR="004D6DDD">
        <w:lastRenderedPageBreak/>
        <w:t>groups) and the Oregon Payer All Claims file (which includes procedure, prescription, repeat ED visits, and costs data not available in hospital supplied data), and also interviewed purposive samples of ED dental visitors and community stakeholders in six counties to determine rates</w:t>
      </w:r>
      <w:r w:rsidR="008539A6">
        <w:t>, costs,</w:t>
      </w:r>
      <w:r w:rsidR="004D6DDD">
        <w:t xml:space="preserve"> and predictors of ED use for NTDCs and possible interventions.</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44)</w:t>
      </w:r>
      <w:r w:rsidR="00E053B7">
        <w:fldChar w:fldCharType="end"/>
      </w:r>
      <w:r w:rsidR="008539A6">
        <w:t xml:space="preserve"> </w:t>
      </w:r>
      <w:proofErr w:type="spellStart"/>
      <w:r w:rsidR="00610399">
        <w:t>Hom</w:t>
      </w:r>
      <w:proofErr w:type="spellEnd"/>
      <w:r w:rsidR="00610399">
        <w:t xml:space="preserve"> et al. studied individuals </w:t>
      </w:r>
      <w:r w:rsidR="00973A33">
        <w:t xml:space="preserve">younger than </w:t>
      </w:r>
      <w:r w:rsidR="00610399">
        <w:t xml:space="preserve">18 years in North Carolina visiting hospital EDs to assess whether the proportion of people accessing EDs for </w:t>
      </w:r>
      <w:r w:rsidR="007E26E3">
        <w:t xml:space="preserve">oral </w:t>
      </w:r>
      <w:r w:rsidR="00610399">
        <w:t>problems varied by hospital population insurance mix.</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DATA </w:instrText>
      </w:r>
      <w:r w:rsidR="00E053B7">
        <w:fldChar w:fldCharType="end"/>
      </w:r>
      <w:r w:rsidR="00E053B7">
        <w:fldChar w:fldCharType="separate"/>
      </w:r>
      <w:r w:rsidR="00D64416">
        <w:rPr>
          <w:noProof/>
        </w:rPr>
        <w:t>(45)</w:t>
      </w:r>
      <w:r w:rsidR="00E053B7">
        <w:fldChar w:fldCharType="end"/>
      </w:r>
      <w:r w:rsidR="00610399">
        <w:t xml:space="preserve"> </w:t>
      </w:r>
      <w:r w:rsidR="00F328A4">
        <w:t>Hong et al. studied the Kansas City, Missouri population to determine number and rates of ED use for dental care and to identify predictive factors for ED dental visits.</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r w:rsidR="00530BC1">
        <w:t xml:space="preserve"> </w:t>
      </w:r>
      <w:r w:rsidR="00BB76D5">
        <w:t>Waldrop et al. conducted a chart review of all patients presenting with dental complaints during the period from 1987 to 1995 at a Baton Rouge, Louisiana hospital ED to determine rates, and trends of ED use for dental complaints and severity of dental conditions, finding increasing rates over the time period, and that half of the cases were non-emergent and could have been treated at dental offices during normal business hours.</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r w:rsidR="00BB76D5">
        <w:t xml:space="preserve"> </w:t>
      </w:r>
      <w:proofErr w:type="spellStart"/>
      <w:r w:rsidR="00496159">
        <w:t>Roghmann</w:t>
      </w:r>
      <w:proofErr w:type="spellEnd"/>
      <w:r w:rsidR="00496159">
        <w:t xml:space="preserve"> and Goldman</w:t>
      </w:r>
      <w:r w:rsidR="00496159" w:rsidRPr="00496159">
        <w:t xml:space="preserve"> </w:t>
      </w:r>
      <w:r w:rsidR="00496159">
        <w:t>studied the geographic area and hospitals of Rochester, New York to explore if a neighborhood health center providing continuous dental care reduced the number of ED dental emergency visits.</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r w:rsidR="00496159">
        <w:t xml:space="preserve"> </w:t>
      </w:r>
      <w:proofErr w:type="spellStart"/>
      <w:r w:rsidR="00530BC1">
        <w:t>Nakao</w:t>
      </w:r>
      <w:proofErr w:type="spellEnd"/>
      <w:r w:rsidR="00530BC1">
        <w:t xml:space="preserve"> et al. </w:t>
      </w:r>
      <w:r w:rsidR="007E6852">
        <w:t>assessed</w:t>
      </w:r>
      <w:r w:rsidR="00530BC1">
        <w:t xml:space="preserve"> NTDC related ED visit rates and costs</w:t>
      </w:r>
      <w:r w:rsidR="00D000AB">
        <w:t>,</w:t>
      </w:r>
      <w:r w:rsidR="00530BC1">
        <w:t xml:space="preserve"> </w:t>
      </w:r>
      <w:r w:rsidR="007E6852">
        <w:t>and compared overall</w:t>
      </w:r>
      <w:r w:rsidR="00D000AB">
        <w:t xml:space="preserve"> rates and costs</w:t>
      </w:r>
      <w:r w:rsidR="007E6852">
        <w:t xml:space="preserve"> to </w:t>
      </w:r>
      <w:r w:rsidR="00D000AB">
        <w:t xml:space="preserve">those for </w:t>
      </w:r>
      <w:r w:rsidR="007E6852">
        <w:t>people with autism spectrum disorder</w:t>
      </w:r>
      <w:r w:rsidR="00530BC1">
        <w:t>.</w:t>
      </w:r>
      <w:r w:rsidR="00E053B7">
        <w:fldChar w:fldCharType="begin"/>
      </w:r>
      <w:r w:rsidR="00D64416">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sidR="00D64416">
        <w:rPr>
          <w:noProof/>
        </w:rPr>
        <w:t>(40)</w:t>
      </w:r>
      <w:r w:rsidR="00E053B7">
        <w:fldChar w:fldCharType="end"/>
      </w:r>
    </w:p>
    <w:p w:rsidR="00964214" w:rsidRDefault="00FD3787" w:rsidP="00964214">
      <w:r>
        <w:t>Okunseri et al.</w:t>
      </w:r>
      <w:r w:rsidR="00973A33">
        <w:t>,</w:t>
      </w:r>
      <w:r>
        <w:t xml:space="preserve"> in several NTDC ED treatment studies</w:t>
      </w:r>
      <w:r w:rsidR="00973A33">
        <w:t>,</w:t>
      </w:r>
      <w:r>
        <w:t xml:space="preserve"> invest</w:t>
      </w:r>
      <w:r w:rsidR="00FB7A20">
        <w:t>igated a variety of outcomes. I</w:t>
      </w:r>
      <w:r>
        <w:t>n one stud</w:t>
      </w:r>
      <w:r w:rsidR="00973A33">
        <w:t>y</w:t>
      </w:r>
      <w:r>
        <w:t xml:space="preserve"> they assessed rates of ED and physician office care for NTDCs in the Wisconsin Medicaid population, with a focus on racial and ethnic differences.</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DATA </w:instrText>
      </w:r>
      <w:r w:rsidR="00E053B7">
        <w:fldChar w:fldCharType="end"/>
      </w:r>
      <w:r w:rsidR="00E053B7">
        <w:fldChar w:fldCharType="separate"/>
      </w:r>
      <w:r w:rsidR="00D64416">
        <w:rPr>
          <w:noProof/>
        </w:rPr>
        <w:t>(50)</w:t>
      </w:r>
      <w:r w:rsidR="00E053B7">
        <w:fldChar w:fldCharType="end"/>
      </w:r>
      <w:r>
        <w:t xml:space="preserve"> </w:t>
      </w:r>
      <w:r w:rsidR="00973A33">
        <w:t>I</w:t>
      </w:r>
      <w:r>
        <w:t>n another study of national NHAMCS data, they assessed rates and trends of ED visits for NTDCs, evaluating different predictive factors. One of their studies evaluated ED waiting times for treatment of NTDCs.</w: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rsidR="00A868AA">
        <w:instrText xml:space="preserve"> ADDIN EN.CITE </w:instrTex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rsidR="00A868AA">
        <w:instrText xml:space="preserve"> ADDIN EN.CITE.DATA </w:instrText>
      </w:r>
      <w:r w:rsidR="00E053B7">
        <w:fldChar w:fldCharType="end"/>
      </w:r>
      <w:r w:rsidR="00E053B7">
        <w:fldChar w:fldCharType="separate"/>
      </w:r>
      <w:r w:rsidR="00A868AA">
        <w:rPr>
          <w:noProof/>
        </w:rPr>
        <w:t>(32)</w:t>
      </w:r>
      <w:r w:rsidR="00E053B7">
        <w:fldChar w:fldCharType="end"/>
      </w:r>
      <w:r>
        <w:t xml:space="preserve"> Another study evaluated rates of ED use by time of day and weekends vs. weekdays.</w:t>
      </w:r>
      <w:r w:rsidR="00E053B7">
        <w:fldChar w:fldCharType="begin"/>
      </w:r>
      <w:r w:rsidR="00A868AA">
        <w:instrText xml:space="preserve"> ADDIN EN.CITE &lt;EndNote&gt;&lt;Cite&gt;&lt;Author&gt;Okunseri&lt;/Author&gt;&lt;Year&gt;2013&lt;/Year&gt;&lt;RecNum&gt;325&lt;/RecNum&gt;&lt;DisplayText&gt;(33)&lt;/DisplayText&gt;&lt;record&gt;&lt;rec-number&gt;325&lt;/rec-number&gt;&lt;foreign-keys&gt;&lt;key app="EN" db-id="2vtrrzxwl0pztoezwf6x0px5009v0wr25twz" timestamp="1437594776"&gt;325&lt;/key&gt;&lt;/foreign-keys&gt;&lt;ref-type name="Journal Article"&gt;17&lt;/ref-type&gt;&lt;contributors&gt;&lt;authors&gt;&lt;author&gt;Okunseri, C.&lt;/author&gt;&lt;author&gt;Okunseri, E.&lt;/author&gt;&lt;author&gt;Fischer, M. C.&lt;/author&gt;&lt;author&gt;Sadeghi, S. N.&lt;/author&gt;&lt;author&gt;Xiang, Q.&lt;/author&gt;&lt;author&gt;Szabo, A.&lt;/author&gt;&lt;/authors&gt;&lt;/contributors&gt;&lt;auth-address&gt;Department of Clinical Services, School of Dentistry, Marquette University, Milwaukee, WI, USA.&lt;/auth-address&gt;&lt;titles&gt;&lt;title&gt;Nontraumatic dental condition-related visits to emergency departments on weekdays, weekends and night hours: findings from the National Hospital Ambulatory Medical Care survey&lt;/title&gt;&lt;secondary-title&gt;Clin Cosmet Investig Dent&lt;/secondary-title&gt;&lt;alt-title&gt;Clinical, cosmetic and investigational dentistry&lt;/alt-title&gt;&lt;/titles&gt;&lt;periodical&gt;&lt;full-title&gt;Clin Cosmet Investig Dent&lt;/full-title&gt;&lt;abbr-1&gt;Clinical, cosmetic and investigational dentistry&lt;/abbr-1&gt;&lt;/periodical&gt;&lt;alt-periodical&gt;&lt;full-title&gt;Clin Cosmet Investig Dent&lt;/full-title&gt;&lt;abbr-1&gt;Clinical, cosmetic and investigational dentistry&lt;/abbr-1&gt;&lt;/alt-periodical&gt;&lt;pages&gt;69-76&lt;/pages&gt;&lt;volume&gt;5&lt;/volume&gt;&lt;edition&gt;2013/09/17&lt;/edition&gt;&lt;keywords&gt;&lt;keyword&gt;dental care&lt;/keyword&gt;&lt;keyword&gt;dental health services&lt;/keyword&gt;&lt;keyword&gt;emergency service&lt;/keyword&gt;&lt;keyword&gt;toothache&lt;/keyword&gt;&lt;/keywords&gt;&lt;dates&gt;&lt;year&gt;2013&lt;/year&gt;&lt;/dates&gt;&lt;isbn&gt;1179-1357&lt;/isbn&gt;&lt;accession-num&gt;24039453&lt;/accession-num&gt;&lt;urls&gt;&lt;/urls&gt;&lt;custom2&gt;Pmc3770522&lt;/custom2&gt;&lt;electronic-resource-num&gt;10.2147/ccide.s49191&lt;/electronic-resource-num&gt;&lt;remote-database-provider&gt;NLM&lt;/remote-database-provider&gt;&lt;language&gt;eng&lt;/language&gt;&lt;/record&gt;&lt;/Cite&gt;&lt;/EndNote&gt;</w:instrText>
      </w:r>
      <w:r w:rsidR="00E053B7">
        <w:fldChar w:fldCharType="separate"/>
      </w:r>
      <w:r w:rsidR="00A868AA">
        <w:rPr>
          <w:noProof/>
        </w:rPr>
        <w:t>(33)</w:t>
      </w:r>
      <w:r w:rsidR="00E053B7">
        <w:fldChar w:fldCharType="end"/>
      </w:r>
      <w:r>
        <w:t xml:space="preserve"> </w:t>
      </w:r>
      <w:r w:rsidR="00964214">
        <w:t>Authors and</w:t>
      </w:r>
      <w:r w:rsidR="00964214" w:rsidRPr="00964214">
        <w:t xml:space="preserve"> ED </w:t>
      </w:r>
      <w:r w:rsidR="00964214">
        <w:t>dental c</w:t>
      </w:r>
      <w:r w:rsidR="00964214" w:rsidRPr="00964214">
        <w:t xml:space="preserve">are </w:t>
      </w:r>
      <w:r w:rsidR="00964214">
        <w:t>u</w:t>
      </w:r>
      <w:r w:rsidR="00964214" w:rsidRPr="00964214">
        <w:t xml:space="preserve">tilization </w:t>
      </w:r>
      <w:r w:rsidR="00746C90">
        <w:t>rate</w:t>
      </w:r>
      <w:r w:rsidR="00172988">
        <w:t xml:space="preserve"> </w:t>
      </w:r>
      <w:r w:rsidR="00746C90">
        <w:t xml:space="preserve">related </w:t>
      </w:r>
      <w:r w:rsidR="00964214">
        <w:t xml:space="preserve">outcomes </w:t>
      </w:r>
      <w:r w:rsidR="00973A33">
        <w:t xml:space="preserve">studied </w:t>
      </w:r>
      <w:r w:rsidR="00964214">
        <w:t>are summarized in Table 8.</w:t>
      </w:r>
    </w:p>
    <w:p w:rsidR="00964214" w:rsidRDefault="00964214" w:rsidP="00964214">
      <w:r>
        <w:rPr>
          <w:b/>
        </w:rPr>
        <w:t xml:space="preserve">Table 8: Authors and ED Dental Care Utilization </w:t>
      </w:r>
      <w:r w:rsidR="00746C90">
        <w:rPr>
          <w:b/>
        </w:rPr>
        <w:t xml:space="preserve">Rate Related </w:t>
      </w:r>
      <w:r>
        <w:rPr>
          <w:b/>
        </w:rPr>
        <w:t xml:space="preserve">Outcomes </w:t>
      </w:r>
      <w:r w:rsidR="00172988">
        <w:rPr>
          <w:b/>
        </w:rPr>
        <w:t>Studied</w:t>
      </w:r>
    </w:p>
    <w:tbl>
      <w:tblPr>
        <w:tblStyle w:val="LightShading-Accent1"/>
        <w:tblW w:w="0" w:type="auto"/>
        <w:tblLook w:val="04A0"/>
      </w:tblPr>
      <w:tblGrid>
        <w:gridCol w:w="2718"/>
        <w:gridCol w:w="6858"/>
      </w:tblGrid>
      <w:tr w:rsidR="00964214" w:rsidTr="00D000AB">
        <w:trPr>
          <w:cnfStyle w:val="100000000000"/>
        </w:trPr>
        <w:tc>
          <w:tcPr>
            <w:cnfStyle w:val="001000000000"/>
            <w:tcW w:w="2718" w:type="dxa"/>
            <w:tcBorders>
              <w:left w:val="single" w:sz="4" w:space="0" w:color="auto"/>
            </w:tcBorders>
          </w:tcPr>
          <w:p w:rsidR="00964214" w:rsidRDefault="00964214" w:rsidP="0004107A">
            <w:r>
              <w:t>Authors</w:t>
            </w:r>
          </w:p>
        </w:tc>
        <w:tc>
          <w:tcPr>
            <w:tcW w:w="6858" w:type="dxa"/>
          </w:tcPr>
          <w:p w:rsidR="00964214" w:rsidRDefault="00964214" w:rsidP="0004107A">
            <w:pPr>
              <w:cnfStyle w:val="100000000000"/>
            </w:pPr>
            <w:r>
              <w:t xml:space="preserve">ED Dental Care Utilization </w:t>
            </w:r>
            <w:r w:rsidR="00746C90">
              <w:t xml:space="preserve">Rate Related </w:t>
            </w:r>
            <w:r>
              <w:t>Outcomes</w:t>
            </w:r>
          </w:p>
        </w:tc>
      </w:tr>
      <w:tr w:rsidR="00964214" w:rsidTr="00D000AB">
        <w:trPr>
          <w:cnfStyle w:val="000000100000"/>
        </w:trPr>
        <w:tc>
          <w:tcPr>
            <w:cnfStyle w:val="001000000000"/>
            <w:tcW w:w="2718" w:type="dxa"/>
            <w:tcBorders>
              <w:left w:val="single" w:sz="4" w:space="0" w:color="auto"/>
            </w:tcBorders>
          </w:tcPr>
          <w:p w:rsidR="00964214" w:rsidRDefault="009E0F19" w:rsidP="00A26EEE">
            <w:proofErr w:type="spellStart"/>
            <w:r>
              <w:t>Feinglass</w:t>
            </w:r>
            <w:proofErr w:type="spellEnd"/>
            <w:r>
              <w:t xml:space="preserve"> et al.</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p>
        </w:tc>
        <w:tc>
          <w:tcPr>
            <w:tcW w:w="6858" w:type="dxa"/>
          </w:tcPr>
          <w:p w:rsidR="00964214" w:rsidRDefault="00172988" w:rsidP="0004107A">
            <w:pPr>
              <w:cnfStyle w:val="000000100000"/>
            </w:pPr>
            <w:r>
              <w:t>P</w:t>
            </w:r>
            <w:r w:rsidR="009E0F19">
              <w:t>roportions of populations using EDs for dental care or NTDCs in the past year</w:t>
            </w:r>
          </w:p>
        </w:tc>
      </w:tr>
      <w:tr w:rsidR="00964214" w:rsidTr="00D000AB">
        <w:tc>
          <w:tcPr>
            <w:cnfStyle w:val="001000000000"/>
            <w:tcW w:w="2718" w:type="dxa"/>
            <w:tcBorders>
              <w:left w:val="single" w:sz="4" w:space="0" w:color="auto"/>
            </w:tcBorders>
          </w:tcPr>
          <w:p w:rsidR="00964214" w:rsidRDefault="009E0F19" w:rsidP="009E0F19">
            <w:r>
              <w:t>Wall</w:t>
            </w:r>
            <w:r w:rsidR="00E053B7">
              <w:fldChar w:fldCharType="begin"/>
            </w:r>
            <w:r>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Pr>
                <w:noProof/>
              </w:rPr>
              <w:t>(29)</w:t>
            </w:r>
            <w:r w:rsidR="00E053B7">
              <w:fldChar w:fldCharType="end"/>
            </w:r>
            <w:r w:rsidR="00964214">
              <w:t xml:space="preserve"> </w:t>
            </w:r>
          </w:p>
        </w:tc>
        <w:tc>
          <w:tcPr>
            <w:tcW w:w="6858" w:type="dxa"/>
          </w:tcPr>
          <w:p w:rsidR="00964214" w:rsidRDefault="00172988" w:rsidP="0004107A">
            <w:pPr>
              <w:cnfStyle w:val="000000000000"/>
            </w:pPr>
            <w:r>
              <w:t>N</w:t>
            </w:r>
            <w:r w:rsidR="009E0F19">
              <w:t>ational rates and trends of ED dental visits</w:t>
            </w:r>
          </w:p>
        </w:tc>
      </w:tr>
      <w:tr w:rsidR="00964214" w:rsidTr="00D000AB">
        <w:trPr>
          <w:cnfStyle w:val="000000100000"/>
        </w:trPr>
        <w:tc>
          <w:tcPr>
            <w:cnfStyle w:val="001000000000"/>
            <w:tcW w:w="2718" w:type="dxa"/>
            <w:tcBorders>
              <w:left w:val="single" w:sz="4" w:space="0" w:color="auto"/>
            </w:tcBorders>
          </w:tcPr>
          <w:p w:rsidR="00964214" w:rsidRDefault="009E0F19" w:rsidP="009E0F19">
            <w:r>
              <w:t>Wall and Vujicic</w:t>
            </w:r>
            <w:r w:rsidR="00E053B7">
              <w:fldChar w:fldCharType="begin"/>
            </w:r>
            <w:r>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Pr>
                <w:noProof/>
              </w:rPr>
              <w:t>(24)</w:t>
            </w:r>
            <w:r w:rsidR="00E053B7">
              <w:fldChar w:fldCharType="end"/>
            </w:r>
          </w:p>
        </w:tc>
        <w:tc>
          <w:tcPr>
            <w:tcW w:w="6858" w:type="dxa"/>
          </w:tcPr>
          <w:p w:rsidR="00964214" w:rsidRDefault="00172988" w:rsidP="0004107A">
            <w:pPr>
              <w:cnfStyle w:val="000000100000"/>
            </w:pPr>
            <w:r>
              <w:t>N</w:t>
            </w:r>
            <w:r w:rsidR="009E0F19">
              <w:t>ational rates and costs of ED visits for dental reasons</w:t>
            </w:r>
          </w:p>
        </w:tc>
      </w:tr>
      <w:tr w:rsidR="00964214" w:rsidTr="00D000AB">
        <w:tc>
          <w:tcPr>
            <w:cnfStyle w:val="001000000000"/>
            <w:tcW w:w="2718" w:type="dxa"/>
            <w:tcBorders>
              <w:left w:val="single" w:sz="4" w:space="0" w:color="auto"/>
            </w:tcBorders>
          </w:tcPr>
          <w:p w:rsidR="00964214" w:rsidRDefault="009E0F19" w:rsidP="009E0F19">
            <w:proofErr w:type="spellStart"/>
            <w:r>
              <w:t>Shortridge</w:t>
            </w:r>
            <w:proofErr w:type="spellEnd"/>
            <w:r>
              <w:t xml:space="preserve"> and Moore</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DATA </w:instrText>
            </w:r>
            <w:r w:rsidR="00E053B7">
              <w:fldChar w:fldCharType="end"/>
            </w:r>
            <w:r w:rsidR="00E053B7">
              <w:fldChar w:fldCharType="separate"/>
            </w:r>
            <w:r>
              <w:rPr>
                <w:noProof/>
              </w:rPr>
              <w:t>(57)</w:t>
            </w:r>
            <w:r w:rsidR="00E053B7">
              <w:fldChar w:fldCharType="end"/>
            </w:r>
          </w:p>
        </w:tc>
        <w:tc>
          <w:tcPr>
            <w:tcW w:w="6858" w:type="dxa"/>
          </w:tcPr>
          <w:p w:rsidR="00964214" w:rsidRDefault="00172988" w:rsidP="0004107A">
            <w:pPr>
              <w:cnfStyle w:val="000000000000"/>
            </w:pPr>
            <w:r>
              <w:t>C</w:t>
            </w:r>
            <w:r w:rsidR="009E0F19">
              <w:t>ompare ED visit rates  in three states for dental care in general, for preventable dental diagnoses, and for dental diagnoses considered to have low severity</w:t>
            </w:r>
          </w:p>
        </w:tc>
      </w:tr>
      <w:tr w:rsidR="00964214" w:rsidTr="0004107A">
        <w:trPr>
          <w:cnfStyle w:val="000000100000"/>
        </w:trPr>
        <w:tc>
          <w:tcPr>
            <w:cnfStyle w:val="001000000000"/>
            <w:tcW w:w="2718" w:type="dxa"/>
            <w:tcBorders>
              <w:left w:val="single" w:sz="4" w:space="0" w:color="auto"/>
            </w:tcBorders>
          </w:tcPr>
          <w:p w:rsidR="00964214" w:rsidRDefault="009E0F19" w:rsidP="009E0F19">
            <w:proofErr w:type="spellStart"/>
            <w:r>
              <w:t>Nalliah</w:t>
            </w:r>
            <w:proofErr w:type="spellEnd"/>
            <w:r>
              <w:t xml:space="preserve"> et al.</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DATA </w:instrText>
            </w:r>
            <w:r w:rsidR="00E053B7">
              <w:fldChar w:fldCharType="end"/>
            </w:r>
            <w:r w:rsidR="00E053B7">
              <w:fldChar w:fldCharType="separate"/>
            </w:r>
            <w:r>
              <w:rPr>
                <w:noProof/>
              </w:rPr>
              <w:t>(23)</w:t>
            </w:r>
            <w:r w:rsidR="00E053B7">
              <w:fldChar w:fldCharType="end"/>
            </w:r>
          </w:p>
        </w:tc>
        <w:tc>
          <w:tcPr>
            <w:tcW w:w="6858" w:type="dxa"/>
          </w:tcPr>
          <w:p w:rsidR="00964214" w:rsidRDefault="00172988" w:rsidP="0004107A">
            <w:pPr>
              <w:cnfStyle w:val="000000100000"/>
            </w:pPr>
            <w:r>
              <w:t>N</w:t>
            </w:r>
            <w:r w:rsidR="009E0F19">
              <w:t>ational counts, rates, and costs specifically for caries related ED visits</w:t>
            </w:r>
          </w:p>
        </w:tc>
      </w:tr>
      <w:tr w:rsidR="00964214" w:rsidTr="0004107A">
        <w:tc>
          <w:tcPr>
            <w:cnfStyle w:val="001000000000"/>
            <w:tcW w:w="2718" w:type="dxa"/>
            <w:tcBorders>
              <w:left w:val="single" w:sz="4" w:space="0" w:color="auto"/>
            </w:tcBorders>
          </w:tcPr>
          <w:p w:rsidR="00964214" w:rsidRDefault="009E0F19" w:rsidP="009E0F19">
            <w:r>
              <w:t>Walker et al.</w:t>
            </w:r>
            <w:r w:rsidR="00E053B7">
              <w:fldChar w:fldCharType="begin"/>
            </w:r>
            <w:r>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Pr>
                <w:noProof/>
              </w:rPr>
              <w:t>(37)</w:t>
            </w:r>
            <w:r w:rsidR="00E053B7">
              <w:fldChar w:fldCharType="end"/>
            </w:r>
          </w:p>
        </w:tc>
        <w:tc>
          <w:tcPr>
            <w:tcW w:w="6858" w:type="dxa"/>
          </w:tcPr>
          <w:p w:rsidR="00964214" w:rsidRDefault="009E0F19" w:rsidP="0004107A">
            <w:pPr>
              <w:cnfStyle w:val="000000000000"/>
            </w:pPr>
            <w:r>
              <w:t>ED visits with caries diagnoses among working age adults</w:t>
            </w:r>
          </w:p>
        </w:tc>
      </w:tr>
      <w:tr w:rsidR="00964214" w:rsidTr="0004107A">
        <w:trPr>
          <w:cnfStyle w:val="000000100000"/>
        </w:trPr>
        <w:tc>
          <w:tcPr>
            <w:cnfStyle w:val="001000000000"/>
            <w:tcW w:w="2718" w:type="dxa"/>
            <w:tcBorders>
              <w:left w:val="single" w:sz="4" w:space="0" w:color="auto"/>
            </w:tcBorders>
          </w:tcPr>
          <w:p w:rsidR="00964214" w:rsidRDefault="009E0F19" w:rsidP="009E0F19">
            <w:r>
              <w:t>Lewis et al.</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DATA </w:instrText>
            </w:r>
            <w:r w:rsidR="00E053B7">
              <w:fldChar w:fldCharType="end"/>
            </w:r>
            <w:r w:rsidR="00E053B7">
              <w:fldChar w:fldCharType="separate"/>
            </w:r>
            <w:r>
              <w:rPr>
                <w:noProof/>
              </w:rPr>
              <w:t>(30)</w:t>
            </w:r>
            <w:r w:rsidR="00E053B7">
              <w:fldChar w:fldCharType="end"/>
            </w:r>
          </w:p>
        </w:tc>
        <w:tc>
          <w:tcPr>
            <w:tcW w:w="6858" w:type="dxa"/>
          </w:tcPr>
          <w:p w:rsidR="00964214" w:rsidRDefault="00172988" w:rsidP="009E0F19">
            <w:pPr>
              <w:cnfStyle w:val="000000100000"/>
            </w:pPr>
            <w:r>
              <w:t>O</w:t>
            </w:r>
            <w:r w:rsidR="009E0F19">
              <w:t>verall rates of ED use for dental complaints focusing on toothache as the primary visit complaint</w:t>
            </w:r>
          </w:p>
        </w:tc>
      </w:tr>
      <w:tr w:rsidR="00964214" w:rsidTr="0004107A">
        <w:tc>
          <w:tcPr>
            <w:cnfStyle w:val="001000000000"/>
            <w:tcW w:w="2718" w:type="dxa"/>
            <w:tcBorders>
              <w:left w:val="single" w:sz="4" w:space="0" w:color="auto"/>
            </w:tcBorders>
          </w:tcPr>
          <w:p w:rsidR="00964214" w:rsidRDefault="009E0F19" w:rsidP="0004107A">
            <w:r>
              <w:t>Lewis et al.</w:t>
            </w:r>
            <w:r w:rsidR="00E053B7">
              <w:fldChar w:fldCharType="begin"/>
            </w:r>
            <w:r>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Pr>
                <w:noProof/>
              </w:rPr>
              <w:t>(31)</w:t>
            </w:r>
            <w:r w:rsidR="00E053B7">
              <w:fldChar w:fldCharType="end"/>
            </w:r>
          </w:p>
        </w:tc>
        <w:tc>
          <w:tcPr>
            <w:tcW w:w="6858" w:type="dxa"/>
          </w:tcPr>
          <w:p w:rsidR="00964214" w:rsidRDefault="00172988" w:rsidP="0004107A">
            <w:pPr>
              <w:cnfStyle w:val="000000000000"/>
            </w:pPr>
            <w:r>
              <w:t>O</w:t>
            </w:r>
            <w:r w:rsidR="009E0F19">
              <w:t>utcomes and trends in ED use for young adults compared to other ED users (with specific comparisons to ED use for back pain)</w:t>
            </w:r>
          </w:p>
        </w:tc>
      </w:tr>
      <w:tr w:rsidR="00964214" w:rsidTr="0004107A">
        <w:trPr>
          <w:cnfStyle w:val="000000100000"/>
        </w:trPr>
        <w:tc>
          <w:tcPr>
            <w:cnfStyle w:val="001000000000"/>
            <w:tcW w:w="2718" w:type="dxa"/>
            <w:tcBorders>
              <w:left w:val="single" w:sz="4" w:space="0" w:color="auto"/>
            </w:tcBorders>
          </w:tcPr>
          <w:p w:rsidR="00964214" w:rsidRDefault="00BB17DB" w:rsidP="00BB17DB">
            <w:r>
              <w:t>Sun et al.</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DATA </w:instrText>
            </w:r>
            <w:r w:rsidR="00E053B7">
              <w:fldChar w:fldCharType="end"/>
            </w:r>
            <w:r w:rsidR="00E053B7">
              <w:fldChar w:fldCharType="separate"/>
            </w:r>
            <w:r>
              <w:rPr>
                <w:noProof/>
              </w:rPr>
              <w:t>(44)</w:t>
            </w:r>
            <w:r w:rsidR="00E053B7">
              <w:fldChar w:fldCharType="end"/>
            </w:r>
          </w:p>
        </w:tc>
        <w:tc>
          <w:tcPr>
            <w:tcW w:w="6858" w:type="dxa"/>
          </w:tcPr>
          <w:p w:rsidR="00964214" w:rsidRDefault="00172988" w:rsidP="0004107A">
            <w:pPr>
              <w:cnfStyle w:val="000000100000"/>
            </w:pPr>
            <w:r>
              <w:t>R</w:t>
            </w:r>
            <w:r w:rsidR="00BB17DB">
              <w:t>ates, costs, and predictors of ED use for NTDCs and possible interventions</w:t>
            </w:r>
          </w:p>
        </w:tc>
      </w:tr>
      <w:tr w:rsidR="00964214" w:rsidTr="0004107A">
        <w:tc>
          <w:tcPr>
            <w:cnfStyle w:val="001000000000"/>
            <w:tcW w:w="2718" w:type="dxa"/>
            <w:tcBorders>
              <w:left w:val="single" w:sz="4" w:space="0" w:color="auto"/>
            </w:tcBorders>
          </w:tcPr>
          <w:p w:rsidR="00964214" w:rsidRDefault="00BB17DB" w:rsidP="00BB17DB">
            <w:proofErr w:type="spellStart"/>
            <w:r>
              <w:t>Hom</w:t>
            </w:r>
            <w:proofErr w:type="spellEnd"/>
            <w:r>
              <w:t xml:space="preserve"> et al.</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DATA </w:instrText>
            </w:r>
            <w:r w:rsidR="00E053B7">
              <w:fldChar w:fldCharType="end"/>
            </w:r>
            <w:r w:rsidR="00E053B7">
              <w:fldChar w:fldCharType="separate"/>
            </w:r>
            <w:r>
              <w:rPr>
                <w:noProof/>
              </w:rPr>
              <w:t>(45)</w:t>
            </w:r>
            <w:r w:rsidR="00E053B7">
              <w:fldChar w:fldCharType="end"/>
            </w:r>
          </w:p>
        </w:tc>
        <w:tc>
          <w:tcPr>
            <w:tcW w:w="6858" w:type="dxa"/>
          </w:tcPr>
          <w:p w:rsidR="00964214" w:rsidRDefault="00172988" w:rsidP="007E26E3">
            <w:pPr>
              <w:cnfStyle w:val="000000000000"/>
            </w:pPr>
            <w:r>
              <w:t>P</w:t>
            </w:r>
            <w:r w:rsidR="00BB17DB">
              <w:t>roportion of people (</w:t>
            </w:r>
            <w:r>
              <w:t xml:space="preserve">younger than </w:t>
            </w:r>
            <w:r w:rsidR="00BB17DB">
              <w:t>18</w:t>
            </w:r>
            <w:r>
              <w:t xml:space="preserve"> yrs</w:t>
            </w:r>
            <w:r w:rsidR="00BB17DB">
              <w:t xml:space="preserve">) accessing EDs for </w:t>
            </w:r>
            <w:r w:rsidR="007E26E3">
              <w:t xml:space="preserve">oral </w:t>
            </w:r>
            <w:r w:rsidR="00BB17DB">
              <w:t>problems compared by hospital population insurance mix</w:t>
            </w:r>
          </w:p>
        </w:tc>
      </w:tr>
      <w:tr w:rsidR="00BB17DB" w:rsidTr="0004107A">
        <w:trPr>
          <w:cnfStyle w:val="000000100000"/>
        </w:trPr>
        <w:tc>
          <w:tcPr>
            <w:cnfStyle w:val="001000000000"/>
            <w:tcW w:w="2718" w:type="dxa"/>
            <w:tcBorders>
              <w:left w:val="single" w:sz="4" w:space="0" w:color="auto"/>
            </w:tcBorders>
          </w:tcPr>
          <w:p w:rsidR="00BB17DB" w:rsidRDefault="00BB17DB" w:rsidP="00A26EEE">
            <w:r>
              <w:lastRenderedPageBreak/>
              <w:t>Hong et al.</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p>
        </w:tc>
        <w:tc>
          <w:tcPr>
            <w:tcW w:w="6858" w:type="dxa"/>
          </w:tcPr>
          <w:p w:rsidR="00BB17DB" w:rsidRDefault="00172988" w:rsidP="00BB17DB">
            <w:pPr>
              <w:cnfStyle w:val="000000100000"/>
            </w:pPr>
            <w:r>
              <w:t>N</w:t>
            </w:r>
            <w:r w:rsidR="00BB17DB">
              <w:t xml:space="preserve">umbers and rates of ED use for dental care </w:t>
            </w:r>
          </w:p>
        </w:tc>
      </w:tr>
      <w:tr w:rsidR="00BB17DB" w:rsidTr="0004107A">
        <w:tc>
          <w:tcPr>
            <w:cnfStyle w:val="001000000000"/>
            <w:tcW w:w="2718" w:type="dxa"/>
            <w:tcBorders>
              <w:left w:val="single" w:sz="4" w:space="0" w:color="auto"/>
            </w:tcBorders>
          </w:tcPr>
          <w:p w:rsidR="00BB17DB" w:rsidRDefault="00BB17DB" w:rsidP="00A26EEE">
            <w:r>
              <w:t>Waldrop et al.</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p>
        </w:tc>
        <w:tc>
          <w:tcPr>
            <w:tcW w:w="6858" w:type="dxa"/>
          </w:tcPr>
          <w:p w:rsidR="00BB17DB" w:rsidRDefault="00BB17DB" w:rsidP="00BB17DB">
            <w:pPr>
              <w:cnfStyle w:val="000000000000"/>
            </w:pPr>
            <w:r>
              <w:t>rates, and trends of ED use for dental complaints and severity of dental conditions</w:t>
            </w:r>
          </w:p>
        </w:tc>
      </w:tr>
      <w:tr w:rsidR="00BB17DB" w:rsidTr="0004107A">
        <w:trPr>
          <w:cnfStyle w:val="000000100000"/>
        </w:trPr>
        <w:tc>
          <w:tcPr>
            <w:cnfStyle w:val="001000000000"/>
            <w:tcW w:w="2718" w:type="dxa"/>
            <w:tcBorders>
              <w:left w:val="single" w:sz="4" w:space="0" w:color="auto"/>
            </w:tcBorders>
          </w:tcPr>
          <w:p w:rsidR="00172988" w:rsidRDefault="00BB17DB" w:rsidP="00A26EEE">
            <w:proofErr w:type="spellStart"/>
            <w:r>
              <w:t>Roghmann</w:t>
            </w:r>
            <w:proofErr w:type="spellEnd"/>
            <w:r>
              <w:t xml:space="preserve"> and </w:t>
            </w:r>
          </w:p>
          <w:p w:rsidR="00BB17DB" w:rsidRDefault="00172988" w:rsidP="00A26EEE">
            <w:r>
              <w:t xml:space="preserve">  </w:t>
            </w:r>
            <w:r w:rsidR="00BB17DB">
              <w:t>Goldman</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p>
        </w:tc>
        <w:tc>
          <w:tcPr>
            <w:tcW w:w="6858" w:type="dxa"/>
          </w:tcPr>
          <w:p w:rsidR="00BB17DB" w:rsidRDefault="00172988" w:rsidP="0004107A">
            <w:pPr>
              <w:cnfStyle w:val="000000100000"/>
            </w:pPr>
            <w:r>
              <w:t>R</w:t>
            </w:r>
            <w:r w:rsidR="00BB17DB">
              <w:t xml:space="preserve">eduction </w:t>
            </w:r>
            <w:r w:rsidR="00094509">
              <w:t xml:space="preserve">in </w:t>
            </w:r>
            <w:r w:rsidR="00BB17DB">
              <w:t>the number of ED dental emergency visits</w:t>
            </w:r>
          </w:p>
        </w:tc>
      </w:tr>
      <w:tr w:rsidR="00BB17DB" w:rsidTr="0004107A">
        <w:tc>
          <w:tcPr>
            <w:cnfStyle w:val="001000000000"/>
            <w:tcW w:w="2718" w:type="dxa"/>
            <w:tcBorders>
              <w:left w:val="single" w:sz="4" w:space="0" w:color="auto"/>
            </w:tcBorders>
          </w:tcPr>
          <w:p w:rsidR="00BB17DB" w:rsidRDefault="00BB17DB" w:rsidP="00BB17DB">
            <w:proofErr w:type="spellStart"/>
            <w:r>
              <w:t>Nakao</w:t>
            </w:r>
            <w:proofErr w:type="spellEnd"/>
            <w:r>
              <w:t xml:space="preserve"> et al.</w:t>
            </w:r>
            <w:r w:rsidR="00E053B7">
              <w:fldChar w:fldCharType="begin"/>
            </w:r>
            <w:r>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Pr>
                <w:noProof/>
              </w:rPr>
              <w:t>(40)</w:t>
            </w:r>
            <w:r w:rsidR="00E053B7">
              <w:fldChar w:fldCharType="end"/>
            </w:r>
          </w:p>
        </w:tc>
        <w:tc>
          <w:tcPr>
            <w:tcW w:w="6858" w:type="dxa"/>
          </w:tcPr>
          <w:p w:rsidR="00BB17DB" w:rsidRDefault="00BB17DB" w:rsidP="00BB17DB">
            <w:pPr>
              <w:cnfStyle w:val="000000000000"/>
            </w:pPr>
            <w:r>
              <w:t xml:space="preserve">NTDC related ED visit rates and costs, comparing </w:t>
            </w:r>
            <w:r w:rsidR="00094509">
              <w:t xml:space="preserve">the </w:t>
            </w:r>
            <w:r>
              <w:t xml:space="preserve">overall </w:t>
            </w:r>
            <w:r w:rsidR="00094509">
              <w:t xml:space="preserve">population </w:t>
            </w:r>
            <w:r>
              <w:t>to people with autism spectrum disorder</w:t>
            </w:r>
          </w:p>
        </w:tc>
      </w:tr>
      <w:tr w:rsidR="00BB17DB" w:rsidTr="0004107A">
        <w:trPr>
          <w:cnfStyle w:val="000000100000"/>
        </w:trPr>
        <w:tc>
          <w:tcPr>
            <w:cnfStyle w:val="001000000000"/>
            <w:tcW w:w="2718" w:type="dxa"/>
            <w:tcBorders>
              <w:left w:val="single" w:sz="4" w:space="0" w:color="auto"/>
            </w:tcBorders>
          </w:tcPr>
          <w:p w:rsidR="00BB17DB" w:rsidRDefault="00BB17DB" w:rsidP="00BB17DB">
            <w:r>
              <w:t>Okunseri et al.</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50)</w:t>
            </w:r>
            <w:r w:rsidR="00E053B7">
              <w:fldChar w:fldCharType="end"/>
            </w:r>
          </w:p>
        </w:tc>
        <w:tc>
          <w:tcPr>
            <w:tcW w:w="6858" w:type="dxa"/>
          </w:tcPr>
          <w:p w:rsidR="00BB17DB" w:rsidRDefault="00172988" w:rsidP="0004107A">
            <w:pPr>
              <w:cnfStyle w:val="000000100000"/>
            </w:pPr>
            <w:r>
              <w:t>R</w:t>
            </w:r>
            <w:r w:rsidR="00BB17DB">
              <w:t>ates of ED and physician office care for NTDCs in the Wisconsin Medicaid population, with a focus on racial and ethnic differences</w:t>
            </w:r>
          </w:p>
        </w:tc>
      </w:tr>
      <w:tr w:rsidR="00BB17DB" w:rsidTr="0004107A">
        <w:tc>
          <w:tcPr>
            <w:cnfStyle w:val="001000000000"/>
            <w:tcW w:w="2718" w:type="dxa"/>
            <w:tcBorders>
              <w:left w:val="single" w:sz="4" w:space="0" w:color="auto"/>
            </w:tcBorders>
          </w:tcPr>
          <w:p w:rsidR="00BB17DB" w:rsidRDefault="00706B38" w:rsidP="00BB17DB">
            <w:r>
              <w:t>Okunseri et al.</w: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instrText xml:space="preserve"> ADDIN EN.CITE </w:instrTex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instrText xml:space="preserve"> ADDIN EN.CITE.DATA </w:instrText>
            </w:r>
            <w:r w:rsidR="00E053B7">
              <w:fldChar w:fldCharType="end"/>
            </w:r>
            <w:r w:rsidR="00E053B7">
              <w:fldChar w:fldCharType="separate"/>
            </w:r>
            <w:r>
              <w:rPr>
                <w:noProof/>
              </w:rPr>
              <w:t>(32)</w:t>
            </w:r>
            <w:r w:rsidR="00E053B7">
              <w:fldChar w:fldCharType="end"/>
            </w:r>
          </w:p>
        </w:tc>
        <w:tc>
          <w:tcPr>
            <w:tcW w:w="6858" w:type="dxa"/>
          </w:tcPr>
          <w:p w:rsidR="00BB17DB" w:rsidRDefault="00706B38" w:rsidP="0004107A">
            <w:pPr>
              <w:cnfStyle w:val="000000000000"/>
            </w:pPr>
            <w:r>
              <w:t>ED waiting times for treatment of NTDCs</w:t>
            </w:r>
          </w:p>
        </w:tc>
      </w:tr>
      <w:tr w:rsidR="00BB17DB" w:rsidTr="0004107A">
        <w:trPr>
          <w:cnfStyle w:val="000000100000"/>
        </w:trPr>
        <w:tc>
          <w:tcPr>
            <w:cnfStyle w:val="001000000000"/>
            <w:tcW w:w="2718" w:type="dxa"/>
            <w:tcBorders>
              <w:left w:val="single" w:sz="4" w:space="0" w:color="auto"/>
            </w:tcBorders>
          </w:tcPr>
          <w:p w:rsidR="00BB17DB" w:rsidRDefault="00706B38" w:rsidP="00706B38">
            <w:r>
              <w:t>Okunseri et al.</w:t>
            </w:r>
            <w:r w:rsidR="00E053B7">
              <w:fldChar w:fldCharType="begin"/>
            </w:r>
            <w:r>
              <w:instrText xml:space="preserve"> ADDIN EN.CITE &lt;EndNote&gt;&lt;Cite&gt;&lt;Author&gt;Okunseri&lt;/Author&gt;&lt;Year&gt;2013&lt;/Year&gt;&lt;RecNum&gt;325&lt;/RecNum&gt;&lt;DisplayText&gt;(33)&lt;/DisplayText&gt;&lt;record&gt;&lt;rec-number&gt;325&lt;/rec-number&gt;&lt;foreign-keys&gt;&lt;key app="EN" db-id="2vtrrzxwl0pztoezwf6x0px5009v0wr25twz" timestamp="1437594776"&gt;325&lt;/key&gt;&lt;/foreign-keys&gt;&lt;ref-type name="Journal Article"&gt;17&lt;/ref-type&gt;&lt;contributors&gt;&lt;authors&gt;&lt;author&gt;Okunseri, C.&lt;/author&gt;&lt;author&gt;Okunseri, E.&lt;/author&gt;&lt;author&gt;Fischer, M. C.&lt;/author&gt;&lt;author&gt;Sadeghi, S. N.&lt;/author&gt;&lt;author&gt;Xiang, Q.&lt;/author&gt;&lt;author&gt;Szabo, A.&lt;/author&gt;&lt;/authors&gt;&lt;/contributors&gt;&lt;auth-address&gt;Department of Clinical Services, School of Dentistry, Marquette University, Milwaukee, WI, USA.&lt;/auth-address&gt;&lt;titles&gt;&lt;title&gt;Nontraumatic dental condition-related visits to emergency departments on weekdays, weekends and night hours: findings from the National Hospital Ambulatory Medical Care survey&lt;/title&gt;&lt;secondary-title&gt;Clin Cosmet Investig Dent&lt;/secondary-title&gt;&lt;alt-title&gt;Clinical, cosmetic and investigational dentistry&lt;/alt-title&gt;&lt;/titles&gt;&lt;periodical&gt;&lt;full-title&gt;Clin Cosmet Investig Dent&lt;/full-title&gt;&lt;abbr-1&gt;Clinical, cosmetic and investigational dentistry&lt;/abbr-1&gt;&lt;/periodical&gt;&lt;alt-periodical&gt;&lt;full-title&gt;Clin Cosmet Investig Dent&lt;/full-title&gt;&lt;abbr-1&gt;Clinical, cosmetic and investigational dentistry&lt;/abbr-1&gt;&lt;/alt-periodical&gt;&lt;pages&gt;69-76&lt;/pages&gt;&lt;volume&gt;5&lt;/volume&gt;&lt;edition&gt;2013/09/17&lt;/edition&gt;&lt;keywords&gt;&lt;keyword&gt;dental care&lt;/keyword&gt;&lt;keyword&gt;dental health services&lt;/keyword&gt;&lt;keyword&gt;emergency service&lt;/keyword&gt;&lt;keyword&gt;toothache&lt;/keyword&gt;&lt;/keywords&gt;&lt;dates&gt;&lt;year&gt;2013&lt;/year&gt;&lt;/dates&gt;&lt;isbn&gt;1179-1357&lt;/isbn&gt;&lt;accession-num&gt;24039453&lt;/accession-num&gt;&lt;urls&gt;&lt;/urls&gt;&lt;custom2&gt;Pmc3770522&lt;/custom2&gt;&lt;electronic-resource-num&gt;10.2147/ccide.s49191&lt;/electronic-resource-num&gt;&lt;remote-database-provider&gt;NLM&lt;/remote-database-provider&gt;&lt;language&gt;eng&lt;/language&gt;&lt;/record&gt;&lt;/Cite&gt;&lt;/EndNote&gt;</w:instrText>
            </w:r>
            <w:r w:rsidR="00E053B7">
              <w:fldChar w:fldCharType="separate"/>
            </w:r>
            <w:r>
              <w:rPr>
                <w:noProof/>
              </w:rPr>
              <w:t>(33)</w:t>
            </w:r>
            <w:r w:rsidR="00E053B7">
              <w:fldChar w:fldCharType="end"/>
            </w:r>
          </w:p>
        </w:tc>
        <w:tc>
          <w:tcPr>
            <w:tcW w:w="6858" w:type="dxa"/>
          </w:tcPr>
          <w:p w:rsidR="00BB17DB" w:rsidRDefault="00172988" w:rsidP="0004107A">
            <w:pPr>
              <w:cnfStyle w:val="000000100000"/>
            </w:pPr>
            <w:r>
              <w:t>R</w:t>
            </w:r>
            <w:r w:rsidR="00706B38">
              <w:t>ates of ED use by time of day and weekends vs. weekdays</w:t>
            </w:r>
          </w:p>
        </w:tc>
      </w:tr>
    </w:tbl>
    <w:p w:rsidR="00964214" w:rsidRDefault="00964214" w:rsidP="00964214">
      <w:r>
        <w:t xml:space="preserve"> </w:t>
      </w:r>
    </w:p>
    <w:p w:rsidR="00F9751D" w:rsidRDefault="00F9751D" w:rsidP="00F9751D">
      <w:pPr>
        <w:pStyle w:val="Heading3"/>
      </w:pPr>
      <w:r>
        <w:t>Other Outcomes Related to ED Utilization for Dental Care</w:t>
      </w:r>
    </w:p>
    <w:p w:rsidR="007D715A" w:rsidRDefault="00F9751D" w:rsidP="007D715A">
      <w:r>
        <w:t>Other factors related to ED visits for dental care have been</w:t>
      </w:r>
      <w:r w:rsidR="00172988">
        <w:t xml:space="preserve"> studied</w:t>
      </w:r>
      <w:r>
        <w:t xml:space="preserve">. </w:t>
      </w:r>
      <w:r w:rsidR="009F4256">
        <w:t>A</w:t>
      </w:r>
      <w:r w:rsidR="00853B46">
        <w:t>n important</w:t>
      </w:r>
      <w:r w:rsidR="00FA5B94">
        <w:t xml:space="preserve"> </w:t>
      </w:r>
      <w:r w:rsidR="009F4256">
        <w:t xml:space="preserve">outcome </w:t>
      </w:r>
      <w:r w:rsidR="00FA5B94">
        <w:t xml:space="preserve">related to basic ED dental care utilization </w:t>
      </w:r>
      <w:r w:rsidR="009F4256">
        <w:t xml:space="preserve">is the rate of </w:t>
      </w:r>
      <w:r w:rsidR="00A264B7">
        <w:t xml:space="preserve">same </w:t>
      </w:r>
      <w:r w:rsidR="009F4256">
        <w:t xml:space="preserve">subject return visits to EDs for the same </w:t>
      </w:r>
      <w:r w:rsidR="007E26E3">
        <w:t xml:space="preserve">oral </w:t>
      </w:r>
      <w:r w:rsidR="009F4256">
        <w:t>problem (if that can be determined), which has an obvious direct impact on total ED related costs for NTDCs. Davis et al. investigated costs and frequency of return visits in Minneapolis-St. Paul area hospitals.</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r w:rsidR="009F4256">
        <w:t xml:space="preserve"> </w:t>
      </w:r>
      <w:r w:rsidR="00C444EC">
        <w:t xml:space="preserve">In </w:t>
      </w:r>
      <w:r w:rsidR="0071404B">
        <w:t xml:space="preserve">addition to basic findings on number and costs of ED visits for dental care, </w:t>
      </w:r>
      <w:proofErr w:type="spellStart"/>
      <w:r w:rsidR="00531481">
        <w:t>DeLia</w:t>
      </w:r>
      <w:proofErr w:type="spellEnd"/>
      <w:r w:rsidR="00531481">
        <w:t xml:space="preserve"> et al. took i</w:t>
      </w:r>
      <w:r w:rsidR="0071404B">
        <w:t>nvestigation of return visits a</w:t>
      </w:r>
      <w:r w:rsidR="00531481">
        <w:t xml:space="preserve"> step further and identified “high users” as subjects accessing EDs four or more times during the study period of 2008-10.</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r w:rsidR="00531481">
        <w:t xml:space="preserve"> They explored differences </w:t>
      </w:r>
      <w:r w:rsidR="0071404B">
        <w:t>of “high users” in terms of primary dental diagnoses and secondary diagnoses, and also found that “high users” often accessed multiple hospitals in their repeat visits.</w:t>
      </w:r>
      <w:r w:rsidR="00884EBC">
        <w:t xml:space="preserve"> They also found that young adults, non-Hispanic blacks, and medically uninsured were over-represented among “high users.”</w:t>
      </w:r>
      <w:r w:rsidR="0071404B">
        <w:t xml:space="preserve"> </w:t>
      </w:r>
      <w:r w:rsidR="00C01AB5">
        <w:t>Likewise,</w:t>
      </w:r>
      <w:r w:rsidR="00610399">
        <w:t xml:space="preserve"> </w:t>
      </w:r>
      <w:proofErr w:type="spellStart"/>
      <w:r w:rsidR="00C01AB5">
        <w:t>Hardie</w:t>
      </w:r>
      <w:proofErr w:type="spellEnd"/>
      <w:r w:rsidR="00C01AB5">
        <w:t xml:space="preserve"> et al. analyzed 2012 ED admission data from a rural Maryland hospital to characterize frequents users of the ED, finding multiple distinct diagnoses correlated with number of ED admissions, and that many of the return visits involved dental diagnoses.</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r w:rsidR="00C01AB5">
        <w:t xml:space="preserve"> </w:t>
      </w:r>
      <w:r w:rsidR="00C444EC">
        <w:t>A variation on investigation of return visits to EDs as an outcome was conducted by Hayes et al., comparing the return rates of patients with infections (including dental infections) receiving medications vs. those receiving prescriptions.</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p>
    <w:p w:rsidR="00746C90" w:rsidRDefault="000B0B40" w:rsidP="00746C90">
      <w:r>
        <w:t xml:space="preserve">Another somewhat commonly evaluated outcome is dental related ED visits resulting in hospital admission. </w:t>
      </w:r>
      <w:proofErr w:type="spellStart"/>
      <w:r w:rsidR="007F5485">
        <w:t>Nalliah</w:t>
      </w:r>
      <w:proofErr w:type="spellEnd"/>
      <w:r w:rsidR="007F5485">
        <w:t xml:space="preserve"> et al.</w:t>
      </w:r>
      <w:r w:rsidR="00172988">
        <w:t>,</w:t>
      </w:r>
      <w:r w:rsidR="007F5485">
        <w:t xml:space="preserve"> in analyzing 2006 NEDS data</w:t>
      </w:r>
      <w:r w:rsidR="00172988">
        <w:t>,</w:t>
      </w:r>
      <w:r w:rsidR="007F5485">
        <w:t xml:space="preserve"> found that 158 hospital admissions</w:t>
      </w:r>
      <w:r w:rsidR="00842C7B">
        <w:t xml:space="preserve"> occurred out of 330,757 caries related ED visits.</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DATA </w:instrText>
      </w:r>
      <w:r w:rsidR="00E053B7">
        <w:fldChar w:fldCharType="end"/>
      </w:r>
      <w:r w:rsidR="00E053B7">
        <w:fldChar w:fldCharType="separate"/>
      </w:r>
      <w:r w:rsidR="00A868AA">
        <w:rPr>
          <w:noProof/>
        </w:rPr>
        <w:t>(23)</w:t>
      </w:r>
      <w:r w:rsidR="00E053B7">
        <w:fldChar w:fldCharType="end"/>
      </w:r>
      <w:r w:rsidR="007F5485">
        <w:t xml:space="preserve"> </w:t>
      </w:r>
      <w:r>
        <w:t>Cohen et al. found that 2% of Medicaid related ED visits for dental reasons resulted in hospital admissions with a mean associated claims cost of $5,793.</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rsidR="00D64416">
        <w:instrText xml:space="preserve"> ADDIN EN.CITE.DATA </w:instrText>
      </w:r>
      <w:r w:rsidR="00E053B7">
        <w:fldChar w:fldCharType="end"/>
      </w:r>
      <w:r w:rsidR="00E053B7">
        <w:fldChar w:fldCharType="separate"/>
      </w:r>
      <w:r w:rsidR="00D64416">
        <w:rPr>
          <w:noProof/>
        </w:rPr>
        <w:t>(49)</w:t>
      </w:r>
      <w:r w:rsidR="00E053B7">
        <w:fldChar w:fldCharType="end"/>
      </w:r>
      <w:r w:rsidR="00166BB6">
        <w:t xml:space="preserve"> </w:t>
      </w:r>
      <w:r w:rsidR="00722560">
        <w:t xml:space="preserve">Laurence et al. also explored the outcome of hospital admission using </w:t>
      </w:r>
      <w:proofErr w:type="gramStart"/>
      <w:r w:rsidR="00722560">
        <w:t>NEDS</w:t>
      </w:r>
      <w:proofErr w:type="gramEnd"/>
      <w:r w:rsidR="00722560">
        <w:t xml:space="preserve"> data to assess if </w:t>
      </w:r>
      <w:r w:rsidR="00172988">
        <w:t xml:space="preserve">patients with </w:t>
      </w:r>
      <w:r w:rsidR="00722560">
        <w:t xml:space="preserve">sickle cell disease and patients </w:t>
      </w:r>
      <w:r w:rsidR="00172988">
        <w:t xml:space="preserve">with pneumonia </w:t>
      </w:r>
      <w:r w:rsidR="00722560">
        <w:t>had increased probability of hospital admission from EDs if they also had dental infections.</w: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DATA </w:instrText>
      </w:r>
      <w:r w:rsidR="00E053B7">
        <w:fldChar w:fldCharType="end"/>
      </w:r>
      <w:r w:rsidR="00E053B7">
        <w:fldChar w:fldCharType="separate"/>
      </w:r>
      <w:r w:rsidR="00A868AA">
        <w:rPr>
          <w:noProof/>
        </w:rPr>
        <w:t>(38, 39)</w:t>
      </w:r>
      <w:r w:rsidR="00E053B7">
        <w:fldChar w:fldCharType="end"/>
      </w:r>
      <w:r w:rsidR="00746C90">
        <w:t xml:space="preserve"> Authors and</w:t>
      </w:r>
      <w:r w:rsidR="00746C90" w:rsidRPr="00964214">
        <w:t xml:space="preserve"> ED </w:t>
      </w:r>
      <w:r w:rsidR="00746C90">
        <w:t>dental c</w:t>
      </w:r>
      <w:r w:rsidR="00746C90" w:rsidRPr="00964214">
        <w:t xml:space="preserve">are </w:t>
      </w:r>
      <w:r w:rsidR="00746C90">
        <w:t>u</w:t>
      </w:r>
      <w:r w:rsidR="00746C90" w:rsidRPr="00964214">
        <w:t xml:space="preserve">tilization </w:t>
      </w:r>
      <w:r w:rsidR="00746C90">
        <w:t xml:space="preserve">related outcomes </w:t>
      </w:r>
      <w:r w:rsidR="00172988">
        <w:t xml:space="preserve">studied </w:t>
      </w:r>
      <w:r w:rsidR="00746C90">
        <w:t>are summarized in Table 9.</w:t>
      </w:r>
    </w:p>
    <w:p w:rsidR="00746C90" w:rsidRDefault="00746C90" w:rsidP="00746C90">
      <w:r>
        <w:rPr>
          <w:b/>
        </w:rPr>
        <w:t xml:space="preserve">Table 9: Authors and ED Dental Care Utilization Related Outcomes </w:t>
      </w:r>
      <w:r w:rsidR="00172988">
        <w:rPr>
          <w:b/>
        </w:rPr>
        <w:t>Studied</w:t>
      </w:r>
    </w:p>
    <w:tbl>
      <w:tblPr>
        <w:tblStyle w:val="LightShading-Accent1"/>
        <w:tblW w:w="0" w:type="auto"/>
        <w:tblLook w:val="04A0"/>
      </w:tblPr>
      <w:tblGrid>
        <w:gridCol w:w="2718"/>
        <w:gridCol w:w="6858"/>
      </w:tblGrid>
      <w:tr w:rsidR="00746C90" w:rsidTr="00A264B7">
        <w:trPr>
          <w:cnfStyle w:val="100000000000"/>
        </w:trPr>
        <w:tc>
          <w:tcPr>
            <w:cnfStyle w:val="001000000000"/>
            <w:tcW w:w="2718" w:type="dxa"/>
            <w:tcBorders>
              <w:left w:val="single" w:sz="4" w:space="0" w:color="auto"/>
            </w:tcBorders>
          </w:tcPr>
          <w:p w:rsidR="00746C90" w:rsidRDefault="00746C90" w:rsidP="0004107A">
            <w:r>
              <w:t>Authors</w:t>
            </w:r>
          </w:p>
        </w:tc>
        <w:tc>
          <w:tcPr>
            <w:tcW w:w="6858" w:type="dxa"/>
          </w:tcPr>
          <w:p w:rsidR="00746C90" w:rsidRDefault="00746C90" w:rsidP="00746C90">
            <w:pPr>
              <w:cnfStyle w:val="100000000000"/>
            </w:pPr>
            <w:r>
              <w:t>ED Dental Care Utilization Related Outcomes</w:t>
            </w:r>
          </w:p>
        </w:tc>
      </w:tr>
      <w:tr w:rsidR="00746C90" w:rsidTr="00A264B7">
        <w:trPr>
          <w:cnfStyle w:val="000000100000"/>
        </w:trPr>
        <w:tc>
          <w:tcPr>
            <w:cnfStyle w:val="001000000000"/>
            <w:tcW w:w="2718" w:type="dxa"/>
            <w:tcBorders>
              <w:left w:val="single" w:sz="4" w:space="0" w:color="auto"/>
            </w:tcBorders>
          </w:tcPr>
          <w:p w:rsidR="00746C90" w:rsidRDefault="00746C90" w:rsidP="00172988">
            <w:r>
              <w:t>Davis et al.</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p>
        </w:tc>
        <w:tc>
          <w:tcPr>
            <w:tcW w:w="6858" w:type="dxa"/>
          </w:tcPr>
          <w:p w:rsidR="00746C90" w:rsidRDefault="00172988" w:rsidP="0004107A">
            <w:pPr>
              <w:cnfStyle w:val="000000100000"/>
            </w:pPr>
            <w:r>
              <w:t>C</w:t>
            </w:r>
            <w:r w:rsidR="00746C90">
              <w:t>osts and frequency of return visits in Minneapolis-St. Paul area hospitals</w:t>
            </w:r>
          </w:p>
        </w:tc>
      </w:tr>
      <w:tr w:rsidR="00746C90" w:rsidTr="00A264B7">
        <w:tc>
          <w:tcPr>
            <w:cnfStyle w:val="001000000000"/>
            <w:tcW w:w="2718" w:type="dxa"/>
            <w:tcBorders>
              <w:left w:val="single" w:sz="4" w:space="0" w:color="auto"/>
            </w:tcBorders>
          </w:tcPr>
          <w:p w:rsidR="00746C90" w:rsidRDefault="00746C90" w:rsidP="00A26EEE">
            <w:proofErr w:type="spellStart"/>
            <w:r>
              <w:t>DeLia</w:t>
            </w:r>
            <w:proofErr w:type="spellEnd"/>
            <w:r>
              <w:t xml:space="preserve"> et al.</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p>
        </w:tc>
        <w:tc>
          <w:tcPr>
            <w:tcW w:w="6858" w:type="dxa"/>
          </w:tcPr>
          <w:p w:rsidR="00746C90" w:rsidRDefault="00172988" w:rsidP="00C27367">
            <w:pPr>
              <w:cnfStyle w:val="000000000000"/>
            </w:pPr>
            <w:r>
              <w:t>I</w:t>
            </w:r>
            <w:r w:rsidR="00746C90">
              <w:t xml:space="preserve">dentified “high users” as subjects accessing EDs four or more times </w:t>
            </w:r>
            <w:r w:rsidR="00C27367">
              <w:t>over a three year period</w:t>
            </w:r>
          </w:p>
        </w:tc>
      </w:tr>
      <w:tr w:rsidR="00746C90" w:rsidTr="00A264B7">
        <w:trPr>
          <w:cnfStyle w:val="000000100000"/>
        </w:trPr>
        <w:tc>
          <w:tcPr>
            <w:cnfStyle w:val="001000000000"/>
            <w:tcW w:w="2718" w:type="dxa"/>
            <w:tcBorders>
              <w:left w:val="single" w:sz="4" w:space="0" w:color="auto"/>
            </w:tcBorders>
          </w:tcPr>
          <w:p w:rsidR="00746C90" w:rsidRDefault="00C27367" w:rsidP="00A26EEE">
            <w:proofErr w:type="spellStart"/>
            <w:r>
              <w:lastRenderedPageBreak/>
              <w:t>Hardie</w:t>
            </w:r>
            <w:proofErr w:type="spellEnd"/>
            <w:r>
              <w:t xml:space="preserve"> et al.</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p>
        </w:tc>
        <w:tc>
          <w:tcPr>
            <w:tcW w:w="6858" w:type="dxa"/>
          </w:tcPr>
          <w:p w:rsidR="00746C90" w:rsidRDefault="00172988" w:rsidP="00C27367">
            <w:pPr>
              <w:cnfStyle w:val="000000100000"/>
            </w:pPr>
            <w:r>
              <w:t>F</w:t>
            </w:r>
            <w:r w:rsidR="00C27367">
              <w:t>requent users of the ED in terms of multiple distinct diagnoses, including dental</w:t>
            </w:r>
          </w:p>
        </w:tc>
      </w:tr>
      <w:tr w:rsidR="00746C90" w:rsidTr="00A264B7">
        <w:tc>
          <w:tcPr>
            <w:cnfStyle w:val="001000000000"/>
            <w:tcW w:w="2718" w:type="dxa"/>
            <w:tcBorders>
              <w:left w:val="single" w:sz="4" w:space="0" w:color="auto"/>
            </w:tcBorders>
          </w:tcPr>
          <w:p w:rsidR="00746C90" w:rsidRDefault="00C27367" w:rsidP="00A26EEE">
            <w:r>
              <w:t>Hayes et al.</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p>
        </w:tc>
        <w:tc>
          <w:tcPr>
            <w:tcW w:w="6858" w:type="dxa"/>
          </w:tcPr>
          <w:p w:rsidR="00746C90" w:rsidRDefault="00172988" w:rsidP="0004107A">
            <w:pPr>
              <w:cnfStyle w:val="000000000000"/>
            </w:pPr>
            <w:r>
              <w:t>R</w:t>
            </w:r>
            <w:r w:rsidR="00C27367">
              <w:t>eturn rates of patients with infections (including dental infections) receiving medications vs. those receiving prescriptions</w:t>
            </w:r>
          </w:p>
        </w:tc>
      </w:tr>
      <w:tr w:rsidR="00746C90" w:rsidTr="0004107A">
        <w:trPr>
          <w:cnfStyle w:val="000000100000"/>
        </w:trPr>
        <w:tc>
          <w:tcPr>
            <w:cnfStyle w:val="001000000000"/>
            <w:tcW w:w="2718" w:type="dxa"/>
            <w:tcBorders>
              <w:left w:val="single" w:sz="4" w:space="0" w:color="auto"/>
            </w:tcBorders>
          </w:tcPr>
          <w:p w:rsidR="00746C90" w:rsidRDefault="00C27367" w:rsidP="00C27367">
            <w:proofErr w:type="spellStart"/>
            <w:r>
              <w:t>Nalliah</w:t>
            </w:r>
            <w:proofErr w:type="spellEnd"/>
            <w:r>
              <w:t xml:space="preserve"> et al.</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DATA </w:instrText>
            </w:r>
            <w:r w:rsidR="00E053B7">
              <w:fldChar w:fldCharType="end"/>
            </w:r>
            <w:r w:rsidR="00E053B7">
              <w:fldChar w:fldCharType="separate"/>
            </w:r>
            <w:r>
              <w:rPr>
                <w:noProof/>
              </w:rPr>
              <w:t>(23)</w:t>
            </w:r>
            <w:r w:rsidR="00E053B7">
              <w:fldChar w:fldCharType="end"/>
            </w:r>
          </w:p>
        </w:tc>
        <w:tc>
          <w:tcPr>
            <w:tcW w:w="6858" w:type="dxa"/>
          </w:tcPr>
          <w:p w:rsidR="00746C90" w:rsidRDefault="00172988" w:rsidP="0004107A">
            <w:pPr>
              <w:cnfStyle w:val="000000100000"/>
            </w:pPr>
            <w:r>
              <w:t>P</w:t>
            </w:r>
            <w:r w:rsidR="00C27367">
              <w:t>roportion of hospital admissions out of all caries related ED visits</w:t>
            </w:r>
          </w:p>
        </w:tc>
      </w:tr>
      <w:tr w:rsidR="00746C90" w:rsidTr="0004107A">
        <w:tc>
          <w:tcPr>
            <w:cnfStyle w:val="001000000000"/>
            <w:tcW w:w="2718" w:type="dxa"/>
            <w:tcBorders>
              <w:left w:val="single" w:sz="4" w:space="0" w:color="auto"/>
            </w:tcBorders>
          </w:tcPr>
          <w:p w:rsidR="00746C90" w:rsidRDefault="00C27367" w:rsidP="00C27367">
            <w:r>
              <w:t>Cohen et al.</w: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 </w:instrText>
            </w:r>
            <w:r w:rsidR="00E053B7">
              <w:fldChar w:fldCharType="begin">
                <w:fldData xml:space="preserve">PEVuZE5vdGU+PENpdGU+PEF1dGhvcj5Db2hlbjwvQXV0aG9yPjxZZWFyPjIwMDM8L1llYXI+PFJl
Y051bT45NjwvUmVjTnVtPjxEaXNwbGF5VGV4dD4oNDkpPC9EaXNwbGF5VGV4dD48cmVjb3JkPjxy
ZWMtbnVtYmVyPjk2PC9yZWMtbnVtYmVyPjxmb3JlaWduLWtleXM+PGtleSBhcHA9IkVOIiBkYi1p
ZD0iMnZ0cnJ6eHdsMHB6dG9lendmNngwcHg1MDA5djB3cjI1dHd6IiB0aW1lc3RhbXA9IjE0MjEx
NjE3OTAiPjk2PC9rZXk+PC9mb3JlaWduLWtleXM+PHJlZi10eXBlIG5hbWU9IkpvdXJuYWwgQXJ0
aWNsZSI+MTc8L3JlZi10eXBlPjxjb250cmlidXRvcnM+PGF1dGhvcnM+PGF1dGhvcj5Db2hlbiwg
TC4gQS48L2F1dGhvcj48YXV0aG9yPk1hZ2RlciwgTC4gUy48L2F1dGhvcj48YXV0aG9yPk1hbnNr
aSwgUi4gSi48L2F1dGhvcj48YXV0aG9yPk11bGxpbnMsIEMuIEQuPC9hdXRob3I+PC9hdXRob3Jz
PjwvY29udHJpYnV0b3JzPjxhdXRoLWFkZHJlc3M+RGVwYXJ0bWVudCBvZiBPcmFsIEhlYWx0aCBD
YXJlIERlbGl2ZXJ5LCBVbml2ZXJzaXR5IG9mIE1hcnlsYW5kIERlbnRhbCBTY2hvb2wsIDY2NiBX
ZXN0IEJhbHRpbW9yZSBTdHJlZXQsIEJhbHRpbW9yZSwgTUQgMjEyMDEsIFVTQS4gTEFDMDAxQGRl
bnRhbC51bWFyeWxhbmQuZWR1PC9hdXRoLWFkZHJlc3M+PHRpdGxlcz48dGl0bGU+SG9zcGl0YWwg
YWRtaXNzaW9ucyBhc3NvY2lhdGVkIHdpdGggbm9udHJhdW1hdGljIGRlbnRhbCBlbWVyZ2VuY2ll
cyBpbiBhIE1lZGljYWlkIHBvcHVsYXRpb248L3RpdGxlPjxzZWNvbmRhcnktdGl0bGU+QW0gSiBF
bWVyZyBNZWQ8L3NlY29uZGFyeS10aXRsZT48YWx0LXRpdGxlPlRoZSBBbWVyaWNhbiBqb3VybmFs
IG9mIGVtZXJnZW5jeSBtZWRpY2luZTwvYWx0LXRpdGxlPjwvdGl0bGVzPjxwZXJpb2RpY2FsPjxm
dWxsLXRpdGxlPkFtIEogRW1lcmcgTWVkPC9mdWxsLXRpdGxlPjxhYmJyLTE+VGhlIEFtZXJpY2Fu
IGpvdXJuYWwgb2YgZW1lcmdlbmN5IG1lZGljaW5lPC9hYmJyLTE+PC9wZXJpb2RpY2FsPjxhbHQt
cGVyaW9kaWNhbD48ZnVsbC10aXRsZT5BbSBKIEVtZXJnIE1lZDwvZnVsbC10aXRsZT48YWJici0x
PlRoZSBBbWVyaWNhbiBqb3VybmFsIG9mIGVtZXJnZW5jeSBtZWRpY2luZTwvYWJici0xPjwvYWx0
LXBlcmlvZGljYWw+PHBhZ2VzPjU0MC00PC9wYWdlcz48dm9sdW1lPjIxPC92b2x1bWU+PG51bWJl
cj43PC9udW1iZXI+PGVkaXRpb24+MjAwMy8xMi8wNTwvZWRpdGlvbj48a2V5d29yZHM+PGtleXdv
cmQ+QWR1bHQ8L2tleXdvcmQ+PGtleXdvcmQ+QWdlZDwva2V5d29yZD48a2V5d29yZD5DaGktU3F1
YXJlIERpc3RyaWJ1dGlvbjwva2V5d29yZD48a2V5d29yZD5FbWVyZ2VuY3kgU2VydmljZSwgSG9z
cGl0YWwvKnV0aWxpemF0aW9uPC9rZXl3b3JkPjxrZXl3b3JkPkZlbWFsZTwva2V5d29yZD48a2V5
d29yZD5Ib3NwaXRhbCBDb3N0czwva2V5d29yZD48a2V5d29yZD5IdW1hbnM8L2tleXdvcmQ+PGtl
eXdvcmQ+TWFsZTwva2V5d29yZD48a2V5d29yZD5NZWRpY2FpZDwva2V5d29yZD48a2V5d29yZD5N
aWRkbGUgQWdlZDwva2V5d29yZD48a2V5d29yZD5Nb3V0aCBEaXNlYXNlcy8qZXBpZGVtaW9sb2d5
PC9rZXl3b3JkPjxrZXl3b3JkPlBhdGllbnQgQWRtaXNzaW9uLypzdGF0aXN0aWNzICZhbXA7IG51
bWVyaWNhbCBkYXRhPC9rZXl3b3JkPjxrZXl3b3JkPlRvb3RoIERpc2Vhc2VzLyplcGlkZW1pb2xv
Z3k8L2tleXdvcmQ+PC9rZXl3b3Jkcz48ZGF0ZXM+PHllYXI+MjAwMzwveWVhcj48cHViLWRhdGVz
PjxkYXRlPk5vdjwvZGF0ZT48L3B1Yi1kYXRlcz48L2RhdGVzPjxpc2JuPjA3MzUtNjc1NyAoUHJp
bnQpJiN4RDswNzM1LTY3NTc8L2lzYm4+PGFjY2Vzc2lvbi1udW0+MTQ2NTUyMzI8L2FjY2Vzc2lv
bi1udW0+PHVybHM+PHJlbGF0ZWQtdXJscz48dXJsPmh0dHA6Ly9hYy5lbHMtY2RuLmNvbS9TMDcz
NTY3NTcwMzAwMjAxOC8xLXMyLjAtUzA3MzU2NzU3MDMwMDIwMTgtbWFpbi5wZGY/X3RpZD1lMjFl
YjkyNC05YjM2LTExZTQtYWMyMS0wMDAwMGFhY2IzNjAmYW1wO2FjZG5hdD0xNDIxMTYyMjU1XzY3
MTQ4YWNhNTQ0ZWU3OWNmNzU1NWFkZmViODEyOWVlPC91cmw+PC9yZWxhdGVkLXVybHM+PC91cmxz
PjxyZW1vdGUtZGF0YWJhc2UtcHJvdmlkZXI+TkxNPC9yZW1vdGUtZGF0YWJhc2UtcHJvdmlkZXI+
PGxhbmd1YWdlPmVuZzwvbGFuZ3VhZ2U+PC9yZWNvcmQ+PC9DaXRlPjwvRW5kTm90ZT5=
</w:fldData>
              </w:fldChar>
            </w:r>
            <w:r>
              <w:instrText xml:space="preserve"> ADDIN EN.CITE.DATA </w:instrText>
            </w:r>
            <w:r w:rsidR="00E053B7">
              <w:fldChar w:fldCharType="end"/>
            </w:r>
            <w:r w:rsidR="00E053B7">
              <w:fldChar w:fldCharType="separate"/>
            </w:r>
            <w:r>
              <w:rPr>
                <w:noProof/>
              </w:rPr>
              <w:t>(49)</w:t>
            </w:r>
            <w:r w:rsidR="00E053B7">
              <w:fldChar w:fldCharType="end"/>
            </w:r>
          </w:p>
        </w:tc>
        <w:tc>
          <w:tcPr>
            <w:tcW w:w="6858" w:type="dxa"/>
          </w:tcPr>
          <w:p w:rsidR="00746C90" w:rsidRDefault="00172988" w:rsidP="00C27367">
            <w:pPr>
              <w:cnfStyle w:val="000000000000"/>
            </w:pPr>
            <w:r>
              <w:t>P</w:t>
            </w:r>
            <w:r w:rsidR="00C27367">
              <w:t xml:space="preserve">roportion and costs of hospital admissions among Medicaid related ED visits for dental reasons </w:t>
            </w:r>
          </w:p>
        </w:tc>
      </w:tr>
      <w:tr w:rsidR="00746C90" w:rsidTr="0004107A">
        <w:trPr>
          <w:cnfStyle w:val="000000100000"/>
        </w:trPr>
        <w:tc>
          <w:tcPr>
            <w:cnfStyle w:val="001000000000"/>
            <w:tcW w:w="2718" w:type="dxa"/>
            <w:tcBorders>
              <w:left w:val="single" w:sz="4" w:space="0" w:color="auto"/>
            </w:tcBorders>
          </w:tcPr>
          <w:p w:rsidR="00746C90" w:rsidRDefault="00C27367" w:rsidP="00C27367">
            <w:r>
              <w:t>Laurence et al.</w: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38, 39)</w:t>
            </w:r>
            <w:r w:rsidR="00E053B7">
              <w:fldChar w:fldCharType="end"/>
            </w:r>
          </w:p>
        </w:tc>
        <w:tc>
          <w:tcPr>
            <w:tcW w:w="6858" w:type="dxa"/>
          </w:tcPr>
          <w:p w:rsidR="00746C90" w:rsidRDefault="00172988" w:rsidP="00172988">
            <w:pPr>
              <w:cnfStyle w:val="000000100000"/>
            </w:pPr>
            <w:r>
              <w:t>H</w:t>
            </w:r>
            <w:r w:rsidR="00C27367">
              <w:t xml:space="preserve">ospital admission </w:t>
            </w:r>
            <w:r w:rsidR="00C56538">
              <w:t>among</w:t>
            </w:r>
            <w:r w:rsidR="00C27367">
              <w:t xml:space="preserve"> </w:t>
            </w:r>
            <w:r>
              <w:t xml:space="preserve">patients  with </w:t>
            </w:r>
            <w:r w:rsidR="00C27367">
              <w:t xml:space="preserve">sickle cell disease and </w:t>
            </w:r>
            <w:r>
              <w:t xml:space="preserve">patients with </w:t>
            </w:r>
            <w:r w:rsidR="00C27367">
              <w:t xml:space="preserve">pneumonia </w:t>
            </w:r>
            <w:r w:rsidR="00C56538">
              <w:t>who</w:t>
            </w:r>
            <w:r w:rsidR="00C27367">
              <w:t xml:space="preserve"> also had dental infections</w:t>
            </w:r>
          </w:p>
        </w:tc>
      </w:tr>
    </w:tbl>
    <w:p w:rsidR="00746C90" w:rsidRDefault="00746C90" w:rsidP="00746C90">
      <w:r>
        <w:t xml:space="preserve"> </w:t>
      </w:r>
    </w:p>
    <w:p w:rsidR="00FA5B94" w:rsidRDefault="00D935A7" w:rsidP="00FA5B94">
      <w:pPr>
        <w:pStyle w:val="Heading3"/>
      </w:pPr>
      <w:r>
        <w:t xml:space="preserve">Care </w:t>
      </w:r>
      <w:r w:rsidR="00FA5B94">
        <w:t xml:space="preserve">Related Outcomes </w:t>
      </w:r>
    </w:p>
    <w:p w:rsidR="00746C1E" w:rsidRDefault="00FA5B94" w:rsidP="007D715A">
      <w:r>
        <w:t>Many investigations have explored</w:t>
      </w:r>
      <w:r w:rsidR="00675261">
        <w:t xml:space="preserve"> the </w:t>
      </w:r>
      <w:r w:rsidR="00D935A7">
        <w:t xml:space="preserve">care </w:t>
      </w:r>
      <w:r w:rsidR="00675261">
        <w:t xml:space="preserve">received for NTDCs in </w:t>
      </w:r>
      <w:proofErr w:type="spellStart"/>
      <w:r w:rsidR="00675261">
        <w:t>EDs.</w:t>
      </w:r>
      <w:proofErr w:type="spellEnd"/>
      <w:r w:rsidR="00675261">
        <w:t xml:space="preserve"> Virtually all formal and informal reports find that in EDs where no dental personnel or dental clinics are present, </w:t>
      </w:r>
      <w:r w:rsidR="00D935A7">
        <w:t xml:space="preserve">care </w:t>
      </w:r>
      <w:r w:rsidR="00675261">
        <w:t xml:space="preserve">primarily is provided in the form of </w:t>
      </w:r>
      <w:r w:rsidR="00704F5A">
        <w:t xml:space="preserve">prescriptions for </w:t>
      </w:r>
      <w:r w:rsidR="00675261">
        <w:t>pain and antibiotic</w:t>
      </w:r>
      <w:r w:rsidR="00704F5A">
        <w:t>s</w:t>
      </w:r>
      <w:r w:rsidR="00675261">
        <w:t>. While Cohen found that subject demographics were related to where care was sought</w:t>
      </w:r>
      <w:r w:rsidR="00704F5A">
        <w:t>,</w:t>
      </w:r>
      <w:r w:rsidR="00675261">
        <w:t xml:space="preserve"> and </w:t>
      </w:r>
      <w:r w:rsidR="00D935A7">
        <w:t xml:space="preserve">care </w:t>
      </w:r>
      <w:r w:rsidR="00675261">
        <w:t xml:space="preserve">varied depending on whether care was sought at EDs, dental offices, or MD offices, the </w:t>
      </w:r>
      <w:r w:rsidR="00D935A7">
        <w:t xml:space="preserve">services </w:t>
      </w:r>
      <w:r w:rsidR="00675261">
        <w:t>provided at these different site categories did not vary by subjects’ incomes or race/ethnicity.</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D64416">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D64416">
        <w:instrText xml:space="preserve"> ADDIN EN.CITE.DATA </w:instrText>
      </w:r>
      <w:r w:rsidR="00E053B7">
        <w:fldChar w:fldCharType="end"/>
      </w:r>
      <w:r w:rsidR="00E053B7">
        <w:fldChar w:fldCharType="separate"/>
      </w:r>
      <w:r w:rsidR="00D64416">
        <w:rPr>
          <w:noProof/>
        </w:rPr>
        <w:t>(48)</w:t>
      </w:r>
      <w:r w:rsidR="00E053B7">
        <w:fldChar w:fldCharType="end"/>
      </w:r>
      <w:r w:rsidR="00675261">
        <w:t xml:space="preserve"> </w:t>
      </w:r>
    </w:p>
    <w:p w:rsidR="00675261" w:rsidRDefault="00853B46" w:rsidP="007D715A">
      <w:r>
        <w:t>Two studies conducted by Okunseri et al. focusing specifically on dental related ED prescriptions evaluated national rates and trends of medications prescribed at EDs for NTDCs, one looking at analgesics and antibiotics in general,</w:t>
      </w:r>
      <w:r w:rsidR="00E053B7">
        <w:fldChar w:fldCharType="begin">
          <w:fldData xml:space="preserve">PEVuZE5vdGU+PENpdGU+PEF1dGhvcj5Pa3Vuc2VyaTwvQXV0aG9yPjxZZWFyPjIwMTI8L1llYXI+
PFJlY051bT40MjwvUmVjTnVtPjxEaXNwbGF5VGV4dD4oMzQpPC9EaXNwbGF5VGV4dD48cmVjb3Jk
PjxyZWMtbnVtYmVyPjQyPC9yZWMtbnVtYmVyPjxmb3JlaWduLWtleXM+PGtleSBhcHA9IkVOIiBk
Yi1pZD0iMnZ0cnJ6eHdsMHB6dG9lendmNngwcHg1MDA5djB3cjI1dHd6IiB0aW1lc3RhbXA9IjE0
MjExNjE3OTAiPjQyPC9rZXk+PC9mb3JlaWduLWtleXM+PHJlZi10eXBlIG5hbWU9IkpvdXJuYWwg
QXJ0aWNsZSI+MTc8L3JlZi10eXBlPjxjb250cmlidXRvcnM+PGF1dGhvcnM+PGF1dGhvcj5Pa3Vu
c2VyaSwgQy48L2F1dGhvcj48YXV0aG9yPk9rdW5zZXJpLCBFLjwvYXV0aG9yPjxhdXRob3I+VGhv
cnBlLCBKLiBNLjwvYXV0aG9yPjxhdXRob3I+WGlhbmcsIFEuPC9hdXRob3I+PGF1dGhvcj5TemFi
bywgQS48L2F1dGhvcj48L2F1dGhvcnM+PC9jb250cmlidXRvcnM+PGF1dGgtYWRkcmVzcz5EZXBh
cnRtZW50IG9mIENsaW5pY2FsIFNlcnZpY2VzLCBNYXJxdWV0dGUgVW5pdmVyc2l0eSBTY2hvb2wg
b2YgRGVudGlzdHJ5LCBNaWx3YXVrZWUsIFdJIDUzMjAxLTE4ODEsIFVTQS4gY2hyaXN0b3BoZXIu
b2t1bnNlcmlAbXUuZWR1PC9hdXRoLWFkZHJlc3M+PHRpdGxlcz48dGl0bGU+TWVkaWNhdGlvbnMg
cHJlc2NyaWJlZCBpbiBlbWVyZ2VuY3kgZGVwYXJ0bWVudHMgZm9yIG5vbnRyYXVtYXRpYyBkZW50
YWwgY29uZGl0aW9uIHZpc2l0cyBpbiB0aGUgVW5pdGVkIFN0YXRlc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NTA4LTEyPC9wYWdlcz48dm9s
dW1lPjUwPC92b2x1bWU+PG51bWJlcj42PC9udW1iZXI+PGVkaXRpb24+MjAxMi8wNS8xNjwvZWRp
dGlvbj48a2V5d29yZHM+PGtleXdvcmQ+QWRvbGVzY2VudDwva2V5d29yZD48a2V5d29yZD5BZHVs
dDwva2V5d29yZD48a2V5d29yZD5BZ2UgRmFjdG9yczwva2V5d29yZD48a2V5d29yZD5BZ2VkPC9r
ZXl3b3JkPjxrZXl3b3JkPkFuYWxnZXNpY3MvKmFkbWluaXN0cmF0aW9uICZhbXA7IGRvc2FnZS90
aGVyYXBldXRpYyB1c2U8L2tleXdvcmQ+PGtleXdvcmQ+QW50aS1CYWN0ZXJpYWwgQWdlbnRzLyph
ZG1pbmlzdHJhdGlvbiAmYW1wOyBkb3NhZ2UvdGhlcmFwZXV0aWMgdXNlPC9rZXl3b3JkPjxrZXl3
b3JkPkNoaWxkPC9rZXl3b3JkPjxrZXl3b3JkPkNoaWxkLCBQcmVzY2hvb2w8L2tleXdvcmQ+PGtl
eXdvcmQ+RHJ1ZyBQcmVzY3JpcHRpb25zLypzdGF0aXN0aWNzICZhbXA7IG51bWVyaWNhbCBkYXRh
PC9rZXl3b3JkPjxrZXl3b3JkPkRydWcgVXRpbGl6YXRpb248L2tleXdvcmQ+PGtleXdvcmQ+RW1l
cmdlbmN5IFNlcnZpY2UsIEhvc3BpdGFsLypzdGF0aXN0aWNzICZhbXA7IG51bWVyaWNhbCBkYXRh
PC9rZXl3b3JkPjxrZXl3b3JkPkZlbWFsZTwva2V5d29yZD48a2V5d29yZD5IdW1hbnM8L2tleXdv
cmQ+PGtleXdvcmQ+SW5mYW50PC9rZXl3b3JkPjxrZXl3b3JkPk1hbGU8L2tleXdvcmQ+PGtleXdv
cmQ+TWlkZGxlIEFnZWQ8L2tleXdvcmQ+PGtleXdvcmQ+UGh5c2ljaWFuJmFwb3M7cyBQcmFjdGlj
ZSBQYXR0ZXJucy8qc3RhdGlzdGljcyAmYW1wOyBudW1lcmljYWwgZGF0YTwva2V5d29yZD48a2V5
d29yZD5TZXggRmFjdG9yczwva2V5d29yZD48a2V5d29yZD5Tb2Npb2Vjb25vbWljIEZhY3RvcnM8
L2tleXdvcmQ+PGtleXdvcmQ+U3RvbWF0b2duYXRoaWMgRGlzZWFzZXMvKmRydWcgdGhlcmFweTwv
a2V5d29yZD48a2V5d29yZD5Vbml0ZWQgU3RhdGVzPC9rZXl3b3JkPjxrZXl3b3JkPllvdW5nIEFk
dWx0PC9rZXl3b3JkPjwva2V5d29yZHM+PGRhdGVzPjx5ZWFyPjIwMTI8L3llYXI+PHB1Yi1kYXRl
cz48ZGF0ZT5KdW48L2RhdGU+PC9wdWItZGF0ZXM+PC9kYXRlcz48aXNibj4wMDI1LTcwNzk8L2lz
Ym4+PGFjY2Vzc2lvbi1udW0+MjI1ODQ4ODY8L2FjY2Vzc2lvbi1udW0+PHVybHM+PHJlbGF0ZWQt
dXJscz48dXJsPmh0dHA6Ly9ncmFwaGljcy50eC5vdmlkLmNvbS9vdmZ0cGRmcy9GUERETkNMQkpI
SkJFQzAwL2ZzMDQ2L292ZnQvbGl2ZS9ndjAyMy8wMDAwNTY1MC8wMDAwNTY1MC0yMDEyMDYwMDAt
MDAwMDcucGRmPC91cmw+PC9yZWxhdGVkLXVybHM+PC91cmxzPjxjdXN0b20yPlBtYzMzNTMxNDc8
L2N1c3RvbTI+PGN1c3RvbTY+TmlobXMzNDg2Mzc8L2N1c3RvbTY+PGVsZWN0cm9uaWMtcmVzb3Vy
Y2UtbnVtPjEwLjEwOTcvTUxSLjBiMDEzZTMxODI0NWE1NzU8L2VsZWN0cm9uaWMtcmVzb3VyY2Ut
bnVtPjxyZW1vdGUtZGF0YWJhc2UtcHJvdmlkZXI+TkxNPC9yZW1vdGUtZGF0YWJhc2UtcHJvdmlk
ZXI+PGxhbmd1YWdlPmVuZzwvbGFuZ3VhZ2U+PC9yZWNvcmQ+PC9DaXRlPjwvRW5kTm90ZT5=
</w:fldData>
        </w:fldChar>
      </w:r>
      <w:r>
        <w:instrText xml:space="preserve"> ADDIN EN.CITE </w:instrText>
      </w:r>
      <w:r w:rsidR="00E053B7">
        <w:fldChar w:fldCharType="begin">
          <w:fldData xml:space="preserve">PEVuZE5vdGU+PENpdGU+PEF1dGhvcj5Pa3Vuc2VyaTwvQXV0aG9yPjxZZWFyPjIwMTI8L1llYXI+
PFJlY051bT40MjwvUmVjTnVtPjxEaXNwbGF5VGV4dD4oMzQpPC9EaXNwbGF5VGV4dD48cmVjb3Jk
PjxyZWMtbnVtYmVyPjQyPC9yZWMtbnVtYmVyPjxmb3JlaWduLWtleXM+PGtleSBhcHA9IkVOIiBk
Yi1pZD0iMnZ0cnJ6eHdsMHB6dG9lendmNngwcHg1MDA5djB3cjI1dHd6IiB0aW1lc3RhbXA9IjE0
MjExNjE3OTAiPjQyPC9rZXk+PC9mb3JlaWduLWtleXM+PHJlZi10eXBlIG5hbWU9IkpvdXJuYWwg
QXJ0aWNsZSI+MTc8L3JlZi10eXBlPjxjb250cmlidXRvcnM+PGF1dGhvcnM+PGF1dGhvcj5Pa3Vu
c2VyaSwgQy48L2F1dGhvcj48YXV0aG9yPk9rdW5zZXJpLCBFLjwvYXV0aG9yPjxhdXRob3I+VGhv
cnBlLCBKLiBNLjwvYXV0aG9yPjxhdXRob3I+WGlhbmcsIFEuPC9hdXRob3I+PGF1dGhvcj5TemFi
bywgQS48L2F1dGhvcj48L2F1dGhvcnM+PC9jb250cmlidXRvcnM+PGF1dGgtYWRkcmVzcz5EZXBh
cnRtZW50IG9mIENsaW5pY2FsIFNlcnZpY2VzLCBNYXJxdWV0dGUgVW5pdmVyc2l0eSBTY2hvb2wg
b2YgRGVudGlzdHJ5LCBNaWx3YXVrZWUsIFdJIDUzMjAxLTE4ODEsIFVTQS4gY2hyaXN0b3BoZXIu
b2t1bnNlcmlAbXUuZWR1PC9hdXRoLWFkZHJlc3M+PHRpdGxlcz48dGl0bGU+TWVkaWNhdGlvbnMg
cHJlc2NyaWJlZCBpbiBlbWVyZ2VuY3kgZGVwYXJ0bWVudHMgZm9yIG5vbnRyYXVtYXRpYyBkZW50
YWwgY29uZGl0aW9uIHZpc2l0cyBpbiB0aGUgVW5pdGVkIFN0YXRlc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NTA4LTEyPC9wYWdlcz48dm9s
dW1lPjUwPC92b2x1bWU+PG51bWJlcj42PC9udW1iZXI+PGVkaXRpb24+MjAxMi8wNS8xNjwvZWRp
dGlvbj48a2V5d29yZHM+PGtleXdvcmQ+QWRvbGVzY2VudDwva2V5d29yZD48a2V5d29yZD5BZHVs
dDwva2V5d29yZD48a2V5d29yZD5BZ2UgRmFjdG9yczwva2V5d29yZD48a2V5d29yZD5BZ2VkPC9r
ZXl3b3JkPjxrZXl3b3JkPkFuYWxnZXNpY3MvKmFkbWluaXN0cmF0aW9uICZhbXA7IGRvc2FnZS90
aGVyYXBldXRpYyB1c2U8L2tleXdvcmQ+PGtleXdvcmQ+QW50aS1CYWN0ZXJpYWwgQWdlbnRzLyph
ZG1pbmlzdHJhdGlvbiAmYW1wOyBkb3NhZ2UvdGhlcmFwZXV0aWMgdXNlPC9rZXl3b3JkPjxrZXl3
b3JkPkNoaWxkPC9rZXl3b3JkPjxrZXl3b3JkPkNoaWxkLCBQcmVzY2hvb2w8L2tleXdvcmQ+PGtl
eXdvcmQ+RHJ1ZyBQcmVzY3JpcHRpb25zLypzdGF0aXN0aWNzICZhbXA7IG51bWVyaWNhbCBkYXRh
PC9rZXl3b3JkPjxrZXl3b3JkPkRydWcgVXRpbGl6YXRpb248L2tleXdvcmQ+PGtleXdvcmQ+RW1l
cmdlbmN5IFNlcnZpY2UsIEhvc3BpdGFsLypzdGF0aXN0aWNzICZhbXA7IG51bWVyaWNhbCBkYXRh
PC9rZXl3b3JkPjxrZXl3b3JkPkZlbWFsZTwva2V5d29yZD48a2V5d29yZD5IdW1hbnM8L2tleXdv
cmQ+PGtleXdvcmQ+SW5mYW50PC9rZXl3b3JkPjxrZXl3b3JkPk1hbGU8L2tleXdvcmQ+PGtleXdv
cmQ+TWlkZGxlIEFnZWQ8L2tleXdvcmQ+PGtleXdvcmQ+UGh5c2ljaWFuJmFwb3M7cyBQcmFjdGlj
ZSBQYXR0ZXJucy8qc3RhdGlzdGljcyAmYW1wOyBudW1lcmljYWwgZGF0YTwva2V5d29yZD48a2V5
d29yZD5TZXggRmFjdG9yczwva2V5d29yZD48a2V5d29yZD5Tb2Npb2Vjb25vbWljIEZhY3RvcnM8
L2tleXdvcmQ+PGtleXdvcmQ+U3RvbWF0b2duYXRoaWMgRGlzZWFzZXMvKmRydWcgdGhlcmFweTwv
a2V5d29yZD48a2V5d29yZD5Vbml0ZWQgU3RhdGVzPC9rZXl3b3JkPjxrZXl3b3JkPllvdW5nIEFk
dWx0PC9rZXl3b3JkPjwva2V5d29yZHM+PGRhdGVzPjx5ZWFyPjIwMTI8L3llYXI+PHB1Yi1kYXRl
cz48ZGF0ZT5KdW48L2RhdGU+PC9wdWItZGF0ZXM+PC9kYXRlcz48aXNibj4wMDI1LTcwNzk8L2lz
Ym4+PGFjY2Vzc2lvbi1udW0+MjI1ODQ4ODY8L2FjY2Vzc2lvbi1udW0+PHVybHM+PHJlbGF0ZWQt
dXJscz48dXJsPmh0dHA6Ly9ncmFwaGljcy50eC5vdmlkLmNvbS9vdmZ0cGRmcy9GUERETkNMQkpI
SkJFQzAwL2ZzMDQ2L292ZnQvbGl2ZS9ndjAyMy8wMDAwNTY1MC8wMDAwNTY1MC0yMDEyMDYwMDAt
MDAwMDcucGRmPC91cmw+PC9yZWxhdGVkLXVybHM+PC91cmxzPjxjdXN0b20yPlBtYzMzNTMxNDc8
L2N1c3RvbTI+PGN1c3RvbTY+TmlobXMzNDg2Mzc8L2N1c3RvbTY+PGVsZWN0cm9uaWMtcmVzb3Vy
Y2UtbnVtPjEwLjEwOTcvTUxSLjBiMDEzZTMxODI0NWE1NzU8L2VsZWN0cm9uaWMtcmVzb3VyY2Ut
bnVtPjxyZW1vdGUtZGF0YWJhc2UtcHJvdmlkZXI+TkxNPC9yZW1vdGUtZGF0YWJhc2UtcHJvdmlk
ZXI+PGxhbmd1YWdlPmVuZzwvbGFuZ3VhZ2U+PC9yZWNvcmQ+PC9DaXRlPjwvRW5kTm90ZT5=
</w:fldData>
        </w:fldChar>
      </w:r>
      <w:r>
        <w:instrText xml:space="preserve"> ADDIN EN.CITE.DATA </w:instrText>
      </w:r>
      <w:r w:rsidR="00E053B7">
        <w:fldChar w:fldCharType="end"/>
      </w:r>
      <w:r w:rsidR="00E053B7">
        <w:fldChar w:fldCharType="separate"/>
      </w:r>
      <w:r>
        <w:rPr>
          <w:noProof/>
        </w:rPr>
        <w:t>(34)</w:t>
      </w:r>
      <w:r w:rsidR="00E053B7">
        <w:fldChar w:fldCharType="end"/>
      </w:r>
      <w:r>
        <w:t xml:space="preserve"> and the other assessing rates and trends of </w:t>
      </w:r>
      <w:proofErr w:type="spellStart"/>
      <w:r>
        <w:t>opioid</w:t>
      </w:r>
      <w:proofErr w:type="spellEnd"/>
      <w:r>
        <w:t>, non-</w:t>
      </w:r>
      <w:proofErr w:type="spellStart"/>
      <w:r>
        <w:t>opioid</w:t>
      </w:r>
      <w:proofErr w:type="spellEnd"/>
      <w:r>
        <w:t>, and combination analgesics.</w: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instrText xml:space="preserve"> ADDIN EN.CITE </w:instrTex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instrText xml:space="preserve"> ADDIN EN.CITE.DATA </w:instrText>
      </w:r>
      <w:r w:rsidR="00E053B7">
        <w:fldChar w:fldCharType="end"/>
      </w:r>
      <w:r w:rsidR="00E053B7">
        <w:fldChar w:fldCharType="separate"/>
      </w:r>
      <w:r>
        <w:rPr>
          <w:noProof/>
        </w:rPr>
        <w:t>(36)</w:t>
      </w:r>
      <w:r w:rsidR="00E053B7">
        <w:fldChar w:fldCharType="end"/>
      </w:r>
      <w:r>
        <w:t xml:space="preserve"> Related to</w:t>
      </w:r>
      <w:r w:rsidR="00746C1E">
        <w:t xml:space="preserve"> </w:t>
      </w:r>
      <w:r>
        <w:t>ED prescribing</w:t>
      </w:r>
      <w:r w:rsidR="00B51754">
        <w:t xml:space="preserve"> is the issue of</w:t>
      </w:r>
      <w:r w:rsidR="00746C1E">
        <w:t xml:space="preserve"> DSB</w:t>
      </w:r>
      <w:r w:rsidR="00B51754">
        <w:t xml:space="preserve">, more specifically the seeking of </w:t>
      </w:r>
      <w:proofErr w:type="spellStart"/>
      <w:r w:rsidR="00B51754">
        <w:t>opioid</w:t>
      </w:r>
      <w:proofErr w:type="spellEnd"/>
      <w:r w:rsidR="00B51754">
        <w:t xml:space="preserve"> prescriptions</w:t>
      </w:r>
      <w:r w:rsidR="00746C1E">
        <w:t xml:space="preserve"> with oral pain </w:t>
      </w:r>
      <w:r w:rsidR="00FA5B94">
        <w:t>given as the chief complaint</w:t>
      </w:r>
      <w:r w:rsidR="00B51754">
        <w:t>.</w:t>
      </w:r>
      <w:r w:rsidR="00813160">
        <w:t xml:space="preserve"> Fox et al. </w:t>
      </w:r>
      <w:r w:rsidR="00704F5A">
        <w:t>conducted</w:t>
      </w:r>
      <w:r w:rsidR="00813160">
        <w:t xml:space="preserve"> chart reviews in a two</w:t>
      </w:r>
      <w:r w:rsidR="00704F5A">
        <w:t>-</w:t>
      </w:r>
      <w:r w:rsidR="00813160">
        <w:t xml:space="preserve">hospital system to study the effects of an instituted prescribing guideline on </w:t>
      </w:r>
      <w:proofErr w:type="spellStart"/>
      <w:r w:rsidR="00813160">
        <w:t>opioid</w:t>
      </w:r>
      <w:proofErr w:type="spellEnd"/>
      <w:r w:rsidR="00813160">
        <w:t xml:space="preserve"> prescribing for patients with oral pain complaints, finding the rate </w:t>
      </w:r>
      <w:r w:rsidR="00234BB3">
        <w:t xml:space="preserve">of </w:t>
      </w:r>
      <w:proofErr w:type="spellStart"/>
      <w:r w:rsidR="00813160">
        <w:t>opioid</w:t>
      </w:r>
      <w:proofErr w:type="spellEnd"/>
      <w:r w:rsidR="00813160">
        <w:t xml:space="preserve"> prescribing dropped, as well as the rate of ED visits for </w:t>
      </w:r>
      <w:r w:rsidR="007E26E3">
        <w:t xml:space="preserve">oral </w:t>
      </w:r>
      <w:r w:rsidR="00813160">
        <w:t>pain.</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r w:rsidR="00746C1E">
        <w:t xml:space="preserve"> In the Grover et al. chart review studies, DSB was </w:t>
      </w:r>
      <w:r w:rsidR="00704F5A">
        <w:t xml:space="preserve">studied </w:t>
      </w:r>
      <w:r w:rsidR="00746C1E">
        <w:t>related to ED patient behaviors and complaints, including oral pain complaints.</w: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 </w:instrTex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DATA </w:instrText>
      </w:r>
      <w:r w:rsidR="00E053B7">
        <w:fldChar w:fldCharType="end"/>
      </w:r>
      <w:r w:rsidR="00E053B7">
        <w:fldChar w:fldCharType="separate"/>
      </w:r>
      <w:r w:rsidR="00A26EEE">
        <w:rPr>
          <w:noProof/>
        </w:rPr>
        <w:t>(80, 81)</w:t>
      </w:r>
      <w:r w:rsidR="00E053B7">
        <w:fldChar w:fldCharType="end"/>
      </w:r>
      <w:r w:rsidR="00BD2FAA">
        <w:t xml:space="preserve"> Weiner </w:t>
      </w:r>
      <w:r w:rsidR="00704F5A">
        <w:t xml:space="preserve">studied </w:t>
      </w:r>
      <w:r w:rsidR="00BD2FAA">
        <w:t xml:space="preserve">consistency of emergency providers’ impressions </w:t>
      </w:r>
      <w:r w:rsidR="00704F5A">
        <w:t>using</w:t>
      </w:r>
      <w:r w:rsidR="00BD2FAA">
        <w:t xml:space="preserve"> objective criteria from a state prescription drug monitoring program </w:t>
      </w:r>
      <w:r w:rsidR="00704F5A">
        <w:t>to</w:t>
      </w:r>
      <w:r w:rsidR="00BD2FAA">
        <w:t xml:space="preserve"> identify drug seeking behavior among patients presenting at two hospital EDs with a chief complaint of back pain, dental pain, or headache.</w: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 </w:instrTex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DATA </w:instrText>
      </w:r>
      <w:r w:rsidR="00E053B7">
        <w:fldChar w:fldCharType="end"/>
      </w:r>
      <w:r w:rsidR="00E053B7">
        <w:fldChar w:fldCharType="separate"/>
      </w:r>
      <w:r w:rsidR="00A26EEE">
        <w:rPr>
          <w:noProof/>
        </w:rPr>
        <w:t>(79)</w:t>
      </w:r>
      <w:r w:rsidR="00E053B7">
        <w:fldChar w:fldCharType="end"/>
      </w:r>
    </w:p>
    <w:p w:rsidR="00330FFE" w:rsidRDefault="00330FFE" w:rsidP="007D715A">
      <w:r>
        <w:t>Another outcome of interest is whether those presenting at an ED with NTDCs had follow-up care with a dentist. Cohen et al. found in their Maryland phone survey that 96% of those having gone to an ED for a NTDC contacted a dentist after their ED visit.</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12313A">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12313A">
        <w:instrText xml:space="preserve"> ADDIN EN.CITE.DATA </w:instrText>
      </w:r>
      <w:r w:rsidR="00E053B7">
        <w:fldChar w:fldCharType="end"/>
      </w:r>
      <w:r w:rsidR="00E053B7">
        <w:fldChar w:fldCharType="separate"/>
      </w:r>
      <w:r w:rsidR="0012313A">
        <w:rPr>
          <w:noProof/>
        </w:rPr>
        <w:t>(48)</w:t>
      </w:r>
      <w:r w:rsidR="00E053B7">
        <w:fldChar w:fldCharType="end"/>
      </w:r>
      <w:r>
        <w:t xml:space="preserve"> </w:t>
      </w:r>
      <w:proofErr w:type="spellStart"/>
      <w:r w:rsidR="00FB7A20">
        <w:t>Pajewski</w:t>
      </w:r>
      <w:proofErr w:type="spellEnd"/>
      <w:r w:rsidR="00FB7A20">
        <w:t xml:space="preserve"> and Okunseri found in an analysis of Wisconsin Medicaid data </w:t>
      </w:r>
      <w:r w:rsidR="00287CCF">
        <w:t xml:space="preserve">that among adults, </w:t>
      </w:r>
      <w:r w:rsidR="00752981">
        <w:t>30</w:t>
      </w:r>
      <w:r w:rsidR="00FB7A20">
        <w:t xml:space="preserve">% </w:t>
      </w:r>
      <w:r w:rsidR="00287CCF">
        <w:t>visited a dentist with</w:t>
      </w:r>
      <w:r w:rsidR="00234BB3">
        <w:t>in</w:t>
      </w:r>
      <w:r w:rsidR="00287CCF">
        <w:t xml:space="preserve"> 30 days</w:t>
      </w:r>
      <w:r w:rsidR="00704F5A">
        <w:t>;</w:t>
      </w:r>
      <w:r w:rsidR="00287CCF">
        <w:t xml:space="preserve"> </w:t>
      </w:r>
      <w:r w:rsidR="00752981">
        <w:t>42</w:t>
      </w:r>
      <w:r w:rsidR="00287CCF">
        <w:t xml:space="preserve">% visited a dentist </w:t>
      </w:r>
      <w:r w:rsidR="00234BB3">
        <w:t>with</w:t>
      </w:r>
      <w:r w:rsidR="00287CCF">
        <w:t>in 180 days</w:t>
      </w:r>
      <w:r w:rsidR="00704F5A">
        <w:t>;</w:t>
      </w:r>
      <w:r w:rsidR="00287CCF">
        <w:t xml:space="preserve"> </w:t>
      </w:r>
      <w:r w:rsidR="00752981">
        <w:t>10</w:t>
      </w:r>
      <w:r w:rsidR="00287CCF">
        <w:t>% returned to the ED within 30 days</w:t>
      </w:r>
      <w:r w:rsidR="00704F5A">
        <w:t>;</w:t>
      </w:r>
      <w:r w:rsidR="00287CCF">
        <w:t xml:space="preserve"> and 18.3 percent returned to the ED within 180 days.</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DATA </w:instrText>
      </w:r>
      <w:r w:rsidR="00E053B7">
        <w:fldChar w:fldCharType="end"/>
      </w:r>
      <w:r w:rsidR="00E053B7">
        <w:fldChar w:fldCharType="separate"/>
      </w:r>
      <w:r w:rsidR="00D64416">
        <w:rPr>
          <w:noProof/>
        </w:rPr>
        <w:t>(51)</w:t>
      </w:r>
      <w:r w:rsidR="00E053B7">
        <w:fldChar w:fldCharType="end"/>
      </w:r>
      <w:r w:rsidR="00C52D35">
        <w:t xml:space="preserve"> </w:t>
      </w:r>
      <w:r w:rsidR="00704F5A">
        <w:t>O</w:t>
      </w:r>
      <w:r w:rsidR="00C52D35">
        <w:t xml:space="preserve">f the patients visiting a dentist following an ED NTDC related visit, </w:t>
      </w:r>
      <w:r w:rsidR="00752981">
        <w:t>38</w:t>
      </w:r>
      <w:r w:rsidR="00C52D35">
        <w:t>% had a tooth extraction.</w:t>
      </w:r>
    </w:p>
    <w:p w:rsidR="00D1392B" w:rsidRDefault="00C230F3" w:rsidP="00D1392B">
      <w:r>
        <w:t>Many other outcomes have been investigated in relation to ED dental care. Cohen et al.</w:t>
      </w:r>
      <w:r w:rsidR="00704F5A">
        <w:t>,</w:t>
      </w:r>
      <w:r>
        <w:t xml:space="preserve"> in their state telephone interview study, included an assessment of dentist, physician, and ED visits for dental care that resulted in a health literacy related problem in caregiver-patient interactions.</w:t>
      </w:r>
      <w:r w:rsidR="00E053B7">
        <w:fldChar w:fldCharType="begin">
          <w:fldData xml:space="preserve">PEVuZE5vdGU+PENpdGU+PEF1dGhvcj5Db2hlbjwvQXV0aG9yPjxZZWFyPjIwMTE8L1llYXI+PFJl
Y051bT43NDM8L1JlY051bT48RGlzcGxheVRleHQ+KDQ3KTwvRGlzcGxheVRleHQ+PHJlY29yZD48
cmVjLW51bWJlcj43NDM8L3JlYy1udW1iZXI+PGZvcmVpZ24ta2V5cz48a2V5IGFwcD0iRU4iIGRi
LWlkPSIydnRycnp4d2wwcHp0b2V6d2Y2eDBweDUwMDl2MHdyMjV0d3oiIHRpbWVzdGFtcD0iMTQz
ODIwMjIyMyI+NzQz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rsidR="00D64416">
        <w:instrText xml:space="preserve"> ADDIN EN.CITE </w:instrText>
      </w:r>
      <w:r w:rsidR="00E053B7">
        <w:fldChar w:fldCharType="begin">
          <w:fldData xml:space="preserve">PEVuZE5vdGU+PENpdGU+PEF1dGhvcj5Db2hlbjwvQXV0aG9yPjxZZWFyPjIwMTE8L1llYXI+PFJl
Y051bT43NDM8L1JlY051bT48RGlzcGxheVRleHQ+KDQ3KTwvRGlzcGxheVRleHQ+PHJlY29yZD48
cmVjLW51bWJlcj43NDM8L3JlYy1udW1iZXI+PGZvcmVpZ24ta2V5cz48a2V5IGFwcD0iRU4iIGRi
LWlkPSIydnRycnp4d2wwcHp0b2V6d2Y2eDBweDUwMDl2MHdyMjV0d3oiIHRpbWVzdGFtcD0iMTQz
ODIwMjIyMyI+NzQz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rsidR="00D64416">
        <w:instrText xml:space="preserve"> ADDIN EN.CITE.DATA </w:instrText>
      </w:r>
      <w:r w:rsidR="00E053B7">
        <w:fldChar w:fldCharType="end"/>
      </w:r>
      <w:r w:rsidR="00E053B7">
        <w:fldChar w:fldCharType="separate"/>
      </w:r>
      <w:r w:rsidR="00D64416">
        <w:rPr>
          <w:noProof/>
        </w:rPr>
        <w:t>(47)</w:t>
      </w:r>
      <w:r w:rsidR="00E053B7">
        <w:fldChar w:fldCharType="end"/>
      </w:r>
      <w:r w:rsidR="00B51754">
        <w:t xml:space="preserve"> </w:t>
      </w:r>
      <w:r w:rsidR="00D1392B">
        <w:t>Authors and</w:t>
      </w:r>
      <w:r w:rsidR="00D1392B" w:rsidRPr="00964214">
        <w:t xml:space="preserve"> ED </w:t>
      </w:r>
      <w:r w:rsidR="00D1392B">
        <w:t>dental c</w:t>
      </w:r>
      <w:r w:rsidR="00D1392B" w:rsidRPr="00964214">
        <w:t xml:space="preserve">are </w:t>
      </w:r>
      <w:r w:rsidR="00D1392B">
        <w:t xml:space="preserve">related outcomes </w:t>
      </w:r>
      <w:r w:rsidR="00704F5A">
        <w:t xml:space="preserve">studied </w:t>
      </w:r>
      <w:r w:rsidR="00D1392B">
        <w:t xml:space="preserve">are summarized in Table </w:t>
      </w:r>
      <w:r w:rsidR="00D63D05">
        <w:t>10</w:t>
      </w:r>
      <w:r w:rsidR="00D1392B">
        <w:t>.</w:t>
      </w:r>
    </w:p>
    <w:p w:rsidR="00D1392B" w:rsidRDefault="00D1392B" w:rsidP="00D1392B">
      <w:r>
        <w:rPr>
          <w:b/>
        </w:rPr>
        <w:lastRenderedPageBreak/>
        <w:t xml:space="preserve">Table </w:t>
      </w:r>
      <w:r w:rsidR="00D63D05">
        <w:rPr>
          <w:b/>
        </w:rPr>
        <w:t>10</w:t>
      </w:r>
      <w:r>
        <w:rPr>
          <w:b/>
        </w:rPr>
        <w:t xml:space="preserve">: Authors and ED Dental Care Related Outcomes </w:t>
      </w:r>
      <w:r w:rsidR="00704F5A">
        <w:rPr>
          <w:b/>
        </w:rPr>
        <w:t>Studied</w:t>
      </w:r>
    </w:p>
    <w:tbl>
      <w:tblPr>
        <w:tblStyle w:val="LightShading-Accent1"/>
        <w:tblW w:w="0" w:type="auto"/>
        <w:tblLook w:val="04A0"/>
      </w:tblPr>
      <w:tblGrid>
        <w:gridCol w:w="2718"/>
        <w:gridCol w:w="6858"/>
      </w:tblGrid>
      <w:tr w:rsidR="00D1392B" w:rsidTr="006A4D19">
        <w:trPr>
          <w:cnfStyle w:val="100000000000"/>
        </w:trPr>
        <w:tc>
          <w:tcPr>
            <w:cnfStyle w:val="001000000000"/>
            <w:tcW w:w="2718" w:type="dxa"/>
            <w:tcBorders>
              <w:left w:val="single" w:sz="4" w:space="0" w:color="auto"/>
            </w:tcBorders>
          </w:tcPr>
          <w:p w:rsidR="00D1392B" w:rsidRDefault="00D1392B" w:rsidP="0004107A">
            <w:r>
              <w:t>Authors</w:t>
            </w:r>
          </w:p>
        </w:tc>
        <w:tc>
          <w:tcPr>
            <w:tcW w:w="6858" w:type="dxa"/>
          </w:tcPr>
          <w:p w:rsidR="00D1392B" w:rsidRDefault="00D1392B" w:rsidP="00B04BA9">
            <w:pPr>
              <w:cnfStyle w:val="100000000000"/>
            </w:pPr>
            <w:r>
              <w:t>ED Dental Care Related Outcomes</w:t>
            </w:r>
          </w:p>
        </w:tc>
      </w:tr>
      <w:tr w:rsidR="00D1392B" w:rsidTr="006A4D19">
        <w:trPr>
          <w:cnfStyle w:val="000000100000"/>
        </w:trPr>
        <w:tc>
          <w:tcPr>
            <w:cnfStyle w:val="001000000000"/>
            <w:tcW w:w="2718" w:type="dxa"/>
            <w:tcBorders>
              <w:left w:val="single" w:sz="4" w:space="0" w:color="auto"/>
            </w:tcBorders>
          </w:tcPr>
          <w:p w:rsidR="00D1392B" w:rsidRDefault="00D1392B" w:rsidP="00D1392B">
            <w:r>
              <w:t>Cohen</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DATA </w:instrText>
            </w:r>
            <w:r w:rsidR="00E053B7">
              <w:fldChar w:fldCharType="end"/>
            </w:r>
            <w:r w:rsidR="00E053B7">
              <w:fldChar w:fldCharType="separate"/>
            </w:r>
            <w:r>
              <w:rPr>
                <w:noProof/>
              </w:rPr>
              <w:t>(48)</w:t>
            </w:r>
            <w:r w:rsidR="00E053B7">
              <w:fldChar w:fldCharType="end"/>
            </w:r>
          </w:p>
        </w:tc>
        <w:tc>
          <w:tcPr>
            <w:tcW w:w="6858" w:type="dxa"/>
          </w:tcPr>
          <w:p w:rsidR="00D1392B" w:rsidRDefault="00B04BA9" w:rsidP="0004107A">
            <w:pPr>
              <w:cnfStyle w:val="000000100000"/>
            </w:pPr>
            <w:r>
              <w:t xml:space="preserve">Care </w:t>
            </w:r>
            <w:r w:rsidR="00D1392B">
              <w:t>provided at EDs, dental offices, or MD offices, and comparisons by patient income and race/ethnicity</w:t>
            </w:r>
          </w:p>
        </w:tc>
      </w:tr>
      <w:tr w:rsidR="00D1392B" w:rsidTr="006A4D19">
        <w:tc>
          <w:tcPr>
            <w:cnfStyle w:val="001000000000"/>
            <w:tcW w:w="2718" w:type="dxa"/>
            <w:tcBorders>
              <w:left w:val="single" w:sz="4" w:space="0" w:color="auto"/>
            </w:tcBorders>
          </w:tcPr>
          <w:p w:rsidR="00D1392B" w:rsidRDefault="00D1392B" w:rsidP="00D1392B">
            <w:r>
              <w:t>Okunseri et al.</w:t>
            </w:r>
            <w:r w:rsidR="00E053B7">
              <w:fldChar w:fldCharType="begin">
                <w:fldData xml:space="preserve">PEVuZE5vdGU+PENpdGU+PEF1dGhvcj5Pa3Vuc2VyaTwvQXV0aG9yPjxZZWFyPjIwMTI8L1llYXI+
PFJlY051bT40MjwvUmVjTnVtPjxEaXNwbGF5VGV4dD4oMzQpPC9EaXNwbGF5VGV4dD48cmVjb3Jk
PjxyZWMtbnVtYmVyPjQyPC9yZWMtbnVtYmVyPjxmb3JlaWduLWtleXM+PGtleSBhcHA9IkVOIiBk
Yi1pZD0iMnZ0cnJ6eHdsMHB6dG9lendmNngwcHg1MDA5djB3cjI1dHd6IiB0aW1lc3RhbXA9IjE0
MjExNjE3OTAiPjQyPC9rZXk+PC9mb3JlaWduLWtleXM+PHJlZi10eXBlIG5hbWU9IkpvdXJuYWwg
QXJ0aWNsZSI+MTc8L3JlZi10eXBlPjxjb250cmlidXRvcnM+PGF1dGhvcnM+PGF1dGhvcj5Pa3Vu
c2VyaSwgQy48L2F1dGhvcj48YXV0aG9yPk9rdW5zZXJpLCBFLjwvYXV0aG9yPjxhdXRob3I+VGhv
cnBlLCBKLiBNLjwvYXV0aG9yPjxhdXRob3I+WGlhbmcsIFEuPC9hdXRob3I+PGF1dGhvcj5TemFi
bywgQS48L2F1dGhvcj48L2F1dGhvcnM+PC9jb250cmlidXRvcnM+PGF1dGgtYWRkcmVzcz5EZXBh
cnRtZW50IG9mIENsaW5pY2FsIFNlcnZpY2VzLCBNYXJxdWV0dGUgVW5pdmVyc2l0eSBTY2hvb2wg
b2YgRGVudGlzdHJ5LCBNaWx3YXVrZWUsIFdJIDUzMjAxLTE4ODEsIFVTQS4gY2hyaXN0b3BoZXIu
b2t1bnNlcmlAbXUuZWR1PC9hdXRoLWFkZHJlc3M+PHRpdGxlcz48dGl0bGU+TWVkaWNhdGlvbnMg
cHJlc2NyaWJlZCBpbiBlbWVyZ2VuY3kgZGVwYXJ0bWVudHMgZm9yIG5vbnRyYXVtYXRpYyBkZW50
YWwgY29uZGl0aW9uIHZpc2l0cyBpbiB0aGUgVW5pdGVkIFN0YXRlc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NTA4LTEyPC9wYWdlcz48dm9s
dW1lPjUwPC92b2x1bWU+PG51bWJlcj42PC9udW1iZXI+PGVkaXRpb24+MjAxMi8wNS8xNjwvZWRp
dGlvbj48a2V5d29yZHM+PGtleXdvcmQ+QWRvbGVzY2VudDwva2V5d29yZD48a2V5d29yZD5BZHVs
dDwva2V5d29yZD48a2V5d29yZD5BZ2UgRmFjdG9yczwva2V5d29yZD48a2V5d29yZD5BZ2VkPC9r
ZXl3b3JkPjxrZXl3b3JkPkFuYWxnZXNpY3MvKmFkbWluaXN0cmF0aW9uICZhbXA7IGRvc2FnZS90
aGVyYXBldXRpYyB1c2U8L2tleXdvcmQ+PGtleXdvcmQ+QW50aS1CYWN0ZXJpYWwgQWdlbnRzLyph
ZG1pbmlzdHJhdGlvbiAmYW1wOyBkb3NhZ2UvdGhlcmFwZXV0aWMgdXNlPC9rZXl3b3JkPjxrZXl3
b3JkPkNoaWxkPC9rZXl3b3JkPjxrZXl3b3JkPkNoaWxkLCBQcmVzY2hvb2w8L2tleXdvcmQ+PGtl
eXdvcmQ+RHJ1ZyBQcmVzY3JpcHRpb25zLypzdGF0aXN0aWNzICZhbXA7IG51bWVyaWNhbCBkYXRh
PC9rZXl3b3JkPjxrZXl3b3JkPkRydWcgVXRpbGl6YXRpb248L2tleXdvcmQ+PGtleXdvcmQ+RW1l
cmdlbmN5IFNlcnZpY2UsIEhvc3BpdGFsLypzdGF0aXN0aWNzICZhbXA7IG51bWVyaWNhbCBkYXRh
PC9rZXl3b3JkPjxrZXl3b3JkPkZlbWFsZTwva2V5d29yZD48a2V5d29yZD5IdW1hbnM8L2tleXdv
cmQ+PGtleXdvcmQ+SW5mYW50PC9rZXl3b3JkPjxrZXl3b3JkPk1hbGU8L2tleXdvcmQ+PGtleXdv
cmQ+TWlkZGxlIEFnZWQ8L2tleXdvcmQ+PGtleXdvcmQ+UGh5c2ljaWFuJmFwb3M7cyBQcmFjdGlj
ZSBQYXR0ZXJucy8qc3RhdGlzdGljcyAmYW1wOyBudW1lcmljYWwgZGF0YTwva2V5d29yZD48a2V5
d29yZD5TZXggRmFjdG9yczwva2V5d29yZD48a2V5d29yZD5Tb2Npb2Vjb25vbWljIEZhY3RvcnM8
L2tleXdvcmQ+PGtleXdvcmQ+U3RvbWF0b2duYXRoaWMgRGlzZWFzZXMvKmRydWcgdGhlcmFweTwv
a2V5d29yZD48a2V5d29yZD5Vbml0ZWQgU3RhdGVzPC9rZXl3b3JkPjxrZXl3b3JkPllvdW5nIEFk
dWx0PC9rZXl3b3JkPjwva2V5d29yZHM+PGRhdGVzPjx5ZWFyPjIwMTI8L3llYXI+PHB1Yi1kYXRl
cz48ZGF0ZT5KdW48L2RhdGU+PC9wdWItZGF0ZXM+PC9kYXRlcz48aXNibj4wMDI1LTcwNzk8L2lz
Ym4+PGFjY2Vzc2lvbi1udW0+MjI1ODQ4ODY8L2FjY2Vzc2lvbi1udW0+PHVybHM+PHJlbGF0ZWQt
dXJscz48dXJsPmh0dHA6Ly9ncmFwaGljcy50eC5vdmlkLmNvbS9vdmZ0cGRmcy9GUERETkNMQkpI
SkJFQzAwL2ZzMDQ2L292ZnQvbGl2ZS9ndjAyMy8wMDAwNTY1MC8wMDAwNTY1MC0yMDEyMDYwMDAt
MDAwMDcucGRmPC91cmw+PC9yZWxhdGVkLXVybHM+PC91cmxzPjxjdXN0b20yPlBtYzMzNTMxNDc8
L2N1c3RvbTI+PGN1c3RvbTY+TmlobXMzNDg2Mzc8L2N1c3RvbTY+PGVsZWN0cm9uaWMtcmVzb3Vy
Y2UtbnVtPjEwLjEwOTcvTUxSLjBiMDEzZTMxODI0NWE1NzU8L2VsZWN0cm9uaWMtcmVzb3VyY2Ut
bnVtPjxyZW1vdGUtZGF0YWJhc2UtcHJvdmlkZXI+TkxNPC9yZW1vdGUtZGF0YWJhc2UtcHJvdmlk
ZXI+PGxhbmd1YWdlPmVuZzwvbGFuZ3VhZ2U+PC9yZWNvcmQ+PC9DaXRlPjwvRW5kTm90ZT5=
</w:fldData>
              </w:fldChar>
            </w:r>
            <w:r>
              <w:instrText xml:space="preserve"> ADDIN EN.CITE </w:instrText>
            </w:r>
            <w:r w:rsidR="00E053B7">
              <w:fldChar w:fldCharType="begin">
                <w:fldData xml:space="preserve">PEVuZE5vdGU+PENpdGU+PEF1dGhvcj5Pa3Vuc2VyaTwvQXV0aG9yPjxZZWFyPjIwMTI8L1llYXI+
PFJlY051bT40MjwvUmVjTnVtPjxEaXNwbGF5VGV4dD4oMzQpPC9EaXNwbGF5VGV4dD48cmVjb3Jk
PjxyZWMtbnVtYmVyPjQyPC9yZWMtbnVtYmVyPjxmb3JlaWduLWtleXM+PGtleSBhcHA9IkVOIiBk
Yi1pZD0iMnZ0cnJ6eHdsMHB6dG9lendmNngwcHg1MDA5djB3cjI1dHd6IiB0aW1lc3RhbXA9IjE0
MjExNjE3OTAiPjQyPC9rZXk+PC9mb3JlaWduLWtleXM+PHJlZi10eXBlIG5hbWU9IkpvdXJuYWwg
QXJ0aWNsZSI+MTc8L3JlZi10eXBlPjxjb250cmlidXRvcnM+PGF1dGhvcnM+PGF1dGhvcj5Pa3Vu
c2VyaSwgQy48L2F1dGhvcj48YXV0aG9yPk9rdW5zZXJpLCBFLjwvYXV0aG9yPjxhdXRob3I+VGhv
cnBlLCBKLiBNLjwvYXV0aG9yPjxhdXRob3I+WGlhbmcsIFEuPC9hdXRob3I+PGF1dGhvcj5TemFi
bywgQS48L2F1dGhvcj48L2F1dGhvcnM+PC9jb250cmlidXRvcnM+PGF1dGgtYWRkcmVzcz5EZXBh
cnRtZW50IG9mIENsaW5pY2FsIFNlcnZpY2VzLCBNYXJxdWV0dGUgVW5pdmVyc2l0eSBTY2hvb2wg
b2YgRGVudGlzdHJ5LCBNaWx3YXVrZWUsIFdJIDUzMjAxLTE4ODEsIFVTQS4gY2hyaXN0b3BoZXIu
b2t1bnNlcmlAbXUuZWR1PC9hdXRoLWFkZHJlc3M+PHRpdGxlcz48dGl0bGU+TWVkaWNhdGlvbnMg
cHJlc2NyaWJlZCBpbiBlbWVyZ2VuY3kgZGVwYXJ0bWVudHMgZm9yIG5vbnRyYXVtYXRpYyBkZW50
YWwgY29uZGl0aW9uIHZpc2l0cyBpbiB0aGUgVW5pdGVkIFN0YXRlc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NTA4LTEyPC9wYWdlcz48dm9s
dW1lPjUwPC92b2x1bWU+PG51bWJlcj42PC9udW1iZXI+PGVkaXRpb24+MjAxMi8wNS8xNjwvZWRp
dGlvbj48a2V5d29yZHM+PGtleXdvcmQ+QWRvbGVzY2VudDwva2V5d29yZD48a2V5d29yZD5BZHVs
dDwva2V5d29yZD48a2V5d29yZD5BZ2UgRmFjdG9yczwva2V5d29yZD48a2V5d29yZD5BZ2VkPC9r
ZXl3b3JkPjxrZXl3b3JkPkFuYWxnZXNpY3MvKmFkbWluaXN0cmF0aW9uICZhbXA7IGRvc2FnZS90
aGVyYXBldXRpYyB1c2U8L2tleXdvcmQ+PGtleXdvcmQ+QW50aS1CYWN0ZXJpYWwgQWdlbnRzLyph
ZG1pbmlzdHJhdGlvbiAmYW1wOyBkb3NhZ2UvdGhlcmFwZXV0aWMgdXNlPC9rZXl3b3JkPjxrZXl3
b3JkPkNoaWxkPC9rZXl3b3JkPjxrZXl3b3JkPkNoaWxkLCBQcmVzY2hvb2w8L2tleXdvcmQ+PGtl
eXdvcmQ+RHJ1ZyBQcmVzY3JpcHRpb25zLypzdGF0aXN0aWNzICZhbXA7IG51bWVyaWNhbCBkYXRh
PC9rZXl3b3JkPjxrZXl3b3JkPkRydWcgVXRpbGl6YXRpb248L2tleXdvcmQ+PGtleXdvcmQ+RW1l
cmdlbmN5IFNlcnZpY2UsIEhvc3BpdGFsLypzdGF0aXN0aWNzICZhbXA7IG51bWVyaWNhbCBkYXRh
PC9rZXl3b3JkPjxrZXl3b3JkPkZlbWFsZTwva2V5d29yZD48a2V5d29yZD5IdW1hbnM8L2tleXdv
cmQ+PGtleXdvcmQ+SW5mYW50PC9rZXl3b3JkPjxrZXl3b3JkPk1hbGU8L2tleXdvcmQ+PGtleXdv
cmQ+TWlkZGxlIEFnZWQ8L2tleXdvcmQ+PGtleXdvcmQ+UGh5c2ljaWFuJmFwb3M7cyBQcmFjdGlj
ZSBQYXR0ZXJucy8qc3RhdGlzdGljcyAmYW1wOyBudW1lcmljYWwgZGF0YTwva2V5d29yZD48a2V5
d29yZD5TZXggRmFjdG9yczwva2V5d29yZD48a2V5d29yZD5Tb2Npb2Vjb25vbWljIEZhY3RvcnM8
L2tleXdvcmQ+PGtleXdvcmQ+U3RvbWF0b2duYXRoaWMgRGlzZWFzZXMvKmRydWcgdGhlcmFweTwv
a2V5d29yZD48a2V5d29yZD5Vbml0ZWQgU3RhdGVzPC9rZXl3b3JkPjxrZXl3b3JkPllvdW5nIEFk
dWx0PC9rZXl3b3JkPjwva2V5d29yZHM+PGRhdGVzPjx5ZWFyPjIwMTI8L3llYXI+PHB1Yi1kYXRl
cz48ZGF0ZT5KdW48L2RhdGU+PC9wdWItZGF0ZXM+PC9kYXRlcz48aXNibj4wMDI1LTcwNzk8L2lz
Ym4+PGFjY2Vzc2lvbi1udW0+MjI1ODQ4ODY8L2FjY2Vzc2lvbi1udW0+PHVybHM+PHJlbGF0ZWQt
dXJscz48dXJsPmh0dHA6Ly9ncmFwaGljcy50eC5vdmlkLmNvbS9vdmZ0cGRmcy9GUERETkNMQkpI
SkJFQzAwL2ZzMDQ2L292ZnQvbGl2ZS9ndjAyMy8wMDAwNTY1MC8wMDAwNTY1MC0yMDEyMDYwMDAt
MDAwMDcucGRmPC91cmw+PC9yZWxhdGVkLXVybHM+PC91cmxzPjxjdXN0b20yPlBtYzMzNTMxNDc8
L2N1c3RvbTI+PGN1c3RvbTY+TmlobXMzNDg2Mzc8L2N1c3RvbTY+PGVsZWN0cm9uaWMtcmVzb3Vy
Y2UtbnVtPjEwLjEwOTcvTUxSLjBiMDEzZTMxODI0NWE1NzU8L2VsZWN0cm9uaWMtcmVzb3VyY2Ut
bnVtPjxyZW1vdGUtZGF0YWJhc2UtcHJvdmlkZXI+TkxNPC9yZW1vdGUtZGF0YWJhc2UtcHJvdmlk
ZXI+PGxhbmd1YWdlPmVuZzwvbGFuZ3VhZ2U+PC9yZWNvcmQ+PC9DaXRlPjwvRW5kTm90ZT5=
</w:fldData>
              </w:fldChar>
            </w:r>
            <w:r>
              <w:instrText xml:space="preserve"> ADDIN EN.CITE.DATA </w:instrText>
            </w:r>
            <w:r w:rsidR="00E053B7">
              <w:fldChar w:fldCharType="end"/>
            </w:r>
            <w:r w:rsidR="00E053B7">
              <w:fldChar w:fldCharType="separate"/>
            </w:r>
            <w:r>
              <w:rPr>
                <w:noProof/>
              </w:rPr>
              <w:t>(34)</w:t>
            </w:r>
            <w:r w:rsidR="00E053B7">
              <w:fldChar w:fldCharType="end"/>
            </w:r>
          </w:p>
        </w:tc>
        <w:tc>
          <w:tcPr>
            <w:tcW w:w="6858" w:type="dxa"/>
          </w:tcPr>
          <w:p w:rsidR="00D1392B" w:rsidRDefault="00704F5A" w:rsidP="00D1392B">
            <w:pPr>
              <w:cnfStyle w:val="000000000000"/>
            </w:pPr>
            <w:r>
              <w:t>N</w:t>
            </w:r>
            <w:r w:rsidR="00D1392B">
              <w:t>ational rates and trends of NTDC related ED visit analgesic and antibiotic prescriptions</w:t>
            </w:r>
          </w:p>
        </w:tc>
      </w:tr>
      <w:tr w:rsidR="00D1392B" w:rsidTr="006A4D19">
        <w:trPr>
          <w:cnfStyle w:val="000000100000"/>
        </w:trPr>
        <w:tc>
          <w:tcPr>
            <w:cnfStyle w:val="001000000000"/>
            <w:tcW w:w="2718" w:type="dxa"/>
            <w:tcBorders>
              <w:left w:val="single" w:sz="4" w:space="0" w:color="auto"/>
            </w:tcBorders>
          </w:tcPr>
          <w:p w:rsidR="00D1392B" w:rsidRDefault="0012313A" w:rsidP="0004107A">
            <w:r>
              <w:t>Okunseri et al</w:t>
            </w:r>
            <w:r w:rsidR="00D1392B">
              <w:t>.</w: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rsidR="00D1392B">
              <w:instrText xml:space="preserve"> ADDIN EN.CITE </w:instrTex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rsidR="00D1392B">
              <w:instrText xml:space="preserve"> ADDIN EN.CITE.DATA </w:instrText>
            </w:r>
            <w:r w:rsidR="00E053B7">
              <w:fldChar w:fldCharType="end"/>
            </w:r>
            <w:r w:rsidR="00E053B7">
              <w:fldChar w:fldCharType="separate"/>
            </w:r>
            <w:r w:rsidR="00D1392B">
              <w:rPr>
                <w:noProof/>
              </w:rPr>
              <w:t>(36)</w:t>
            </w:r>
            <w:r w:rsidR="00E053B7">
              <w:fldChar w:fldCharType="end"/>
            </w:r>
          </w:p>
        </w:tc>
        <w:tc>
          <w:tcPr>
            <w:tcW w:w="6858" w:type="dxa"/>
          </w:tcPr>
          <w:p w:rsidR="00D1392B" w:rsidRDefault="00704F5A" w:rsidP="0004107A">
            <w:pPr>
              <w:cnfStyle w:val="000000100000"/>
            </w:pPr>
            <w:r>
              <w:t>R</w:t>
            </w:r>
            <w:r w:rsidR="0012313A">
              <w:t xml:space="preserve">ates and trends of NTDC related ED visit </w:t>
            </w:r>
            <w:proofErr w:type="spellStart"/>
            <w:r w:rsidR="0012313A">
              <w:t>opioid</w:t>
            </w:r>
            <w:proofErr w:type="spellEnd"/>
            <w:r w:rsidR="0012313A">
              <w:t>, non-</w:t>
            </w:r>
            <w:proofErr w:type="spellStart"/>
            <w:r w:rsidR="0012313A">
              <w:t>opioid</w:t>
            </w:r>
            <w:proofErr w:type="spellEnd"/>
            <w:r w:rsidR="0012313A">
              <w:t>, and combination analgesics</w:t>
            </w:r>
          </w:p>
        </w:tc>
      </w:tr>
      <w:tr w:rsidR="00D1392B" w:rsidTr="006A4D19">
        <w:tc>
          <w:tcPr>
            <w:cnfStyle w:val="001000000000"/>
            <w:tcW w:w="2718" w:type="dxa"/>
            <w:tcBorders>
              <w:left w:val="single" w:sz="4" w:space="0" w:color="auto"/>
            </w:tcBorders>
          </w:tcPr>
          <w:p w:rsidR="00D1392B" w:rsidRDefault="0012313A" w:rsidP="00A26EEE">
            <w:r>
              <w:t>Fox et al.</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p>
        </w:tc>
        <w:tc>
          <w:tcPr>
            <w:tcW w:w="6858" w:type="dxa"/>
          </w:tcPr>
          <w:p w:rsidR="00D1392B" w:rsidRDefault="00704F5A" w:rsidP="0012313A">
            <w:pPr>
              <w:cnfStyle w:val="000000000000"/>
            </w:pPr>
            <w:r>
              <w:t>E</w:t>
            </w:r>
            <w:r w:rsidR="0012313A">
              <w:t xml:space="preserve">ffects of an instituted prescribing guideline on </w:t>
            </w:r>
            <w:proofErr w:type="spellStart"/>
            <w:r w:rsidR="0012313A">
              <w:t>opioid</w:t>
            </w:r>
            <w:proofErr w:type="spellEnd"/>
            <w:r w:rsidR="0012313A">
              <w:t xml:space="preserve"> prescribing for patients with oral pain complaints</w:t>
            </w:r>
          </w:p>
        </w:tc>
      </w:tr>
      <w:tr w:rsidR="00D1392B" w:rsidTr="0004107A">
        <w:trPr>
          <w:cnfStyle w:val="000000100000"/>
        </w:trPr>
        <w:tc>
          <w:tcPr>
            <w:cnfStyle w:val="001000000000"/>
            <w:tcW w:w="2718" w:type="dxa"/>
            <w:tcBorders>
              <w:left w:val="single" w:sz="4" w:space="0" w:color="auto"/>
            </w:tcBorders>
          </w:tcPr>
          <w:p w:rsidR="00D1392B" w:rsidRDefault="0012313A" w:rsidP="00A26EEE">
            <w:r>
              <w:t>Grover et al.</w: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 </w:instrTex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DATA </w:instrText>
            </w:r>
            <w:r w:rsidR="00E053B7">
              <w:fldChar w:fldCharType="end"/>
            </w:r>
            <w:r w:rsidR="00E053B7">
              <w:fldChar w:fldCharType="separate"/>
            </w:r>
            <w:r w:rsidR="00A26EEE">
              <w:rPr>
                <w:noProof/>
              </w:rPr>
              <w:t>(80, 81)</w:t>
            </w:r>
            <w:r w:rsidR="00E053B7">
              <w:fldChar w:fldCharType="end"/>
            </w:r>
          </w:p>
        </w:tc>
        <w:tc>
          <w:tcPr>
            <w:tcW w:w="6858" w:type="dxa"/>
          </w:tcPr>
          <w:p w:rsidR="00D1392B" w:rsidRDefault="00704F5A" w:rsidP="0004107A">
            <w:pPr>
              <w:cnfStyle w:val="000000100000"/>
            </w:pPr>
            <w:r>
              <w:t>D</w:t>
            </w:r>
            <w:r w:rsidR="0012313A">
              <w:t>rug seeking behavior related to ED patient behaviors and complaints, including oral pain complaints</w:t>
            </w:r>
          </w:p>
        </w:tc>
      </w:tr>
      <w:tr w:rsidR="00D1392B" w:rsidTr="0004107A">
        <w:tc>
          <w:tcPr>
            <w:cnfStyle w:val="001000000000"/>
            <w:tcW w:w="2718" w:type="dxa"/>
            <w:tcBorders>
              <w:left w:val="single" w:sz="4" w:space="0" w:color="auto"/>
            </w:tcBorders>
          </w:tcPr>
          <w:p w:rsidR="00D1392B" w:rsidRDefault="0012313A" w:rsidP="00A26EEE">
            <w:r>
              <w:t>Weiner</w: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 </w:instrTex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DATA </w:instrText>
            </w:r>
            <w:r w:rsidR="00E053B7">
              <w:fldChar w:fldCharType="end"/>
            </w:r>
            <w:r w:rsidR="00E053B7">
              <w:fldChar w:fldCharType="separate"/>
            </w:r>
            <w:r w:rsidR="00A26EEE">
              <w:rPr>
                <w:noProof/>
              </w:rPr>
              <w:t>(79)</w:t>
            </w:r>
            <w:r w:rsidR="00E053B7">
              <w:fldChar w:fldCharType="end"/>
            </w:r>
          </w:p>
        </w:tc>
        <w:tc>
          <w:tcPr>
            <w:tcW w:w="6858" w:type="dxa"/>
          </w:tcPr>
          <w:p w:rsidR="00D1392B" w:rsidRDefault="00704F5A" w:rsidP="00704F5A">
            <w:pPr>
              <w:cnfStyle w:val="000000000000"/>
            </w:pPr>
            <w:r>
              <w:t>C</w:t>
            </w:r>
            <w:r w:rsidR="0012313A">
              <w:t xml:space="preserve">onsistency of emergency providers’ impressions </w:t>
            </w:r>
            <w:r>
              <w:t xml:space="preserve">using </w:t>
            </w:r>
            <w:r w:rsidR="0012313A">
              <w:t>objective criteria from a state prescr</w:t>
            </w:r>
            <w:r>
              <w:t>iption drug monitoring program to</w:t>
            </w:r>
            <w:r w:rsidR="0012313A">
              <w:t xml:space="preserve"> identify drug seeking behavior among patients with a chief complaint of back pain, dental pain, or headache</w:t>
            </w:r>
          </w:p>
        </w:tc>
      </w:tr>
      <w:tr w:rsidR="00D1392B" w:rsidTr="0004107A">
        <w:trPr>
          <w:cnfStyle w:val="000000100000"/>
        </w:trPr>
        <w:tc>
          <w:tcPr>
            <w:cnfStyle w:val="001000000000"/>
            <w:tcW w:w="2718" w:type="dxa"/>
            <w:tcBorders>
              <w:left w:val="single" w:sz="4" w:space="0" w:color="auto"/>
            </w:tcBorders>
          </w:tcPr>
          <w:p w:rsidR="00D1392B" w:rsidRDefault="00D63D05" w:rsidP="00D63D05">
            <w:r>
              <w:t>Cohen et al.</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DATA </w:instrText>
            </w:r>
            <w:r w:rsidR="00E053B7">
              <w:fldChar w:fldCharType="end"/>
            </w:r>
            <w:r w:rsidR="00E053B7">
              <w:fldChar w:fldCharType="separate"/>
            </w:r>
            <w:r>
              <w:rPr>
                <w:noProof/>
              </w:rPr>
              <w:t>(48)</w:t>
            </w:r>
            <w:r w:rsidR="00E053B7">
              <w:fldChar w:fldCharType="end"/>
            </w:r>
          </w:p>
        </w:tc>
        <w:tc>
          <w:tcPr>
            <w:tcW w:w="6858" w:type="dxa"/>
          </w:tcPr>
          <w:p w:rsidR="00D1392B" w:rsidRDefault="00704F5A" w:rsidP="0004107A">
            <w:pPr>
              <w:cnfStyle w:val="000000100000"/>
            </w:pPr>
            <w:r>
              <w:t>P</w:t>
            </w:r>
            <w:r w:rsidR="00D63D05">
              <w:t>ercentage of those having gone to an ED for a NTDC contacting a dentist after their ED visit</w:t>
            </w:r>
          </w:p>
        </w:tc>
      </w:tr>
      <w:tr w:rsidR="00D63D05" w:rsidTr="0004107A">
        <w:tc>
          <w:tcPr>
            <w:cnfStyle w:val="001000000000"/>
            <w:tcW w:w="2718" w:type="dxa"/>
            <w:tcBorders>
              <w:left w:val="single" w:sz="4" w:space="0" w:color="auto"/>
            </w:tcBorders>
          </w:tcPr>
          <w:p w:rsidR="00D63D05" w:rsidRDefault="00D63D05" w:rsidP="00D63D05">
            <w:proofErr w:type="spellStart"/>
            <w:r>
              <w:t>Pajewski</w:t>
            </w:r>
            <w:proofErr w:type="spellEnd"/>
            <w:r>
              <w:t xml:space="preserve"> and Okunseri</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DATA </w:instrText>
            </w:r>
            <w:r w:rsidR="00E053B7">
              <w:fldChar w:fldCharType="end"/>
            </w:r>
            <w:r w:rsidR="00E053B7">
              <w:fldChar w:fldCharType="separate"/>
            </w:r>
            <w:r>
              <w:rPr>
                <w:noProof/>
              </w:rPr>
              <w:t>(51)</w:t>
            </w:r>
            <w:r w:rsidR="00E053B7">
              <w:fldChar w:fldCharType="end"/>
            </w:r>
          </w:p>
        </w:tc>
        <w:tc>
          <w:tcPr>
            <w:tcW w:w="6858" w:type="dxa"/>
          </w:tcPr>
          <w:p w:rsidR="00D63D05" w:rsidRDefault="00704F5A" w:rsidP="00B04BA9">
            <w:pPr>
              <w:cnfStyle w:val="000000000000"/>
            </w:pPr>
            <w:r>
              <w:t>P</w:t>
            </w:r>
            <w:r w:rsidR="00D63D05">
              <w:t>ercentage  visiting a dentist (and procedures provided) or returning to an ED within 30 days and 180 days of a dental related ED visit</w:t>
            </w:r>
          </w:p>
        </w:tc>
      </w:tr>
      <w:tr w:rsidR="00D63D05" w:rsidTr="0004107A">
        <w:trPr>
          <w:cnfStyle w:val="000000100000"/>
        </w:trPr>
        <w:tc>
          <w:tcPr>
            <w:cnfStyle w:val="001000000000"/>
            <w:tcW w:w="2718" w:type="dxa"/>
            <w:tcBorders>
              <w:left w:val="single" w:sz="4" w:space="0" w:color="auto"/>
            </w:tcBorders>
          </w:tcPr>
          <w:p w:rsidR="00D63D05" w:rsidRDefault="00D63D05" w:rsidP="00D63D05">
            <w:r>
              <w:t>Cohen et al.</w:t>
            </w:r>
            <w:r w:rsidR="00E053B7">
              <w:fldChar w:fldCharType="begin">
                <w:fldData xml:space="preserve">PEVuZE5vdGU+PENpdGU+PEF1dGhvcj5Db2hlbjwvQXV0aG9yPjxZZWFyPjIwMTE8L1llYXI+PFJl
Y051bT43NDM8L1JlY051bT48RGlzcGxheVRleHQ+KDQ3KTwvRGlzcGxheVRleHQ+PHJlY29yZD48
cmVjLW51bWJlcj43NDM8L3JlYy1udW1iZXI+PGZvcmVpZ24ta2V5cz48a2V5IGFwcD0iRU4iIGRi
LWlkPSIydnRycnp4d2wwcHp0b2V6d2Y2eDBweDUwMDl2MHdyMjV0d3oiIHRpbWVzdGFtcD0iMTQz
ODIwMjIyMyI+NzQz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instrText xml:space="preserve"> ADDIN EN.CITE </w:instrText>
            </w:r>
            <w:r w:rsidR="00E053B7">
              <w:fldChar w:fldCharType="begin">
                <w:fldData xml:space="preserve">PEVuZE5vdGU+PENpdGU+PEF1dGhvcj5Db2hlbjwvQXV0aG9yPjxZZWFyPjIwMTE8L1llYXI+PFJl
Y051bT43NDM8L1JlY051bT48RGlzcGxheVRleHQ+KDQ3KTwvRGlzcGxheVRleHQ+PHJlY29yZD48
cmVjLW51bWJlcj43NDM8L3JlYy1udW1iZXI+PGZvcmVpZ24ta2V5cz48a2V5IGFwcD0iRU4iIGRi
LWlkPSIydnRycnp4d2wwcHp0b2V6d2Y2eDBweDUwMDl2MHdyMjV0d3oiIHRpbWVzdGFtcD0iMTQz
ODIwMjIyMyI+NzQz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instrText xml:space="preserve"> ADDIN EN.CITE.DATA </w:instrText>
            </w:r>
            <w:r w:rsidR="00E053B7">
              <w:fldChar w:fldCharType="end"/>
            </w:r>
            <w:r w:rsidR="00E053B7">
              <w:fldChar w:fldCharType="separate"/>
            </w:r>
            <w:r>
              <w:rPr>
                <w:noProof/>
              </w:rPr>
              <w:t>(47)</w:t>
            </w:r>
            <w:r w:rsidR="00E053B7">
              <w:fldChar w:fldCharType="end"/>
            </w:r>
          </w:p>
        </w:tc>
        <w:tc>
          <w:tcPr>
            <w:tcW w:w="6858" w:type="dxa"/>
          </w:tcPr>
          <w:p w:rsidR="00D63D05" w:rsidRDefault="00704F5A" w:rsidP="0004107A">
            <w:pPr>
              <w:cnfStyle w:val="000000100000"/>
            </w:pPr>
            <w:r>
              <w:t>D</w:t>
            </w:r>
            <w:r w:rsidR="00D63D05">
              <w:t>entist, physician, and ED visits for dental care</w:t>
            </w:r>
            <w:r w:rsidR="00234BB3">
              <w:t xml:space="preserve"> </w:t>
            </w:r>
            <w:r w:rsidR="00D63D05">
              <w:t>resulting in a health literacy related problem in caregiver-patient interactions</w:t>
            </w:r>
          </w:p>
        </w:tc>
      </w:tr>
    </w:tbl>
    <w:p w:rsidR="00D1392B" w:rsidRDefault="00D1392B" w:rsidP="00D1392B">
      <w:r>
        <w:t xml:space="preserve"> </w:t>
      </w:r>
    </w:p>
    <w:p w:rsidR="00BC32A8" w:rsidRDefault="00BC32A8" w:rsidP="00BC32A8">
      <w:pPr>
        <w:pStyle w:val="Heading3"/>
      </w:pPr>
      <w:r>
        <w:t xml:space="preserve">Trends or Changes in Dental ED Utilization </w:t>
      </w:r>
    </w:p>
    <w:p w:rsidR="00BC32A8" w:rsidRDefault="00561235" w:rsidP="007D715A">
      <w:r>
        <w:t xml:space="preserve">While many </w:t>
      </w:r>
      <w:r w:rsidR="00704F5A">
        <w:t xml:space="preserve">researchers </w:t>
      </w:r>
      <w:r>
        <w:t>have studied point in time associations of different ED dental care outcomes with different predictors, some investigators have also explored</w:t>
      </w:r>
      <w:r w:rsidR="004A6FA6">
        <w:t xml:space="preserve"> changes between two points in time or</w:t>
      </w:r>
      <w:r>
        <w:t xml:space="preserve"> trends in ED use for </w:t>
      </w:r>
      <w:r w:rsidR="001607DD">
        <w:t xml:space="preserve">oral </w:t>
      </w:r>
      <w:r>
        <w:t>problems over time</w:t>
      </w:r>
      <w:r w:rsidR="00BC32A8">
        <w:t>. Lee et al. determined an increasing trend in ED dental visits over the years 2001 to 2008 in data from the NHAMCS.</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BC32A8">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BC32A8">
        <w:instrText xml:space="preserve"> ADDIN EN.CITE.DATA </w:instrText>
      </w:r>
      <w:r w:rsidR="00E053B7">
        <w:fldChar w:fldCharType="end"/>
      </w:r>
      <w:r w:rsidR="00E053B7">
        <w:fldChar w:fldCharType="separate"/>
      </w:r>
      <w:r w:rsidR="00BC32A8">
        <w:rPr>
          <w:noProof/>
        </w:rPr>
        <w:t>(28)</w:t>
      </w:r>
      <w:r w:rsidR="00E053B7">
        <w:fldChar w:fldCharType="end"/>
      </w:r>
      <w:r w:rsidR="00BC32A8">
        <w:t xml:space="preserve"> </w:t>
      </w:r>
      <w:proofErr w:type="spellStart"/>
      <w:r w:rsidR="00BC32A8">
        <w:t>Pajewski</w:t>
      </w:r>
      <w:proofErr w:type="spellEnd"/>
      <w:r w:rsidR="00BC32A8">
        <w:t xml:space="preserve"> and Okunseri, in their analysis of Wisconsin 2001-2009 Medicaid data focusing on follow-up treatment after NTDC ED visits among adult Medicaid patients, found a 43% increase in NTDC visits to EDs over the nine years of data.</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BC32A8">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BC32A8">
        <w:instrText xml:space="preserve"> ADDIN EN.CITE.DATA </w:instrText>
      </w:r>
      <w:r w:rsidR="00E053B7">
        <w:fldChar w:fldCharType="end"/>
      </w:r>
      <w:r w:rsidR="00E053B7">
        <w:fldChar w:fldCharType="separate"/>
      </w:r>
      <w:r w:rsidR="00BC32A8">
        <w:rPr>
          <w:noProof/>
        </w:rPr>
        <w:t>(51)</w:t>
      </w:r>
      <w:r w:rsidR="00E053B7">
        <w:fldChar w:fldCharType="end"/>
      </w:r>
      <w:r w:rsidR="00BC32A8">
        <w:t>Hong et al. found increased ED use for dental complaints over a six</w:t>
      </w:r>
      <w:r w:rsidR="00704F5A">
        <w:t>-</w:t>
      </w:r>
      <w:r w:rsidR="00BC32A8">
        <w:t xml:space="preserve">year period from 2001 to 2006 in ER discharge data for Kansas City, Missouri hospital </w:t>
      </w:r>
      <w:proofErr w:type="spellStart"/>
      <w:r w:rsidR="00BC32A8">
        <w:t>EDs.</w:t>
      </w:r>
      <w:proofErr w:type="spellEnd"/>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rsidR="00BC32A8">
        <w:t xml:space="preserve"> </w:t>
      </w:r>
    </w:p>
    <w:p w:rsidR="00624DD2" w:rsidRDefault="00BC32A8" w:rsidP="00624DD2">
      <w:r>
        <w:t>Other studies have investigated trends or changes in dental ED utilization related to specific care factors</w:t>
      </w:r>
      <w:r w:rsidR="00561235">
        <w:t xml:space="preserve">. </w:t>
      </w:r>
      <w:proofErr w:type="spellStart"/>
      <w:r w:rsidR="004A6FA6">
        <w:t>Kempe</w:t>
      </w:r>
      <w:proofErr w:type="spellEnd"/>
      <w:r w:rsidR="004A6FA6">
        <w:t xml:space="preserve"> et al. explored changes in care and access for general health, </w:t>
      </w:r>
      <w:r w:rsidR="001607DD">
        <w:t xml:space="preserve">dental </w:t>
      </w:r>
      <w:r w:rsidR="004A6FA6">
        <w:t>health, and ED care for Colorado residents before and one year after enrollment in Colorado’s CHP+ program.</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2)</w:t>
      </w:r>
      <w:r w:rsidR="00E053B7">
        <w:fldChar w:fldCharType="end"/>
      </w:r>
      <w:r w:rsidR="004A6FA6">
        <w:t xml:space="preserve"> </w:t>
      </w:r>
      <w:r w:rsidR="00696F0B">
        <w:t>Lave et al. investigated changes</w:t>
      </w:r>
      <w:r w:rsidR="00DC6EF8">
        <w:t xml:space="preserve"> over the first year</w:t>
      </w:r>
      <w:r w:rsidR="00696F0B">
        <w:t xml:space="preserve"> in health care access, including having a regular dentist, access to dental care when needed, and proportion having visited an ED,</w:t>
      </w:r>
      <w:r w:rsidR="00C64771">
        <w:t xml:space="preserve"> among</w:t>
      </w:r>
      <w:r w:rsidR="00696F0B">
        <w:t xml:space="preserve"> new enrollees in Western Pennsylvania health insurance programs for low-income uninsured residents.</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r w:rsidR="00696F0B">
        <w:t xml:space="preserve"> </w:t>
      </w:r>
      <w:r w:rsidR="00D62954">
        <w:t xml:space="preserve">McCormick et al., in addition to determining basic ED dental usage rates and costs, </w:t>
      </w:r>
      <w:r w:rsidR="00C272BE">
        <w:t>also analyzed changes in these rates, costs, and repeat ED visits after instituting a program to divert patients with dental complaints to an urgent dental care clinic in the oral and maxillofacial surgery department of the hospital.</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r w:rsidR="00BA0360">
        <w:t xml:space="preserve"> Likewise, Neely et al. explored dental related ED visit rates and costs, but specifically explored changes in rates </w:t>
      </w:r>
      <w:r w:rsidR="00BA0360">
        <w:lastRenderedPageBreak/>
        <w:t>and costs 3 years before and 2 years after Massachusetts health care reform.</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r w:rsidR="00C272BE">
        <w:t xml:space="preserve"> </w:t>
      </w:r>
      <w:r w:rsidR="00E52281">
        <w:t xml:space="preserve">Singhal et al. assessed rates and trends of ED dental visits over the time period from 2006 to 2011, before and after </w:t>
      </w:r>
      <w:r w:rsidR="00234BB3">
        <w:t xml:space="preserve">a </w:t>
      </w:r>
      <w:r w:rsidR="00E52281">
        <w:t>July, 2009 Medicaid policy change in California eliminating adult dental benefits, and compared these rates and trends to those for other ambulatory care-sensitive conditions.</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r w:rsidR="00E52281">
        <w:t xml:space="preserve"> </w:t>
      </w:r>
      <w:r w:rsidR="00624DD2">
        <w:t>Authors and</w:t>
      </w:r>
      <w:r w:rsidR="00624DD2" w:rsidRPr="00964214">
        <w:t xml:space="preserve"> ED </w:t>
      </w:r>
      <w:r w:rsidR="00624DD2">
        <w:t>dental c</w:t>
      </w:r>
      <w:r w:rsidR="00624DD2" w:rsidRPr="00964214">
        <w:t xml:space="preserve">are </w:t>
      </w:r>
      <w:r w:rsidR="00624DD2">
        <w:t>trend or change</w:t>
      </w:r>
      <w:r w:rsidR="00624DD2" w:rsidRPr="00964214">
        <w:t xml:space="preserve"> </w:t>
      </w:r>
      <w:r w:rsidR="00624DD2">
        <w:t xml:space="preserve">related outcomes </w:t>
      </w:r>
      <w:r w:rsidR="00704F5A">
        <w:t xml:space="preserve">studied </w:t>
      </w:r>
      <w:r w:rsidR="00624DD2">
        <w:t>are summarized in Table 11.</w:t>
      </w:r>
    </w:p>
    <w:p w:rsidR="00624DD2" w:rsidRDefault="00624DD2" w:rsidP="00624DD2">
      <w:r>
        <w:rPr>
          <w:b/>
        </w:rPr>
        <w:t xml:space="preserve">Table 11: Authors and ED Dental Care Trend/Change Outcomes </w:t>
      </w:r>
      <w:r w:rsidR="00704F5A">
        <w:rPr>
          <w:b/>
        </w:rPr>
        <w:t>Studied</w:t>
      </w:r>
    </w:p>
    <w:tbl>
      <w:tblPr>
        <w:tblStyle w:val="LightShading-Accent1"/>
        <w:tblW w:w="0" w:type="auto"/>
        <w:tblLook w:val="04A0"/>
      </w:tblPr>
      <w:tblGrid>
        <w:gridCol w:w="2718"/>
        <w:gridCol w:w="6858"/>
      </w:tblGrid>
      <w:tr w:rsidR="00624DD2" w:rsidTr="00010629">
        <w:trPr>
          <w:cnfStyle w:val="100000000000"/>
        </w:trPr>
        <w:tc>
          <w:tcPr>
            <w:cnfStyle w:val="001000000000"/>
            <w:tcW w:w="2718" w:type="dxa"/>
            <w:tcBorders>
              <w:left w:val="single" w:sz="4" w:space="0" w:color="auto"/>
            </w:tcBorders>
          </w:tcPr>
          <w:p w:rsidR="00624DD2" w:rsidRDefault="00624DD2" w:rsidP="0004107A">
            <w:r>
              <w:t>Authors</w:t>
            </w:r>
          </w:p>
        </w:tc>
        <w:tc>
          <w:tcPr>
            <w:tcW w:w="6858" w:type="dxa"/>
          </w:tcPr>
          <w:p w:rsidR="00624DD2" w:rsidRDefault="00624DD2" w:rsidP="00624DD2">
            <w:pPr>
              <w:cnfStyle w:val="100000000000"/>
            </w:pPr>
            <w:r>
              <w:t>ED Dental Care Trend/Change Related Outcomes</w:t>
            </w:r>
          </w:p>
        </w:tc>
      </w:tr>
      <w:tr w:rsidR="00624DD2" w:rsidTr="00010629">
        <w:trPr>
          <w:cnfStyle w:val="000000100000"/>
        </w:trPr>
        <w:tc>
          <w:tcPr>
            <w:cnfStyle w:val="001000000000"/>
            <w:tcW w:w="2718" w:type="dxa"/>
            <w:tcBorders>
              <w:left w:val="single" w:sz="4" w:space="0" w:color="auto"/>
            </w:tcBorders>
          </w:tcPr>
          <w:p w:rsidR="00624DD2" w:rsidRDefault="00624DD2" w:rsidP="00624DD2">
            <w:r>
              <w:t>Lee et al.</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DATA </w:instrText>
            </w:r>
            <w:r w:rsidR="00E053B7">
              <w:fldChar w:fldCharType="end"/>
            </w:r>
            <w:r w:rsidR="00E053B7">
              <w:fldChar w:fldCharType="separate"/>
            </w:r>
            <w:r>
              <w:rPr>
                <w:noProof/>
              </w:rPr>
              <w:t>(28)</w:t>
            </w:r>
            <w:r w:rsidR="00E053B7">
              <w:fldChar w:fldCharType="end"/>
            </w:r>
          </w:p>
        </w:tc>
        <w:tc>
          <w:tcPr>
            <w:tcW w:w="6858" w:type="dxa"/>
          </w:tcPr>
          <w:p w:rsidR="00624DD2" w:rsidRDefault="00704F5A" w:rsidP="00624DD2">
            <w:pPr>
              <w:cnfStyle w:val="000000100000"/>
            </w:pPr>
            <w:r>
              <w:t>N</w:t>
            </w:r>
            <w:r w:rsidR="00624DD2">
              <w:t xml:space="preserve">ational trend in ED dental visits over the years 2001 to 2008 </w:t>
            </w:r>
          </w:p>
        </w:tc>
      </w:tr>
      <w:tr w:rsidR="00624DD2" w:rsidTr="00010629">
        <w:tc>
          <w:tcPr>
            <w:cnfStyle w:val="001000000000"/>
            <w:tcW w:w="2718" w:type="dxa"/>
            <w:tcBorders>
              <w:left w:val="single" w:sz="4" w:space="0" w:color="auto"/>
            </w:tcBorders>
          </w:tcPr>
          <w:p w:rsidR="00624DD2" w:rsidRDefault="00624DD2" w:rsidP="00624DD2">
            <w:proofErr w:type="spellStart"/>
            <w:r>
              <w:t>Pajewski</w:t>
            </w:r>
            <w:proofErr w:type="spellEnd"/>
            <w:r>
              <w:t xml:space="preserve"> and Okunseri</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DATA </w:instrText>
            </w:r>
            <w:r w:rsidR="00E053B7">
              <w:fldChar w:fldCharType="end"/>
            </w:r>
            <w:r w:rsidR="00E053B7">
              <w:fldChar w:fldCharType="separate"/>
            </w:r>
            <w:r>
              <w:rPr>
                <w:noProof/>
              </w:rPr>
              <w:t>(51)</w:t>
            </w:r>
            <w:r w:rsidR="00E053B7">
              <w:fldChar w:fldCharType="end"/>
            </w:r>
          </w:p>
        </w:tc>
        <w:tc>
          <w:tcPr>
            <w:tcW w:w="6858" w:type="dxa"/>
          </w:tcPr>
          <w:p w:rsidR="00624DD2" w:rsidRDefault="00704F5A" w:rsidP="0004107A">
            <w:pPr>
              <w:cnfStyle w:val="000000000000"/>
            </w:pPr>
            <w:r>
              <w:t>S</w:t>
            </w:r>
            <w:r w:rsidR="00624DD2">
              <w:t>tate trend in Medicaid NTDC visits to EDs over nine years</w:t>
            </w:r>
          </w:p>
        </w:tc>
      </w:tr>
      <w:tr w:rsidR="00624DD2" w:rsidTr="00010629">
        <w:trPr>
          <w:cnfStyle w:val="000000100000"/>
        </w:trPr>
        <w:tc>
          <w:tcPr>
            <w:cnfStyle w:val="001000000000"/>
            <w:tcW w:w="2718" w:type="dxa"/>
            <w:tcBorders>
              <w:left w:val="single" w:sz="4" w:space="0" w:color="auto"/>
            </w:tcBorders>
          </w:tcPr>
          <w:p w:rsidR="00624DD2" w:rsidRDefault="00624DD2" w:rsidP="00A26EEE">
            <w:r>
              <w:t>Hong et al.</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p>
        </w:tc>
        <w:tc>
          <w:tcPr>
            <w:tcW w:w="6858" w:type="dxa"/>
          </w:tcPr>
          <w:p w:rsidR="00624DD2" w:rsidRDefault="00704F5A" w:rsidP="00704F5A">
            <w:pPr>
              <w:cnfStyle w:val="000000100000"/>
            </w:pPr>
            <w:r>
              <w:t>C</w:t>
            </w:r>
            <w:r w:rsidR="00624DD2">
              <w:t>ity trend in ED use for dental complaints over a six</w:t>
            </w:r>
            <w:r>
              <w:t>-</w:t>
            </w:r>
            <w:r w:rsidR="00624DD2">
              <w:t xml:space="preserve">year period </w:t>
            </w:r>
          </w:p>
        </w:tc>
      </w:tr>
      <w:tr w:rsidR="00624DD2" w:rsidTr="00010629">
        <w:tc>
          <w:tcPr>
            <w:cnfStyle w:val="001000000000"/>
            <w:tcW w:w="2718" w:type="dxa"/>
            <w:tcBorders>
              <w:left w:val="single" w:sz="4" w:space="0" w:color="auto"/>
            </w:tcBorders>
          </w:tcPr>
          <w:p w:rsidR="00624DD2" w:rsidRDefault="00624DD2" w:rsidP="00624DD2">
            <w:proofErr w:type="spellStart"/>
            <w:r>
              <w:t>Kempe</w:t>
            </w:r>
            <w:proofErr w:type="spellEnd"/>
            <w:r>
              <w:t xml:space="preserve"> et al.</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2)</w:t>
            </w:r>
            <w:r w:rsidR="00E053B7">
              <w:fldChar w:fldCharType="end"/>
            </w:r>
          </w:p>
        </w:tc>
        <w:tc>
          <w:tcPr>
            <w:tcW w:w="6858" w:type="dxa"/>
          </w:tcPr>
          <w:p w:rsidR="00624DD2" w:rsidRDefault="00704F5A" w:rsidP="001607DD">
            <w:pPr>
              <w:cnfStyle w:val="000000000000"/>
            </w:pPr>
            <w:r>
              <w:t>C</w:t>
            </w:r>
            <w:r w:rsidR="00624DD2">
              <w:t xml:space="preserve">hanges in care and access for general health, </w:t>
            </w:r>
            <w:r w:rsidR="001607DD">
              <w:t xml:space="preserve">dental </w:t>
            </w:r>
            <w:r w:rsidR="00624DD2">
              <w:t xml:space="preserve">health, and ED care </w:t>
            </w:r>
            <w:r w:rsidR="003D0CC3">
              <w:t xml:space="preserve">for state residents </w:t>
            </w:r>
            <w:r w:rsidR="00624DD2">
              <w:t>before and one year after enrollment in CHP+ program</w:t>
            </w:r>
          </w:p>
        </w:tc>
      </w:tr>
      <w:tr w:rsidR="00624DD2" w:rsidTr="0004107A">
        <w:trPr>
          <w:cnfStyle w:val="000000100000"/>
        </w:trPr>
        <w:tc>
          <w:tcPr>
            <w:cnfStyle w:val="001000000000"/>
            <w:tcW w:w="2718" w:type="dxa"/>
            <w:tcBorders>
              <w:left w:val="single" w:sz="4" w:space="0" w:color="auto"/>
            </w:tcBorders>
          </w:tcPr>
          <w:p w:rsidR="00624DD2" w:rsidRDefault="003D0CC3" w:rsidP="00A26EEE">
            <w:r>
              <w:t>Lave et al.</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p>
        </w:tc>
        <w:tc>
          <w:tcPr>
            <w:tcW w:w="6858" w:type="dxa"/>
          </w:tcPr>
          <w:p w:rsidR="00624DD2" w:rsidRDefault="00704F5A" w:rsidP="003D0CC3">
            <w:pPr>
              <w:cnfStyle w:val="000000100000"/>
            </w:pPr>
            <w:r>
              <w:t>C</w:t>
            </w:r>
            <w:r w:rsidR="003D0CC3">
              <w:t>hanges in health care access, including having a regular dentist, access to dental care when needed, and proportion having visited an ED over the first year among new enrollees in Western Pennsylvania health insurance programs for low-income uninsured residents</w:t>
            </w:r>
          </w:p>
        </w:tc>
      </w:tr>
      <w:tr w:rsidR="00624DD2" w:rsidTr="0004107A">
        <w:tc>
          <w:tcPr>
            <w:cnfStyle w:val="001000000000"/>
            <w:tcW w:w="2718" w:type="dxa"/>
            <w:tcBorders>
              <w:left w:val="single" w:sz="4" w:space="0" w:color="auto"/>
            </w:tcBorders>
          </w:tcPr>
          <w:p w:rsidR="00624DD2" w:rsidRDefault="003D0CC3" w:rsidP="00A26EEE">
            <w:r>
              <w:t>McCormick et al.</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p>
        </w:tc>
        <w:tc>
          <w:tcPr>
            <w:tcW w:w="6858" w:type="dxa"/>
          </w:tcPr>
          <w:p w:rsidR="00624DD2" w:rsidRDefault="00704F5A" w:rsidP="003D0CC3">
            <w:pPr>
              <w:cnfStyle w:val="000000000000"/>
            </w:pPr>
            <w:r>
              <w:t>C</w:t>
            </w:r>
            <w:r w:rsidR="003D0CC3">
              <w:t xml:space="preserve">hanges in ED dental </w:t>
            </w:r>
            <w:r w:rsidR="00234BB3">
              <w:t>usage</w:t>
            </w:r>
            <w:r w:rsidR="003D0CC3">
              <w:t xml:space="preserve"> rates, costs, and repeat ED visits after instituting a diversion program </w:t>
            </w:r>
          </w:p>
        </w:tc>
      </w:tr>
      <w:tr w:rsidR="00624DD2" w:rsidTr="0004107A">
        <w:trPr>
          <w:cnfStyle w:val="000000100000"/>
        </w:trPr>
        <w:tc>
          <w:tcPr>
            <w:cnfStyle w:val="001000000000"/>
            <w:tcW w:w="2718" w:type="dxa"/>
            <w:tcBorders>
              <w:left w:val="single" w:sz="4" w:space="0" w:color="auto"/>
            </w:tcBorders>
          </w:tcPr>
          <w:p w:rsidR="00624DD2" w:rsidRDefault="003D0CC3" w:rsidP="00A26EEE">
            <w:r>
              <w:t>Neely et al.</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p>
        </w:tc>
        <w:tc>
          <w:tcPr>
            <w:tcW w:w="6858" w:type="dxa"/>
          </w:tcPr>
          <w:p w:rsidR="00624DD2" w:rsidRDefault="00704F5A" w:rsidP="003D0CC3">
            <w:pPr>
              <w:cnfStyle w:val="000000100000"/>
            </w:pPr>
            <w:r>
              <w:t>C</w:t>
            </w:r>
            <w:r w:rsidR="003D0CC3">
              <w:t>hanges in dental related ED visit rates and costs 3 years before and 2 years after state health care reform</w:t>
            </w:r>
          </w:p>
        </w:tc>
      </w:tr>
      <w:tr w:rsidR="00624DD2" w:rsidTr="0004107A">
        <w:tc>
          <w:tcPr>
            <w:cnfStyle w:val="001000000000"/>
            <w:tcW w:w="2718" w:type="dxa"/>
            <w:tcBorders>
              <w:left w:val="single" w:sz="4" w:space="0" w:color="auto"/>
            </w:tcBorders>
          </w:tcPr>
          <w:p w:rsidR="00624DD2" w:rsidRDefault="003D0CC3" w:rsidP="003D0CC3">
            <w:r>
              <w:t>Singhal et al.</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DATA </w:instrText>
            </w:r>
            <w:r w:rsidR="00E053B7">
              <w:fldChar w:fldCharType="end"/>
            </w:r>
            <w:r w:rsidR="00E053B7">
              <w:fldChar w:fldCharType="separate"/>
            </w:r>
            <w:r>
              <w:rPr>
                <w:noProof/>
              </w:rPr>
              <w:t>(55)</w:t>
            </w:r>
            <w:r w:rsidR="00E053B7">
              <w:fldChar w:fldCharType="end"/>
            </w:r>
          </w:p>
        </w:tc>
        <w:tc>
          <w:tcPr>
            <w:tcW w:w="6858" w:type="dxa"/>
          </w:tcPr>
          <w:p w:rsidR="00624DD2" w:rsidRDefault="00704F5A" w:rsidP="00B36FEC">
            <w:pPr>
              <w:cnfStyle w:val="000000000000"/>
            </w:pPr>
            <w:r>
              <w:t>T</w:t>
            </w:r>
            <w:r w:rsidR="00B36FEC">
              <w:t>rends of ED dental visit rates</w:t>
            </w:r>
            <w:r w:rsidR="003D0CC3">
              <w:t xml:space="preserve"> over </w:t>
            </w:r>
            <w:r w:rsidR="00B36FEC">
              <w:t>five years</w:t>
            </w:r>
            <w:r w:rsidR="003D0CC3">
              <w:t xml:space="preserve">, before and after </w:t>
            </w:r>
            <w:r w:rsidR="00B36FEC">
              <w:t>state</w:t>
            </w:r>
            <w:r w:rsidR="003D0CC3">
              <w:t xml:space="preserve"> Medicaid policy change eliminating adul</w:t>
            </w:r>
            <w:r w:rsidR="00B36FEC">
              <w:t xml:space="preserve">t dental benefits, and comparison to trends </w:t>
            </w:r>
            <w:r w:rsidR="003D0CC3">
              <w:t>for other ambulatory care-sensitive conditions</w:t>
            </w:r>
          </w:p>
        </w:tc>
      </w:tr>
    </w:tbl>
    <w:p w:rsidR="00561235" w:rsidRDefault="00624DD2" w:rsidP="007D715A">
      <w:r>
        <w:t xml:space="preserve"> </w:t>
      </w:r>
    </w:p>
    <w:p w:rsidR="001A241A" w:rsidRDefault="001A241A" w:rsidP="001A241A">
      <w:pPr>
        <w:pStyle w:val="Heading2"/>
      </w:pPr>
      <w:r>
        <w:t>Predictive Factors</w:t>
      </w:r>
    </w:p>
    <w:p w:rsidR="001A241A" w:rsidRDefault="001A241A" w:rsidP="001A241A">
      <w:pPr>
        <w:pStyle w:val="Heading3"/>
      </w:pPr>
      <w:r>
        <w:t>Demographics and Other Patient Factors</w:t>
      </w:r>
    </w:p>
    <w:p w:rsidR="007E6852" w:rsidRDefault="00BD520C" w:rsidP="00BD520C">
      <w:r>
        <w:t>Many of the studies on ED dental care evaluated basic demographic and patient factors associated with presenting at the ED with</w:t>
      </w:r>
      <w:r w:rsidR="007F3402">
        <w:t xml:space="preserve"> non-traumatic dental problems.</w:t>
      </w:r>
      <w:r w:rsidR="00330FFE">
        <w:t xml:space="preserve"> </w:t>
      </w:r>
      <w:r w:rsidR="00436039">
        <w:t>Wall</w:t>
      </w:r>
      <w:r w:rsidR="00E053B7">
        <w:fldChar w:fldCharType="begin"/>
      </w:r>
      <w:r w:rsidR="00A868AA">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sidR="00A868AA">
        <w:rPr>
          <w:noProof/>
        </w:rPr>
        <w:t>(29)</w:t>
      </w:r>
      <w:r w:rsidR="00E053B7">
        <w:fldChar w:fldCharType="end"/>
      </w:r>
      <w:r w:rsidR="00436039">
        <w:t xml:space="preserve"> and Wall and Vujicic</w:t>
      </w:r>
      <w:r w:rsidR="00E053B7">
        <w:fldChar w:fldCharType="begin"/>
      </w:r>
      <w:r w:rsidR="00A868AA">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sidR="00A868AA">
        <w:rPr>
          <w:noProof/>
        </w:rPr>
        <w:t>(24)</w:t>
      </w:r>
      <w:r w:rsidR="00E053B7">
        <w:fldChar w:fldCharType="end"/>
      </w:r>
      <w:r w:rsidR="00436039">
        <w:t xml:space="preserve"> included analyses by age group and primary payer in their studies of national ED visits for dental care. </w:t>
      </w:r>
      <w:r w:rsidR="00FC6C4F">
        <w:t>Cohen et al., in an analysis of</w:t>
      </w:r>
      <w:r w:rsidR="00FC6C4F" w:rsidRPr="00FC6C4F">
        <w:t xml:space="preserve"> </w:t>
      </w:r>
      <w:r w:rsidR="00FC6C4F">
        <w:t>MEPS data, studied associations of gender, race/ethnicity, family income, education, employment, and urban/rural status with medical and ED visits for dental problems, and found that only education was statistically associated with ED visits for dental problems.</w:t>
      </w:r>
      <w:r w:rsidR="00E053B7">
        <w:fldChar w:fldCharType="begin"/>
      </w:r>
      <w:r w:rsidR="00A868AA">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sidR="00A868AA">
        <w:rPr>
          <w:noProof/>
        </w:rPr>
        <w:t>(25)</w:t>
      </w:r>
      <w:r w:rsidR="00E053B7">
        <w:fldChar w:fldCharType="end"/>
      </w:r>
      <w:r w:rsidR="008539A6">
        <w:t xml:space="preserve"> Sun et al. explored age, gender, race/ethnicity</w:t>
      </w:r>
      <w:r w:rsidR="00704F5A">
        <w:t>,</w:t>
      </w:r>
      <w:r w:rsidR="008539A6">
        <w:t xml:space="preserve"> insurance type, and residence zip code level measures of poverty, education, and unemployment in their study of rates, costs, and predictors of NTDC related ED visits in Oregon.</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44)</w:t>
      </w:r>
      <w:r w:rsidR="00E053B7">
        <w:fldChar w:fldCharType="end"/>
      </w:r>
      <w:r w:rsidR="00F81210">
        <w:t xml:space="preserve"> </w:t>
      </w:r>
      <w:r w:rsidR="00593CE4">
        <w:t xml:space="preserve">Flores and </w:t>
      </w:r>
      <w:proofErr w:type="spellStart"/>
      <w:r w:rsidR="00593CE4">
        <w:t>Tomany-Korman</w:t>
      </w:r>
      <w:proofErr w:type="spellEnd"/>
      <w:r w:rsidR="00593CE4">
        <w:t xml:space="preserve"> specifically focused on racial/ethnic disparities in an analysis of 2003-2004 National Survey of Children’s Health, exploring many measures of oral and medical health status, access, and utilization.</w: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instrText xml:space="preserve"> ADDIN EN.CITE.DATA </w:instrText>
      </w:r>
      <w:r w:rsidR="00E053B7">
        <w:fldChar w:fldCharType="end"/>
      </w:r>
      <w:r w:rsidR="00E053B7">
        <w:fldChar w:fldCharType="separate"/>
      </w:r>
      <w:r w:rsidR="00D64416">
        <w:rPr>
          <w:noProof/>
        </w:rPr>
        <w:t>(43)</w:t>
      </w:r>
      <w:r w:rsidR="00E053B7">
        <w:fldChar w:fldCharType="end"/>
      </w:r>
      <w:r w:rsidR="00593CE4">
        <w:t xml:space="preserve"> </w:t>
      </w:r>
      <w:r w:rsidR="00F026F1">
        <w:t>Fields et al. investigated the effects of metropolitan residence status and insurance instability</w:t>
      </w:r>
      <w:r w:rsidR="00AA1EFC">
        <w:t>, along with other patient demographic and health predictors</w:t>
      </w:r>
      <w:r w:rsidR="00F026F1">
        <w:t xml:space="preserve"> on healthcare utilization.</w: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instrText xml:space="preserve"> ADDIN EN.CITE </w:instrTex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instrText xml:space="preserve"> ADDIN EN.CITE.DATA </w:instrText>
      </w:r>
      <w:r w:rsidR="00E053B7">
        <w:fldChar w:fldCharType="end"/>
      </w:r>
      <w:r w:rsidR="00E053B7">
        <w:fldChar w:fldCharType="separate"/>
      </w:r>
      <w:r w:rsidR="00A868AA">
        <w:rPr>
          <w:noProof/>
        </w:rPr>
        <w:t>(26)</w:t>
      </w:r>
      <w:r w:rsidR="00E053B7">
        <w:fldChar w:fldCharType="end"/>
      </w:r>
      <w:r w:rsidR="00F026F1">
        <w:t xml:space="preserve"> </w:t>
      </w:r>
      <w:r w:rsidR="00175EE9">
        <w:t>Hong et al. investigated gender, age, and race/ethnicity, along with zip code community and census level variables, and other access related variables in their studies.</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r w:rsidR="00994007">
        <w:t xml:space="preserve"> Lee </w:t>
      </w:r>
      <w:r w:rsidR="007E6852">
        <w:t xml:space="preserve">H. </w:t>
      </w:r>
      <w:r w:rsidR="00994007">
        <w:t>et al. found increasing rates of ED dental care access associated with adults aged 18-44, Blacks, and the uninsured.</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DATA </w:instrText>
      </w:r>
      <w:r w:rsidR="00E053B7">
        <w:fldChar w:fldCharType="end"/>
      </w:r>
      <w:r w:rsidR="00E053B7">
        <w:fldChar w:fldCharType="separate"/>
      </w:r>
      <w:r w:rsidR="00A868AA">
        <w:rPr>
          <w:noProof/>
        </w:rPr>
        <w:t>(28)</w:t>
      </w:r>
      <w:r w:rsidR="00E053B7">
        <w:fldChar w:fldCharType="end"/>
      </w:r>
      <w:r w:rsidR="00994007">
        <w:t xml:space="preserve"> </w:t>
      </w:r>
      <w:r w:rsidR="00306282">
        <w:t xml:space="preserve">Stevens et al. </w:t>
      </w:r>
      <w:r w:rsidR="00306282">
        <w:lastRenderedPageBreak/>
        <w:t>explored physical, economic, and psychological factors, in addition to standard demographic factors, in characterizing health care access problems among older patients (65+) presenting at southeastern US ED.</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r w:rsidR="00306282">
        <w:t xml:space="preserve"> </w:t>
      </w:r>
      <w:r w:rsidR="005301C9">
        <w:t xml:space="preserve">In the various Okunseri et al. studies, analyses usually included age, race/ethnicity, gender, time (investigating trends over years), and insurance type, some </w:t>
      </w:r>
      <w:r w:rsidR="00B214E6">
        <w:t>with</w:t>
      </w:r>
      <w:r w:rsidR="005301C9">
        <w:t xml:space="preserve"> additional predictors of interest.</w:t>
      </w:r>
      <w:r w:rsidR="00E053B7">
        <w:fldChar w:fldCharType="begin">
          <w:fldData xml:space="preserve">PEVuZE5vdGU+PENpdGU+PEF1dGhvcj5Pa3Vuc2VyaTwvQXV0aG9yPjxZZWFyPjIwMTM8L1llYXI+
PFJlY051bT4yNzwvUmVjTnVtPjxEaXNwbGF5VGV4dD4oMzItMzYsIDUw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I8L1llYXI+PFJlY051bT40ODwvUmVjTnVtPjxy
ZWNvcmQ+PHJlYy1udW1iZXI+NDg8L3JlYy1udW1iZXI+PGZvcmVpZ24ta2V5cz48a2V5IGFwcD0i
RU4iIGRiLWlkPSIydnRycnp4d2wwcHp0b2V6d2Y2eDBweDUwMDl2MHdyMjV0d3oiIHRpbWVzdGFt
cD0iMTQyMTE2MTc5MCI+NDg8L2tleT48L2ZvcmVpZ24ta2V5cz48cmVmLXR5cGUgbmFtZT0iSm91
cm5hbCBBcnRpY2xlIj4xNzwvcmVmLXR5cGU+PGNvbnRyaWJ1dG9ycz48YXV0aG9ycz48YXV0aG9y
Pk9rdW5zZXJpLCBDLjwvYXV0aG9yPjxhdXRob3I+T2t1bnNlcmksIEUuPC9hdXRob3I+PGF1dGhv
cj5UaG9ycGUsIEouIE0uPC9hdXRob3I+PGF1dGhvcj5YaWFuZywgUS48L2F1dGhvcj48YXV0aG9y
PlN6YWJvLCBBLjwvYXV0aG9yPjwvYXV0aG9ycz48L2NvbnRyaWJ1dG9ycz48YXV0aC1hZGRyZXNz
PkRlcGFydG1lbnQgb2YgQ2xpbmljYWwgU2VydmljZXMsIE1hcnF1ZXR0ZSBVbml2ZXJzaXR5IFNj
aG9vbCBvZiBEZW50aXN0cnksIE1pbHdhdWtlZSwgV0ksIFVTQS48L2F1dGgtYWRkcmVzcz48dGl0
bGVzPjx0aXRsZT5QYXRpZW50IGNoYXJhY3RlcmlzdGljcyBhbmQgdHJlbmRzIGluIG5vbnRyYXVt
YXRpYyBkZW50YWwgY29uZGl0aW9uIHZpc2l0cyB0byBlbWVyZ2VuY3kgZGVwYXJ0bWVudHMgaW4g
dGhlIFVuaXRlZCBTdGF0ZXM8L3RpdGxlPjxzZWNvbmRhcnktdGl0bGU+Q2xpbiBDb3NtZXQgSW52
ZXN0aWcgRGVudDwvc2Vjb25kYXJ5LXRpdGxlPjxhbHQtdGl0bGU+Q2xpbmljYWwsIGNvc21ldGlj
IGFuZCBpbnZlc3RpZ2F0aW9uYWwgZGVudGlzdHJ5PC9hbHQtdGl0bGU+PC90aXRsZXM+PHBlcmlv
ZGljYWw+PGZ1bGwtdGl0bGU+Q2xpbiBDb3NtZXQgSW52ZXN0aWcgRGVudDwvZnVsbC10aXRsZT48
YWJici0xPkNsaW5pY2FsLCBjb3NtZXRpYyBhbmQgaW52ZXN0aWdhdGlvbmFsIGRlbnRpc3RyeTwv
YWJici0xPjwvcGVyaW9kaWNhbD48YWx0LXBlcmlvZGljYWw+PGZ1bGwtdGl0bGU+Q2xpbiBDb3Nt
ZXQgSW52ZXN0aWcgRGVudDwvZnVsbC10aXRsZT48YWJici0xPkNsaW5pY2FsLCBjb3NtZXRpYyBh
bmQgaW52ZXN0aWdhdGlvbmFsIGRlbnRpc3RyeTwvYWJici0xPjwvYWx0LXBlcmlvZGljYWw+PHBh
Z2VzPjEtNzwvcGFnZXM+PHZvbHVtZT40PC92b2x1bWU+PGVkaXRpb24+MjAxMi8wMS8wMTwvZWRp
dGlvbj48a2V5d29yZHM+PGtleXdvcmQ+YWR1bHRzPC9rZXl3b3JkPjxrZXl3b3JkPmRlbnRhbCBk
aXNlYXNlPC9rZXl3b3JkPjxrZXl3b3JkPmRlbnRhbCB1dGlsaXphdGlvbjwva2V5d29yZD48a2V5
d29yZD5lbWVyZ2VuY3kgc2VydmljZTwva2V5d29yZD48L2tleXdvcmRzPjxkYXRlcz48eWVhcj4y
MDEyPC95ZWFyPjwvZGF0ZXM+PGlzYm4+MTE3OS0xMzU3PC9pc2JuPjxhY2Nlc3Npb24tbnVtPjIz
Njc0OTE5PC9hY2Nlc3Npb24tbnVtPjx1cmxzPjxyZWxhdGVkLXVybHM+PHVybD5odHRwOi8vd3d3
Lm5jYmkubmxtLm5paC5nb3YvcG1jL2FydGljbGVzL1BNQzM2NTIzNjMvcGRmL2NjaWRlLTQtMDAx
LnBkZjwvdXJsPjwvcmVsYXRlZC11cmxzPjwvdXJscz48Y3VzdG9tMj5QbWMzNjUyMzYzPC9jdXN0
b20yPjxlbGVjdHJvbmljLXJlc291cmNlLW51bT4xMC4yMTQ3L2NjaWRlbi5zMjgxNjg8L2VsZWN0
cm9uaWMtcmVzb3VyY2UtbnVtPjxyZW1vdGUtZGF0YWJhc2UtcHJvdmlkZXI+TkxNPC9yZW1vdGUt
ZGF0YWJhc2UtcHJvdmlkZXI+PGxhbmd1YWdlPmVuZzwvbGFuZ3VhZ2U+PC9yZWNvcmQ+PC9DaXRl
PjxDaXRlPjxBdXRob3I+T2t1bnNlcmk8L0F1dGhvcj48WWVhcj4yMDE0PC9ZZWFyPjxSZWNOdW0+
NDwvUmVjTnVtPjxyZWNvcmQ+PHJlYy1udW1iZXI+NDwvcmVjLW51bWJlcj48Zm9yZWlnbi1rZXlz
PjxrZXkgYXBwPSJFTiIgZGItaWQ9IjJ2dHJyenh3bDBwenRvZXp3ZjZ4MHB4NTAwOXYwd3IyNXR3
eiIgdGltZXN0YW1wPSIxNDIxMTYxNzg5Ij40PC9rZXk+PC9mb3JlaWduLWtleXM+PHJlZi10eXBl
IG5hbWU9IkpvdXJuYWwgQXJ0aWNsZSI+MTc8L3JlZi10eXBlPjxjb250cmlidXRvcnM+PGF1dGhv
cnM+PGF1dGhvcj5Pa3Vuc2VyaSwgQy48L2F1dGhvcj48YXV0aG9yPk9rdW5zZXJpLCBFLjwvYXV0
aG9yPjxhdXRob3I+WGlhbmcsIFEuPC9hdXRob3I+PGF1dGhvcj5UaG9ycGUsIEouIE0uPC9hdXRo
b3I+PGF1dGhvcj5TemFibywgQS48L2F1dGhvcj48L2F1dGhvcnM+PC9jb250cmlidXRvcnM+PGF1
dGgtYWRkcmVzcz5EZXBhcnRtZW50IG9mIENsaW5pY2FsIFNlcnZpY2VzLCBTY2hvb2wgb2YgRGVu
dGlzdHJ5LCBNYXJxdWV0dGUgVW5pdmVyc2l0eSwgTWlsd2F1a2VlLCBXSSwgVVNBLjwvYXV0aC1h
ZGRyZXNzPjx0aXRsZXM+PHRpdGxlPlByZXNjcmlwdGlvbiBvZiBvcGlvaWQgYW5kIG5vbm9waW9p
ZCBhbmFsZ2VzaWNzIGZvciBkZW50YWwgY2FyZSBpbiBlbWVyZ2VuY3kgZGVwYXJ0bWVudHM6IEZp
bmRpbmdzIGZyb20gdGhlIE5hdGlvbmFsIEhvc3BpdGFsIEFtYnVsYXRvcnkgTWVkaWNhbCBDYXJl
IFN1cnZleTwvdGl0bGU+PHNlY29uZGFyeS10aXRsZT5KIFB1YmxpYyBIZWFsdGggRGVudDwvc2Vj
b25kYXJ5LXRpdGxlPjxhbHQtdGl0bGU+Sm91cm5hbCBvZiBwdWJsaWMgaGVhbHRoIGRlbnRpc3Ry
eTwvYWx0LXRpdGxlPjwvdGl0bGVzPjxwZXJpb2RpY2FsPjxmdWxsLXRpdGxlPkogUHVibGljIEhl
YWx0aCBEZW50PC9mdWxsLXRpdGxlPjxhYmJyLTE+Sm91cm5hbCBvZiBwdWJsaWMgaGVhbHRoIGRl
bnRpc3RyeTwvYWJici0xPjwvcGVyaW9kaWNhbD48YWx0LXBlcmlvZGljYWw+PGZ1bGwtdGl0bGU+
SiBQdWJsaWMgSGVhbHRoIERlbnQ8L2Z1bGwtdGl0bGU+PGFiYnItMT5Kb3VybmFsIG9mIHB1Ymxp
YyBoZWFsdGggZGVudGlzdHJ5PC9hYmJyLTE+PC9hbHQtcGVyaW9kaWNhbD48cGFnZXM+MjgzLTky
PC9wYWdlcz48dm9sdW1lPjc0PC92b2x1bWU+PG51bWJlcj40PC9udW1iZXI+PGVkaXRpb24+MjAx
NC8wNS8yODwvZWRpdGlvbj48a2V5d29yZHM+PGtleXdvcmQ+ZGVudGFsIGNhcmU8L2tleXdvcmQ+
PGtleXdvcmQ+ZGVudGFsIGhlYWx0aCBzZXJ2aWNlczwva2V5d29yZD48a2V5d29yZD5lbWVyZ2Vu
Y3kgcGh5c2ljaWFuczwva2V5d29yZD48a2V5d29yZD5ub25vcGlvaWQgYW5hbGdlc2ljczwva2V5
d29yZD48a2V5d29yZD5ub250cmF1bWF0aWMgZGVudGFsIGNvbmRpdGlvbnM8L2tleXdvcmQ+PGtl
eXdvcmQ+b3Bpb2lkIGFuYWxnZXNpY3M8L2tleXdvcmQ+PGtleXdvcmQ+dG9vdGhhY2hlPC9rZXl3
b3JkPjwva2V5d29yZHM+PGRhdGVzPjx5ZWFyPjIwMTQ8L3llYXI+PHB1Yi1kYXRlcz48ZGF0ZT5T
ZXA8L2RhdGU+PC9wdWItZGF0ZXM+PC9kYXRlcz48aXNibj4wMDIyLTQwMDY8L2lzYm4+PGFjY2Vz
c2lvbi1udW0+MjQ4NjM0MDc8L2FjY2Vzc2lvbi1udW0+PHVybHM+PHJlbGF0ZWQtdXJscz48dXJs
Pmh0dHA6Ly9vbmxpbmVsaWJyYXJ5LndpbGV5LmNvbS9zdG9yZS8xMC4xMTExL2pwaGQuMTIwNTUv
YXNzZXQvanBoZDEyMDU1LnBkZj92PTEmYW1wO3Q9aTR2ZjF0ZzYmYW1wO3M9NzkyZmEyZGE2NTNk
NjdjZTZlNjJmOWVhMjkwMDgzNzg0NzYyNzYxNTwvdXJsPjwvcmVsYXRlZC11cmxzPjwvdXJscz48
Y3VzdG9tMj5QbWM0MjQ1Mzg2PC9jdXN0b20yPjxjdXN0b202Pk5paG1zNTgxODUxPC9jdXN0b202
PjxlbGVjdHJvbmljLXJlc291cmNlLW51bT4xMC4xMTExL2pwaGQuMTIwNTU8L2VsZWN0cm9uaWMt
cmVzb3VyY2UtbnVtPjxyZW1vdGUtZGF0YWJhc2UtcHJvdmlkZXI+TkxNPC9yZW1vdGUtZGF0YWJh
c2UtcHJvdmlkZXI+PGxhbmd1YWdlPmVuZzwvbGFuZ3VhZ2U+PC9yZWNvcmQ+PC9DaXRlPjxDaXRl
PjxBdXRob3I+T2t1bnNlcmk8L0F1dGhvcj48WWVhcj4yMDA4PC9ZZWFyPjxSZWNOdW0+MzY5PC9S
ZWNOdW0+PHJlY29yZD48cmVjLW51bWJlcj4zNjk8L3JlYy1udW1iZXI+PGZvcmVpZ24ta2V5cz48
a2V5IGFwcD0iRU4iIGRiLWlkPSIydnRycnp4d2wwcHp0b2V6d2Y2eDBweDUwMDl2MHdyMjV0d3oi
IHRpbWVzdGFtcD0iMTQzNzU5NDc3NiI+MzY5PC9rZXk+PC9mb3JlaWduLWtleXM+PHJlZi10eXBl
IG5hbWU9IkpvdXJuYWwgQXJ0aWNsZSI+MTc8L3JlZi10eXBlPjxjb250cmlidXRvcnM+PGF1dGhv
cnM+PGF1dGhvcj5Pa3Vuc2VyaSwgQy48L2F1dGhvcj48YXV0aG9yPlBhamV3c2tpLCBOLiBNLjwv
YXV0aG9yPjxhdXRob3I+QnJvdXNzZWF1LCBELiBDLjwvYXV0aG9yPjxhdXRob3I+VG9tYW55LUtv
cm1hbiwgUy48L2F1dGhvcj48YXV0aG9yPlNueWRlciwgQS48L2F1dGhvcj48YXV0aG9yPkZsb3Jl
cywgRy48L2F1dGhvcj48L2F1dGhvcnM+PC9jb250cmlidXRvcnM+PGF1dGgtYWRkcmVzcz5EZXBh
cnRtZW50IG9mIENsaW5pY2FsIFNlcnZpY2VzLCBNYXJxdXR0ZSBVbml2ZXJzaXR5IFNjaG9vbCBv
ZiBEZW50aXN0cnksIE1pbHdhdWtlZSA1MzIwMS0xODgxLCBXaXNjb25zaW4uIFVTQS4gY2hyaXN0
b3BoZXIub2t1bnNlcmlAbWFycXVldHRlLmVkdTwvYXV0aC1hZGRyZXNzPjx0aXRsZXM+PHRpdGxl
PlJhY2lhbCBhbmQgZXRobmljIGRpc3Bhcml0aWVzIGluIG5vbnRyYXVtYXRpYyBkZW50YWwtY29u
ZGl0aW9uIHZpc2l0cyB0byBlbWVyZ2VuY3kgZGVwYXJ0bWVudHMgYW5kIHBoeXNpY2lhbiBvZmZp
Y2VzOiBhIHN0dWR5IG9mIHRoZSBXaXNjb25zaW4gTWVkaWNhaWQgcHJvZ3JhbT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TY1Ny02NjwvcGFnZXM+PHZvbHVtZT4xMzk8L3ZvbHVtZT48bnVtYmVyPjEyPC9udW1i
ZXI+PGVkaXRpb24+MjAwOC8xMi8wMzwvZWRpdGlvbj48a2V5d29yZHM+PGtleXdvcmQ+QWRvbGVz
Y2VudDwva2V5d29yZD48a2V5d29yZD5BZHVsdDwva2V5d29yZD48a2V5d29yZD5BZ2UgRGlzdHJp
YnV0aW9uPC9rZXl3b3JkPjxrZXl3b3JkPkFnZWQ8L2tleXdvcmQ+PGtleXdvcmQ+Q2hpbGQ8L2tl
eXdvcmQ+PGtleXdvcmQ+Q29udGluZW50YWwgUG9wdWxhdGlvbiBHcm91cHM8L2tleXdvcmQ+PGtl
eXdvcmQ+RGVudGFsIENhcmUvc3RhdGlzdGljcyAmYW1wOyBudW1lcmljYWwgZGF0YS8qdXRpbGl6
YXRpb248L2tleXdvcmQ+PGtleXdvcmQ+RW1lcmdlbmN5IFNlcnZpY2UsIEhvc3BpdGFsLyp1dGls
aXphdGlvbjwva2V5d29yZD48a2V5d29yZD4qRXRobmljIEdyb3Vwczwva2V5d29yZD48a2V5d29y
ZD5GZW1hbGU8L2tleXdvcmQ+PGtleXdvcmQ+SGVhbHRoIFNlcnZpY2VzIEFjY2Vzc2liaWxpdHkv
KmVjb25vbWljcy9zdGF0aXN0aWNzICZhbXA7IG51bWVyaWNhbCBkYXRhPC9rZXl3b3JkPjxrZXl3
b3JkPkh1bWFuczwva2V5d29yZD48a2V5d29yZD5NYWxlPC9rZXl3b3JkPjxrZXl3b3JkPk1lZGlj
YWlkL2Vjb25vbWljcy9zdGF0aXN0aWNzICZhbXA7IG51bWVyaWNhbCBkYXRhPC9rZXl3b3JkPjxr
ZXl3b3JkPk1pZGRsZSBBZ2VkPC9rZXl3b3JkPjxrZXl3b3JkPk9mZmljZSBWaXNpdHMvc3RhdGlz
dGljcyAmYW1wOyBudW1lcmljYWwgZGF0YS8qdXRpbGl6YXRpb248L2tleXdvcmQ+PGtleXdvcmQ+
UGh5c2ljaWFucyZhcG9zOyBPZmZpY2VzPC9rZXl3b3JkPjxrZXl3b3JkPlNleCBEaXN0cmlidXRp
b248L2tleXdvcmQ+PGtleXdvcmQ+VW5pdGVkIFN0YXRlczwva2V5d29yZD48a2V5d29yZD5XaXNj
b25zaW48L2tleXdvcmQ+PGtleXdvcmQ+WW91bmcgQWR1bHQ8L2tleXdvcmQ+PC9rZXl3b3Jkcz48
ZGF0ZXM+PHllYXI+MjAwODwveWVhcj48cHViLWRhdGVzPjxkYXRlPkRlYzwvZGF0ZT48L3B1Yi1k
YXRlcz48L2RhdGVzPjxpc2JuPjAwMDItODE3NyAoUHJpbnQpJiN4RDswMDAyLTgxNzc8L2lzYm4+
PGFjY2Vzc2lvbi1udW0+MTkwNDc2NzI8L2FjY2Vzc2lvbi1udW0+PHVybHM+PC91cmxzPjxjdXN0
b20yPlBtYzM4MTc2MTc8L2N1c3RvbTI+PGN1c3RvbTY+TmlobXM1MjE0Mzk8L2N1c3RvbTY+PHJl
bW90ZS1kYXRhYmFzZS1wcm92aWRlcj5OTE08L3JlbW90ZS1kYXRhYmFzZS1wcm92aWRlcj48bGFu
Z3VhZ2U+ZW5nPC9sYW5ndWFnZT48L3JlY29yZD48L0NpdGU+PC9FbmROb3RlPgB=
</w:fldData>
        </w:fldChar>
      </w:r>
      <w:r w:rsidR="00D64416">
        <w:instrText xml:space="preserve"> ADDIN EN.CITE </w:instrText>
      </w:r>
      <w:r w:rsidR="00E053B7">
        <w:fldChar w:fldCharType="begin">
          <w:fldData xml:space="preserve">PEVuZE5vdGU+PENpdGU+PEF1dGhvcj5Pa3Vuc2VyaTwvQXV0aG9yPjxZZWFyPjIwMTM8L1llYXI+
PFJlY051bT4yNzwvUmVjTnVtPjxEaXNwbGF5VGV4dD4oMzItMzYsIDUw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I8L1llYXI+PFJlY051bT40ODwvUmVjTnVtPjxy
ZWNvcmQ+PHJlYy1udW1iZXI+NDg8L3JlYy1udW1iZXI+PGZvcmVpZ24ta2V5cz48a2V5IGFwcD0i
RU4iIGRiLWlkPSIydnRycnp4d2wwcHp0b2V6d2Y2eDBweDUwMDl2MHdyMjV0d3oiIHRpbWVzdGFt
cD0iMTQyMTE2MTc5MCI+NDg8L2tleT48L2ZvcmVpZ24ta2V5cz48cmVmLXR5cGUgbmFtZT0iSm91
cm5hbCBBcnRpY2xlIj4xNzwvcmVmLXR5cGU+PGNvbnRyaWJ1dG9ycz48YXV0aG9ycz48YXV0aG9y
Pk9rdW5zZXJpLCBDLjwvYXV0aG9yPjxhdXRob3I+T2t1bnNlcmksIEUuPC9hdXRob3I+PGF1dGhv
cj5UaG9ycGUsIEouIE0uPC9hdXRob3I+PGF1dGhvcj5YaWFuZywgUS48L2F1dGhvcj48YXV0aG9y
PlN6YWJvLCBBLjwvYXV0aG9yPjwvYXV0aG9ycz48L2NvbnRyaWJ1dG9ycz48YXV0aC1hZGRyZXNz
PkRlcGFydG1lbnQgb2YgQ2xpbmljYWwgU2VydmljZXMsIE1hcnF1ZXR0ZSBVbml2ZXJzaXR5IFNj
aG9vbCBvZiBEZW50aXN0cnksIE1pbHdhdWtlZSwgV0ksIFVTQS48L2F1dGgtYWRkcmVzcz48dGl0
bGVzPjx0aXRsZT5QYXRpZW50IGNoYXJhY3RlcmlzdGljcyBhbmQgdHJlbmRzIGluIG5vbnRyYXVt
YXRpYyBkZW50YWwgY29uZGl0aW9uIHZpc2l0cyB0byBlbWVyZ2VuY3kgZGVwYXJ0bWVudHMgaW4g
dGhlIFVuaXRlZCBTdGF0ZXM8L3RpdGxlPjxzZWNvbmRhcnktdGl0bGU+Q2xpbiBDb3NtZXQgSW52
ZXN0aWcgRGVudDwvc2Vjb25kYXJ5LXRpdGxlPjxhbHQtdGl0bGU+Q2xpbmljYWwsIGNvc21ldGlj
IGFuZCBpbnZlc3RpZ2F0aW9uYWwgZGVudGlzdHJ5PC9hbHQtdGl0bGU+PC90aXRsZXM+PHBlcmlv
ZGljYWw+PGZ1bGwtdGl0bGU+Q2xpbiBDb3NtZXQgSW52ZXN0aWcgRGVudDwvZnVsbC10aXRsZT48
YWJici0xPkNsaW5pY2FsLCBjb3NtZXRpYyBhbmQgaW52ZXN0aWdhdGlvbmFsIGRlbnRpc3RyeTwv
YWJici0xPjwvcGVyaW9kaWNhbD48YWx0LXBlcmlvZGljYWw+PGZ1bGwtdGl0bGU+Q2xpbiBDb3Nt
ZXQgSW52ZXN0aWcgRGVudDwvZnVsbC10aXRsZT48YWJici0xPkNsaW5pY2FsLCBjb3NtZXRpYyBh
bmQgaW52ZXN0aWdhdGlvbmFsIGRlbnRpc3RyeTwvYWJici0xPjwvYWx0LXBlcmlvZGljYWw+PHBh
Z2VzPjEtNzwvcGFnZXM+PHZvbHVtZT40PC92b2x1bWU+PGVkaXRpb24+MjAxMi8wMS8wMTwvZWRp
dGlvbj48a2V5d29yZHM+PGtleXdvcmQ+YWR1bHRzPC9rZXl3b3JkPjxrZXl3b3JkPmRlbnRhbCBk
aXNlYXNlPC9rZXl3b3JkPjxrZXl3b3JkPmRlbnRhbCB1dGlsaXphdGlvbjwva2V5d29yZD48a2V5
d29yZD5lbWVyZ2VuY3kgc2VydmljZTwva2V5d29yZD48L2tleXdvcmRzPjxkYXRlcz48eWVhcj4y
MDEyPC95ZWFyPjwvZGF0ZXM+PGlzYm4+MTE3OS0xMzU3PC9pc2JuPjxhY2Nlc3Npb24tbnVtPjIz
Njc0OTE5PC9hY2Nlc3Npb24tbnVtPjx1cmxzPjxyZWxhdGVkLXVybHM+PHVybD5odHRwOi8vd3d3
Lm5jYmkubmxtLm5paC5nb3YvcG1jL2FydGljbGVzL1BNQzM2NTIzNjMvcGRmL2NjaWRlLTQtMDAx
LnBkZjwvdXJsPjwvcmVsYXRlZC11cmxzPjwvdXJscz48Y3VzdG9tMj5QbWMzNjUyMzYzPC9jdXN0
b20yPjxlbGVjdHJvbmljLXJlc291cmNlLW51bT4xMC4yMTQ3L2NjaWRlbi5zMjgxNjg8L2VsZWN0
cm9uaWMtcmVzb3VyY2UtbnVtPjxyZW1vdGUtZGF0YWJhc2UtcHJvdmlkZXI+TkxNPC9yZW1vdGUt
ZGF0YWJhc2UtcHJvdmlkZXI+PGxhbmd1YWdlPmVuZzwvbGFuZ3VhZ2U+PC9yZWNvcmQ+PC9DaXRl
PjxDaXRlPjxBdXRob3I+T2t1bnNlcmk8L0F1dGhvcj48WWVhcj4yMDE0PC9ZZWFyPjxSZWNOdW0+
NDwvUmVjTnVtPjxyZWNvcmQ+PHJlYy1udW1iZXI+NDwvcmVjLW51bWJlcj48Zm9yZWlnbi1rZXlz
PjxrZXkgYXBwPSJFTiIgZGItaWQ9IjJ2dHJyenh3bDBwenRvZXp3ZjZ4MHB4NTAwOXYwd3IyNXR3
eiIgdGltZXN0YW1wPSIxNDIxMTYxNzg5Ij40PC9rZXk+PC9mb3JlaWduLWtleXM+PHJlZi10eXBl
IG5hbWU9IkpvdXJuYWwgQXJ0aWNsZSI+MTc8L3JlZi10eXBlPjxjb250cmlidXRvcnM+PGF1dGhv
cnM+PGF1dGhvcj5Pa3Vuc2VyaSwgQy48L2F1dGhvcj48YXV0aG9yPk9rdW5zZXJpLCBFLjwvYXV0
aG9yPjxhdXRob3I+WGlhbmcsIFEuPC9hdXRob3I+PGF1dGhvcj5UaG9ycGUsIEouIE0uPC9hdXRo
b3I+PGF1dGhvcj5TemFibywgQS48L2F1dGhvcj48L2F1dGhvcnM+PC9jb250cmlidXRvcnM+PGF1
dGgtYWRkcmVzcz5EZXBhcnRtZW50IG9mIENsaW5pY2FsIFNlcnZpY2VzLCBTY2hvb2wgb2YgRGVu
dGlzdHJ5LCBNYXJxdWV0dGUgVW5pdmVyc2l0eSwgTWlsd2F1a2VlLCBXSSwgVVNBLjwvYXV0aC1h
ZGRyZXNzPjx0aXRsZXM+PHRpdGxlPlByZXNjcmlwdGlvbiBvZiBvcGlvaWQgYW5kIG5vbm9waW9p
ZCBhbmFsZ2VzaWNzIGZvciBkZW50YWwgY2FyZSBpbiBlbWVyZ2VuY3kgZGVwYXJ0bWVudHM6IEZp
bmRpbmdzIGZyb20gdGhlIE5hdGlvbmFsIEhvc3BpdGFsIEFtYnVsYXRvcnkgTWVkaWNhbCBDYXJl
IFN1cnZleTwvdGl0bGU+PHNlY29uZGFyeS10aXRsZT5KIFB1YmxpYyBIZWFsdGggRGVudDwvc2Vj
b25kYXJ5LXRpdGxlPjxhbHQtdGl0bGU+Sm91cm5hbCBvZiBwdWJsaWMgaGVhbHRoIGRlbnRpc3Ry
eTwvYWx0LXRpdGxlPjwvdGl0bGVzPjxwZXJpb2RpY2FsPjxmdWxsLXRpdGxlPkogUHVibGljIEhl
YWx0aCBEZW50PC9mdWxsLXRpdGxlPjxhYmJyLTE+Sm91cm5hbCBvZiBwdWJsaWMgaGVhbHRoIGRl
bnRpc3RyeTwvYWJici0xPjwvcGVyaW9kaWNhbD48YWx0LXBlcmlvZGljYWw+PGZ1bGwtdGl0bGU+
SiBQdWJsaWMgSGVhbHRoIERlbnQ8L2Z1bGwtdGl0bGU+PGFiYnItMT5Kb3VybmFsIG9mIHB1Ymxp
YyBoZWFsdGggZGVudGlzdHJ5PC9hYmJyLTE+PC9hbHQtcGVyaW9kaWNhbD48cGFnZXM+MjgzLTky
PC9wYWdlcz48dm9sdW1lPjc0PC92b2x1bWU+PG51bWJlcj40PC9udW1iZXI+PGVkaXRpb24+MjAx
NC8wNS8yODwvZWRpdGlvbj48a2V5d29yZHM+PGtleXdvcmQ+ZGVudGFsIGNhcmU8L2tleXdvcmQ+
PGtleXdvcmQ+ZGVudGFsIGhlYWx0aCBzZXJ2aWNlczwva2V5d29yZD48a2V5d29yZD5lbWVyZ2Vu
Y3kgcGh5c2ljaWFuczwva2V5d29yZD48a2V5d29yZD5ub25vcGlvaWQgYW5hbGdlc2ljczwva2V5
d29yZD48a2V5d29yZD5ub250cmF1bWF0aWMgZGVudGFsIGNvbmRpdGlvbnM8L2tleXdvcmQ+PGtl
eXdvcmQ+b3Bpb2lkIGFuYWxnZXNpY3M8L2tleXdvcmQ+PGtleXdvcmQ+dG9vdGhhY2hlPC9rZXl3
b3JkPjwva2V5d29yZHM+PGRhdGVzPjx5ZWFyPjIwMTQ8L3llYXI+PHB1Yi1kYXRlcz48ZGF0ZT5T
ZXA8L2RhdGU+PC9wdWItZGF0ZXM+PC9kYXRlcz48aXNibj4wMDIyLTQwMDY8L2lzYm4+PGFjY2Vz
c2lvbi1udW0+MjQ4NjM0MDc8L2FjY2Vzc2lvbi1udW0+PHVybHM+PHJlbGF0ZWQtdXJscz48dXJs
Pmh0dHA6Ly9vbmxpbmVsaWJyYXJ5LndpbGV5LmNvbS9zdG9yZS8xMC4xMTExL2pwaGQuMTIwNTUv
YXNzZXQvanBoZDEyMDU1LnBkZj92PTEmYW1wO3Q9aTR2ZjF0ZzYmYW1wO3M9NzkyZmEyZGE2NTNk
NjdjZTZlNjJmOWVhMjkwMDgzNzg0NzYyNzYxNTwvdXJsPjwvcmVsYXRlZC11cmxzPjwvdXJscz48
Y3VzdG9tMj5QbWM0MjQ1Mzg2PC9jdXN0b20yPjxjdXN0b202Pk5paG1zNTgxODUxPC9jdXN0b202
PjxlbGVjdHJvbmljLXJlc291cmNlLW51bT4xMC4xMTExL2pwaGQuMTIwNTU8L2VsZWN0cm9uaWMt
cmVzb3VyY2UtbnVtPjxyZW1vdGUtZGF0YWJhc2UtcHJvdmlkZXI+TkxNPC9yZW1vdGUtZGF0YWJh
c2UtcHJvdmlkZXI+PGxhbmd1YWdlPmVuZzwvbGFuZ3VhZ2U+PC9yZWNvcmQ+PC9DaXRlPjxDaXRl
PjxBdXRob3I+T2t1bnNlcmk8L0F1dGhvcj48WWVhcj4yMDA4PC9ZZWFyPjxSZWNOdW0+MzY5PC9S
ZWNOdW0+PHJlY29yZD48cmVjLW51bWJlcj4zNjk8L3JlYy1udW1iZXI+PGZvcmVpZ24ta2V5cz48
a2V5IGFwcD0iRU4iIGRiLWlkPSIydnRycnp4d2wwcHp0b2V6d2Y2eDBweDUwMDl2MHdyMjV0d3oi
IHRpbWVzdGFtcD0iMTQzNzU5NDc3NiI+MzY5PC9rZXk+PC9mb3JlaWduLWtleXM+PHJlZi10eXBl
IG5hbWU9IkpvdXJuYWwgQXJ0aWNsZSI+MTc8L3JlZi10eXBlPjxjb250cmlidXRvcnM+PGF1dGhv
cnM+PGF1dGhvcj5Pa3Vuc2VyaSwgQy48L2F1dGhvcj48YXV0aG9yPlBhamV3c2tpLCBOLiBNLjwv
YXV0aG9yPjxhdXRob3I+QnJvdXNzZWF1LCBELiBDLjwvYXV0aG9yPjxhdXRob3I+VG9tYW55LUtv
cm1hbiwgUy48L2F1dGhvcj48YXV0aG9yPlNueWRlciwgQS48L2F1dGhvcj48YXV0aG9yPkZsb3Jl
cywgRy48L2F1dGhvcj48L2F1dGhvcnM+PC9jb250cmlidXRvcnM+PGF1dGgtYWRkcmVzcz5EZXBh
cnRtZW50IG9mIENsaW5pY2FsIFNlcnZpY2VzLCBNYXJxdXR0ZSBVbml2ZXJzaXR5IFNjaG9vbCBv
ZiBEZW50aXN0cnksIE1pbHdhdWtlZSA1MzIwMS0xODgxLCBXaXNjb25zaW4uIFVTQS4gY2hyaXN0
b3BoZXIub2t1bnNlcmlAbWFycXVldHRlLmVkdTwvYXV0aC1hZGRyZXNzPjx0aXRsZXM+PHRpdGxl
PlJhY2lhbCBhbmQgZXRobmljIGRpc3Bhcml0aWVzIGluIG5vbnRyYXVtYXRpYyBkZW50YWwtY29u
ZGl0aW9uIHZpc2l0cyB0byBlbWVyZ2VuY3kgZGVwYXJ0bWVudHMgYW5kIHBoeXNpY2lhbiBvZmZp
Y2VzOiBhIHN0dWR5IG9mIHRoZSBXaXNjb25zaW4gTWVkaWNhaWQgcHJvZ3JhbT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TY1Ny02NjwvcGFnZXM+PHZvbHVtZT4xMzk8L3ZvbHVtZT48bnVtYmVyPjEyPC9udW1i
ZXI+PGVkaXRpb24+MjAwOC8xMi8wMzwvZWRpdGlvbj48a2V5d29yZHM+PGtleXdvcmQ+QWRvbGVz
Y2VudDwva2V5d29yZD48a2V5d29yZD5BZHVsdDwva2V5d29yZD48a2V5d29yZD5BZ2UgRGlzdHJp
YnV0aW9uPC9rZXl3b3JkPjxrZXl3b3JkPkFnZWQ8L2tleXdvcmQ+PGtleXdvcmQ+Q2hpbGQ8L2tl
eXdvcmQ+PGtleXdvcmQ+Q29udGluZW50YWwgUG9wdWxhdGlvbiBHcm91cHM8L2tleXdvcmQ+PGtl
eXdvcmQ+RGVudGFsIENhcmUvc3RhdGlzdGljcyAmYW1wOyBudW1lcmljYWwgZGF0YS8qdXRpbGl6
YXRpb248L2tleXdvcmQ+PGtleXdvcmQ+RW1lcmdlbmN5IFNlcnZpY2UsIEhvc3BpdGFsLyp1dGls
aXphdGlvbjwva2V5d29yZD48a2V5d29yZD4qRXRobmljIEdyb3Vwczwva2V5d29yZD48a2V5d29y
ZD5GZW1hbGU8L2tleXdvcmQ+PGtleXdvcmQ+SGVhbHRoIFNlcnZpY2VzIEFjY2Vzc2liaWxpdHkv
KmVjb25vbWljcy9zdGF0aXN0aWNzICZhbXA7IG51bWVyaWNhbCBkYXRhPC9rZXl3b3JkPjxrZXl3
b3JkPkh1bWFuczwva2V5d29yZD48a2V5d29yZD5NYWxlPC9rZXl3b3JkPjxrZXl3b3JkPk1lZGlj
YWlkL2Vjb25vbWljcy9zdGF0aXN0aWNzICZhbXA7IG51bWVyaWNhbCBkYXRhPC9rZXl3b3JkPjxr
ZXl3b3JkPk1pZGRsZSBBZ2VkPC9rZXl3b3JkPjxrZXl3b3JkPk9mZmljZSBWaXNpdHMvc3RhdGlz
dGljcyAmYW1wOyBudW1lcmljYWwgZGF0YS8qdXRpbGl6YXRpb248L2tleXdvcmQ+PGtleXdvcmQ+
UGh5c2ljaWFucyZhcG9zOyBPZmZpY2VzPC9rZXl3b3JkPjxrZXl3b3JkPlNleCBEaXN0cmlidXRp
b248L2tleXdvcmQ+PGtleXdvcmQ+VW5pdGVkIFN0YXRlczwva2V5d29yZD48a2V5d29yZD5XaXNj
b25zaW48L2tleXdvcmQ+PGtleXdvcmQ+WW91bmcgQWR1bHQ8L2tleXdvcmQ+PC9rZXl3b3Jkcz48
ZGF0ZXM+PHllYXI+MjAwODwveWVhcj48cHViLWRhdGVzPjxkYXRlPkRlYzwvZGF0ZT48L3B1Yi1k
YXRlcz48L2RhdGVzPjxpc2JuPjAwMDItODE3NyAoUHJpbnQpJiN4RDswMDAyLTgxNzc8L2lzYm4+
PGFjY2Vzc2lvbi1udW0+MTkwNDc2NzI8L2FjY2Vzc2lvbi1udW0+PHVybHM+PC91cmxzPjxjdXN0
b20yPlBtYzM4MTc2MTc8L2N1c3RvbTI+PGN1c3RvbTY+TmlobXM1MjE0Mzk8L2N1c3RvbTY+PHJl
bW90ZS1kYXRhYmFzZS1wcm92aWRlcj5OTE08L3JlbW90ZS1kYXRhYmFzZS1wcm92aWRlcj48bGFu
Z3Vh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32-36, 50)</w:t>
      </w:r>
      <w:r w:rsidR="00E053B7">
        <w:fldChar w:fldCharType="end"/>
      </w:r>
      <w:r w:rsidR="00B214E6">
        <w:t xml:space="preserve"> For example, their study on analgesic medication ED prescription for NTDCs trends included having reported a dental problem as the reason for the ED visit and patient</w:t>
      </w:r>
      <w:r w:rsidR="00704F5A">
        <w:t>-</w:t>
      </w:r>
      <w:r w:rsidR="00B214E6">
        <w:t>reported severity of pain</w:t>
      </w:r>
      <w:r w:rsidR="00704F5A">
        <w:t>;</w: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rsidR="00A868AA">
        <w:instrText xml:space="preserve"> ADDIN EN.CITE </w:instrText>
      </w:r>
      <w:r w:rsidR="00E053B7">
        <w:fldChar w:fldCharType="begin">
          <w:fldData xml:space="preserve">PEVuZE5vdGU+PENpdGU+PEF1dGhvcj5Pa3Vuc2VyaTwvQXV0aG9yPjxZZWFyPjIwMTQ8L1llYXI+
PFJlY051bT40PC9SZWNOdW0+PERpc3BsYXlUZXh0PigzNik8L0Rpc3BsYXlUZXh0PjxyZWNvcmQ+
PHJlYy1udW1iZXI+NDwvcmVjLW51bWJlcj48Zm9yZWlnbi1rZXlzPjxrZXkgYXBwPSJFTiIgZGIt
aWQ9IjJ2dHJyenh3bDBwenRvZXp3ZjZ4MHB4NTAwOXYwd3IyNXR3eiIgdGltZXN0YW1wPSIxNDIx
MTYxNzg5Ij40PC9rZXk+PC9mb3JlaWduLWtleXM+PHJlZi10eXBlIG5hbWU9IkpvdXJuYWwgQXJ0
aWNsZSI+MTc8L3JlZi10eXBlPjxjb250cmlidXRvcnM+PGF1dGhvcnM+PGF1dGhvcj5Pa3Vuc2Vy
aSwgQy48L2F1dGhvcj48YXV0aG9yPk9rdW5zZXJpLCBFLjwvYXV0aG9yPjxhdXRob3I+WGlhbmcs
IFEuPC9hdXRob3I+PGF1dGhvcj5UaG9ycGUsIEouIE0uPC9hdXRob3I+PGF1dGhvcj5TemFibywg
QS48L2F1dGhvcj48L2F1dGhvcnM+PC9jb250cmlidXRvcnM+PGF1dGgtYWRkcmVzcz5EZXBhcnRt
ZW50IG9mIENsaW5pY2FsIFNlcnZpY2VzLCBTY2hvb2wgb2YgRGVudGlzdHJ5LCBNYXJxdWV0dGUg
VW5pdmVyc2l0eSwgTWlsd2F1a2VlLCBXSSwgVVNBLjwvYXV0aC1hZGRyZXNzPjx0aXRsZXM+PHRp
dGxlPlByZXNjcmlwdGlvbiBvZiBvcGlvaWQgYW5kIG5vbm9waW9pZCBhbmFsZ2VzaWNzIGZvciBk
ZW50YWwgY2FyZSBpbiBlbWVyZ2VuY3kgZGVwYXJ0bWVudHM6IEZpbmRpbmdzIGZyb20gdGhlIE5h
dGlvbmFsIEhvc3BpdGFsIEFtYnVsYXRvcnkgTWVkaWNhbCBDYXJlIFN1cnZleTwvdGl0bGU+PHNl
Y29uZGFyeS10aXRsZT5KIFB1YmxpYyBIZWFsdGggRGVudDwvc2Vjb25kYXJ5LXRpdGxlPjxhbHQt
dGl0bGU+Sm91cm5hbCBvZiBwdWJsaWMgaGVhbHRoIGRlbnRpc3RyeTwvYWx0LXRpdGxlPjwvdGl0
bGVzPjxwZXJpb2RpY2FsPjxmdWxsLXRpdGxlPkogUHVibGljIEhlYWx0aCBEZW50PC9mdWxsLXRp
dGxlPjxhYmJyLTE+Sm91cm5hbCBvZiBwdWJsaWMgaGVhbHRoIGRlbnRpc3RyeTwvYWJici0xPjwv
cGVyaW9kaWNhbD48YWx0LXBlcmlvZGljYWw+PGZ1bGwtdGl0bGU+SiBQdWJsaWMgSGVhbHRoIERl
bnQ8L2Z1bGwtdGl0bGU+PGFiYnItMT5Kb3VybmFsIG9mIHB1YmxpYyBoZWFsdGggZGVudGlzdHJ5
PC9hYmJyLTE+PC9hbHQtcGVyaW9kaWNhbD48cGFnZXM+MjgzLTkyPC9wYWdlcz48dm9sdW1lPjc0
PC92b2x1bWU+PG51bWJlcj40PC9udW1iZXI+PGVkaXRpb24+MjAxNC8wNS8yODwvZWRpdGlvbj48
a2V5d29yZHM+PGtleXdvcmQ+ZGVudGFsIGNhcmU8L2tleXdvcmQ+PGtleXdvcmQ+ZGVudGFsIGhl
YWx0aCBzZXJ2aWNlczwva2V5d29yZD48a2V5d29yZD5lbWVyZ2VuY3kgcGh5c2ljaWFuczwva2V5
d29yZD48a2V5d29yZD5ub25vcGlvaWQgYW5hbGdlc2ljczwva2V5d29yZD48a2V5d29yZD5ub250
cmF1bWF0aWMgZGVudGFsIGNvbmRpdGlvbnM8L2tleXdvcmQ+PGtleXdvcmQ+b3Bpb2lkIGFuYWxn
ZXNpY3M8L2tleXdvcmQ+PGtleXdvcmQ+dG9vdGhhY2hlPC9rZXl3b3JkPjwva2V5d29yZHM+PGRh
dGVzPjx5ZWFyPjIwMTQ8L3llYXI+PHB1Yi1kYXRlcz48ZGF0ZT5TZXA8L2RhdGU+PC9wdWItZGF0
ZXM+PC9kYXRlcz48aXNibj4wMDIyLTQwMDY8L2lzYm4+PGFjY2Vzc2lvbi1udW0+MjQ4NjM0MDc8
L2FjY2Vzc2lvbi1udW0+PHVybHM+PHJlbGF0ZWQtdXJscz48dXJsPmh0dHA6Ly9vbmxpbmVsaWJy
YXJ5LndpbGV5LmNvbS9zdG9yZS8xMC4xMTExL2pwaGQuMTIwNTUvYXNzZXQvanBoZDEyMDU1LnBk
Zj92PTEmYW1wO3Q9aTR2ZjF0ZzYmYW1wO3M9NzkyZmEyZGE2NTNkNjdjZTZlNjJmOWVhMjkwMDgz
Nzg0NzYyNzYxNTwvdXJsPjwvcmVsYXRlZC11cmxzPjwvdXJscz48Y3VzdG9tMj5QbWM0MjQ1Mzg2
PC9jdXN0b20yPjxjdXN0b202Pk5paG1zNTgxODUxPC9jdXN0b202PjxlbGVjdHJvbmljLXJlc291
cmNlLW51bT4xMC4xMTExL2pwaGQuMTIwNTU8L2VsZWN0cm9uaWMtcmVzb3VyY2UtbnVtPjxyZW1v
dGUtZGF0YWJhc2UtcHJvdmlkZXI+TkxNPC9yZW1vdGUtZGF0YWJhc2UtcHJvdmlkZXI+PGxhbmd1
YWdlPmVuZzwvbGFuZ3VhZ2U+PC9yZWNvcmQ+PC9DaXRlPjwvRW5kTm90ZT5=
</w:fldData>
        </w:fldChar>
      </w:r>
      <w:r w:rsidR="00A868AA">
        <w:instrText xml:space="preserve"> ADDIN EN.CITE.DATA </w:instrText>
      </w:r>
      <w:r w:rsidR="00E053B7">
        <w:fldChar w:fldCharType="end"/>
      </w:r>
      <w:r w:rsidR="00E053B7">
        <w:fldChar w:fldCharType="separate"/>
      </w:r>
      <w:r w:rsidR="00A868AA">
        <w:rPr>
          <w:noProof/>
        </w:rPr>
        <w:t>(36)</w:t>
      </w:r>
      <w:r w:rsidR="00E053B7">
        <w:fldChar w:fldCharType="end"/>
      </w:r>
      <w:r w:rsidR="00B214E6">
        <w:t xml:space="preserve"> </w:t>
      </w:r>
      <w:r w:rsidR="00704F5A">
        <w:t>thei</w:t>
      </w:r>
      <w:r w:rsidR="00B214E6">
        <w:t>r study of ED waiting time for NTDCs included a triage category predictor variable.</w: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rsidR="00A868AA">
        <w:instrText xml:space="preserve"> ADDIN EN.CITE </w:instrText>
      </w:r>
      <w:r w:rsidR="00E053B7">
        <w:fldChar w:fldCharType="begin">
          <w:fldData xml:space="preserve">PEVuZE5vdGU+PENpdGU+PEF1dGhvcj5Pa3Vuc2VyaTwvQXV0aG9yPjxZZWFyPjIwMTM8L1llYXI+
PFJlY051bT4yNzwvUmVjTnVtPjxEaXNwbGF5VGV4dD4oMzIpPC9EaXNwbGF5VGV4dD48cmVjb3Jk
PjxyZWMtbnVtYmVyPjI3PC9yZWMtbnVtYmVyPjxmb3JlaWduLWtleXM+PGtleSBhcHA9IkVOIiBk
Yi1pZD0iMnZ0cnJ6eHdsMHB6dG9lendmNngwcHg1MDA5djB3cjI1dHd6IiB0aW1lc3RhbXA9IjE0
MjExNjE3OTAiPjI3PC9rZXk+PC9mb3JlaWduLWtleXM+PHJlZi10eXBlIG5hbWU9IkpvdXJuYWwg
QXJ0aWNsZSI+MTc8L3JlZi10eXBlPjxjb250cmlidXRvcnM+PGF1dGhvcnM+PGF1dGhvcj5Pa3Vu
c2VyaSwgQy48L2F1dGhvcj48YXV0aG9yPk9rdW5zZXJpLCBFLjwvYXV0aG9yPjxhdXRob3I+Q2hp
bG1hemEsIEMuIEEuPC9hdXRob3I+PGF1dGhvcj5IYXJ1bmFuaSwgUy48L2F1dGhvcj48YXV0aG9y
PlhpYW5nLCBRLjwvYXV0aG9yPjxhdXRob3I+U3phYm8sIEEuPC9hdXRob3I+PC9hdXRob3JzPjwv
Y29udHJpYnV0b3JzPjxhdXRoLWFkZHJlc3M+RGVwYXJ0bWVudCBvZiBDbGluaWNhbCBTZXJ2aWNl
cywgU2Nob29sIG9mIERlbnRpc3RyeSwgTWFycXVldHRlIFVuaXZlcnNpdHksIE1pbHdhdWtlZSwg
V2lzLiA1MzIwMS0xODgxLCBVU0EuIGNocmlzdG9waGVyLm9rdW5zZXJpQG1hcnF1ZXR0ZS5lZHU8
L2F1dGgtYWRkcmVzcz48dGl0bGVzPjx0aXRsZT5SYWNpYWwgYW5kIGV0aG5pYyB2YXJpYXRpb25z
IGluIHdhaXRpbmcgdGltZXMgZm9yIGVtZXJnZW5jeSBkZXBhcnRtZW50IHZpc2l0cyByZWxhdGVk
IHRvIG5vbnRyYXVtYXRpYyBkZW50YWwgY29uZGl0aW9ucyBpbiB0aGUgVW5pdGVkIFN0YXRlczwv
dGl0bGU+PHNlY29uZGFyeS10aXRsZT5KIEFtIERlbnQgQXNzb2M8L3NlY29uZGFyeS10aXRsZT48
YWx0LXRpdGxlPkpvdXJuYWwgb2YgdGhlIEFtZXJpY2FuIERlbnRhbCBBc3NvY2lhdGlvbiAoMTkz
OSk8L2FsdC10aXRsZT48L3RpdGxlcz48cGVyaW9kaWNhbD48ZnVsbC10aXRsZT5KIEFtIERlbnQg
QXNzb2M8L2Z1bGwtdGl0bGU+PGFiYnItMT5Kb3VybmFsIG9mIHRoZSBBbWVyaWNhbiBEZW50YWwg
QXNzb2NpYXRpb24gKDE5MzkpPC9hYmJyLTE+PC9wZXJpb2RpY2FsPjxhbHQtcGVyaW9kaWNhbD48
ZnVsbC10aXRsZT5KIEFtIERlbnQgQXNzb2M8L2Z1bGwtdGl0bGU+PGFiYnItMT5Kb3VybmFsIG9m
IHRoZSBBbWVyaWNhbiBEZW50YWwgQXNzb2NpYXRpb24gKDE5MzkpPC9hYmJyLTE+PC9hbHQtcGVy
aW9kaWNhbD48cGFnZXM+ODI4LTM2PC9wYWdlcz48dm9sdW1lPjE0NDwvdm9sdW1lPjxudW1iZXI+
NzwvbnVtYmVyPjxlZGl0aW9uPjIwMTMvMDcvMDM8L2VkaXRpb24+PGtleXdvcmRzPjxrZXl3b3Jk
PkFkb2xlc2NlbnQ8L2tleXdvcmQ+PGtleXdvcmQ+QWR1bHQ8L2tleXdvcmQ+PGtleXdvcmQ+QWZy
aWNhbiBBbWVyaWNhbnMvc3RhdGlzdGljcyAmYW1wOyBudW1lcmljYWwgZGF0YTwva2V5d29yZD48
a2V5d29yZD5BZ2UgRmFjdG9yczwva2V5d29yZD48a2V5d29yZD5BZ2VkPC9rZXl3b3JkPjxrZXl3
b3JkPkNoaWxkPC9rZXl3b3JkPjxrZXl3b3JkPkNoaWxkLCBQcmVzY2hvb2w8L2tleXdvcmQ+PGtl
eXdvcmQ+Q29udGluZW50YWwgUG9wdWxhdGlvbiBHcm91cHMvKnN0YXRpc3RpY3MgJmFtcDsgbnVt
ZXJpY2FsIGRhdGE8L2tleXdvcmQ+PGtleXdvcmQ+RGVudGFsIENhcmUvKnN0YXRpc3RpY3MgJmFt
cDsgbnVtZXJpY2FsIGRhdGE8L2tleXdvcmQ+PGtleXdvcmQ+RW1lcmdlbmN5IFNlcnZpY2UsIEhv
c3BpdGFsLypzdGF0aXN0aWNzICZhbXA7IG51bWVyaWNhbCBkYXRhPC9rZXl3b3JkPjxrZXl3b3Jk
PkV0aG5pYyBHcm91cHMvKnN0YXRpc3RpY3MgJmFtcDsgbnVtZXJpY2FsIGRhdGE8L2tleXdvcmQ+
PGtleXdvcmQ+RXVyb3BlYW4gQ29udGluZW50YWwgQW5jZXN0cnkgR3JvdXAvc3RhdGlzdGljcyAm
YW1wOyBudW1lcmljYWwgZGF0YTwva2V5d29yZD48a2V5d29yZD5GZW1hbGU8L2tleXdvcmQ+PGtl
eXdvcmQ+RmluYW5jaW5nLCBQZXJzb25hbC9zdGF0aXN0aWNzICZhbXA7IG51bWVyaWNhbCBkYXRh
PC9rZXl3b3JkPjxrZXl3b3JkPkhpc3BhbmljIEFtZXJpY2Fucy9zdGF0aXN0aWNzICZhbXA7IG51
bWVyaWNhbCBkYXRhPC9rZXl3b3JkPjxrZXl3b3JkPkh1bWFuczwva2V5d29yZD48a2V5d29yZD5J
bnN1cmFuY2UsIEhlYWx0aC9zdGF0aXN0aWNzICZhbXA7IG51bWVyaWNhbCBkYXRhPC9rZXl3b3Jk
PjxrZXl3b3JkPk1hbGU8L2tleXdvcmQ+PGtleXdvcmQ+TWVkaWNhaWQvc3RhdGlzdGljcyAmYW1w
OyBudW1lcmljYWwgZGF0YTwva2V5d29yZD48a2V5d29yZD5NZWRpY2FyZS9zdGF0aXN0aWNzICZh
bXA7IG51bWVyaWNhbCBkYXRhPC9rZXl3b3JkPjxrZXl3b3JkPk1pZGRsZSBBZ2VkPC9rZXl3b3Jk
PjxrZXl3b3JkPk1pbm9yaXR5IEdyb3Vwcy9zdGF0aXN0aWNzICZhbXA7IG51bWVyaWNhbCBkYXRh
PC9rZXl3b3JkPjxrZXl3b3JkPlJldHJvc3BlY3RpdmUgU3R1ZGllczwva2V5d29yZD48a2V5d29y
ZD5TZXggRmFjdG9yczwva2V5d29yZD48a2V5d29yZD5UaW1lIEZhY3RvcnM8L2tleXdvcmQ+PGtl
eXdvcmQ+KlRpbWUtdG8tVHJlYXRtZW50PC9rZXl3b3JkPjxrZXl3b3JkPlRyaWFnZS9zdGF0aXN0
aWNzICZhbXA7IG51bWVyaWNhbCBkYXRhPC9rZXl3b3JkPjxrZXl3b3JkPlVuaXRlZCBTdGF0ZXM8
L2tleXdvcmQ+PGtleXdvcmQ+KldhaXRpbmcgTGlzdHM8L2tleXdvcmQ+PGtleXdvcmQ+WW91bmcg
QWR1bHQ8L2tleXdvcmQ+PGtleXdvcmQ+RW1lcmdlbmN5IGhlYWx0aCBzZXJ2aWNlczwva2V5d29y
ZD48a2V5d29yZD5kZW50YWwgY2FyZTwva2V5d29yZD48a2V5d29yZD5kZW50YWwgc2VydmljZSB1
dGlsaXphdGlvbjwva2V5d29yZD48L2tleXdvcmRzPjxkYXRlcz48eWVhcj4yMDEzPC95ZWFyPjxw
dWItZGF0ZXM+PGRhdGU+SnVsPC9kYXRlPjwvcHViLWRhdGVzPjwvZGF0ZXM+PGlzYm4+MDAwMi04
MTc3PC9pc2JuPjxhY2Nlc3Npb24tbnVtPjIzODEzMjY1PC9hY2Nlc3Npb24tbnVtPjx1cmxzPjxy
ZWxhdGVkLXVybHM+PHVybD5odHRwOi8vd3d3Lm5jYmkubmxtLm5paC5nb3YvcG1jL2FydGljbGVz
L1BNQzM4MTc2MTIvcGRmL25paG1zNTIxNDMzLnBkZjwvdXJsPjwvcmVsYXRlZC11cmxzPjwvdXJs
cz48Y3VzdG9tMj5QbWMzODE3NjEyPC9jdXN0b20yPjxjdXN0b202Pk5paG1zNTIxNDMzPC9jdXN0
b202PjxyZW1vdGUtZGF0YWJhc2UtcHJvdmlkZXI+TkxNPC9yZW1vdGUtZGF0YWJhc2UtcHJvdmlk
ZXI+PGxhbmd1YWdlPmVuZzwvbGFuZ3VhZ2U+PC9yZWNvcmQ+PC9DaXRlPjwvRW5kTm90ZT5=
</w:fldData>
        </w:fldChar>
      </w:r>
      <w:r w:rsidR="00A868AA">
        <w:instrText xml:space="preserve"> ADDIN EN.CITE.DATA </w:instrText>
      </w:r>
      <w:r w:rsidR="00E053B7">
        <w:fldChar w:fldCharType="end"/>
      </w:r>
      <w:r w:rsidR="00E053B7">
        <w:fldChar w:fldCharType="separate"/>
      </w:r>
      <w:r w:rsidR="00A868AA">
        <w:rPr>
          <w:noProof/>
        </w:rPr>
        <w:t>(32)</w:t>
      </w:r>
      <w:r w:rsidR="00E053B7">
        <w:fldChar w:fldCharType="end"/>
      </w:r>
      <w:r w:rsidR="005301C9">
        <w:t xml:space="preserve"> </w:t>
      </w:r>
    </w:p>
    <w:p w:rsidR="003D5173" w:rsidRDefault="007E6852" w:rsidP="00BD520C">
      <w:r>
        <w:t xml:space="preserve">Other demographic and patient level factors have been studied. </w:t>
      </w:r>
      <w:proofErr w:type="spellStart"/>
      <w:r>
        <w:t>Ferayorni</w:t>
      </w:r>
      <w:proofErr w:type="spellEnd"/>
      <w:r>
        <w:t xml:space="preserve"> et al. investigated associations of being foreign born, as well as insurance status, with access to dental care and use of a pediatric ED as a primary source of care.</w: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3)</w:t>
      </w:r>
      <w:r w:rsidR="00E053B7">
        <w:fldChar w:fldCharType="end"/>
      </w:r>
      <w:r w:rsidR="0004107A">
        <w:t xml:space="preserve"> </w:t>
      </w:r>
      <w:r w:rsidR="005F1B4F">
        <w:t>Lee</w:t>
      </w:r>
      <w:r>
        <w:t xml:space="preserve"> J.</w:t>
      </w:r>
      <w:r w:rsidR="005F1B4F">
        <w:t xml:space="preserve"> et al., comparing dental care and ED visits for caries among North Carolina Medicaid children participating in WIC to those not participating in WIC</w:t>
      </w:r>
      <w:r w:rsidR="00845627">
        <w:t>,</w:t>
      </w:r>
      <w:r w:rsidR="005F1B4F">
        <w:t xml:space="preserve"> controlled for </w:t>
      </w:r>
      <w:r w:rsidR="00511356">
        <w:t>maternal educational level, maternal age, household income, and marital status in their analyses</w:t>
      </w:r>
      <w:r w:rsidR="005F1B4F">
        <w:t>.</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3)</w:t>
      </w:r>
      <w:r w:rsidR="00E053B7">
        <w:fldChar w:fldCharType="end"/>
      </w:r>
      <w:r w:rsidR="000C2D57">
        <w:t xml:space="preserve"> </w:t>
      </w:r>
      <w:r w:rsidR="00873A44">
        <w:t>Patel et al.</w:t>
      </w:r>
      <w:r w:rsidR="00845627">
        <w:t>,</w:t>
      </w:r>
      <w:r w:rsidR="00873A44">
        <w:t xml:space="preserve"> in their study of oral health status of patients presenting at the Hennepin County Medical Center ED in the period June through August of 2009, found age, ethnicity, and not having a routine dental checkup/cleaning in the last </w:t>
      </w:r>
      <w:r w:rsidR="00704F5A">
        <w:t>three</w:t>
      </w:r>
      <w:r w:rsidR="00873A44">
        <w:t xml:space="preserve"> years to be predictive of early and urgent dental needs.</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r w:rsidR="00873A44">
        <w:t xml:space="preserve"> </w:t>
      </w:r>
      <w:r w:rsidR="000238E0">
        <w:t>Newacheck and Kim investigated health and dental care access and expenses focusing on differences for CSHCN.</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instrText xml:space="preserve"> ADDIN EN.CITE.DATA </w:instrText>
      </w:r>
      <w:r w:rsidR="00E053B7">
        <w:fldChar w:fldCharType="end"/>
      </w:r>
      <w:r w:rsidR="00E053B7">
        <w:fldChar w:fldCharType="separate"/>
      </w:r>
      <w:r w:rsidR="00A868AA">
        <w:rPr>
          <w:noProof/>
        </w:rPr>
        <w:t>(27)</w:t>
      </w:r>
      <w:r w:rsidR="00E053B7">
        <w:fldChar w:fldCharType="end"/>
      </w:r>
      <w:r w:rsidR="000238E0">
        <w:t xml:space="preserve"> </w:t>
      </w:r>
      <w:proofErr w:type="spellStart"/>
      <w:r>
        <w:t>Nakao</w:t>
      </w:r>
      <w:proofErr w:type="spellEnd"/>
      <w:r>
        <w:t xml:space="preserve"> et al. focused on autism spectrum disorders as a predictor of NTDC related ED visit rates and costs.</w:t>
      </w:r>
      <w:r w:rsidR="00E053B7">
        <w:fldChar w:fldCharType="begin"/>
      </w:r>
      <w:r w:rsidR="00D64416">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sidR="00D64416">
        <w:rPr>
          <w:noProof/>
        </w:rPr>
        <w:t>(40)</w:t>
      </w:r>
      <w:r w:rsidR="00E053B7">
        <w:fldChar w:fldCharType="end"/>
      </w:r>
      <w:r>
        <w:t xml:space="preserve"> </w:t>
      </w:r>
      <w:r w:rsidR="000C2D57">
        <w:t xml:space="preserve">Note that some of the factors listed in </w:t>
      </w:r>
      <w:r w:rsidR="00845627">
        <w:t xml:space="preserve">the cited </w:t>
      </w:r>
      <w:r w:rsidR="000C2D57">
        <w:t xml:space="preserve">studies might be considered patient level factors, or might </w:t>
      </w:r>
      <w:r w:rsidR="007F3402">
        <w:t xml:space="preserve">more appropriately </w:t>
      </w:r>
      <w:r w:rsidR="000C2D57">
        <w:t>fall into community/area level predictive factors or factors related to</w:t>
      </w:r>
      <w:r w:rsidR="00845627">
        <w:t xml:space="preserve"> the </w:t>
      </w:r>
      <w:r w:rsidR="000C2D57">
        <w:t>access to care</w:t>
      </w:r>
      <w:r w:rsidR="007F3402">
        <w:t xml:space="preserve"> discuss</w:t>
      </w:r>
      <w:r w:rsidR="00845627">
        <w:t>ion that follows</w:t>
      </w:r>
      <w:r w:rsidR="000C2D57">
        <w:t>.</w:t>
      </w:r>
      <w:r w:rsidR="007F3402">
        <w:t xml:space="preserve"> </w:t>
      </w:r>
    </w:p>
    <w:p w:rsidR="00BD520C" w:rsidRDefault="00BD520C" w:rsidP="00BD520C">
      <w:r>
        <w:t xml:space="preserve">A variation on assessing predictive factors involves assessing factors specifically associated with hospital admission for NTDCs. </w:t>
      </w:r>
      <w:r w:rsidR="0055384C">
        <w:t>Chi and Masterson found such hospital admissions associated with the number of complex chronic conditions</w:t>
      </w:r>
      <w:r w:rsidR="00845627">
        <w:t xml:space="preserve"> in patients</w:t>
      </w:r>
      <w:r w:rsidR="0055384C">
        <w:t>, being non-white, being publicly insured, and having lower income, while also assessing age and gender.</w: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 </w:instrTex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DATA </w:instrText>
      </w:r>
      <w:r w:rsidR="00E053B7">
        <w:fldChar w:fldCharType="end"/>
      </w:r>
      <w:r w:rsidR="00E053B7">
        <w:fldChar w:fldCharType="separate"/>
      </w:r>
      <w:r w:rsidR="00A26EEE">
        <w:rPr>
          <w:noProof/>
        </w:rPr>
        <w:t>(88)</w:t>
      </w:r>
      <w:r w:rsidR="00E053B7">
        <w:fldChar w:fldCharType="end"/>
      </w:r>
      <w:r w:rsidR="0055384C">
        <w:t xml:space="preserve"> In a separate study, </w:t>
      </w:r>
      <w:r w:rsidR="001770B6">
        <w:t xml:space="preserve">Chi et al. </w:t>
      </w:r>
      <w:r w:rsidR="00234BB3">
        <w:t xml:space="preserve">found </w:t>
      </w:r>
      <w:r w:rsidR="002B573D">
        <w:t xml:space="preserve">that </w:t>
      </w:r>
      <w:r w:rsidR="001770B6">
        <w:t xml:space="preserve">hospital admissions associated with NTDCs </w:t>
      </w:r>
      <w:r w:rsidR="002B573D">
        <w:t xml:space="preserve">were </w:t>
      </w:r>
      <w:r w:rsidR="001770B6">
        <w:t>slightly</w:t>
      </w:r>
      <w:r w:rsidR="00845627">
        <w:t>,</w:t>
      </w:r>
      <w:r w:rsidR="001770B6">
        <w:t xml:space="preserve"> though non-significantly</w:t>
      </w:r>
      <w:r w:rsidR="00845627">
        <w:t>,</w:t>
      </w:r>
      <w:r w:rsidR="001770B6">
        <w:t xml:space="preserve"> higher for children with intellectual and developmental disabilities (IDDs), but significantly lower for adults with IDDs.</w:t>
      </w:r>
      <w:r w:rsidR="00E053B7">
        <w:fldChar w:fldCharType="begin"/>
      </w:r>
      <w:r w:rsidR="00A26EEE">
        <w:instrText xml:space="preserve"> ADDIN EN.CITE &lt;EndNote&gt;&lt;Cite&gt;&lt;Author&gt;Chi&lt;/Author&gt;&lt;Year&gt;2014&lt;/Year&gt;&lt;RecNum&gt;10&lt;/RecNum&gt;&lt;DisplayText&gt;(89)&lt;/DisplayText&gt;&lt;record&gt;&lt;rec-number&gt;10&lt;/rec-number&gt;&lt;foreign-keys&gt;&lt;key app="EN" db-id="2vtrrzxwl0pztoezwf6x0px5009v0wr25twz" timestamp="1421161790"&gt;10&lt;/key&gt;&lt;/foreign-keys&gt;&lt;ref-type name="Journal Article"&gt;17&lt;/ref-type&gt;&lt;contributors&gt;&lt;authors&gt;&lt;author&gt;Chi, D. L.&lt;/author&gt;&lt;author&gt;Masterson, E. E.&lt;/author&gt;&lt;author&gt;Wong, J. J.&lt;/author&gt;&lt;/authors&gt;&lt;/contributors&gt;&lt;titles&gt;&lt;title&gt;U.S. emergency department admissions for nontraumatic dental conditions for individuals with intellectual and developmental disabilities&lt;/title&gt;&lt;secondary-title&gt;Intellect Dev Disabil&lt;/secondary-title&gt;&lt;alt-title&gt;Intellectual and developmental disabilities&lt;/alt-title&gt;&lt;/titles&gt;&lt;periodical&gt;&lt;full-title&gt;Intellect Dev Disabil&lt;/full-title&gt;&lt;abbr-1&gt;Intellectual and developmental disabilities&lt;/abbr-1&gt;&lt;/periodical&gt;&lt;alt-periodical&gt;&lt;full-title&gt;Intellect Dev Disabil&lt;/full-title&gt;&lt;abbr-1&gt;Intellectual and developmental disabilities&lt;/abbr-1&gt;&lt;/alt-periodical&gt;&lt;pages&gt;193-204&lt;/pages&gt;&lt;volume&gt;52&lt;/volume&gt;&lt;number&gt;3&lt;/number&gt;&lt;edition&gt;2014/06/18&lt;/edition&gt;&lt;keywords&gt;&lt;keyword&gt;access to dental care&lt;/keyword&gt;&lt;keyword&gt;adults&lt;/keyword&gt;&lt;keyword&gt;children&lt;/keyword&gt;&lt;keyword&gt;dental care&lt;/keyword&gt;&lt;keyword&gt;emergency department&lt;/keyword&gt;&lt;keyword&gt;intellectual and developmental disabilities&lt;/keyword&gt;&lt;keyword&gt;nontraumatic dental conditions&lt;/keyword&gt;&lt;/keywords&gt;&lt;dates&gt;&lt;year&gt;2014&lt;/year&gt;&lt;pub-dates&gt;&lt;date&gt;Jun&lt;/date&gt;&lt;/pub-dates&gt;&lt;/dates&gt;&lt;isbn&gt;1934-9491&lt;/isbn&gt;&lt;accession-num&gt;24937745&lt;/accession-num&gt;&lt;urls&gt;&lt;related-urls&gt;&lt;url&gt;http://www.aaiddjournals.org/doi/pdf/10.1352/1934-9556-52.3.193&lt;/url&gt;&lt;/related-urls&gt;&lt;/urls&gt;&lt;custom2&gt;Pmc4097187&lt;/custom2&gt;&lt;custom6&gt;Nihms605865&lt;/custom6&gt;&lt;electronic-resource-num&gt;10.1352/1934-9556-52.3.193&lt;/electronic-resource-num&gt;&lt;remote-database-provider&gt;NLM&lt;/remote-database-provider&gt;&lt;language&gt;eng&lt;/language&gt;&lt;/record&gt;&lt;/Cite&gt;&lt;/EndNote&gt;</w:instrText>
      </w:r>
      <w:r w:rsidR="00E053B7">
        <w:fldChar w:fldCharType="separate"/>
      </w:r>
      <w:r w:rsidR="00A26EEE">
        <w:rPr>
          <w:noProof/>
        </w:rPr>
        <w:t>(89)</w:t>
      </w:r>
      <w:r w:rsidR="00E053B7">
        <w:fldChar w:fldCharType="end"/>
      </w:r>
      <w:r w:rsidR="001770B6">
        <w:t xml:space="preserve"> </w:t>
      </w:r>
      <w:r w:rsidR="00722560">
        <w:t xml:space="preserve">Laurence et al. actually explored dental infection as a predictor of hospital admission among </w:t>
      </w:r>
      <w:r w:rsidR="00845627">
        <w:t xml:space="preserve">patients with </w:t>
      </w:r>
      <w:r w:rsidR="00722560">
        <w:t>sickle cell disease and patients</w:t>
      </w:r>
      <w:r w:rsidR="00845627">
        <w:t xml:space="preserve"> with pneumonia</w:t>
      </w:r>
      <w:r w:rsidR="00722560">
        <w:t>.</w: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00A868AA">
        <w:instrText xml:space="preserve"> ADDIN EN.CITE.DATA </w:instrText>
      </w:r>
      <w:r w:rsidR="00E053B7">
        <w:fldChar w:fldCharType="end"/>
      </w:r>
      <w:r w:rsidR="00E053B7">
        <w:fldChar w:fldCharType="separate"/>
      </w:r>
      <w:r w:rsidR="00A868AA">
        <w:rPr>
          <w:noProof/>
        </w:rPr>
        <w:t>(38, 39)</w:t>
      </w:r>
      <w:r w:rsidR="00E053B7">
        <w:fldChar w:fldCharType="end"/>
      </w:r>
      <w:r w:rsidR="00722560">
        <w:t xml:space="preserve"> </w:t>
      </w:r>
      <w:r w:rsidR="0055384C">
        <w:t xml:space="preserve"> </w:t>
      </w:r>
    </w:p>
    <w:p w:rsidR="00C230F3" w:rsidRDefault="000C2D57" w:rsidP="00BD520C">
      <w:r>
        <w:t>In another</w:t>
      </w:r>
      <w:r w:rsidR="00C230F3">
        <w:t xml:space="preserve"> variation on the standard demographics related to ED use for NTDCs, Cohen et al.</w:t>
      </w:r>
      <w:r w:rsidR="00845627">
        <w:t>,</w:t>
      </w:r>
      <w:r w:rsidR="00C230F3">
        <w:t xml:space="preserve"> in their study on health literacy issues in dental care</w:t>
      </w:r>
      <w:r w:rsidR="00845627">
        <w:t>,</w:t>
      </w:r>
      <w:r w:rsidR="00C230F3">
        <w:t xml:space="preserve"> </w:t>
      </w:r>
      <w:r w:rsidR="00C072C4">
        <w:t xml:space="preserve">found males and Hispanics more likely to experience health literacy problems when seeking dental care from dentists, physicians and at </w:t>
      </w:r>
      <w:proofErr w:type="spellStart"/>
      <w:r w:rsidR="00C072C4">
        <w:t>EDs.</w:t>
      </w:r>
      <w:proofErr w:type="spellEnd"/>
      <w:r w:rsidR="00E053B7">
        <w:fldChar w:fldCharType="begin">
          <w:fldData xml:space="preserve">PEVuZE5vdGU+PENpdGU+PEF1dGhvcj5Db2hlbjwvQXV0aG9yPjxZZWFyPjIwMTE8L1llYXI+PFJl
Y051bT44NDI8L1JlY051bT48RGlzcGxheVRleHQ+KDQ3KTwvRGlzcGxheVRleHQ+PHJlY29yZD48
cmVjLW51bWJlcj44NDI8L3JlYy1udW1iZXI+PGZvcmVpZ24ta2V5cz48a2V5IGFwcD0iRU4iIGRi
LWlkPSIydnRycnp4d2wwcHp0b2V6d2Y2eDBweDUwMDl2MHdyMjV0d3oiIHRpbWVzdGFtcD0iMTQz
ODIwMjMxMiI+ODQy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rsidR="00D64416">
        <w:instrText xml:space="preserve"> ADDIN EN.CITE </w:instrText>
      </w:r>
      <w:r w:rsidR="00E053B7">
        <w:fldChar w:fldCharType="begin">
          <w:fldData xml:space="preserve">PEVuZE5vdGU+PENpdGU+PEF1dGhvcj5Db2hlbjwvQXV0aG9yPjxZZWFyPjIwMTE8L1llYXI+PFJl
Y051bT44NDI8L1JlY051bT48RGlzcGxheVRleHQ+KDQ3KTwvRGlzcGxheVRleHQ+PHJlY29yZD48
cmVjLW51bWJlcj44NDI8L3JlYy1udW1iZXI+PGZvcmVpZ24ta2V5cz48a2V5IGFwcD0iRU4iIGRi
LWlkPSIydnRycnp4d2wwcHp0b2V6d2Y2eDBweDUwMDl2MHdyMjV0d3oiIHRpbWVzdGFtcD0iMTQz
ODIwMjMxMiI+ODQy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rsidR="00D64416">
        <w:instrText xml:space="preserve"> ADDIN EN.CITE.DATA </w:instrText>
      </w:r>
      <w:r w:rsidR="00E053B7">
        <w:fldChar w:fldCharType="end"/>
      </w:r>
      <w:r w:rsidR="00E053B7">
        <w:fldChar w:fldCharType="separate"/>
      </w:r>
      <w:r w:rsidR="00D64416">
        <w:rPr>
          <w:noProof/>
        </w:rPr>
        <w:t>(47)</w:t>
      </w:r>
      <w:r w:rsidR="00E053B7">
        <w:fldChar w:fldCharType="end"/>
      </w:r>
      <w:r w:rsidR="00330FFE">
        <w:t xml:space="preserve"> In another report on the sam</w:t>
      </w:r>
      <w:r w:rsidR="000D2FFF">
        <w:t xml:space="preserve">e survey, Cohen et al. reported that reasons for contacting an ED for a NTDC varied by race, education level, and income, and interestingly, found that having been advised at the ED to contact a dentist for follow-up care varied by race, with 98% of whites reporting getting such advice, compared to only </w:t>
      </w:r>
      <w:r w:rsidR="002B573D">
        <w:t>16</w:t>
      </w:r>
      <w:r w:rsidR="000D2FFF">
        <w:t>% of Hispanics.</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D64416">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rsidR="00D64416">
        <w:instrText xml:space="preserve"> ADDIN EN.CITE.DATA </w:instrText>
      </w:r>
      <w:r w:rsidR="00E053B7">
        <w:fldChar w:fldCharType="end"/>
      </w:r>
      <w:r w:rsidR="00E053B7">
        <w:fldChar w:fldCharType="separate"/>
      </w:r>
      <w:r w:rsidR="00D64416">
        <w:rPr>
          <w:noProof/>
        </w:rPr>
        <w:t>(48)</w:t>
      </w:r>
      <w:r w:rsidR="00E053B7">
        <w:fldChar w:fldCharType="end"/>
      </w:r>
      <w:r w:rsidR="00737DBD">
        <w:t xml:space="preserve"> Another example of a less common potential predictive factor is serious psychological distress (SPD), investigated by </w:t>
      </w:r>
      <w:proofErr w:type="spellStart"/>
      <w:r w:rsidR="00737DBD">
        <w:t>Dismuke</w:t>
      </w:r>
      <w:proofErr w:type="spellEnd"/>
      <w:r w:rsidR="00737DBD">
        <w:t xml:space="preserve"> et al. in association with different types of health and dental expenditures, including ED expenditures.</w:t>
      </w:r>
      <w:r w:rsidR="00E053B7">
        <w:fldChar w:fldCharType="begin"/>
      </w:r>
      <w:r w:rsidR="00A26EEE">
        <w:instrText xml:space="preserve"> ADDIN EN.CITE &lt;EndNote&gt;&lt;Cite&gt;&lt;Author&gt;Dismuke&lt;/Author&gt;&lt;Year&gt;2011&lt;/Year&gt;&lt;RecNum&gt;751&lt;/RecNum&gt;&lt;DisplayText&gt;(92)&lt;/DisplayText&gt;&lt;record&gt;&lt;rec-number&gt;751&lt;/rec-number&gt;&lt;foreign-keys&gt;&lt;key app="EN" db-id="2vtrrzxwl0pztoezwf6x0px5009v0wr25twz" timestamp="1438202224"&gt;751&lt;/key&gt;&lt;/foreign-keys&gt;&lt;ref-type name="Journal Article"&gt;17&lt;/ref-type&gt;&lt;contributors&gt;&lt;authors&gt;&lt;author&gt;Dismuke, C. E.&lt;/author&gt;&lt;author&gt;Egede, L. E.&lt;/author&gt;&lt;/authors&gt;&lt;/contributors&gt;&lt;auth-address&gt;Center for Disease Prevention and Health Interventions for Diverse Populations, Ralph H. Johnson VA Medical Center, Charleston, SC 29401, USA.&lt;/auth-address&gt;&lt;titles&gt;&lt;title&gt;Association of serious psychological distress with health services expenditures and utilization in a national sample of US adults&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311-7&lt;/pages&gt;&lt;volume&gt;33&lt;/volume&gt;&lt;number&gt;4&lt;/number&gt;&lt;edition&gt;2011/07/19&lt;/edition&gt;&lt;keywords&gt;&lt;keyword&gt;Adult&lt;/keyword&gt;&lt;keyword&gt;Female&lt;/keyword&gt;&lt;keyword&gt;*Health Expenditures&lt;/keyword&gt;&lt;keyword&gt;Health Services/*utilization&lt;/keyword&gt;&lt;keyword&gt;Humans&lt;/keyword&gt;&lt;keyword&gt;Male&lt;/keyword&gt;&lt;keyword&gt;Middle Aged&lt;/keyword&gt;&lt;keyword&gt;*Stress, Psychological&lt;/keyword&gt;&lt;keyword&gt;United States&lt;/keyword&gt;&lt;/keywords&gt;&lt;dates&gt;&lt;year&gt;2011&lt;/year&gt;&lt;pub-dates&gt;&lt;date&gt;Jul-Aug&lt;/date&gt;&lt;/pub-dates&gt;&lt;/dates&gt;&lt;isbn&gt;0163-8343&lt;/isbn&gt;&lt;accession-num&gt;21762826&lt;/accession-num&gt;&lt;urls&gt;&lt;related-urls&gt;&lt;url&gt;http://ac.els-cdn.com/S0163834311001228/1-s2.0-S0163834311001228-main.pdf?_tid=b6ba749e-3631-11e5-95f3-00000aab0f01&amp;amp;acdnat=1438202465_5707cae7392366ae9368ac9554378670&lt;/url&gt;&lt;/related-urls&gt;&lt;/urls&gt;&lt;electronic-resource-num&gt;10.1016/j.genhosppsych.2011.03.014&lt;/electronic-resource-num&gt;&lt;remote-database-provider&gt;NLM&lt;/remote-database-provider&gt;&lt;language&gt;eng&lt;/language&gt;&lt;/record&gt;&lt;/Cite&gt;&lt;/EndNote&gt;</w:instrText>
      </w:r>
      <w:r w:rsidR="00E053B7">
        <w:fldChar w:fldCharType="separate"/>
      </w:r>
      <w:r w:rsidR="00A26EEE">
        <w:rPr>
          <w:noProof/>
        </w:rPr>
        <w:t>(92)</w:t>
      </w:r>
      <w:r w:rsidR="00E053B7">
        <w:fldChar w:fldCharType="end"/>
      </w:r>
      <w:r w:rsidR="00737DBD">
        <w:t xml:space="preserve"> While they found SPD associated with higher ED related expenditures, SPD was associated with lower dental expenditures. Specific dentally related ED expenditures were not investigated in this study, so </w:t>
      </w:r>
      <w:r w:rsidR="00452436">
        <w:t>conclusions on the association of SPD and ED dental care can’t be drawn.</w:t>
      </w:r>
      <w:r w:rsidR="00737DBD">
        <w:t xml:space="preserve">  </w:t>
      </w:r>
    </w:p>
    <w:p w:rsidR="00B36FEC" w:rsidRDefault="0071404B" w:rsidP="00B36FEC">
      <w:r>
        <w:lastRenderedPageBreak/>
        <w:t>In addition to evaluation of demographics of subjects accessing EDs for dental care, are</w:t>
      </w:r>
      <w:r w:rsidR="00737DBD">
        <w:t>a</w:t>
      </w:r>
      <w:r>
        <w:t xml:space="preserve"> factors have also been investigated, which goes beyond subject factors to environmental factors in exploring associations with ED dental </w:t>
      </w:r>
      <w:r w:rsidR="00737DBD">
        <w:t>care. For example,</w:t>
      </w:r>
      <w:r>
        <w:t xml:space="preserve"> </w:t>
      </w:r>
      <w:proofErr w:type="spellStart"/>
      <w:r w:rsidR="00737DBD">
        <w:t>DeVoe</w:t>
      </w:r>
      <w:proofErr w:type="spellEnd"/>
      <w:r w:rsidR="00737DBD">
        <w:t xml:space="preserve"> et al. </w:t>
      </w:r>
      <w:r w:rsidR="00845627">
        <w:t xml:space="preserve">studied </w:t>
      </w:r>
      <w:r w:rsidR="00737DBD">
        <w:t>different aspects of general and dental health care access, including use of EDs, with a primary focus on investigating differences by urban/rural residence status.</w: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 </w:instrTex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DATA </w:instrText>
      </w:r>
      <w:r w:rsidR="00E053B7">
        <w:fldChar w:fldCharType="end"/>
      </w:r>
      <w:r w:rsidR="00E053B7">
        <w:fldChar w:fldCharType="separate"/>
      </w:r>
      <w:r w:rsidR="00C365DC">
        <w:rPr>
          <w:noProof/>
        </w:rPr>
        <w:t>(54)</w:t>
      </w:r>
      <w:r w:rsidR="00E053B7">
        <w:fldChar w:fldCharType="end"/>
      </w:r>
      <w:r w:rsidR="003F05DA">
        <w:t xml:space="preserve"> </w:t>
      </w:r>
      <w:r w:rsidR="00704E2C">
        <w:t>Martin et al. focused on urban/rural residence status in their study of dental care utilization, while also controlling for age, gender, race</w:t>
      </w:r>
      <w:r w:rsidR="00B04BA9">
        <w:t>/ethnicity</w:t>
      </w:r>
      <w:r w:rsidR="00704E2C">
        <w:t>, and special healthcare need status.</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704E2C">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704E2C">
        <w:instrText xml:space="preserve"> ADDIN EN.CITE.DATA </w:instrText>
      </w:r>
      <w:r w:rsidR="00E053B7">
        <w:fldChar w:fldCharType="end"/>
      </w:r>
      <w:r w:rsidR="00E053B7">
        <w:fldChar w:fldCharType="separate"/>
      </w:r>
      <w:r w:rsidR="00704E2C">
        <w:rPr>
          <w:noProof/>
        </w:rPr>
        <w:t>(46)</w:t>
      </w:r>
      <w:r w:rsidR="00E053B7">
        <w:fldChar w:fldCharType="end"/>
      </w:r>
      <w:r w:rsidR="00704E2C">
        <w:t xml:space="preserve"> </w:t>
      </w:r>
      <w:proofErr w:type="spellStart"/>
      <w:r>
        <w:t>DeLia</w:t>
      </w:r>
      <w:proofErr w:type="spellEnd"/>
      <w:r>
        <w:t xml:space="preserve"> et al. merged</w:t>
      </w:r>
      <w:r w:rsidR="00A94938">
        <w:t xml:space="preserve"> census data, </w:t>
      </w:r>
      <w:r>
        <w:t>NJ Family Health Survey data</w:t>
      </w:r>
      <w:r w:rsidR="00A94938">
        <w:t xml:space="preserve"> (for statewide insurance coverage distribution), and NJ dentist licensure data</w:t>
      </w:r>
      <w:r>
        <w:t xml:space="preserve"> by zip</w:t>
      </w:r>
      <w:r w:rsidR="00A94938">
        <w:t xml:space="preserve"> </w:t>
      </w:r>
      <w:r>
        <w:t xml:space="preserve">code with </w:t>
      </w:r>
      <w:r w:rsidR="00A94938">
        <w:t>NJ hospital discharge data a</w:t>
      </w:r>
      <w:r w:rsidR="00704E2C">
        <w:t>nd found ED use was associated with l</w:t>
      </w:r>
      <w:r w:rsidR="00A94938">
        <w:t>ocal dentist supply and use of EDs for other conditions.</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r w:rsidR="00175EE9">
        <w:t xml:space="preserve"> </w:t>
      </w:r>
      <w:r w:rsidR="00F25519">
        <w:t>Hong et al. included</w:t>
      </w:r>
      <w:r w:rsidR="00175EE9">
        <w:t xml:space="preserve"> census data </w:t>
      </w:r>
      <w:r w:rsidR="00356670">
        <w:t>in one study</w:t>
      </w:r>
      <w:proofErr w:type="gramStart"/>
      <w:r w:rsidR="00356670">
        <w:t>,</w:t>
      </w:r>
      <w:proofErr w:type="gramEnd"/>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rsidR="00356670">
        <w:t xml:space="preserve"> </w:t>
      </w:r>
      <w:r w:rsidR="00175EE9">
        <w:t xml:space="preserve">and American Community Survey 5-Year Estimates data </w:t>
      </w:r>
      <w:r w:rsidR="00356670">
        <w:t>in another study</w: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 </w:instrTex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3)</w:t>
      </w:r>
      <w:r w:rsidR="00E053B7">
        <w:fldChar w:fldCharType="end"/>
      </w:r>
      <w:r w:rsidR="00356670">
        <w:t xml:space="preserve"> </w:t>
      </w:r>
      <w:r w:rsidR="00175EE9">
        <w:t>to</w:t>
      </w:r>
      <w:r w:rsidR="00F25519">
        <w:t xml:space="preserve"> </w:t>
      </w:r>
      <w:r w:rsidR="00356670">
        <w:t>combine patient level variables with community level variables including income, education level, and primary language spoken in homes</w:t>
      </w:r>
      <w:r w:rsidR="00845627">
        <w:t>. They</w:t>
      </w:r>
      <w:r w:rsidR="00356670">
        <w:t xml:space="preserve"> stud</w:t>
      </w:r>
      <w:r w:rsidR="00845627">
        <w:t>ied</w:t>
      </w:r>
      <w:r w:rsidR="00356670">
        <w:t xml:space="preserve"> predictors of dental related ED visits, finding community level income and language spoken at home to be significant predictors.</w:t>
      </w:r>
      <w:r w:rsidR="00175EE9">
        <w:t xml:space="preserve"> </w:t>
      </w:r>
      <w:r w:rsidR="00CF05E9">
        <w:t xml:space="preserve">Likewise, </w:t>
      </w:r>
      <w:proofErr w:type="spellStart"/>
      <w:r w:rsidR="00CF05E9">
        <w:t>Nalliah</w:t>
      </w:r>
      <w:proofErr w:type="spellEnd"/>
      <w:r w:rsidR="00CF05E9">
        <w:t xml:space="preserve"> found ED visits for caries associated with low-income area residence.</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DATA </w:instrText>
      </w:r>
      <w:r w:rsidR="00E053B7">
        <w:fldChar w:fldCharType="end"/>
      </w:r>
      <w:r w:rsidR="00E053B7">
        <w:fldChar w:fldCharType="separate"/>
      </w:r>
      <w:r w:rsidR="00A868AA">
        <w:rPr>
          <w:noProof/>
        </w:rPr>
        <w:t>(23)</w:t>
      </w:r>
      <w:r w:rsidR="00E053B7">
        <w:fldChar w:fldCharType="end"/>
      </w:r>
      <w:r w:rsidR="00B36FEC" w:rsidRPr="00B36FEC">
        <w:t xml:space="preserve"> </w:t>
      </w:r>
      <w:r w:rsidR="00B36FEC">
        <w:t>Authors and</w:t>
      </w:r>
      <w:r w:rsidR="00B36FEC" w:rsidRPr="00964214">
        <w:t xml:space="preserve"> ED </w:t>
      </w:r>
      <w:r w:rsidR="00B36FEC">
        <w:t>dental c</w:t>
      </w:r>
      <w:r w:rsidR="00B36FEC" w:rsidRPr="00964214">
        <w:t xml:space="preserve">are </w:t>
      </w:r>
      <w:r w:rsidR="00B36FEC">
        <w:t xml:space="preserve">patient characteristic predictors </w:t>
      </w:r>
      <w:r w:rsidR="00845627">
        <w:t xml:space="preserve">studied </w:t>
      </w:r>
      <w:r w:rsidR="00B36FEC">
        <w:t>are summarized in Table 11.</w:t>
      </w:r>
    </w:p>
    <w:p w:rsidR="00B36FEC" w:rsidRDefault="00B36FEC" w:rsidP="00B36FEC">
      <w:r>
        <w:rPr>
          <w:b/>
        </w:rPr>
        <w:t xml:space="preserve">Table 11: Authors and ED Dental Care Patient Characteristic Predictors </w:t>
      </w:r>
      <w:r w:rsidR="00845627">
        <w:rPr>
          <w:b/>
        </w:rPr>
        <w:t>Studied</w:t>
      </w:r>
    </w:p>
    <w:tbl>
      <w:tblPr>
        <w:tblStyle w:val="LightShading-Accent1"/>
        <w:tblW w:w="0" w:type="auto"/>
        <w:tblLook w:val="04A0"/>
      </w:tblPr>
      <w:tblGrid>
        <w:gridCol w:w="2718"/>
        <w:gridCol w:w="6858"/>
      </w:tblGrid>
      <w:tr w:rsidR="00B36FEC" w:rsidTr="00010629">
        <w:trPr>
          <w:cnfStyle w:val="100000000000"/>
        </w:trPr>
        <w:tc>
          <w:tcPr>
            <w:cnfStyle w:val="001000000000"/>
            <w:tcW w:w="2718" w:type="dxa"/>
            <w:tcBorders>
              <w:left w:val="single" w:sz="4" w:space="0" w:color="auto"/>
            </w:tcBorders>
          </w:tcPr>
          <w:p w:rsidR="00B36FEC" w:rsidRDefault="00B36FEC" w:rsidP="0004107A">
            <w:r>
              <w:t>Authors</w:t>
            </w:r>
          </w:p>
        </w:tc>
        <w:tc>
          <w:tcPr>
            <w:tcW w:w="6858" w:type="dxa"/>
          </w:tcPr>
          <w:p w:rsidR="00B36FEC" w:rsidRDefault="00B36FEC" w:rsidP="00B36FEC">
            <w:pPr>
              <w:cnfStyle w:val="100000000000"/>
            </w:pPr>
            <w:r>
              <w:t>ED Dental Care Patient Characteristic Predictors</w:t>
            </w:r>
          </w:p>
        </w:tc>
      </w:tr>
      <w:tr w:rsidR="00B36FEC" w:rsidTr="00010629">
        <w:trPr>
          <w:cnfStyle w:val="000000100000"/>
        </w:trPr>
        <w:tc>
          <w:tcPr>
            <w:cnfStyle w:val="001000000000"/>
            <w:tcW w:w="2718" w:type="dxa"/>
            <w:tcBorders>
              <w:left w:val="single" w:sz="4" w:space="0" w:color="auto"/>
            </w:tcBorders>
          </w:tcPr>
          <w:p w:rsidR="00B36FEC" w:rsidRDefault="00B36FEC" w:rsidP="0004107A">
            <w:r>
              <w:t>Wall</w:t>
            </w:r>
            <w:r w:rsidR="00E053B7">
              <w:fldChar w:fldCharType="begin"/>
            </w:r>
            <w:r>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Pr>
                <w:noProof/>
              </w:rPr>
              <w:t>(29)</w:t>
            </w:r>
            <w:r w:rsidR="00E053B7">
              <w:fldChar w:fldCharType="end"/>
            </w:r>
          </w:p>
        </w:tc>
        <w:tc>
          <w:tcPr>
            <w:tcW w:w="6858" w:type="dxa"/>
          </w:tcPr>
          <w:p w:rsidR="00B36FEC" w:rsidRDefault="00845627" w:rsidP="00B36FEC">
            <w:pPr>
              <w:cnfStyle w:val="000000100000"/>
            </w:pPr>
            <w:r>
              <w:t>A</w:t>
            </w:r>
            <w:r w:rsidR="00B36FEC">
              <w:t>ge group, primary payer</w:t>
            </w:r>
          </w:p>
        </w:tc>
      </w:tr>
      <w:tr w:rsidR="00B36FEC" w:rsidTr="00010629">
        <w:tc>
          <w:tcPr>
            <w:cnfStyle w:val="001000000000"/>
            <w:tcW w:w="2718" w:type="dxa"/>
            <w:tcBorders>
              <w:left w:val="single" w:sz="4" w:space="0" w:color="auto"/>
            </w:tcBorders>
          </w:tcPr>
          <w:p w:rsidR="00B36FEC" w:rsidRDefault="00B36FEC" w:rsidP="00B36FEC">
            <w:r>
              <w:t>Wall and Vujicic</w:t>
            </w:r>
            <w:r w:rsidR="00E053B7">
              <w:fldChar w:fldCharType="begin"/>
            </w:r>
            <w:r>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Pr>
                <w:noProof/>
              </w:rPr>
              <w:t>(24)</w:t>
            </w:r>
            <w:r w:rsidR="00E053B7">
              <w:fldChar w:fldCharType="end"/>
            </w:r>
            <w:r>
              <w:t xml:space="preserve"> </w:t>
            </w:r>
          </w:p>
        </w:tc>
        <w:tc>
          <w:tcPr>
            <w:tcW w:w="6858" w:type="dxa"/>
          </w:tcPr>
          <w:p w:rsidR="00B36FEC" w:rsidRDefault="00845627" w:rsidP="0004107A">
            <w:pPr>
              <w:cnfStyle w:val="000000000000"/>
            </w:pPr>
            <w:r>
              <w:t>A</w:t>
            </w:r>
            <w:r w:rsidR="00B36FEC">
              <w:t>ge group, primary payer</w:t>
            </w:r>
          </w:p>
        </w:tc>
      </w:tr>
      <w:tr w:rsidR="00B36FEC" w:rsidTr="00010629">
        <w:trPr>
          <w:cnfStyle w:val="000000100000"/>
        </w:trPr>
        <w:tc>
          <w:tcPr>
            <w:cnfStyle w:val="001000000000"/>
            <w:tcW w:w="2718" w:type="dxa"/>
            <w:tcBorders>
              <w:left w:val="single" w:sz="4" w:space="0" w:color="auto"/>
            </w:tcBorders>
          </w:tcPr>
          <w:p w:rsidR="00B36FEC" w:rsidRDefault="00B37F49" w:rsidP="00B37F49">
            <w:r>
              <w:t xml:space="preserve">Cohen et al. </w:t>
            </w:r>
            <w:r w:rsidR="00E053B7">
              <w:fldChar w:fldCharType="begin"/>
            </w:r>
            <w:r w:rsidR="00B36FEC">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sidR="00B36FEC">
              <w:rPr>
                <w:noProof/>
              </w:rPr>
              <w:t>(25)</w:t>
            </w:r>
            <w:r w:rsidR="00E053B7">
              <w:fldChar w:fldCharType="end"/>
            </w:r>
          </w:p>
        </w:tc>
        <w:tc>
          <w:tcPr>
            <w:tcW w:w="6858" w:type="dxa"/>
          </w:tcPr>
          <w:p w:rsidR="00B36FEC" w:rsidRDefault="00845627" w:rsidP="00B37F49">
            <w:pPr>
              <w:cnfStyle w:val="000000100000"/>
            </w:pPr>
            <w:r>
              <w:t>G</w:t>
            </w:r>
            <w:r w:rsidR="00B37F49">
              <w:t xml:space="preserve">ender, race/ethnicity, family income, education, employment, and urban/rural status </w:t>
            </w:r>
          </w:p>
        </w:tc>
      </w:tr>
      <w:tr w:rsidR="00B36FEC" w:rsidTr="00010629">
        <w:tc>
          <w:tcPr>
            <w:cnfStyle w:val="001000000000"/>
            <w:tcW w:w="2718" w:type="dxa"/>
            <w:tcBorders>
              <w:left w:val="single" w:sz="4" w:space="0" w:color="auto"/>
            </w:tcBorders>
          </w:tcPr>
          <w:p w:rsidR="00B36FEC" w:rsidRDefault="00B37F49" w:rsidP="00B37F49">
            <w:r>
              <w:t>Sun et al.</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DATA </w:instrText>
            </w:r>
            <w:r w:rsidR="00E053B7">
              <w:fldChar w:fldCharType="end"/>
            </w:r>
            <w:r w:rsidR="00E053B7">
              <w:fldChar w:fldCharType="separate"/>
            </w:r>
            <w:r>
              <w:rPr>
                <w:noProof/>
              </w:rPr>
              <w:t>(44)</w:t>
            </w:r>
            <w:r w:rsidR="00E053B7">
              <w:fldChar w:fldCharType="end"/>
            </w:r>
          </w:p>
        </w:tc>
        <w:tc>
          <w:tcPr>
            <w:tcW w:w="6858" w:type="dxa"/>
          </w:tcPr>
          <w:p w:rsidR="00B36FEC" w:rsidRDefault="00845627" w:rsidP="00B37F49">
            <w:pPr>
              <w:cnfStyle w:val="000000000000"/>
            </w:pPr>
            <w:r>
              <w:t>A</w:t>
            </w:r>
            <w:r w:rsidR="00B37F49">
              <w:t>ge, gender, race/ethnicity</w:t>
            </w:r>
            <w:r w:rsidR="002B573D">
              <w:t>,</w:t>
            </w:r>
            <w:r w:rsidR="00010629">
              <w:t xml:space="preserve"> </w:t>
            </w:r>
            <w:r w:rsidR="00B37F49">
              <w:t xml:space="preserve">insurance type, and residence zip code level measures of poverty, education, and unemployment </w:t>
            </w:r>
          </w:p>
        </w:tc>
      </w:tr>
      <w:tr w:rsidR="00B36FEC" w:rsidTr="0004107A">
        <w:trPr>
          <w:cnfStyle w:val="000000100000"/>
        </w:trPr>
        <w:tc>
          <w:tcPr>
            <w:cnfStyle w:val="001000000000"/>
            <w:tcW w:w="2718" w:type="dxa"/>
            <w:tcBorders>
              <w:left w:val="single" w:sz="4" w:space="0" w:color="auto"/>
            </w:tcBorders>
          </w:tcPr>
          <w:p w:rsidR="00845627" w:rsidRDefault="00B37F49" w:rsidP="00B37F49">
            <w:r>
              <w:t xml:space="preserve">Flores and </w:t>
            </w:r>
            <w:proofErr w:type="spellStart"/>
            <w:r>
              <w:t>Tomany</w:t>
            </w:r>
            <w:proofErr w:type="spellEnd"/>
            <w:r>
              <w:t>-</w:t>
            </w:r>
          </w:p>
          <w:p w:rsidR="00B36FEC" w:rsidRDefault="00845627" w:rsidP="00B37F49">
            <w:r>
              <w:t xml:space="preserve">  </w:t>
            </w:r>
            <w:proofErr w:type="spellStart"/>
            <w:r w:rsidR="00B37F49">
              <w:t>Korman</w:t>
            </w:r>
            <w:proofErr w:type="spellEnd"/>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B37F49">
              <w:instrText xml:space="preserve"> ADDIN EN.CITE </w:instrText>
            </w:r>
            <w:r w:rsidR="00E053B7">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B37F49">
              <w:instrText xml:space="preserve"> ADDIN EN.CITE.DATA </w:instrText>
            </w:r>
            <w:r w:rsidR="00E053B7">
              <w:fldChar w:fldCharType="end"/>
            </w:r>
            <w:r w:rsidR="00E053B7">
              <w:fldChar w:fldCharType="separate"/>
            </w:r>
            <w:r w:rsidR="00B37F49">
              <w:rPr>
                <w:noProof/>
              </w:rPr>
              <w:t>(43)</w:t>
            </w:r>
            <w:r w:rsidR="00E053B7">
              <w:fldChar w:fldCharType="end"/>
            </w:r>
          </w:p>
        </w:tc>
        <w:tc>
          <w:tcPr>
            <w:tcW w:w="6858" w:type="dxa"/>
          </w:tcPr>
          <w:p w:rsidR="00B36FEC" w:rsidRDefault="00845627" w:rsidP="00B37F49">
            <w:pPr>
              <w:cnfStyle w:val="000000100000"/>
            </w:pPr>
            <w:r>
              <w:t>R</w:t>
            </w:r>
            <w:r w:rsidR="00B37F49">
              <w:t xml:space="preserve">acial/ethnic disparities </w:t>
            </w:r>
          </w:p>
        </w:tc>
      </w:tr>
      <w:tr w:rsidR="00B36FEC" w:rsidTr="0004107A">
        <w:tc>
          <w:tcPr>
            <w:cnfStyle w:val="001000000000"/>
            <w:tcW w:w="2718" w:type="dxa"/>
            <w:tcBorders>
              <w:left w:val="single" w:sz="4" w:space="0" w:color="auto"/>
            </w:tcBorders>
          </w:tcPr>
          <w:p w:rsidR="00B36FEC" w:rsidRDefault="00B37F49" w:rsidP="00B37F49">
            <w:r>
              <w:t>Fields et al.</w: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instrText xml:space="preserve"> ADDIN EN.CITE </w:instrText>
            </w:r>
            <w:r w:rsidR="00E053B7">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instrText xml:space="preserve"> ADDIN EN.CITE.DATA </w:instrText>
            </w:r>
            <w:r w:rsidR="00E053B7">
              <w:fldChar w:fldCharType="end"/>
            </w:r>
            <w:r w:rsidR="00E053B7">
              <w:fldChar w:fldCharType="separate"/>
            </w:r>
            <w:r>
              <w:rPr>
                <w:noProof/>
              </w:rPr>
              <w:t>(26)</w:t>
            </w:r>
            <w:r w:rsidR="00E053B7">
              <w:fldChar w:fldCharType="end"/>
            </w:r>
          </w:p>
        </w:tc>
        <w:tc>
          <w:tcPr>
            <w:tcW w:w="6858" w:type="dxa"/>
          </w:tcPr>
          <w:p w:rsidR="00B36FEC" w:rsidRDefault="00845627" w:rsidP="00B37F49">
            <w:pPr>
              <w:cnfStyle w:val="000000000000"/>
            </w:pPr>
            <w:r>
              <w:t>M</w:t>
            </w:r>
            <w:r w:rsidR="00B37F49">
              <w:t xml:space="preserve">etropolitan residence status and insurance instability, along with other patient demographic and health predictors </w:t>
            </w:r>
          </w:p>
        </w:tc>
      </w:tr>
      <w:tr w:rsidR="00B36FEC" w:rsidTr="0004107A">
        <w:trPr>
          <w:cnfStyle w:val="000000100000"/>
        </w:trPr>
        <w:tc>
          <w:tcPr>
            <w:cnfStyle w:val="001000000000"/>
            <w:tcW w:w="2718" w:type="dxa"/>
            <w:tcBorders>
              <w:left w:val="single" w:sz="4" w:space="0" w:color="auto"/>
            </w:tcBorders>
          </w:tcPr>
          <w:p w:rsidR="00B36FEC" w:rsidRDefault="00B37F49" w:rsidP="00A26EEE">
            <w:r>
              <w:t xml:space="preserve">Hong et al. </w: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wgODMpPC9EaXNwbGF5VGV4dD48cmVjb3Jk
PjxyZWMtbnVtYmVyPjYxPC9yZWMtbnVtYmVyPjxmb3JlaWduLWtleXM+PGtleSBhcHA9IkVOIiBk
Yi1pZD0iMnZ0cnJ6eHdsMHB6dG9lendmNngwcHg1MDA5djB3cjI1dHd6IiB0aW1lc3RhbXA9IjE0
MjExNjE3OTAiPjYxPC9rZXk+PC9mb3JlaWduLWtleXM+PHJlZi10eXBlIG5hbWU9IkpvdXJuYWwg
QXJ0aWNsZSI+MTc8L3JlZi10eXBlPjxjb250cmlidXRvcnM+PGF1dGhvcnM+PGF1dGhvcj5Ib25n
LCBMLjwvYXV0aG9yPjxhdXRob3I+QWhtZWQsIEEuPC9hdXRob3I+PGF1dGhvcj5NY0N1bm5pZmYs
IE0uPC9hdXRob3I+PGF1dGhvcj5MaXUsIFkuPC9hdXRob3I+PGF1dGhvcj5DYWksIEouPC9hdXRo
b3I+PGF1dGhvcj5Ib2ZmLCBHLjwvYXV0aG9yPjwvYXV0aG9ycz48L2NvbnRyaWJ1dG9ycz48YXV0
aC1hZGRyZXNzPkRpdmlzaW9uIG9mIENvbW11bml0eSBEZW50aXN0cnksIERlcGFydG1lbnQgb2Yg
UGVkaWF0cmljIERlbnRpc3RyeSBhbmQgQ29tbXVuaXR5IERlbnRpc3RyeSwgVW5pdmVyc2l0eSBv
ZiBUZW5uZXNzZWUgSGVhbHRoIFNjaWVuY2UgQ2VudGVyIENvbGxlZ2Ugb2YgRGVudGlzdHJ5LCBN
ZW1waGlzLCBUTiAzODEzNiwgVVNBLiBsaG9uZzJAdXRoc2MuZWR1PC9hdXRoLWFkZHJlc3M+PHRp
dGxlcz48dGl0bGU+U2VjdWxhciB0cmVuZHMgaW4gaG9zcGl0YWwgZW1lcmdlbmN5IGRlcGFydG1l
bnQgdmlzaXRzIGZvciBkZW50YWwgY2FyZSBpbiBLYW5zYXMgQ2l0eSwgTWlzc291cmksIDIwMDE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jEwLTk8L3BhZ2VzPjx2b2x1bWU+MTI2PC92b2x1bWU+PG51
bWJlcj4yPC9udW1iZXI+PGVkaXRpb24+MjAxMS8wMy8xMTwvZWRpdGlvbj48a2V5d29yZHM+PGtl
eXdvcmQ+QWRvbGVzY2VudDwva2V5d29yZD48a2V5d29yZD5BZHVsdDwva2V5d29yZD48a2V5d29y
ZD5BZ2UgRGlzdHJpYnV0aW9uPC9rZXl3b3JkPjxrZXl3b3JkPkNoaWxkPC9rZXl3b3JkPjxrZXl3
b3JkPkNoaWxkLCBQcmVzY2hvb2w8L2tleXdvcmQ+PGtleXdvcmQ+RW1lcmdlbmN5IFNlcnZpY2Us
IEhvc3BpdGFsLypzdGF0aXN0aWNzICZhbXA7IG51bWVyaWNhbCBkYXRhL3RyZW5kczwva2V5d29y
ZD48a2V5d29yZD5GZW1hbGU8L2tleXdvcmQ+PGtleXdvcmQ+SGVhbHRoIENhcmUgU3VydmV5czwv
a2V5d29yZD48a2V5d29yZD5Ib3NwaXRhbCBDaGFyZ2VzL3N0YXRpc3RpY3MgJmFtcDsgbnVtZXJp
Y2FsIGRhdGE8L2tleXdvcmQ+PGtleXdvcmQ+SHVtYW5zPC9rZXl3b3JkPjxrZXl3b3JkPkluZmFu
dDwva2V5d29yZD48a2V5d29yZD5JbnN1cmFuY2UgQ292ZXJhZ2Uvc3RhdGlzdGljcyAmYW1wOyBu
dW1lcmljYWwgZGF0YTwva2V5d29yZD48a2V5d29yZD5JbnN1cmFuY2UsIEhlYWx0aC9zdGF0aXN0
aWNzICZhbXA7IG51bWVyaWNhbCBkYXRhPC9rZXl3b3JkPjxrZXl3b3JkPk1hbGU8L2tleXdvcmQ+
PGtleXdvcmQ+TWlkZGxlIEFnZWQ8L2tleXdvcmQ+PGtleXdvcmQ+TWlzc291cmkvZXBpZGVtaW9s
b2d5PC9rZXl3b3JkPjxrZXl3b3JkPlJldHJvc3BlY3RpdmUgU3R1ZGllczwva2V5d29yZD48a2V5
d29yZD5SaXNrIEZhY3RvcnM8L2tleXdvcmQ+PGtleXdvcmQ+U2V4IERpc3RyaWJ1dGlvbjwva2V5
d29yZD48a2V5d29yZD5TbWFsbC1BcmVhIEFuYWx5c2lzPC9rZXl3b3JkPjxrZXl3b3JkPlNvY2lv
ZWNvbm9taWMgRmFjdG9yczwva2V5d29yZD48a2V5d29yZD5TdG9tYXRvZ25hdGhpYyBEaXNlYXNl
cy8qZGlhZ25vc2lzLyplcGlkZW1pb2xvZ3k8L2tleXdvcmQ+PGtleXdvcmQ+VG9vdGggRGlzZWFz
ZXMvZGlhZ25vc2lzL2VwaWRlbWlvbG9neTwva2V5d29yZD48a2V5d29yZD5Zb3VuZyBBZHVsdDwv
a2V5d29yZD48L2tleXdvcmRzPjxkYXRlcz48eWVhcj4yMDExPC95ZWFyPjxwdWItZGF0ZXM+PGRh
dGU+TWFyLUFwcjwvZGF0ZT48L3B1Yi1kYXRlcz48L2RhdGVzPjxpc2JuPjAwMzMtMzU0OSAoUHJp
bnQpJiN4RDswMDMzLTM1NDk8L2lzYm4+PGFjY2Vzc2lvbi1udW0+MjEzODc5NTE8L2FjY2Vzc2lv
bi1udW0+PHVybHM+PHJlbGF0ZWQtdXJscz48dXJsPmh0dHA6Ly93d3cubmNiaS5ubG0ubmloLmdv
di9wbWMvYXJ0aWNsZXMvUE1DMzA1NjAzNC9wZGYvcGhyMTI2MDAwMjEwLnBkZjwvdXJsPjwvcmVs
YXRlZC11cmxzPjwvdXJscz48Y3VzdG9tMj5QbWMzMDU2MDM0PC9jdXN0b20yPjxyZW1vdGUtZGF0
YWJhc2UtcHJvdmlkZXI+TkxNPC9yZW1vdGUtZGF0YWJhc2UtcHJvdmlkZXI+PGxhbmd1YWdlPmVu
ZzwvbGFuZ3VhZ2U+PC9yZWNvcmQ+PC9DaXRlPjxDaXRlPjxBdXRob3I+SG9uZzwvQXV0aG9yPjxZ
ZWFyPjIwMTU8L1llYXI+PFJlY051bT43Njg8L1JlY051bT48cmVjb3JkPjxyZWMtbnVtYmVyPjc2
ODwvcmVjLW51bWJlcj48Zm9yZWlnbi1rZXlzPjxrZXkgYXBwPSJFTiIgZGItaWQ9IjJ2dHJyenh3
bDBwenRvZXp3ZjZ4MHB4NTAwOXYwd3IyNXR3eiIgdGltZXN0YW1wPSIxNDM4MjAyMjI0Ij43Njg8
L2tleT48L2ZvcmVpZ24ta2V5cz48cmVmLXR5cGUgbmFtZT0iSm91cm5hbCBBcnRpY2xlIj4xNzwv
cmVmLXR5cGU+PGNvbnRyaWJ1dG9ycz48YXV0aG9ycz48YXV0aG9yPkhvbmcsIEwuPC9hdXRob3I+
PGF1dGhvcj5MaXUsIFkuPC9hdXRob3I+PGF1dGhvcj5Ib3R0ZWwsIFQuIEwuPC9hdXRob3I+PGF1
dGhvcj5Ib2ZmLCBHLiBMLjwvYXV0aG9yPjxhdXRob3I+Q2FpLCBKLjwvYXV0aG9yPjwvYXV0aG9y
cz48L2NvbnRyaWJ1dG9ycz48YXV0aC1hZGRyZXNzPkRlcGFydG1lbnQgb2YgUGVkaWF0cmljIERl
bnRpc3RyeSBhbmQgQ29tbXVuaXR5IE9yYWwgSGVhbHRoLCBDb2xsZWdlIG9mIERlbnRpc3RyeSwg
VW5pdmVyc2l0eSBvZiBUZW5uZXNzZWUgSGVhbHRoIFNjaWVuY2UgQ2VudGVyLCBVU0EuJiN4RDtE
aXZpc2lvbiBvZiBQaGFybWFjeSBQcmFjdGljZSBhbmQgQWRtaW5pc3RyYXRpb24sIFVuaXZlcnNp
dHkgb2YgTWlzc291cmktS2Fuc2FzIENpdHkgU2Nob29sIG9mIFBoYXJtYWN5LCBVU0EuIEVsZWN0
cm9uaWMgYWRkcmVzczogbGl1eWlmQHVta2MuZWR1LiYjeEQ7RGVwYXJ0bWVudCBvZiBQcm9zdGhv
ZG9udGljcywgQ29sbGVnZSBvZiBEZW50aXN0cnksIFVuaXZlcnNpdHkgb2YgVGVubmVzc2VlIEhl
YWx0aCBTY2llbmNlIENlbnRlciwgVVNBLiYjeEQ7RGVwYXJ0bWVudCBvZiBFcGlkZW1pb2xvZ3ks
IENvbGxlZ2UgZm9yIFB1YmxpYyBIZWFsdGggYW5kIFNvY2lhbCBKdXN0aWNlLCBTdC4gTG91aXMg
VW5pdmVyc2l0eSwgVVNBLiYjeEQ7T2ZmaWNlIG9mIEVwaWRlbWlvbG9neSBhbmQgQ29tbXVuaXR5
IEhlYWx0aCwgS2Fuc2FzIENpdHkgSGVhbHRoIERlcGFydG1lbnQsIE1PLCBVU0EuPC9hdXRoLWFk
ZHJlc3M+PHRpdGxlcz48dGl0bGU+TmVpZ2hib3Job29kIHNvY2lvLWVjb25vbWljIGNvbnRleHQg
YW5kIGVtZXJnZW5jeSBkZXBhcnRtZW50IHZpc2l0cyBmb3IgZGVudGFsIGNhcmUgaW4gYSBVLlMu
IE1pZHdlc3Rlcm4gbWV0cm9wb2xpczwvdGl0bGU+PHNlY29uZGFyeS10aXRsZT5QdWJsaWMgSGVh
bHRoPC9zZWNvbmRhcnktdGl0bGU+PGFsdC10aXRsZT5QdWJsaWMgaGVhbHRoPC9hbHQtdGl0bGU+
PC90aXRsZXM+PHBlcmlvZGljYWw+PGZ1bGwtdGl0bGU+UHVibGljIEhlYWx0aDwvZnVsbC10aXRs
ZT48YWJici0xPlB1YmxpYyBoZWFsdGg8L2FiYnItMT48L3BlcmlvZGljYWw+PGFsdC1wZXJpb2Rp
Y2FsPjxmdWxsLXRpdGxlPlB1YmxpYyBIZWFsdGg8L2Z1bGwtdGl0bGU+PGFiYnItMT5QdWJsaWMg
aGVhbHRoPC9hYmJyLTE+PC9hbHQtcGVyaW9kaWNhbD48cGFnZXM+MjUyLTc8L3BhZ2VzPjx2b2x1
bWU+MTI5PC92b2x1bWU+PG51bWJlcj4zPC9udW1iZXI+PGVkaXRpb24+MjAxNS8wMi8yNDwvZWRp
dGlvbj48a2V5d29yZHM+PGtleXdvcmQ+RGVudGFsIGNhcmU8L2tleXdvcmQ+PGtleXdvcmQ+RW1l
cmdlbmN5IGRlcGFydG1lbnQ8L2tleXdvcmQ+PGtleXdvcmQ+SGVhbHRoIGluZXF1YWxpdGllczwv
a2V5d29yZD48a2V5d29yZD5OZWlnaGJvcmhvb2QgY2hhcmFjdGVyaXN0aWNzPC9rZXl3b3JkPjwv
a2V5d29yZHM+PGRhdGVzPjx5ZWFyPjIwMTU8L3llYXI+PHB1Yi1kYXRlcz48ZGF0ZT5NYXI8L2Rh
dGU+PC9wdWItZGF0ZXM+PC9kYXRlcz48aXNibj4wMDMzLTM1MDY8L2lzYm4+PGFjY2Vzc2lvbi1u
dW0+MjU3MDIwMzQ8L2FjY2Vzc2lvbi1udW0+PHVybHM+PHJlbGF0ZWQtdXJscz48dXJsPmh0dHA6
Ly9hYy5lbHMtY2RuLmNvbS9TMDAzMzM1MDYxNDAwMzM0NS8xLXMyLjAtUzAwMzMzNTA2MTQwMDMz
NDUtbWFpbi5wZGY/X3RpZD1kODI4MzUxMi0zNjMxLTExZTUtYjk2OC0wMDAwMGFhYjBmMDImYW1w
O2FjZG5hdD0xNDM4MjAyNTIxXzMwNjA0ZTU5ZTZmODk2ZjQ3MDJlZDZlMjkxY2Y5MDA4PC91cmw+
PC9yZWxhdGVkLXVybHM+PC91cmxzPjxlbGVjdHJvbmljLXJlc291cmNlLW51bT4xMC4xMDE2L2ou
cHVoZS4yMDE0LjExLjAxND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 83)</w:t>
            </w:r>
            <w:r w:rsidR="00E053B7">
              <w:fldChar w:fldCharType="end"/>
            </w:r>
          </w:p>
        </w:tc>
        <w:tc>
          <w:tcPr>
            <w:tcW w:w="6858" w:type="dxa"/>
          </w:tcPr>
          <w:p w:rsidR="00B36FEC" w:rsidRDefault="00845627" w:rsidP="00B37F49">
            <w:pPr>
              <w:cnfStyle w:val="000000100000"/>
            </w:pPr>
            <w:r>
              <w:t>G</w:t>
            </w:r>
            <w:r w:rsidR="00B37F49">
              <w:t>ender, age, race/ethnicity, zip code community and census level variables, and other access related variables</w:t>
            </w:r>
          </w:p>
        </w:tc>
      </w:tr>
      <w:tr w:rsidR="00B36FEC" w:rsidTr="0004107A">
        <w:tc>
          <w:tcPr>
            <w:cnfStyle w:val="001000000000"/>
            <w:tcW w:w="2718" w:type="dxa"/>
            <w:tcBorders>
              <w:left w:val="single" w:sz="4" w:space="0" w:color="auto"/>
            </w:tcBorders>
          </w:tcPr>
          <w:p w:rsidR="00B36FEC" w:rsidRDefault="00B37F49" w:rsidP="00B37F49">
            <w:r>
              <w:t>Lee H. et al.</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instrText xml:space="preserve"> ADDIN EN.CITE.DATA </w:instrText>
            </w:r>
            <w:r w:rsidR="00E053B7">
              <w:fldChar w:fldCharType="end"/>
            </w:r>
            <w:r w:rsidR="00E053B7">
              <w:fldChar w:fldCharType="separate"/>
            </w:r>
            <w:r>
              <w:rPr>
                <w:noProof/>
              </w:rPr>
              <w:t>(28)</w:t>
            </w:r>
            <w:r w:rsidR="00E053B7">
              <w:fldChar w:fldCharType="end"/>
            </w:r>
          </w:p>
        </w:tc>
        <w:tc>
          <w:tcPr>
            <w:tcW w:w="6858" w:type="dxa"/>
          </w:tcPr>
          <w:p w:rsidR="00B36FEC" w:rsidRDefault="00845627" w:rsidP="00B37F49">
            <w:pPr>
              <w:cnfStyle w:val="000000000000"/>
            </w:pPr>
            <w:r>
              <w:t>A</w:t>
            </w:r>
            <w:r w:rsidR="00B37F49">
              <w:t>ge, race</w:t>
            </w:r>
            <w:r w:rsidR="002B573D">
              <w:t>/</w:t>
            </w:r>
            <w:r w:rsidR="00B37F49">
              <w:t>ethn</w:t>
            </w:r>
            <w:r w:rsidR="00234BB3">
              <w:t>i</w:t>
            </w:r>
            <w:r w:rsidR="00B37F49">
              <w:t>city, insurance status</w:t>
            </w:r>
          </w:p>
        </w:tc>
      </w:tr>
      <w:tr w:rsidR="00B37F49" w:rsidTr="0004107A">
        <w:trPr>
          <w:cnfStyle w:val="000000100000"/>
        </w:trPr>
        <w:tc>
          <w:tcPr>
            <w:cnfStyle w:val="001000000000"/>
            <w:tcW w:w="2718" w:type="dxa"/>
            <w:tcBorders>
              <w:left w:val="single" w:sz="4" w:space="0" w:color="auto"/>
            </w:tcBorders>
          </w:tcPr>
          <w:p w:rsidR="00B37F49" w:rsidRDefault="00B37F49" w:rsidP="00A26EEE">
            <w:r>
              <w:t>Stevens et al.</w: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 </w:instrText>
            </w:r>
            <w:r w:rsidR="00E053B7">
              <w:fldChar w:fldCharType="begin">
                <w:fldData xml:space="preserve">PEVuZE5vdGU+PENpdGU+PEF1dGhvcj5TdGV2ZW5zPC9BdXRob3I+PFllYXI+MjAxNDwvWWVhcj48
UmVjTnVtPjgwMzwvUmVjTnVtPjxEaXNwbGF5VGV4dD4oNzYpPC9EaXNwbGF5VGV4dD48cmVjb3Jk
PjxyZWMtbnVtYmVyPjgwMzwvcmVjLW51bWJlcj48Zm9yZWlnbi1rZXlzPjxrZXkgYXBwPSJFTiIg
ZGItaWQ9IjJ2dHJyenh3bDBwenRvZXp3ZjZ4MHB4NTAwOXYwd3IyNXR3eiIgdGltZXN0YW1wPSIx
NDM4MjAyMjI1Ij44MDM8L2tleT48L2ZvcmVpZ24ta2V5cz48cmVmLXR5cGUgbmFtZT0iSm91cm5h
bCBBcnRpY2xlIj4xNzwvcmVmLXR5cGU+PGNvbnRyaWJ1dG9ycz48YXV0aG9ycz48YXV0aG9yPlN0
ZXZlbnMsIFQuIEIuPC9hdXRob3I+PGF1dGhvcj5SaWNobW9uZCwgTi4gTC48L2F1dGhvcj48YXV0
aG9yPlBlcmVpcmEsIEcuIEYuPC9hdXRob3I+PGF1dGhvcj5TaGVudmksIEMuIEwuPC9hdXRob3I+
PGF1dGhvcj5QbGF0dHMtTWlsbHMsIFQuIEYuPC9hdXRob3I+PC9hdXRob3JzPjwvY29udHJpYnV0
b3JzPjxhdXRoLWFkZHJlc3M+VGhlIFNjaG9vbCBvZiBNZWRpY2luZSwgTWVoYXJyeSBNZWRpY2Fs
IENvbGxlZ2UsIE5hc2h2aWxsZSwgVE4uPC9hdXRoLWFkZHJlc3M+PHRpdGxlcz48dGl0bGU+UHJl
dmFsZW5jZSBvZiBub25tZWRpY2FsIHByb2JsZW1zIGFtb25nIG9sZGVyIGFkdWx0cyBwcmVzZW50
aW5nIHRvIHRoZSBlbWVyZ2VuY3kgZGVwYXJ0bWVudDwvdGl0bGU+PHNlY29uZGFyeS10aXRsZT5B
Y2FkIEVtZXJnIE1lZDwvc2Vjb25kYXJ5LXRpdGxlPjxhbHQtdGl0bGU+QWNhZGVtaWMgZW1lcmdl
bmN5IG1lZGljaW5lIDogb2ZmaWNpYWwgam91cm5hbCBvZiB0aGUgU29jaWV0eSBmb3IgQWNhZGVt
aWMgRW1lcmdlbmN5IE1lZGljaW5lPC9hbHQtdGl0bGU+PC90aXRsZXM+PHBlcmlvZGljYWw+PGZ1
bGwtdGl0bGU+QWNhZCBFbWVyZyBNZWQ8L2Z1bGwtdGl0bGU+PGFiYnItMT5BY2FkZW1pYyBlbWVy
Z2VuY3kgbWVkaWNpbmUgOiBvZmZpY2lhbCBqb3VybmFsIG9mIHRoZSBTb2NpZXR5IGZvciBBY2Fk
ZW1pYyBFbWVyZ2VuY3kgTWVkaWNpbmU8L2FiYnItMT48L3BlcmlvZGljYWw+PGFsdC1wZXJpb2Rp
Y2FsPjxmdWxsLXRpdGxlPkFjYWQgRW1lcmcgTWVkPC9mdWxsLXRpdGxlPjxhYmJyLTE+QWNhZGVt
aWMgZW1lcmdlbmN5IG1lZGljaW5lIDogb2ZmaWNpYWwgam91cm5hbCBvZiB0aGUgU29jaWV0eSBm
b3IgQWNhZGVtaWMgRW1lcmdlbmN5IE1lZGljaW5lPC9hYmJyLTE+PC9hbHQtcGVyaW9kaWNhbD48
cGFnZXM+NjUxLTg8L3BhZ2VzPjx2b2x1bWU+MjE8L3ZvbHVtZT48bnVtYmVyPjY8L251bWJlcj48
ZWRpdGlvbj4yMDE0LzA3LzIyPC9lZGl0aW9uPjxrZXl3b3Jkcz48a2V5d29yZD5BZ2UgRmFjdG9y
czwva2V5d29yZD48a2V5d29yZD5BZ2VkPC9rZXl3b3JkPjxrZXl3b3JkPkFnZWQsIDgwIGFuZCBv
dmVyPC9rZXl3b3JkPjxrZXl3b3JkPkFsY29ob2wgRHJpbmtpbmcvZXBpZGVtaW9sb2d5PC9rZXl3
b3JkPjxrZXl3b3JkPkNyb3NzLVNlY3Rpb25hbCBTdHVkaWVzPC9rZXl3b3JkPjxrZXl3b3JkPkVs
ZGVyIEFidXNlL3N0YXRpc3RpY3MgJmFtcDsgbnVtZXJpY2FsIGRhdGE8L2tleXdvcmQ+PGtleXdv
cmQ+KkVtZXJnZW5jeSBTZXJ2aWNlLCBIb3NwaXRhbDwva2V5d29yZD48a2V5d29yZD5GZW1hbGU8
L2tleXdvcmQ+PGtleXdvcmQ+KkdlcmlhdHJpYyBBc3Nlc3NtZW50PC9rZXl3b3JkPjxrZXl3b3Jk
PkhlYWx0aCBTZXJ2aWNlcyBBY2Nlc3NpYmlsaXR5L3N0YXRpc3RpY3MgJmFtcDsgbnVtZXJpY2Fs
IGRhdGE8L2tleXdvcmQ+PGtleXdvcmQ+SHVtYW5zPC9rZXl3b3JkPjxrZXl3b3JkPkluZGVwZW5k
ZW50IExpdmluZzwva2V5d29yZD48a2V5d29yZD5NYWxlPC9rZXl3b3JkPjxrZXl3b3JkPk1vYmls
aXR5IExpbWl0YXRpb248L2tleXdvcmQ+PGtleXdvcmQ+UGFpbi9lcGlkZW1pb2xvZ3k8L2tleXdv
cmQ+PGtleXdvcmQ+UG92ZXJ0eS9zdGF0aXN0aWNzICZhbXA7IG51bWVyaWNhbCBkYXRhPC9rZXl3
b3JkPjxrZXl3b3JkPlByZXZhbGVuY2U8L2tleXdvcmQ+PGtleXdvcmQ+Umlzazwva2V5d29yZD48
a2V5d29yZD5Tb2NpYWwgSXNvbGF0aW9uPC9rZXl3b3JkPjxrZXl3b3JkPlNvdXRoZWFzdGVybiBV
bml0ZWQgU3RhdGVzL2VwaWRlbWlvbG9neTwva2V5d29yZD48a2V5d29yZD5UcmFuc3BvcnRhdGlv
bi9zdGF0aXN0aWNzICZhbXA7IG51bWVyaWNhbCBkYXRhPC9rZXl3b3JkPjxrZXl3b3JkPlVuaXRl
ZCBTdGF0ZXM8L2tleXdvcmQ+PC9rZXl3b3Jkcz48ZGF0ZXM+PHllYXI+MjAxNDwveWVhcj48cHVi
LWRhdGVzPjxkYXRlPkp1bjwvZGF0ZT48L3B1Yi1kYXRlcz48L2RhdGVzPjxpc2JuPjEwNjktNjU2
MzwvaXNibj48YWNjZXNzaW9uLW51bT4yNTAzOTU0OTwvYWNjZXNzaW9uLW51bT48dXJscz48cmVs
YXRlZC11cmxzPjx1cmw+aHR0cDovL29ubGluZWxpYnJhcnkud2lsZXkuY29tL3N0b3JlLzEwLjEx
MTEvYWNlbS4xMjM5NS9hc3NldC9hY2VtMTIzOTUucGRmP3Y9MSZhbXA7dD1pY3A4a3JkYiZhbXA7
cz1lMjYwYjZhYTU3Mjc1ZWZjMDcwZDI4NDNhODdjM2Y0ZTlmNmFjYWEwPC91cmw+PC9yZWxhdGVk
LXVybHM+PC91cmxzPjxlbGVjdHJvbmljLXJlc291cmNlLW51bT4xMC4xMTExL2FjZW0uMTIzOTU8
L2VsZWN0cm9uaWMtcmVzb3VyY2UtbnVtPjxyZW1vdGUtZGF0YWJhc2UtcHJvdmlkZXI+TkxNPC9y
ZW1vdGUtZGF0YWJhc2UtcHJvdmlkZXI+PGxhbmd1YWdlPmVuZzwvbGFuZ3VhZ2U+PC9yZWNvcmQ+
PC9DaXRlPjwvRW5kTm90ZT4A
</w:fldData>
              </w:fldChar>
            </w:r>
            <w:r w:rsidR="00A26EEE">
              <w:instrText xml:space="preserve"> ADDIN EN.CITE.DATA </w:instrText>
            </w:r>
            <w:r w:rsidR="00E053B7">
              <w:fldChar w:fldCharType="end"/>
            </w:r>
            <w:r w:rsidR="00E053B7">
              <w:fldChar w:fldCharType="separate"/>
            </w:r>
            <w:r w:rsidR="00A26EEE">
              <w:rPr>
                <w:noProof/>
              </w:rPr>
              <w:t>(76)</w:t>
            </w:r>
            <w:r w:rsidR="00E053B7">
              <w:fldChar w:fldCharType="end"/>
            </w:r>
          </w:p>
        </w:tc>
        <w:tc>
          <w:tcPr>
            <w:tcW w:w="6858" w:type="dxa"/>
          </w:tcPr>
          <w:p w:rsidR="00B37F49" w:rsidRDefault="00845627" w:rsidP="0004107A">
            <w:pPr>
              <w:cnfStyle w:val="000000100000"/>
            </w:pPr>
            <w:r>
              <w:t>P</w:t>
            </w:r>
            <w:r w:rsidR="0004107A">
              <w:t>hysical, economic, and psychological factors, demographic factors</w:t>
            </w:r>
          </w:p>
        </w:tc>
      </w:tr>
      <w:tr w:rsidR="00B37F49" w:rsidTr="0004107A">
        <w:tc>
          <w:tcPr>
            <w:cnfStyle w:val="001000000000"/>
            <w:tcW w:w="2718" w:type="dxa"/>
            <w:tcBorders>
              <w:left w:val="single" w:sz="4" w:space="0" w:color="auto"/>
            </w:tcBorders>
          </w:tcPr>
          <w:p w:rsidR="00B37F49" w:rsidRDefault="0004107A" w:rsidP="0004107A">
            <w:r>
              <w:t>Okunseri et al.</w:t>
            </w:r>
            <w:r w:rsidR="00E053B7">
              <w:fldChar w:fldCharType="begin">
                <w:fldData xml:space="preserve">PEVuZE5vdGU+PENpdGU+PEF1dGhvcj5Pa3Vuc2VyaTwvQXV0aG9yPjxZZWFyPjIwMTM8L1llYXI+
PFJlY051bT4yNzwvUmVjTnVtPjxEaXNwbGF5VGV4dD4oMzItMzYsIDUw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I8L1llYXI+PFJlY051bT40ODwvUmVjTnVtPjxy
ZWNvcmQ+PHJlYy1udW1iZXI+NDg8L3JlYy1udW1iZXI+PGZvcmVpZ24ta2V5cz48a2V5IGFwcD0i
RU4iIGRiLWlkPSIydnRycnp4d2wwcHp0b2V6d2Y2eDBweDUwMDl2MHdyMjV0d3oiIHRpbWVzdGFt
cD0iMTQyMTE2MTc5MCI+NDg8L2tleT48L2ZvcmVpZ24ta2V5cz48cmVmLXR5cGUgbmFtZT0iSm91
cm5hbCBBcnRpY2xlIj4xNzwvcmVmLXR5cGU+PGNvbnRyaWJ1dG9ycz48YXV0aG9ycz48YXV0aG9y
Pk9rdW5zZXJpLCBDLjwvYXV0aG9yPjxhdXRob3I+T2t1bnNlcmksIEUuPC9hdXRob3I+PGF1dGhv
cj5UaG9ycGUsIEouIE0uPC9hdXRob3I+PGF1dGhvcj5YaWFuZywgUS48L2F1dGhvcj48YXV0aG9y
PlN6YWJvLCBBLjwvYXV0aG9yPjwvYXV0aG9ycz48L2NvbnRyaWJ1dG9ycz48YXV0aC1hZGRyZXNz
PkRlcGFydG1lbnQgb2YgQ2xpbmljYWwgU2VydmljZXMsIE1hcnF1ZXR0ZSBVbml2ZXJzaXR5IFNj
aG9vbCBvZiBEZW50aXN0cnksIE1pbHdhdWtlZSwgV0ksIFVTQS48L2F1dGgtYWRkcmVzcz48dGl0
bGVzPjx0aXRsZT5QYXRpZW50IGNoYXJhY3RlcmlzdGljcyBhbmQgdHJlbmRzIGluIG5vbnRyYXVt
YXRpYyBkZW50YWwgY29uZGl0aW9uIHZpc2l0cyB0byBlbWVyZ2VuY3kgZGVwYXJ0bWVudHMgaW4g
dGhlIFVuaXRlZCBTdGF0ZXM8L3RpdGxlPjxzZWNvbmRhcnktdGl0bGU+Q2xpbiBDb3NtZXQgSW52
ZXN0aWcgRGVudDwvc2Vjb25kYXJ5LXRpdGxlPjxhbHQtdGl0bGU+Q2xpbmljYWwsIGNvc21ldGlj
IGFuZCBpbnZlc3RpZ2F0aW9uYWwgZGVudGlzdHJ5PC9hbHQtdGl0bGU+PC90aXRsZXM+PHBlcmlv
ZGljYWw+PGZ1bGwtdGl0bGU+Q2xpbiBDb3NtZXQgSW52ZXN0aWcgRGVudDwvZnVsbC10aXRsZT48
YWJici0xPkNsaW5pY2FsLCBjb3NtZXRpYyBhbmQgaW52ZXN0aWdhdGlvbmFsIGRlbnRpc3RyeTwv
YWJici0xPjwvcGVyaW9kaWNhbD48YWx0LXBlcmlvZGljYWw+PGZ1bGwtdGl0bGU+Q2xpbiBDb3Nt
ZXQgSW52ZXN0aWcgRGVudDwvZnVsbC10aXRsZT48YWJici0xPkNsaW5pY2FsLCBjb3NtZXRpYyBh
bmQgaW52ZXN0aWdhdGlvbmFsIGRlbnRpc3RyeTwvYWJici0xPjwvYWx0LXBlcmlvZGljYWw+PHBh
Z2VzPjEtNzwvcGFnZXM+PHZvbHVtZT40PC92b2x1bWU+PGVkaXRpb24+MjAxMi8wMS8wMTwvZWRp
dGlvbj48a2V5d29yZHM+PGtleXdvcmQ+YWR1bHRzPC9rZXl3b3JkPjxrZXl3b3JkPmRlbnRhbCBk
aXNlYXNlPC9rZXl3b3JkPjxrZXl3b3JkPmRlbnRhbCB1dGlsaXphdGlvbjwva2V5d29yZD48a2V5
d29yZD5lbWVyZ2VuY3kgc2VydmljZTwva2V5d29yZD48L2tleXdvcmRzPjxkYXRlcz48eWVhcj4y
MDEyPC95ZWFyPjwvZGF0ZXM+PGlzYm4+MTE3OS0xMzU3PC9pc2JuPjxhY2Nlc3Npb24tbnVtPjIz
Njc0OTE5PC9hY2Nlc3Npb24tbnVtPjx1cmxzPjxyZWxhdGVkLXVybHM+PHVybD5odHRwOi8vd3d3
Lm5jYmkubmxtLm5paC5nb3YvcG1jL2FydGljbGVzL1BNQzM2NTIzNjMvcGRmL2NjaWRlLTQtMDAx
LnBkZjwvdXJsPjwvcmVsYXRlZC11cmxzPjwvdXJscz48Y3VzdG9tMj5QbWMzNjUyMzYzPC9jdXN0
b20yPjxlbGVjdHJvbmljLXJlc291cmNlLW51bT4xMC4yMTQ3L2NjaWRlbi5zMjgxNjg8L2VsZWN0
cm9uaWMtcmVzb3VyY2UtbnVtPjxyZW1vdGUtZGF0YWJhc2UtcHJvdmlkZXI+TkxNPC9yZW1vdGUt
ZGF0YWJhc2UtcHJvdmlkZXI+PGxhbmd1YWdlPmVuZzwvbGFuZ3VhZ2U+PC9yZWNvcmQ+PC9DaXRl
PjxDaXRlPjxBdXRob3I+T2t1bnNlcmk8L0F1dGhvcj48WWVhcj4yMDE0PC9ZZWFyPjxSZWNOdW0+
NDwvUmVjTnVtPjxyZWNvcmQ+PHJlYy1udW1iZXI+NDwvcmVjLW51bWJlcj48Zm9yZWlnbi1rZXlz
PjxrZXkgYXBwPSJFTiIgZGItaWQ9IjJ2dHJyenh3bDBwenRvZXp3ZjZ4MHB4NTAwOXYwd3IyNXR3
eiIgdGltZXN0YW1wPSIxNDIxMTYxNzg5Ij40PC9rZXk+PC9mb3JlaWduLWtleXM+PHJlZi10eXBl
IG5hbWU9IkpvdXJuYWwgQXJ0aWNsZSI+MTc8L3JlZi10eXBlPjxjb250cmlidXRvcnM+PGF1dGhv
cnM+PGF1dGhvcj5Pa3Vuc2VyaSwgQy48L2F1dGhvcj48YXV0aG9yPk9rdW5zZXJpLCBFLjwvYXV0
aG9yPjxhdXRob3I+WGlhbmcsIFEuPC9hdXRob3I+PGF1dGhvcj5UaG9ycGUsIEouIE0uPC9hdXRo
b3I+PGF1dGhvcj5TemFibywgQS48L2F1dGhvcj48L2F1dGhvcnM+PC9jb250cmlidXRvcnM+PGF1
dGgtYWRkcmVzcz5EZXBhcnRtZW50IG9mIENsaW5pY2FsIFNlcnZpY2VzLCBTY2hvb2wgb2YgRGVu
dGlzdHJ5LCBNYXJxdWV0dGUgVW5pdmVyc2l0eSwgTWlsd2F1a2VlLCBXSSwgVVNBLjwvYXV0aC1h
ZGRyZXNzPjx0aXRsZXM+PHRpdGxlPlByZXNjcmlwdGlvbiBvZiBvcGlvaWQgYW5kIG5vbm9waW9p
ZCBhbmFsZ2VzaWNzIGZvciBkZW50YWwgY2FyZSBpbiBlbWVyZ2VuY3kgZGVwYXJ0bWVudHM6IEZp
bmRpbmdzIGZyb20gdGhlIE5hdGlvbmFsIEhvc3BpdGFsIEFtYnVsYXRvcnkgTWVkaWNhbCBDYXJl
IFN1cnZleTwvdGl0bGU+PHNlY29uZGFyeS10aXRsZT5KIFB1YmxpYyBIZWFsdGggRGVudDwvc2Vj
b25kYXJ5LXRpdGxlPjxhbHQtdGl0bGU+Sm91cm5hbCBvZiBwdWJsaWMgaGVhbHRoIGRlbnRpc3Ry
eTwvYWx0LXRpdGxlPjwvdGl0bGVzPjxwZXJpb2RpY2FsPjxmdWxsLXRpdGxlPkogUHVibGljIEhl
YWx0aCBEZW50PC9mdWxsLXRpdGxlPjxhYmJyLTE+Sm91cm5hbCBvZiBwdWJsaWMgaGVhbHRoIGRl
bnRpc3RyeTwvYWJici0xPjwvcGVyaW9kaWNhbD48YWx0LXBlcmlvZGljYWw+PGZ1bGwtdGl0bGU+
SiBQdWJsaWMgSGVhbHRoIERlbnQ8L2Z1bGwtdGl0bGU+PGFiYnItMT5Kb3VybmFsIG9mIHB1Ymxp
YyBoZWFsdGggZGVudGlzdHJ5PC9hYmJyLTE+PC9hbHQtcGVyaW9kaWNhbD48cGFnZXM+MjgzLTky
PC9wYWdlcz48dm9sdW1lPjc0PC92b2x1bWU+PG51bWJlcj40PC9udW1iZXI+PGVkaXRpb24+MjAx
NC8wNS8yODwvZWRpdGlvbj48a2V5d29yZHM+PGtleXdvcmQ+ZGVudGFsIGNhcmU8L2tleXdvcmQ+
PGtleXdvcmQ+ZGVudGFsIGhlYWx0aCBzZXJ2aWNlczwva2V5d29yZD48a2V5d29yZD5lbWVyZ2Vu
Y3kgcGh5c2ljaWFuczwva2V5d29yZD48a2V5d29yZD5ub25vcGlvaWQgYW5hbGdlc2ljczwva2V5
d29yZD48a2V5d29yZD5ub250cmF1bWF0aWMgZGVudGFsIGNvbmRpdGlvbnM8L2tleXdvcmQ+PGtl
eXdvcmQ+b3Bpb2lkIGFuYWxnZXNpY3M8L2tleXdvcmQ+PGtleXdvcmQ+dG9vdGhhY2hlPC9rZXl3
b3JkPjwva2V5d29yZHM+PGRhdGVzPjx5ZWFyPjIwMTQ8L3llYXI+PHB1Yi1kYXRlcz48ZGF0ZT5T
ZXA8L2RhdGU+PC9wdWItZGF0ZXM+PC9kYXRlcz48aXNibj4wMDIyLTQwMDY8L2lzYm4+PGFjY2Vz
c2lvbi1udW0+MjQ4NjM0MDc8L2FjY2Vzc2lvbi1udW0+PHVybHM+PHJlbGF0ZWQtdXJscz48dXJs
Pmh0dHA6Ly9vbmxpbmVsaWJyYXJ5LndpbGV5LmNvbS9zdG9yZS8xMC4xMTExL2pwaGQuMTIwNTUv
YXNzZXQvanBoZDEyMDU1LnBkZj92PTEmYW1wO3Q9aTR2ZjF0ZzYmYW1wO3M9NzkyZmEyZGE2NTNk
NjdjZTZlNjJmOWVhMjkwMDgzNzg0NzYyNzYxNTwvdXJsPjwvcmVsYXRlZC11cmxzPjwvdXJscz48
Y3VzdG9tMj5QbWM0MjQ1Mzg2PC9jdXN0b20yPjxjdXN0b202Pk5paG1zNTgxODUxPC9jdXN0b202
PjxlbGVjdHJvbmljLXJlc291cmNlLW51bT4xMC4xMTExL2pwaGQuMTIwNTU8L2VsZWN0cm9uaWMt
cmVzb3VyY2UtbnVtPjxyZW1vdGUtZGF0YWJhc2UtcHJvdmlkZXI+TkxNPC9yZW1vdGUtZGF0YWJh
c2UtcHJvdmlkZXI+PGxhbmd1YWdlPmVuZzwvbGFuZ3VhZ2U+PC9yZWNvcmQ+PC9DaXRlPjxDaXRl
PjxBdXRob3I+T2t1bnNlcmk8L0F1dGhvcj48WWVhcj4yMDA4PC9ZZWFyPjxSZWNOdW0+MzY5PC9S
ZWNOdW0+PHJlY29yZD48cmVjLW51bWJlcj4zNjk8L3JlYy1udW1iZXI+PGZvcmVpZ24ta2V5cz48
a2V5IGFwcD0iRU4iIGRiLWlkPSIydnRycnp4d2wwcHp0b2V6d2Y2eDBweDUwMDl2MHdyMjV0d3oi
IHRpbWVzdGFtcD0iMTQzNzU5NDc3NiI+MzY5PC9rZXk+PC9mb3JlaWduLWtleXM+PHJlZi10eXBl
IG5hbWU9IkpvdXJuYWwgQXJ0aWNsZSI+MTc8L3JlZi10eXBlPjxjb250cmlidXRvcnM+PGF1dGhv
cnM+PGF1dGhvcj5Pa3Vuc2VyaSwgQy48L2F1dGhvcj48YXV0aG9yPlBhamV3c2tpLCBOLiBNLjwv
YXV0aG9yPjxhdXRob3I+QnJvdXNzZWF1LCBELiBDLjwvYXV0aG9yPjxhdXRob3I+VG9tYW55LUtv
cm1hbiwgUy48L2F1dGhvcj48YXV0aG9yPlNueWRlciwgQS48L2F1dGhvcj48YXV0aG9yPkZsb3Jl
cywgRy48L2F1dGhvcj48L2F1dGhvcnM+PC9jb250cmlidXRvcnM+PGF1dGgtYWRkcmVzcz5EZXBh
cnRtZW50IG9mIENsaW5pY2FsIFNlcnZpY2VzLCBNYXJxdXR0ZSBVbml2ZXJzaXR5IFNjaG9vbCBv
ZiBEZW50aXN0cnksIE1pbHdhdWtlZSA1MzIwMS0xODgxLCBXaXNjb25zaW4uIFVTQS4gY2hyaXN0
b3BoZXIub2t1bnNlcmlAbWFycXVldHRlLmVkdTwvYXV0aC1hZGRyZXNzPjx0aXRsZXM+PHRpdGxl
PlJhY2lhbCBhbmQgZXRobmljIGRpc3Bhcml0aWVzIGluIG5vbnRyYXVtYXRpYyBkZW50YWwtY29u
ZGl0aW9uIHZpc2l0cyB0byBlbWVyZ2VuY3kgZGVwYXJ0bWVudHMgYW5kIHBoeXNpY2lhbiBvZmZp
Y2VzOiBhIHN0dWR5IG9mIHRoZSBXaXNjb25zaW4gTWVkaWNhaWQgcHJvZ3JhbT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TY1Ny02NjwvcGFnZXM+PHZvbHVtZT4xMzk8L3ZvbHVtZT48bnVtYmVyPjEyPC9udW1i
ZXI+PGVkaXRpb24+MjAwOC8xMi8wMzwvZWRpdGlvbj48a2V5d29yZHM+PGtleXdvcmQ+QWRvbGVz
Y2VudDwva2V5d29yZD48a2V5d29yZD5BZHVsdDwva2V5d29yZD48a2V5d29yZD5BZ2UgRGlzdHJp
YnV0aW9uPC9rZXl3b3JkPjxrZXl3b3JkPkFnZWQ8L2tleXdvcmQ+PGtleXdvcmQ+Q2hpbGQ8L2tl
eXdvcmQ+PGtleXdvcmQ+Q29udGluZW50YWwgUG9wdWxhdGlvbiBHcm91cHM8L2tleXdvcmQ+PGtl
eXdvcmQ+RGVudGFsIENhcmUvc3RhdGlzdGljcyAmYW1wOyBudW1lcmljYWwgZGF0YS8qdXRpbGl6
YXRpb248L2tleXdvcmQ+PGtleXdvcmQ+RW1lcmdlbmN5IFNlcnZpY2UsIEhvc3BpdGFsLyp1dGls
aXphdGlvbjwva2V5d29yZD48a2V5d29yZD4qRXRobmljIEdyb3Vwczwva2V5d29yZD48a2V5d29y
ZD5GZW1hbGU8L2tleXdvcmQ+PGtleXdvcmQ+SGVhbHRoIFNlcnZpY2VzIEFjY2Vzc2liaWxpdHkv
KmVjb25vbWljcy9zdGF0aXN0aWNzICZhbXA7IG51bWVyaWNhbCBkYXRhPC9rZXl3b3JkPjxrZXl3
b3JkPkh1bWFuczwva2V5d29yZD48a2V5d29yZD5NYWxlPC9rZXl3b3JkPjxrZXl3b3JkPk1lZGlj
YWlkL2Vjb25vbWljcy9zdGF0aXN0aWNzICZhbXA7IG51bWVyaWNhbCBkYXRhPC9rZXl3b3JkPjxr
ZXl3b3JkPk1pZGRsZSBBZ2VkPC9rZXl3b3JkPjxrZXl3b3JkPk9mZmljZSBWaXNpdHMvc3RhdGlz
dGljcyAmYW1wOyBudW1lcmljYWwgZGF0YS8qdXRpbGl6YXRpb248L2tleXdvcmQ+PGtleXdvcmQ+
UGh5c2ljaWFucyZhcG9zOyBPZmZpY2VzPC9rZXl3b3JkPjxrZXl3b3JkPlNleCBEaXN0cmlidXRp
b248L2tleXdvcmQ+PGtleXdvcmQ+VW5pdGVkIFN0YXRlczwva2V5d29yZD48a2V5d29yZD5XaXNj
b25zaW48L2tleXdvcmQ+PGtleXdvcmQ+WW91bmcgQWR1bHQ8L2tleXdvcmQ+PC9rZXl3b3Jkcz48
ZGF0ZXM+PHllYXI+MjAwODwveWVhcj48cHViLWRhdGVzPjxkYXRlPkRlYzwvZGF0ZT48L3B1Yi1k
YXRlcz48L2RhdGVzPjxpc2JuPjAwMDItODE3NyAoUHJpbnQpJiN4RDswMDAyLTgxNzc8L2lzYm4+
PGFjY2Vzc2lvbi1udW0+MTkwNDc2NzI8L2FjY2Vzc2lvbi1udW0+PHVybHM+PC91cmxzPjxjdXN0
b20yPlBtYzM4MTc2MTc8L2N1c3RvbTI+PGN1c3RvbTY+TmlobXM1MjE0Mzk8L2N1c3RvbTY+PHJl
bW90ZS1kYXRhYmFzZS1wcm92aWRlcj5OTE08L3JlbW90ZS1kYXRhYmFzZS1wcm92aWRlcj48bGFu
Z3VhZ2U+ZW5nPC9sYW5ndWFnZT48L3JlY29yZD48L0NpdGU+PC9FbmROb3RlPgB=
</w:fldData>
              </w:fldChar>
            </w:r>
            <w:r>
              <w:instrText xml:space="preserve"> ADDIN EN.CITE </w:instrText>
            </w:r>
            <w:r w:rsidR="00E053B7">
              <w:fldChar w:fldCharType="begin">
                <w:fldData xml:space="preserve">PEVuZE5vdGU+PENpdGU+PEF1dGhvcj5Pa3Vuc2VyaTwvQXV0aG9yPjxZZWFyPjIwMTM8L1llYXI+
PFJlY051bT4yNzwvUmVjTnVtPjxEaXNwbGF5VGV4dD4oMzItMzYsIDUw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I8L1llYXI+PFJlY051bT40ODwvUmVjTnVtPjxy
ZWNvcmQ+PHJlYy1udW1iZXI+NDg8L3JlYy1udW1iZXI+PGZvcmVpZ24ta2V5cz48a2V5IGFwcD0i
RU4iIGRiLWlkPSIydnRycnp4d2wwcHp0b2V6d2Y2eDBweDUwMDl2MHdyMjV0d3oiIHRpbWVzdGFt
cD0iMTQyMTE2MTc5MCI+NDg8L2tleT48L2ZvcmVpZ24ta2V5cz48cmVmLXR5cGUgbmFtZT0iSm91
cm5hbCBBcnRpY2xlIj4xNzwvcmVmLXR5cGU+PGNvbnRyaWJ1dG9ycz48YXV0aG9ycz48YXV0aG9y
Pk9rdW5zZXJpLCBDLjwvYXV0aG9yPjxhdXRob3I+T2t1bnNlcmksIEUuPC9hdXRob3I+PGF1dGhv
cj5UaG9ycGUsIEouIE0uPC9hdXRob3I+PGF1dGhvcj5YaWFuZywgUS48L2F1dGhvcj48YXV0aG9y
PlN6YWJvLCBBLjwvYXV0aG9yPjwvYXV0aG9ycz48L2NvbnRyaWJ1dG9ycz48YXV0aC1hZGRyZXNz
PkRlcGFydG1lbnQgb2YgQ2xpbmljYWwgU2VydmljZXMsIE1hcnF1ZXR0ZSBVbml2ZXJzaXR5IFNj
aG9vbCBvZiBEZW50aXN0cnksIE1pbHdhdWtlZSwgV0ksIFVTQS48L2F1dGgtYWRkcmVzcz48dGl0
bGVzPjx0aXRsZT5QYXRpZW50IGNoYXJhY3RlcmlzdGljcyBhbmQgdHJlbmRzIGluIG5vbnRyYXVt
YXRpYyBkZW50YWwgY29uZGl0aW9uIHZpc2l0cyB0byBlbWVyZ2VuY3kgZGVwYXJ0bWVudHMgaW4g
dGhlIFVuaXRlZCBTdGF0ZXM8L3RpdGxlPjxzZWNvbmRhcnktdGl0bGU+Q2xpbiBDb3NtZXQgSW52
ZXN0aWcgRGVudDwvc2Vjb25kYXJ5LXRpdGxlPjxhbHQtdGl0bGU+Q2xpbmljYWwsIGNvc21ldGlj
IGFuZCBpbnZlc3RpZ2F0aW9uYWwgZGVudGlzdHJ5PC9hbHQtdGl0bGU+PC90aXRsZXM+PHBlcmlv
ZGljYWw+PGZ1bGwtdGl0bGU+Q2xpbiBDb3NtZXQgSW52ZXN0aWcgRGVudDwvZnVsbC10aXRsZT48
YWJici0xPkNsaW5pY2FsLCBjb3NtZXRpYyBhbmQgaW52ZXN0aWdhdGlvbmFsIGRlbnRpc3RyeTwv
YWJici0xPjwvcGVyaW9kaWNhbD48YWx0LXBlcmlvZGljYWw+PGZ1bGwtdGl0bGU+Q2xpbiBDb3Nt
ZXQgSW52ZXN0aWcgRGVudDwvZnVsbC10aXRsZT48YWJici0xPkNsaW5pY2FsLCBjb3NtZXRpYyBh
bmQgaW52ZXN0aWdhdGlvbmFsIGRlbnRpc3RyeTwvYWJici0xPjwvYWx0LXBlcmlvZGljYWw+PHBh
Z2VzPjEtNzwvcGFnZXM+PHZvbHVtZT40PC92b2x1bWU+PGVkaXRpb24+MjAxMi8wMS8wMTwvZWRp
dGlvbj48a2V5d29yZHM+PGtleXdvcmQ+YWR1bHRzPC9rZXl3b3JkPjxrZXl3b3JkPmRlbnRhbCBk
aXNlYXNlPC9rZXl3b3JkPjxrZXl3b3JkPmRlbnRhbCB1dGlsaXphdGlvbjwva2V5d29yZD48a2V5
d29yZD5lbWVyZ2VuY3kgc2VydmljZTwva2V5d29yZD48L2tleXdvcmRzPjxkYXRlcz48eWVhcj4y
MDEyPC95ZWFyPjwvZGF0ZXM+PGlzYm4+MTE3OS0xMzU3PC9pc2JuPjxhY2Nlc3Npb24tbnVtPjIz
Njc0OTE5PC9hY2Nlc3Npb24tbnVtPjx1cmxzPjxyZWxhdGVkLXVybHM+PHVybD5odHRwOi8vd3d3
Lm5jYmkubmxtLm5paC5nb3YvcG1jL2FydGljbGVzL1BNQzM2NTIzNjMvcGRmL2NjaWRlLTQtMDAx
LnBkZjwvdXJsPjwvcmVsYXRlZC11cmxzPjwvdXJscz48Y3VzdG9tMj5QbWMzNjUyMzYzPC9jdXN0
b20yPjxlbGVjdHJvbmljLXJlc291cmNlLW51bT4xMC4yMTQ3L2NjaWRlbi5zMjgxNjg8L2VsZWN0
cm9uaWMtcmVzb3VyY2UtbnVtPjxyZW1vdGUtZGF0YWJhc2UtcHJvdmlkZXI+TkxNPC9yZW1vdGUt
ZGF0YWJhc2UtcHJvdmlkZXI+PGxhbmd1YWdlPmVuZzwvbGFuZ3VhZ2U+PC9yZWNvcmQ+PC9DaXRl
PjxDaXRlPjxBdXRob3I+T2t1bnNlcmk8L0F1dGhvcj48WWVhcj4yMDE0PC9ZZWFyPjxSZWNOdW0+
NDwvUmVjTnVtPjxyZWNvcmQ+PHJlYy1udW1iZXI+NDwvcmVjLW51bWJlcj48Zm9yZWlnbi1rZXlz
PjxrZXkgYXBwPSJFTiIgZGItaWQ9IjJ2dHJyenh3bDBwenRvZXp3ZjZ4MHB4NTAwOXYwd3IyNXR3
eiIgdGltZXN0YW1wPSIxNDIxMTYxNzg5Ij40PC9rZXk+PC9mb3JlaWduLWtleXM+PHJlZi10eXBl
IG5hbWU9IkpvdXJuYWwgQXJ0aWNsZSI+MTc8L3JlZi10eXBlPjxjb250cmlidXRvcnM+PGF1dGhv
cnM+PGF1dGhvcj5Pa3Vuc2VyaSwgQy48L2F1dGhvcj48YXV0aG9yPk9rdW5zZXJpLCBFLjwvYXV0
aG9yPjxhdXRob3I+WGlhbmcsIFEuPC9hdXRob3I+PGF1dGhvcj5UaG9ycGUsIEouIE0uPC9hdXRo
b3I+PGF1dGhvcj5TemFibywgQS48L2F1dGhvcj48L2F1dGhvcnM+PC9jb250cmlidXRvcnM+PGF1
dGgtYWRkcmVzcz5EZXBhcnRtZW50IG9mIENsaW5pY2FsIFNlcnZpY2VzLCBTY2hvb2wgb2YgRGVu
dGlzdHJ5LCBNYXJxdWV0dGUgVW5pdmVyc2l0eSwgTWlsd2F1a2VlLCBXSSwgVVNBLjwvYXV0aC1h
ZGRyZXNzPjx0aXRsZXM+PHRpdGxlPlByZXNjcmlwdGlvbiBvZiBvcGlvaWQgYW5kIG5vbm9waW9p
ZCBhbmFsZ2VzaWNzIGZvciBkZW50YWwgY2FyZSBpbiBlbWVyZ2VuY3kgZGVwYXJ0bWVudHM6IEZp
bmRpbmdzIGZyb20gdGhlIE5hdGlvbmFsIEhvc3BpdGFsIEFtYnVsYXRvcnkgTWVkaWNhbCBDYXJl
IFN1cnZleTwvdGl0bGU+PHNlY29uZGFyeS10aXRsZT5KIFB1YmxpYyBIZWFsdGggRGVudDwvc2Vj
b25kYXJ5LXRpdGxlPjxhbHQtdGl0bGU+Sm91cm5hbCBvZiBwdWJsaWMgaGVhbHRoIGRlbnRpc3Ry
eTwvYWx0LXRpdGxlPjwvdGl0bGVzPjxwZXJpb2RpY2FsPjxmdWxsLXRpdGxlPkogUHVibGljIEhl
YWx0aCBEZW50PC9mdWxsLXRpdGxlPjxhYmJyLTE+Sm91cm5hbCBvZiBwdWJsaWMgaGVhbHRoIGRl
bnRpc3RyeTwvYWJici0xPjwvcGVyaW9kaWNhbD48YWx0LXBlcmlvZGljYWw+PGZ1bGwtdGl0bGU+
SiBQdWJsaWMgSGVhbHRoIERlbnQ8L2Z1bGwtdGl0bGU+PGFiYnItMT5Kb3VybmFsIG9mIHB1Ymxp
YyBoZWFsdGggZGVudGlzdHJ5PC9hYmJyLTE+PC9hbHQtcGVyaW9kaWNhbD48cGFnZXM+MjgzLTky
PC9wYWdlcz48dm9sdW1lPjc0PC92b2x1bWU+PG51bWJlcj40PC9udW1iZXI+PGVkaXRpb24+MjAx
NC8wNS8yODwvZWRpdGlvbj48a2V5d29yZHM+PGtleXdvcmQ+ZGVudGFsIGNhcmU8L2tleXdvcmQ+
PGtleXdvcmQ+ZGVudGFsIGhlYWx0aCBzZXJ2aWNlczwva2V5d29yZD48a2V5d29yZD5lbWVyZ2Vu
Y3kgcGh5c2ljaWFuczwva2V5d29yZD48a2V5d29yZD5ub25vcGlvaWQgYW5hbGdlc2ljczwva2V5
d29yZD48a2V5d29yZD5ub250cmF1bWF0aWMgZGVudGFsIGNvbmRpdGlvbnM8L2tleXdvcmQ+PGtl
eXdvcmQ+b3Bpb2lkIGFuYWxnZXNpY3M8L2tleXdvcmQ+PGtleXdvcmQ+dG9vdGhhY2hlPC9rZXl3
b3JkPjwva2V5d29yZHM+PGRhdGVzPjx5ZWFyPjIwMTQ8L3llYXI+PHB1Yi1kYXRlcz48ZGF0ZT5T
ZXA8L2RhdGU+PC9wdWItZGF0ZXM+PC9kYXRlcz48aXNibj4wMDIyLTQwMDY8L2lzYm4+PGFjY2Vz
c2lvbi1udW0+MjQ4NjM0MDc8L2FjY2Vzc2lvbi1udW0+PHVybHM+PHJlbGF0ZWQtdXJscz48dXJs
Pmh0dHA6Ly9vbmxpbmVsaWJyYXJ5LndpbGV5LmNvbS9zdG9yZS8xMC4xMTExL2pwaGQuMTIwNTUv
YXNzZXQvanBoZDEyMDU1LnBkZj92PTEmYW1wO3Q9aTR2ZjF0ZzYmYW1wO3M9NzkyZmEyZGE2NTNk
NjdjZTZlNjJmOWVhMjkwMDgzNzg0NzYyNzYxNTwvdXJsPjwvcmVsYXRlZC11cmxzPjwvdXJscz48
Y3VzdG9tMj5QbWM0MjQ1Mzg2PC9jdXN0b20yPjxjdXN0b202Pk5paG1zNTgxODUxPC9jdXN0b202
PjxlbGVjdHJvbmljLXJlc291cmNlLW51bT4xMC4xMTExL2pwaGQuMTIwNTU8L2VsZWN0cm9uaWMt
cmVzb3VyY2UtbnVtPjxyZW1vdGUtZGF0YWJhc2UtcHJvdmlkZXI+TkxNPC9yZW1vdGUtZGF0YWJh
c2UtcHJvdmlkZXI+PGxhbmd1YWdlPmVuZzwvbGFuZ3VhZ2U+PC9yZWNvcmQ+PC9DaXRlPjxDaXRl
PjxBdXRob3I+T2t1bnNlcmk8L0F1dGhvcj48WWVhcj4yMDA4PC9ZZWFyPjxSZWNOdW0+MzY5PC9S
ZWNOdW0+PHJlY29yZD48cmVjLW51bWJlcj4zNjk8L3JlYy1udW1iZXI+PGZvcmVpZ24ta2V5cz48
a2V5IGFwcD0iRU4iIGRiLWlkPSIydnRycnp4d2wwcHp0b2V6d2Y2eDBweDUwMDl2MHdyMjV0d3oi
IHRpbWVzdGFtcD0iMTQzNzU5NDc3NiI+MzY5PC9rZXk+PC9mb3JlaWduLWtleXM+PHJlZi10eXBl
IG5hbWU9IkpvdXJuYWwgQXJ0aWNsZSI+MTc8L3JlZi10eXBlPjxjb250cmlidXRvcnM+PGF1dGhv
cnM+PGF1dGhvcj5Pa3Vuc2VyaSwgQy48L2F1dGhvcj48YXV0aG9yPlBhamV3c2tpLCBOLiBNLjwv
YXV0aG9yPjxhdXRob3I+QnJvdXNzZWF1LCBELiBDLjwvYXV0aG9yPjxhdXRob3I+VG9tYW55LUtv
cm1hbiwgUy48L2F1dGhvcj48YXV0aG9yPlNueWRlciwgQS48L2F1dGhvcj48YXV0aG9yPkZsb3Jl
cywgRy48L2F1dGhvcj48L2F1dGhvcnM+PC9jb250cmlidXRvcnM+PGF1dGgtYWRkcmVzcz5EZXBh
cnRtZW50IG9mIENsaW5pY2FsIFNlcnZpY2VzLCBNYXJxdXR0ZSBVbml2ZXJzaXR5IFNjaG9vbCBv
ZiBEZW50aXN0cnksIE1pbHdhdWtlZSA1MzIwMS0xODgxLCBXaXNjb25zaW4uIFVTQS4gY2hyaXN0
b3BoZXIub2t1bnNlcmlAbWFycXVldHRlLmVkdTwvYXV0aC1hZGRyZXNzPjx0aXRsZXM+PHRpdGxl
PlJhY2lhbCBhbmQgZXRobmljIGRpc3Bhcml0aWVzIGluIG5vbnRyYXVtYXRpYyBkZW50YWwtY29u
ZGl0aW9uIHZpc2l0cyB0byBlbWVyZ2VuY3kgZGVwYXJ0bWVudHMgYW5kIHBoeXNpY2lhbiBvZmZp
Y2VzOiBhIHN0dWR5IG9mIHRoZSBXaXNjb25zaW4gTWVkaWNhaWQgcHJvZ3JhbT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TY1Ny02NjwvcGFnZXM+PHZvbHVtZT4xMzk8L3ZvbHVtZT48bnVtYmVyPjEyPC9udW1i
ZXI+PGVkaXRpb24+MjAwOC8xMi8wMzwvZWRpdGlvbj48a2V5d29yZHM+PGtleXdvcmQ+QWRvbGVz
Y2VudDwva2V5d29yZD48a2V5d29yZD5BZHVsdDwva2V5d29yZD48a2V5d29yZD5BZ2UgRGlzdHJp
YnV0aW9uPC9rZXl3b3JkPjxrZXl3b3JkPkFnZWQ8L2tleXdvcmQ+PGtleXdvcmQ+Q2hpbGQ8L2tl
eXdvcmQ+PGtleXdvcmQ+Q29udGluZW50YWwgUG9wdWxhdGlvbiBHcm91cHM8L2tleXdvcmQ+PGtl
eXdvcmQ+RGVudGFsIENhcmUvc3RhdGlzdGljcyAmYW1wOyBudW1lcmljYWwgZGF0YS8qdXRpbGl6
YXRpb248L2tleXdvcmQ+PGtleXdvcmQ+RW1lcmdlbmN5IFNlcnZpY2UsIEhvc3BpdGFsLyp1dGls
aXphdGlvbjwva2V5d29yZD48a2V5d29yZD4qRXRobmljIEdyb3Vwczwva2V5d29yZD48a2V5d29y
ZD5GZW1hbGU8L2tleXdvcmQ+PGtleXdvcmQ+SGVhbHRoIFNlcnZpY2VzIEFjY2Vzc2liaWxpdHkv
KmVjb25vbWljcy9zdGF0aXN0aWNzICZhbXA7IG51bWVyaWNhbCBkYXRhPC9rZXl3b3JkPjxrZXl3
b3JkPkh1bWFuczwva2V5d29yZD48a2V5d29yZD5NYWxlPC9rZXl3b3JkPjxrZXl3b3JkPk1lZGlj
YWlkL2Vjb25vbWljcy9zdGF0aXN0aWNzICZhbXA7IG51bWVyaWNhbCBkYXRhPC9rZXl3b3JkPjxr
ZXl3b3JkPk1pZGRsZSBBZ2VkPC9rZXl3b3JkPjxrZXl3b3JkPk9mZmljZSBWaXNpdHMvc3RhdGlz
dGljcyAmYW1wOyBudW1lcmljYWwgZGF0YS8qdXRpbGl6YXRpb248L2tleXdvcmQ+PGtleXdvcmQ+
UGh5c2ljaWFucyZhcG9zOyBPZmZpY2VzPC9rZXl3b3JkPjxrZXl3b3JkPlNleCBEaXN0cmlidXRp
b248L2tleXdvcmQ+PGtleXdvcmQ+VW5pdGVkIFN0YXRlczwva2V5d29yZD48a2V5d29yZD5XaXNj
b25zaW48L2tleXdvcmQ+PGtleXdvcmQ+WW91bmcgQWR1bHQ8L2tleXdvcmQ+PC9rZXl3b3Jkcz48
ZGF0ZXM+PHllYXI+MjAwODwveWVhcj48cHViLWRhdGVzPjxkYXRlPkRlYzwvZGF0ZT48L3B1Yi1k
YXRlcz48L2RhdGVzPjxpc2JuPjAwMDItODE3NyAoUHJpbnQpJiN4RDswMDAyLTgxNzc8L2lzYm4+
PGFjY2Vzc2lvbi1udW0+MTkwNDc2NzI8L2FjY2Vzc2lvbi1udW0+PHVybHM+PC91cmxzPjxjdXN0
b20yPlBtYzM4MTc2MTc8L2N1c3RvbTI+PGN1c3RvbTY+TmlobXM1MjE0Mzk8L2N1c3RvbTY+PHJl
bW90ZS1kYXRhYmFzZS1wcm92aWRlcj5OTE08L3JlbW90ZS1kYXRhYmFzZS1wcm92aWRlcj48bGFu
Z3VhZ2U+ZW5nPC9sYW5ndWFnZT48L3JlY29yZD48L0NpdGU+PC9FbmROb3RlPgB=
</w:fldData>
              </w:fldChar>
            </w:r>
            <w:r>
              <w:instrText xml:space="preserve"> ADDIN EN.CITE.DATA </w:instrText>
            </w:r>
            <w:r w:rsidR="00E053B7">
              <w:fldChar w:fldCharType="end"/>
            </w:r>
            <w:r w:rsidR="00E053B7">
              <w:fldChar w:fldCharType="separate"/>
            </w:r>
            <w:r>
              <w:rPr>
                <w:noProof/>
              </w:rPr>
              <w:t>(32-36, 50)</w:t>
            </w:r>
            <w:r w:rsidR="00E053B7">
              <w:fldChar w:fldCharType="end"/>
            </w:r>
          </w:p>
        </w:tc>
        <w:tc>
          <w:tcPr>
            <w:tcW w:w="6858" w:type="dxa"/>
          </w:tcPr>
          <w:p w:rsidR="0004107A" w:rsidRDefault="00845627" w:rsidP="0004107A">
            <w:pPr>
              <w:cnfStyle w:val="000000000000"/>
            </w:pPr>
            <w:r>
              <w:t>A</w:t>
            </w:r>
            <w:r w:rsidR="0004107A">
              <w:t xml:space="preserve">ge, race/ethnicity, gender, time (investigating trends over years), insurance type, </w:t>
            </w:r>
          </w:p>
          <w:p w:rsidR="00B37F49" w:rsidRDefault="0004107A" w:rsidP="0004107A">
            <w:pPr>
              <w:cnfStyle w:val="000000000000"/>
            </w:pPr>
            <w:r>
              <w:t>additional predictors for specific research questions: triage category, patient reported dental pain and severity of pain</w:t>
            </w:r>
          </w:p>
        </w:tc>
      </w:tr>
      <w:tr w:rsidR="00B37F49" w:rsidTr="0004107A">
        <w:trPr>
          <w:cnfStyle w:val="000000100000"/>
        </w:trPr>
        <w:tc>
          <w:tcPr>
            <w:cnfStyle w:val="001000000000"/>
            <w:tcW w:w="2718" w:type="dxa"/>
            <w:tcBorders>
              <w:left w:val="single" w:sz="4" w:space="0" w:color="auto"/>
            </w:tcBorders>
          </w:tcPr>
          <w:p w:rsidR="00B37F49" w:rsidRDefault="0004107A" w:rsidP="00A26EEE">
            <w:proofErr w:type="spellStart"/>
            <w:r>
              <w:t>Ferayorni</w:t>
            </w:r>
            <w:proofErr w:type="spellEnd"/>
            <w:r>
              <w:t xml:space="preserve"> et al.</w: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GZXJheW9ybmk8L0F1dGhvcj48WWVhcj4yMDExPC9ZZWFy
PjxSZWNOdW0+NzU3PC9SZWNOdW0+PERpc3BsYXlUZXh0Pig3Myk8L0Rpc3BsYXlUZXh0PjxyZWNv
cmQ+PHJlYy1udW1iZXI+NzU3PC9yZWMtbnVtYmVyPjxmb3JlaWduLWtleXM+PGtleSBhcHA9IkVO
IiBkYi1pZD0iMnZ0cnJ6eHdsMHB6dG9lendmNngwcHg1MDA5djB3cjI1dHd6IiB0aW1lc3RhbXA9
IjE0MzgyMDIyMjQiPjc1Nzwva2V5PjwvZm9yZWlnbi1rZXlzPjxyZWYtdHlwZSBuYW1lPSJKb3Vy
bmFsIEFydGljbGUiPjE3PC9yZWYtdHlwZT48Y29udHJpYnV0b3JzPjxhdXRob3JzPjxhdXRob3I+
RmVyYXlvcm5pLCBBLjwvYXV0aG9yPjxhdXRob3I+U2luaGEsIE0uPC9hdXRob3I+PGF1dGhvcj5N
Y0RvbmFsZCwgRi4gVy48L2F1dGhvcj48L2F1dGhvcnM+PC9jb250cmlidXRvcnM+PGF1dGgtYWRk
cmVzcz5QZWRpYXRyaWMgRW1lcmdlbmN5IE1lZGljaW5lIERlcGFydG1lbnQsIFBob2VuaXggQ2hp
bGRyZW4mYXBvcztzIEhvc3BpdGFsLCAxOTE5IEUsIFRob21hcyBSb2FkLCBQaG9lbml4LCBBWiA4
NTAxNiwgVVNBLiBhZmVyYXlvcm5pQHBob2VuaXhjaGlsZHJlbnMuY29tPC9hdXRoLWFkZHJlc3M+
PHRpdGxlcz48dGl0bGU+SGVhbHRoIGlzc3VlcyBhbW9uZyBmb3JlaWduIGJvcm4gdW5pbnN1cmVk
IGNoaWxkcmVuIHZpc2l0aW5nIGFuIGlubmVyIGNpdHkgcGVkaWF0cmljIGVtZXJnZW5jeSBkZXBh
cnRtZW50PC90aXRsZT48c2Vjb25kYXJ5LXRpdGxlPkogSW1taWdyIE1pbm9yIEhlYWx0aDwvc2Vj
b25kYXJ5LXRpdGxlPjxhbHQtdGl0bGU+Sm91cm5hbCBvZiBpbW1pZ3JhbnQgYW5kIG1pbm9yaXR5
IGhlYWx0aCAvIENlbnRlciBmb3IgTWlub3JpdHkgUHVibGljIEhlYWx0aDwvYWx0LXRpdGxlPjwv
dGl0bGVzPjxwZXJpb2RpY2FsPjxmdWxsLXRpdGxlPkogSW1taWdyIE1pbm9yIEhlYWx0aDwvZnVs
bC10aXRsZT48YWJici0xPkpvdXJuYWwgb2YgaW1taWdyYW50IGFuZCBtaW5vcml0eSBoZWFsdGgg
LyBDZW50ZXIgZm9yIE1pbm9yaXR5IFB1YmxpYyBIZWFsdGg8L2FiYnItMT48L3BlcmlvZGljYWw+
PGFsdC1wZXJpb2RpY2FsPjxmdWxsLXRpdGxlPkogSW1taWdyIE1pbm9yIEhlYWx0aDwvZnVsbC10
aXRsZT48YWJici0xPkpvdXJuYWwgb2YgaW1taWdyYW50IGFuZCBtaW5vcml0eSBoZWFsdGggLyBD
ZW50ZXIgZm9yIE1pbm9yaXR5IFB1YmxpYyBIZWFsdGg8L2FiYnItMT48L2FsdC1wZXJpb2RpY2Fs
PjxwYWdlcz40MzQtNDQ8L3BhZ2VzPjx2b2x1bWU+MTM8L3ZvbHVtZT48bnVtYmVyPjM8L251bWJl
cj48ZWRpdGlvbj4yMDEwLzA5LzAzPC9lZGl0aW9uPjxrZXl3b3Jkcz48a2V5d29yZD5Bcml6b25h
PC9rZXl3b3JkPjxrZXl3b3JkPkNoaWxkPC9rZXl3b3JkPjxrZXl3b3JkPkNoaWxkLCBQcmVzY2hv
b2w8L2tleXdvcmQ+PGtleXdvcmQ+Q3Jvc3MtU2VjdGlvbmFsIFN0dWRpZXM8L2tleXdvcmQ+PGtl
eXdvcmQ+RW1lcmdlbmN5IFNlcnZpY2UsIEhvc3BpdGFsLypzdGF0aXN0aWNzICZhbXA7IG51bWVy
aWNhbCBkYXRhPC9rZXl3b3JkPjxrZXl3b3JkPipFbWlncmFudHMgYW5kIEltbWlncmFudHM8L2tl
eXdvcmQ+PGtleXdvcmQ+RmVtYWxlPC9rZXl3b3JkPjxrZXl3b3JkPkhlYWx0aCBTZXJ2aWNlcyBB
Y2Nlc3NpYmlsaXR5PC9rZXl3b3JkPjxrZXl3b3JkPipIZWFsdGggU3RhdHVzPC9rZXl3b3JkPjxr
ZXl3b3JkPkh1bWFuczwva2V5d29yZD48a2V5d29yZD5JbmZhbnQ8L2tleXdvcmQ+PGtleXdvcmQ+
SW5mYW50LCBOZXdib3JuPC9rZXl3b3JkPjxrZXl3b3JkPkludGVydmlld3MgYXMgVG9waWM8L2tl
eXdvcmQ+PGtleXdvcmQ+TWFsZTwva2V5d29yZD48a2V5d29yZD4qTWVkaWNhbGx5IFVuaW5zdXJl
ZDwva2V5d29yZD48a2V5d29yZD5Tb2NpYWwgQ2xhc3M8L2tleXdvcmQ+PGtleXdvcmQ+VXJiYW4g
UG9wdWxhdGlvbjwva2V5d29yZD48L2tleXdvcmRzPjxkYXRlcz48eWVhcj4yMDExPC95ZWFyPjxw
dWItZGF0ZXM+PGRhdGU+SnVuPC9kYXRlPjwvcHViLWRhdGVzPjwvZGF0ZXM+PGlzYm4+MTU1Ny0x
OTEyPC9pc2JuPjxhY2Nlc3Npb24tbnVtPjIwODA5MzQwPC9hY2Nlc3Npb24tbnVtPjx1cmxzPjxy
ZWxhdGVkLXVybHM+PHVybD5odHRwOi8vZG93bmxvYWQuc3ByaW5nZXIuY29tL3N0YXRpYy9wZGYv
MjkxL2FydCUyNTNBMTAuMTAwNyUyNTJGczEwOTAzLTAxMC05Mzg2LTkucGRmP29yaWdpblVybD1o
dHRwJTNBJTJGJTJGbGluay5zcHJpbmdlci5jb20lMkZhcnRpY2xlJTJGMTAuMTAwNyUyRnMxMDkw
My0wMTAtOTM4Ni05JmFtcDt0b2tlbjI9ZXhwPTE0MzgyMDM1MjZ+YWNsPSUyRnN0YXRpYyUyRnBk
ZiUyRjI5MSUyRmFydCUyNTI1M0ExMC4xMDA3JTI1MjUyRnMxMDkwMy0wMTAtOTM4Ni05LnBkZiUz
Rm9yaWdpblVybCUzRGh0dHAlMjUzQSUyNTJGJTI1MkZsaW5rLnNwcmluZ2VyLmNvbSUyNTJGYXJ0
aWNsZSUyNTJGMTAuMTAwNyUyNTJGczEwOTAzLTAxMC05Mzg2LTkqfmhtYWM9NzM1ODZlMjlhYzRh
MDU5YTVjNTFmMGZmZjg0MzVkZmUzOWIzOTgzMWY1NDZkMjc3MWFiNmQ0N2E5MDE1OGYyNzwvdXJs
PjwvcmVsYXRlZC11cmxzPjwvdXJscz48ZWxlY3Ryb25pYy1yZXNvdXJjZS1udW0+MTAuMTAwNy9z
MTA5MDMtMDEwLTkzODYtOTwvZWxlY3Ryb25pYy1yZXNvdXJjZS1udW0+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3)</w:t>
            </w:r>
            <w:r w:rsidR="00E053B7">
              <w:fldChar w:fldCharType="end"/>
            </w:r>
          </w:p>
        </w:tc>
        <w:tc>
          <w:tcPr>
            <w:tcW w:w="6858" w:type="dxa"/>
          </w:tcPr>
          <w:p w:rsidR="00B37F49" w:rsidRDefault="00845627" w:rsidP="0004107A">
            <w:pPr>
              <w:cnfStyle w:val="000000100000"/>
            </w:pPr>
            <w:r>
              <w:t>B</w:t>
            </w:r>
            <w:r w:rsidR="0004107A">
              <w:t>eing foreign born, insurance status, access to dental care, pediatric ED as a primary source of care</w:t>
            </w:r>
          </w:p>
        </w:tc>
      </w:tr>
      <w:tr w:rsidR="00B37F49" w:rsidTr="0004107A">
        <w:tc>
          <w:tcPr>
            <w:cnfStyle w:val="001000000000"/>
            <w:tcW w:w="2718" w:type="dxa"/>
            <w:tcBorders>
              <w:left w:val="single" w:sz="4" w:space="0" w:color="auto"/>
            </w:tcBorders>
          </w:tcPr>
          <w:p w:rsidR="00B37F49" w:rsidRDefault="0004107A" w:rsidP="0004107A">
            <w:r>
              <w:t>Lee J. et al.</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3)</w:t>
            </w:r>
            <w:r w:rsidR="00E053B7">
              <w:fldChar w:fldCharType="end"/>
            </w:r>
          </w:p>
        </w:tc>
        <w:tc>
          <w:tcPr>
            <w:tcW w:w="6858" w:type="dxa"/>
          </w:tcPr>
          <w:p w:rsidR="00B37F49" w:rsidRDefault="0004107A" w:rsidP="0004107A">
            <w:pPr>
              <w:cnfStyle w:val="000000000000"/>
            </w:pPr>
            <w:r>
              <w:t xml:space="preserve">WIC </w:t>
            </w:r>
            <w:r w:rsidR="003F1315">
              <w:t xml:space="preserve">participation </w:t>
            </w:r>
            <w:r>
              <w:t>among Medicaid children</w:t>
            </w:r>
            <w:r w:rsidR="003F1315">
              <w:t>,</w:t>
            </w:r>
            <w:r>
              <w:t xml:space="preserve"> maternal educational level, maternal age, household income, and </w:t>
            </w:r>
            <w:r w:rsidR="003F1315">
              <w:t>marital status</w:t>
            </w:r>
          </w:p>
        </w:tc>
      </w:tr>
      <w:tr w:rsidR="00B37F49" w:rsidTr="0004107A">
        <w:trPr>
          <w:cnfStyle w:val="000000100000"/>
        </w:trPr>
        <w:tc>
          <w:tcPr>
            <w:cnfStyle w:val="001000000000"/>
            <w:tcW w:w="2718" w:type="dxa"/>
            <w:tcBorders>
              <w:left w:val="single" w:sz="4" w:space="0" w:color="auto"/>
            </w:tcBorders>
          </w:tcPr>
          <w:p w:rsidR="00B37F49" w:rsidRDefault="003F1315" w:rsidP="00A26EEE">
            <w:r>
              <w:t>Patel et al.</w: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QYXRlbDwvQXV0aG9yPjxZZWFyPjIwMTI8L1llYXI+PFJl
Y051bT40OTwvUmVjTnVtPjxEaXNwbGF5VGV4dD4oNzUpPC9EaXNwbGF5VGV4dD48cmVjb3JkPjxy
ZWMtbnVtYmVyPjQ5PC9yZWMtbnVtYmVyPjxmb3JlaWduLWtleXM+PGtleSBhcHA9IkVOIiBkYi1p
ZD0iMnZ0cnJ6eHdsMHB6dG9lendmNngwcHg1MDA5djB3cjI1dHd6IiB0aW1lc3RhbXA9IjE0MjEx
NjE3OTAiPjQ5PC9rZXk+PC9mb3JlaWduLWtleXM+PHJlZi10eXBlIG5hbWU9IkpvdXJuYWwgQXJ0
aWNsZSI+MTc8L3JlZi10eXBlPjxjb250cmlidXRvcnM+PGF1dGhvcnM+PGF1dGhvcj5QYXRlbCwg
Ui48L2F1dGhvcj48YXV0aG9yPk1pbmVyLCBKLiBSLjwvYXV0aG9yPjxhdXRob3I+TWluZXIsIFMu
IEwuPC9hdXRob3I+PC9hdXRob3JzPjwvY29udHJpYnV0b3JzPjxhdXRoLWFkZHJlc3M+RGVwYXJ0
bWVudCBvZiBFbWVyZ2VuY3kgTWVkaWNpbmUsIEhlbm5lcGluIENvdW50eSBNZWRpY2FsIENlbnRl
ciwgTWlubmVhcG9saXMsIE1OIDU1NDE1LCBVU0EuPC9hdXRoLWFkZHJlc3M+PHRpdGxlcz48dGl0
bGU+VGhlIG5lZWQgZm9yIGRlbnRhbCBjYXJlIGFtb25nIGFkdWx0cyBwcmVzZW50aW5nIHRvIGFu
IHVyYmFuIEVEPC90aXRsZT48c2Vjb25kYXJ5LXRpdGxlPkFtIEogRW1lcmcgTWVkPC9zZWNvbmRh
cnktdGl0bGU+PGFsdC10aXRsZT5UaGUgQW1lcmljYW4gam91cm5hbCBvZiBlbWVyZ2VuY3kgbWVk
aWNpbmU8L2FsdC10aXRsZT48L3RpdGxlcz48cGVyaW9kaWNhbD48ZnVsbC10aXRsZT5BbSBKIEVt
ZXJnIE1lZDwvZnVsbC10aXRsZT48YWJici0xPlRoZSBBbWVyaWNhbiBqb3VybmFsIG9mIGVtZXJn
ZW5jeSBtZWRpY2luZTwvYWJici0xPjwvcGVyaW9kaWNhbD48YWx0LXBlcmlvZGljYWw+PGZ1bGwt
dGl0bGU+QW0gSiBFbWVyZyBNZWQ8L2Z1bGwtdGl0bGU+PGFiYnItMT5UaGUgQW1lcmljYW4gam91
cm5hbCBvZiBlbWVyZ2VuY3kgbWVkaWNpbmU8L2FiYnItMT48L2FsdC1wZXJpb2RpY2FsPjxwYWdl
cz4xOC0yNTwvcGFnZXM+PHZvbHVtZT4zMDwvdm9sdW1lPjxudW1iZXI+MTwvbnVtYmVyPjxlZGl0
aW9uPjIwMTAvMTAvMzA8L2VkaXRpb24+PGtleXdvcmRzPjxrZXl3b3JkPkFkb2xlc2NlbnQ8L2tl
eXdvcmQ+PGtleXdvcmQ+QWR1bHQ8L2tleXdvcmQ+PGtleXdvcmQ+QWdlIEZhY3RvcnM8L2tleXdv
cmQ+PGtleXdvcmQ+QWdlZDwva2V5d29yZD48a2V5d29yZD5BZ2VkLCA4MCBhbmQgb3Zlcjwva2V5
d29yZD48a2V5d29yZD5Dcm9zcy1TZWN0aW9uYWwgU3R1ZGllczwva2V5d29yZD48a2V5d29yZD5E
ZW50YWwgQ2FyZS8qc3RhdGlzdGljcyAmYW1wOyBudW1lcmljYWwgZGF0YTwva2V5d29yZD48a2V5
d29yZD5FbWVyZ2VuY3kgU2VydmljZSwgSG9zcGl0YWwvKnN0YXRpc3RpY3MgJmFtcDsgbnVtZXJp
Y2FsIGRhdGE8L2tleXdvcmQ+PGtleXdvcmQ+RmVtYWxlPC9rZXl3b3JkPjxrZXl3b3JkPkh1bWFu
czwva2V5d29yZD48a2V5d29yZD5JbnN1cmFuY2UsIERlbnRhbDwva2V5d29yZD48a2V5d29yZD5M
b2dpc3RpYyBNb2RlbHM8L2tleXdvcmQ+PGtleXdvcmQ+TWFsZTwva2V5d29yZD48a2V5d29yZD5N
aWRkbGUgQWdlZDwva2V5d29yZD48a2V5d29yZD5OZWVkcyBBc3Nlc3NtZW50PC9rZXl3b3JkPjxr
ZXl3b3JkPk9yYWwgSGVhbHRoL3N0YXRpc3RpY3MgJmFtcDsgbnVtZXJpY2FsIGRhdGE8L2tleXdv
cmQ+PGtleXdvcmQ+UHJldmFsZW5jZTwva2V5d29yZD48a2V5d29yZD5TZXggRmFjdG9yczwva2V5
d29yZD48a2V5d29yZD5Tb2Npb2Vjb25vbWljIEZhY3RvcnM8L2tleXdvcmQ+PGtleXdvcmQ+VXJi
YW4gUG9wdWxhdGlvbi9zdGF0aXN0aWNzICZhbXA7IG51bWVyaWNhbCBkYXRhPC9rZXl3b3JkPjxr
ZXl3b3JkPllvdW5nIEFkdWx0PC9rZXl3b3JkPjwva2V5d29yZHM+PGRhdGVzPjx5ZWFyPjIwMTI8
L3llYXI+PHB1Yi1kYXRlcz48ZGF0ZT5KYW48L2RhdGU+PC9wdWItZGF0ZXM+PC9kYXRlcz48aXNi
bj4wNzM1LTY3NTc8L2lzYm4+PGFjY2Vzc2lvbi1udW0+MjEwMzAxOTA8L2FjY2Vzc2lvbi1udW0+
PHVybHM+PHJlbGF0ZWQtdXJscz48dXJsPmh0dHA6Ly9hYy5lbHMtY2RuLmNvbS9TMDczNTY3NTcx
MDAwNDAyWC8xLXMyLjAtUzA3MzU2NzU3MTAwMDQwMlgtbWFpbi5wZGY/X3RpZD05YjFkN2M3Yy05
YjM2LTExZTQtYTZjNC0wMDAwMGFhY2IzNWUmYW1wO2FjZG5hdD0xNDIxMTYyMTM2XzYwZmQ1ZGQ5
OWQ1MDQ3OWQ4NjRjZjFlMTZmMjA5MGFhPC91cmw+PC9yZWxhdGVkLXVybHM+PC91cmxzPjxlbGVj
dHJvbmljLXJlc291cmNlLW51bT4xMC4xMDE2L2ouYWplbS4yMDEwLjA5LjAxMTwvZWxlY3Ryb25p
Yy1yZXNvdXJjZS1udW0+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5)</w:t>
            </w:r>
            <w:r w:rsidR="00E053B7">
              <w:fldChar w:fldCharType="end"/>
            </w:r>
          </w:p>
        </w:tc>
        <w:tc>
          <w:tcPr>
            <w:tcW w:w="6858" w:type="dxa"/>
          </w:tcPr>
          <w:p w:rsidR="00B37F49" w:rsidRDefault="00845627" w:rsidP="003F1315">
            <w:pPr>
              <w:cnfStyle w:val="000000100000"/>
            </w:pPr>
            <w:r>
              <w:t>A</w:t>
            </w:r>
            <w:r w:rsidR="003F1315">
              <w:t xml:space="preserve">ge, </w:t>
            </w:r>
            <w:r w:rsidR="002B573D">
              <w:t>race/</w:t>
            </w:r>
            <w:r w:rsidR="003F1315">
              <w:t xml:space="preserve">ethnicity, not having a routine dental checkup/cleaning in the last 3 years </w:t>
            </w:r>
          </w:p>
        </w:tc>
      </w:tr>
      <w:tr w:rsidR="00B37F49" w:rsidTr="0004107A">
        <w:tc>
          <w:tcPr>
            <w:cnfStyle w:val="001000000000"/>
            <w:tcW w:w="2718" w:type="dxa"/>
            <w:tcBorders>
              <w:left w:val="single" w:sz="4" w:space="0" w:color="auto"/>
            </w:tcBorders>
          </w:tcPr>
          <w:p w:rsidR="00B37F49" w:rsidRDefault="003F1315" w:rsidP="003F1315">
            <w:r>
              <w:t>Newacheck and Kim</w: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 </w:instrText>
            </w:r>
            <w:r w:rsidR="00E053B7">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instrText xml:space="preserve"> ADDIN EN.CITE.DATA </w:instrText>
            </w:r>
            <w:r w:rsidR="00E053B7">
              <w:fldChar w:fldCharType="end"/>
            </w:r>
            <w:r w:rsidR="00E053B7">
              <w:fldChar w:fldCharType="separate"/>
            </w:r>
            <w:r>
              <w:rPr>
                <w:noProof/>
              </w:rPr>
              <w:t>(27)</w:t>
            </w:r>
            <w:r w:rsidR="00E053B7">
              <w:fldChar w:fldCharType="end"/>
            </w:r>
          </w:p>
        </w:tc>
        <w:tc>
          <w:tcPr>
            <w:tcW w:w="6858" w:type="dxa"/>
          </w:tcPr>
          <w:p w:rsidR="00B37F49" w:rsidRDefault="00845627" w:rsidP="00B37F49">
            <w:pPr>
              <w:cnfStyle w:val="000000000000"/>
            </w:pPr>
            <w:r>
              <w:t>D</w:t>
            </w:r>
            <w:r w:rsidR="003F1315">
              <w:t>ifferences for CSHCN</w:t>
            </w:r>
          </w:p>
        </w:tc>
      </w:tr>
      <w:tr w:rsidR="00B37F49" w:rsidTr="0004107A">
        <w:trPr>
          <w:cnfStyle w:val="000000100000"/>
        </w:trPr>
        <w:tc>
          <w:tcPr>
            <w:cnfStyle w:val="001000000000"/>
            <w:tcW w:w="2718" w:type="dxa"/>
            <w:tcBorders>
              <w:left w:val="single" w:sz="4" w:space="0" w:color="auto"/>
            </w:tcBorders>
          </w:tcPr>
          <w:p w:rsidR="00B37F49" w:rsidRDefault="003F1315" w:rsidP="003F1315">
            <w:proofErr w:type="spellStart"/>
            <w:r>
              <w:t>Nakao</w:t>
            </w:r>
            <w:proofErr w:type="spellEnd"/>
            <w:r>
              <w:t xml:space="preserve"> et al.</w:t>
            </w:r>
            <w:r w:rsidR="00E053B7">
              <w:fldChar w:fldCharType="begin"/>
            </w:r>
            <w:r>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Pr>
                <w:noProof/>
              </w:rPr>
              <w:t>(40)</w:t>
            </w:r>
            <w:r w:rsidR="00E053B7">
              <w:fldChar w:fldCharType="end"/>
            </w:r>
          </w:p>
        </w:tc>
        <w:tc>
          <w:tcPr>
            <w:tcW w:w="6858" w:type="dxa"/>
          </w:tcPr>
          <w:p w:rsidR="00B37F49" w:rsidRDefault="00845627" w:rsidP="003F1315">
            <w:pPr>
              <w:cnfStyle w:val="000000100000"/>
            </w:pPr>
            <w:r>
              <w:t>A</w:t>
            </w:r>
            <w:r w:rsidR="003F1315">
              <w:t>utism spectrum disorders</w:t>
            </w:r>
          </w:p>
        </w:tc>
      </w:tr>
      <w:tr w:rsidR="00B37F49" w:rsidTr="0004107A">
        <w:tc>
          <w:tcPr>
            <w:cnfStyle w:val="001000000000"/>
            <w:tcW w:w="2718" w:type="dxa"/>
            <w:tcBorders>
              <w:left w:val="single" w:sz="4" w:space="0" w:color="auto"/>
            </w:tcBorders>
          </w:tcPr>
          <w:p w:rsidR="00B37F49" w:rsidRDefault="003F1315" w:rsidP="00A26EEE">
            <w:r>
              <w:t>Chi and Masterson</w: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 </w:instrText>
            </w:r>
            <w:r w:rsidR="00E053B7">
              <w:fldChar w:fldCharType="begin">
                <w:fldData xml:space="preserve">PEVuZE5vdGU+PENpdGU+PEF1dGhvcj5DaGk8L0F1dGhvcj48WWVhcj4yMDEzPC9ZZWFyPjxSZWNO
dW0+NzQxPC9SZWNOdW0+PERpc3BsYXlUZXh0Pig4OCk8L0Rpc3BsYXlUZXh0PjxyZWNvcmQ+PHJl
Yy1udW1iZXI+NzQxPC9yZWMtbnVtYmVyPjxmb3JlaWduLWtleXM+PGtleSBhcHA9IkVOIiBkYi1p
ZD0iMnZ0cnJ6eHdsMHB6dG9lendmNngwcHg1MDA5djB3cjI1dHd6IiB0aW1lc3RhbXA9IjE0Mzgy
MDIyMjMiPjc0MTwva2V5PjwvZm9yZWlnbi1rZXlzPjxyZWYtdHlwZSBuYW1lPSJKb3VybmFsIEFy
dGljbGUiPjE3PC9yZWYtdHlwZT48Y29udHJpYnV0b3JzPjxhdXRob3JzPjxhdXRob3I+Q2hpLCBE
LiBMLjwvYXV0aG9yPjxhdXRob3I+TWFzdGVyc29uLCBFLiBFLjwvYXV0aG9yPjwvYXV0aG9ycz48
L2NvbnRyaWJ1dG9ycz48YXV0aC1hZGRyZXNzPlVuaXZlcnNpdHkgb2YgV2FzaGluZ3RvbiwgU2Vh
dHRsZSwgV0EsIFVTQS4gZGNoaUB1dy5lZHU8L2F1dGgtYWRkcmVzcz48dGl0bGVzPjx0aXRsZT5B
IHNlcmlhbCBjcm9zcy1zZWN0aW9uYWwgc3R1ZHkgb2YgcGVkaWF0cmljIGlucGF0aWVudCBob3Nw
aXRhbGl6YXRpb25zIGZvciBub24tdHJhdW1hdGljIGRlbnRhbCBjb25kaXRpb25z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2ODItODwvcGFnZXM+PHZvbHVt
ZT45Mjwvdm9sdW1lPjxudW1iZXI+ODwvbnVtYmVyPjxlZGl0aW9uPjIwMTMvMDUvMjM8L2VkaXRp
b24+PGtleXdvcmRzPjxrZXl3b3JkPkFkb2xlc2NlbnQ8L2tleXdvcmQ+PGtleXdvcmQ+Q2VyZWJy
YWwgUGFsc3kvZXBpZGVtaW9sb2d5PC9rZXl3b3JkPjxrZXl3b3JkPkNoaWxkPC9rZXl3b3JkPjxr
ZXl3b3JkPkNoaWxkLCBQcmVzY2hvb2w8L2tleXdvcmQ+PGtleXdvcmQ+Q2hyb25pYyBEaXNlYXNl
PC9rZXl3b3JkPjxrZXl3b3JkPkNyb3NzLVNlY3Rpb25hbCBTdHVkaWVzPC9rZXl3b3JkPjxrZXl3
b3JkPkRlbnRhbCBDYXJpZXMvZXBpZGVtaW9sb2d5PC9rZXl3b3JkPjxrZXl3b3JkPkRlbnRhbCBQ
dWxwIERpc2Vhc2VzL2VwaWRlbWlvbG9neTwva2V5d29yZD48a2V5d29yZD5EZW50YWwgU2Vydmlj
ZSwgSG9zcGl0YWwvKnN0YXRpc3RpY3MgJmFtcDsgbnVtZXJpY2FsIGRhdGE8L2tleXdvcmQ+PGtl
eXdvcmQ+RXVyb3BlYW4gQ29udGluZW50YWwgQW5jZXN0cnkgR3JvdXAvc3RhdGlzdGljcyAmYW1w
OyBudW1lcmljYWwgZGF0YTwva2V5d29yZD48a2V5d29yZD5GZW1hbGU8L2tleXdvcmQ+PGtleXdv
cmQ+SG9zcGl0YWxpemF0aW9uLypzdGF0aXN0aWNzICZhbXA7IG51bWVyaWNhbCBkYXRhPC9rZXl3
b3JkPjxrZXl3b3JkPkh1bWFuczwva2V5d29yZD48a2V5d29yZD5JbmNvbWUvc3RhdGlzdGljcyAm
YW1wOyBudW1lcmljYWwgZGF0YTwva2V5d29yZD48a2V5d29yZD5JbnN1cmFuY2UsIEhlYWx0aC9z
dGF0aXN0aWNzICZhbXA7IG51bWVyaWNhbCBkYXRhPC9rZXl3b3JkPjxrZXl3b3JkPkxldWtlbWlh
LCBMeW1waG9pZC9lcGlkZW1pb2xvZ3k8L2tleXdvcmQ+PGtleXdvcmQ+TWFsZTwva2V5d29yZD48
a2V5d29yZD5NZWRpY2FpZC9zdGF0aXN0aWNzICZhbXA7IG51bWVyaWNhbCBkYXRhPC9rZXl3b3Jk
PjxrZXl3b3JkPk1lZGljYXJlL3N0YXRpc3RpY3MgJmFtcDsgbnVtZXJpY2FsIGRhdGE8L2tleXdv
cmQ+PGtleXdvcmQ+TW91dGggRGlzZWFzZXMvZXBpZGVtaW9sb2d5PC9rZXl3b3JkPjxrZXl3b3Jk
PlBhdGllbnQgQWRtaXNzaW9uL3N0YXRpc3RpY3MgJmFtcDsgbnVtZXJpY2FsIGRhdGE8L2tleXdv
cmQ+PGtleXdvcmQ+UGVyaWFwaWNhbCBEaXNlYXNlcy9lcGlkZW1pb2xvZ3k8L2tleXdvcmQ+PGtl
eXdvcmQ+UG92ZXJ0eS9zdGF0aXN0aWNzICZhbXA7IG51bWVyaWNhbCBkYXRhPC9rZXl3b3JkPjxr
ZXl3b3JkPlByZXZhbGVuY2U8L2tleXdvcmQ+PGtleXdvcmQ+U2VpenVyZXMvZXBpZGVtaW9sb2d5
PC9rZXl3b3JkPjxrZXl3b3JkPlRvb3RoIERpc2Vhc2VzLyplcGlkZW1pb2xvZ3k8L2tleXdvcmQ+
PGtleXdvcmQ+VW5pdGVkIFN0YXRlcy9lcGlkZW1pb2xvZ3k8L2tleXdvcmQ+PGtleXdvcmQ+Y2hp
bGRyZW48L2tleXdvcmQ+PGtleXdvcmQ+Y29tcGxleCBjaHJvbmljIGNvbmRpdGlvbnM8L2tleXdv
cmQ+PGtleXdvcmQ+ZGVudGFsIGNhcmllczwva2V5d29yZD48a2V5d29yZD5oZWFsdGggc2Vydmlj
ZXMgcmVzZWFyY2g8L2tleXdvcmQ+PGtleXdvcmQ+aG9zcGl0YWxpemF0aW9uPC9rZXl3b3JkPjxr
ZXl3b3JkPnRyZW5kczwva2V5d29yZD48L2tleXdvcmRzPjxkYXRlcz48eWVhcj4yMDEzPC95ZWFy
PjxwdWItZGF0ZXM+PGRhdGU+QXVnPC9kYXRlPjwvcHViLWRhdGVzPjwvZGF0ZXM+PGlzYm4+MDAy
Mi0wMzQ1PC9pc2JuPjxhY2Nlc3Npb24tbnVtPjIzNjk0OTI4PC9hY2Nlc3Npb24tbnVtPjx1cmxz
PjxyZWxhdGVkLXVybHM+PHVybD5odHRwOi8vd3d3Lm5jYmkubmxtLm5paC5nb3YvcG1jL2FydGlj
bGVzL1BNQzM3MTE1NjYvcGRmLzEwLjExNzdfMDAyMjAzNDUxMzQ5MDczMy5wZGY8L3VybD48L3Jl
bGF0ZWQtdXJscz48L3VybHM+PGN1c3RvbTI+UG1jMzcxMTU2NjwvY3VzdG9tMj48ZWxlY3Ryb25p
Yy1yZXNvdXJjZS1udW0+MTAuMTE3Ny8wMDIyMDM0NTEzNDkwNzMzPC9lbGVjdHJvbmljLXJlc291
cmNlLW51bT48cmVtb3RlLWRhdGFiYXNlLXByb3ZpZGVyPk5MTTwvcmVtb3RlLWRhdGFiYXNlLXBy
b3ZpZGVyPjxsYW5ndWFnZT5lbmc8L2xhbmd1YWdlPjwvcmVjb3JkPjwvQ2l0ZT48L0VuZE5vdGU+
AG==
</w:fldData>
              </w:fldChar>
            </w:r>
            <w:r w:rsidR="00A26EEE">
              <w:instrText xml:space="preserve"> ADDIN EN.CITE.DATA </w:instrText>
            </w:r>
            <w:r w:rsidR="00E053B7">
              <w:fldChar w:fldCharType="end"/>
            </w:r>
            <w:r w:rsidR="00E053B7">
              <w:fldChar w:fldCharType="separate"/>
            </w:r>
            <w:r w:rsidR="00A26EEE">
              <w:rPr>
                <w:noProof/>
              </w:rPr>
              <w:t>(88)</w:t>
            </w:r>
            <w:r w:rsidR="00E053B7">
              <w:fldChar w:fldCharType="end"/>
            </w:r>
          </w:p>
        </w:tc>
        <w:tc>
          <w:tcPr>
            <w:tcW w:w="6858" w:type="dxa"/>
          </w:tcPr>
          <w:p w:rsidR="00B37F49" w:rsidRDefault="00845627" w:rsidP="003F1315">
            <w:pPr>
              <w:cnfStyle w:val="000000000000"/>
            </w:pPr>
            <w:r>
              <w:t>N</w:t>
            </w:r>
            <w:r w:rsidR="003F1315">
              <w:t xml:space="preserve">umber of patient complex chronic conditions, race/ethnicity, insurance </w:t>
            </w:r>
            <w:r w:rsidR="003F1315">
              <w:lastRenderedPageBreak/>
              <w:t>type, income, age, gender</w:t>
            </w:r>
          </w:p>
        </w:tc>
      </w:tr>
      <w:tr w:rsidR="00B37F49" w:rsidTr="0004107A">
        <w:trPr>
          <w:cnfStyle w:val="000000100000"/>
        </w:trPr>
        <w:tc>
          <w:tcPr>
            <w:cnfStyle w:val="001000000000"/>
            <w:tcW w:w="2718" w:type="dxa"/>
            <w:tcBorders>
              <w:left w:val="single" w:sz="4" w:space="0" w:color="auto"/>
            </w:tcBorders>
          </w:tcPr>
          <w:p w:rsidR="00B37F49" w:rsidRDefault="003F1315" w:rsidP="00A26EEE">
            <w:r>
              <w:lastRenderedPageBreak/>
              <w:t>Chi et al.</w:t>
            </w:r>
            <w:r w:rsidR="00E053B7">
              <w:fldChar w:fldCharType="begin"/>
            </w:r>
            <w:r w:rsidR="00A26EEE">
              <w:instrText xml:space="preserve"> ADDIN EN.CITE &lt;EndNote&gt;&lt;Cite&gt;&lt;Author&gt;Chi&lt;/Author&gt;&lt;Year&gt;2014&lt;/Year&gt;&lt;RecNum&gt;10&lt;/RecNum&gt;&lt;DisplayText&gt;(89)&lt;/DisplayText&gt;&lt;record&gt;&lt;rec-number&gt;10&lt;/rec-number&gt;&lt;foreign-keys&gt;&lt;key app="EN" db-id="2vtrrzxwl0pztoezwf6x0px5009v0wr25twz" timestamp="1421161790"&gt;10&lt;/key&gt;&lt;/foreign-keys&gt;&lt;ref-type name="Journal Article"&gt;17&lt;/ref-type&gt;&lt;contributors&gt;&lt;authors&gt;&lt;author&gt;Chi, D. L.&lt;/author&gt;&lt;author&gt;Masterson, E. E.&lt;/author&gt;&lt;author&gt;Wong, J. J.&lt;/author&gt;&lt;/authors&gt;&lt;/contributors&gt;&lt;titles&gt;&lt;title&gt;U.S. emergency department admissions for nontraumatic dental conditions for individuals with intellectual and developmental disabilities&lt;/title&gt;&lt;secondary-title&gt;Intellect Dev Disabil&lt;/secondary-title&gt;&lt;alt-title&gt;Intellectual and developmental disabilities&lt;/alt-title&gt;&lt;/titles&gt;&lt;periodical&gt;&lt;full-title&gt;Intellect Dev Disabil&lt;/full-title&gt;&lt;abbr-1&gt;Intellectual and developmental disabilities&lt;/abbr-1&gt;&lt;/periodical&gt;&lt;alt-periodical&gt;&lt;full-title&gt;Intellect Dev Disabil&lt;/full-title&gt;&lt;abbr-1&gt;Intellectual and developmental disabilities&lt;/abbr-1&gt;&lt;/alt-periodical&gt;&lt;pages&gt;193-204&lt;/pages&gt;&lt;volume&gt;52&lt;/volume&gt;&lt;number&gt;3&lt;/number&gt;&lt;edition&gt;2014/06/18&lt;/edition&gt;&lt;keywords&gt;&lt;keyword&gt;access to dental care&lt;/keyword&gt;&lt;keyword&gt;adults&lt;/keyword&gt;&lt;keyword&gt;children&lt;/keyword&gt;&lt;keyword&gt;dental care&lt;/keyword&gt;&lt;keyword&gt;emergency department&lt;/keyword&gt;&lt;keyword&gt;intellectual and developmental disabilities&lt;/keyword&gt;&lt;keyword&gt;nontraumatic dental conditions&lt;/keyword&gt;&lt;/keywords&gt;&lt;dates&gt;&lt;year&gt;2014&lt;/year&gt;&lt;pub-dates&gt;&lt;date&gt;Jun&lt;/date&gt;&lt;/pub-dates&gt;&lt;/dates&gt;&lt;isbn&gt;1934-9491&lt;/isbn&gt;&lt;accession-num&gt;24937745&lt;/accession-num&gt;&lt;urls&gt;&lt;related-urls&gt;&lt;url&gt;http://www.aaiddjournals.org/doi/pdf/10.1352/1934-9556-52.3.193&lt;/url&gt;&lt;/related-urls&gt;&lt;/urls&gt;&lt;custom2&gt;Pmc4097187&lt;/custom2&gt;&lt;custom6&gt;Nihms605865&lt;/custom6&gt;&lt;electronic-resource-num&gt;10.1352/1934-9556-52.3.193&lt;/electronic-resource-num&gt;&lt;remote-database-provider&gt;NLM&lt;/remote-database-provider&gt;&lt;language&gt;eng&lt;/language&gt;&lt;/record&gt;&lt;/Cite&gt;&lt;/EndNote&gt;</w:instrText>
            </w:r>
            <w:r w:rsidR="00E053B7">
              <w:fldChar w:fldCharType="separate"/>
            </w:r>
            <w:r w:rsidR="00A26EEE">
              <w:rPr>
                <w:noProof/>
              </w:rPr>
              <w:t>(89)</w:t>
            </w:r>
            <w:r w:rsidR="00E053B7">
              <w:fldChar w:fldCharType="end"/>
            </w:r>
          </w:p>
        </w:tc>
        <w:tc>
          <w:tcPr>
            <w:tcW w:w="6858" w:type="dxa"/>
          </w:tcPr>
          <w:p w:rsidR="00B37F49" w:rsidRDefault="00845627" w:rsidP="003F1315">
            <w:pPr>
              <w:cnfStyle w:val="000000100000"/>
            </w:pPr>
            <w:r>
              <w:t>I</w:t>
            </w:r>
            <w:r w:rsidR="003F1315">
              <w:t>ntellectual and developmental disabilities</w:t>
            </w:r>
          </w:p>
        </w:tc>
      </w:tr>
      <w:tr w:rsidR="00B37F49" w:rsidTr="0004107A">
        <w:tc>
          <w:tcPr>
            <w:cnfStyle w:val="001000000000"/>
            <w:tcW w:w="2718" w:type="dxa"/>
            <w:tcBorders>
              <w:left w:val="single" w:sz="4" w:space="0" w:color="auto"/>
            </w:tcBorders>
          </w:tcPr>
          <w:p w:rsidR="00B37F49" w:rsidRDefault="003F1315" w:rsidP="003F1315">
            <w:r>
              <w:t>Laurence et al.</w: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38, 39)</w:t>
            </w:r>
            <w:r w:rsidR="00E053B7">
              <w:fldChar w:fldCharType="end"/>
            </w:r>
            <w:r>
              <w:t xml:space="preserve">  </w:t>
            </w:r>
          </w:p>
        </w:tc>
        <w:tc>
          <w:tcPr>
            <w:tcW w:w="6858" w:type="dxa"/>
          </w:tcPr>
          <w:p w:rsidR="00B37F49" w:rsidRDefault="00845627" w:rsidP="003F1315">
            <w:pPr>
              <w:cnfStyle w:val="000000000000"/>
            </w:pPr>
            <w:r>
              <w:t>D</w:t>
            </w:r>
            <w:r w:rsidR="003F1315">
              <w:t>ental infection as a predictor of hospital admission</w:t>
            </w:r>
          </w:p>
        </w:tc>
      </w:tr>
      <w:tr w:rsidR="00B37F49" w:rsidTr="0004107A">
        <w:trPr>
          <w:cnfStyle w:val="000000100000"/>
        </w:trPr>
        <w:tc>
          <w:tcPr>
            <w:cnfStyle w:val="001000000000"/>
            <w:tcW w:w="2718" w:type="dxa"/>
            <w:tcBorders>
              <w:left w:val="single" w:sz="4" w:space="0" w:color="auto"/>
            </w:tcBorders>
          </w:tcPr>
          <w:p w:rsidR="00B37F49" w:rsidRDefault="003F1315" w:rsidP="003F1315">
            <w:r>
              <w:t>Cohen et al.</w:t>
            </w:r>
            <w:r w:rsidR="00E053B7">
              <w:fldChar w:fldCharType="begin">
                <w:fldData xml:space="preserve">PEVuZE5vdGU+PENpdGU+PEF1dGhvcj5Db2hlbjwvQXV0aG9yPjxZZWFyPjIwMTE8L1llYXI+PFJl
Y051bT44NDI8L1JlY051bT48RGlzcGxheVRleHQ+KDQ3KTwvRGlzcGxheVRleHQ+PHJlY29yZD48
cmVjLW51bWJlcj44NDI8L3JlYy1udW1iZXI+PGZvcmVpZ24ta2V5cz48a2V5IGFwcD0iRU4iIGRi
LWlkPSIydnRycnp4d2wwcHp0b2V6d2Y2eDBweDUwMDl2MHdyMjV0d3oiIHRpbWVzdGFtcD0iMTQz
ODIwMjMxMiI+ODQy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instrText xml:space="preserve"> ADDIN EN.CITE </w:instrText>
            </w:r>
            <w:r w:rsidR="00E053B7">
              <w:fldChar w:fldCharType="begin">
                <w:fldData xml:space="preserve">PEVuZE5vdGU+PENpdGU+PEF1dGhvcj5Db2hlbjwvQXV0aG9yPjxZZWFyPjIwMTE8L1llYXI+PFJl
Y051bT44NDI8L1JlY051bT48RGlzcGxheVRleHQ+KDQ3KTwvRGlzcGxheVRleHQ+PHJlY29yZD48
cmVjLW51bWJlcj44NDI8L3JlYy1udW1iZXI+PGZvcmVpZ24ta2V5cz48a2V5IGFwcD0iRU4iIGRi
LWlkPSIydnRycnp4d2wwcHp0b2V6d2Y2eDBweDUwMDl2MHdyMjV0d3oiIHRpbWVzdGFtcD0iMTQz
ODIwMjMxMiI+ODQyPC9rZXk+PC9mb3JlaWduLWtleXM+PHJlZi10eXBlIG5hbWU9IkpvdXJuYWwg
QXJ0aWNsZSI+MTc8L3JlZi10eXBlPjxjb250cmlidXRvcnM+PGF1dGhvcnM+PGF1dGhvcj5Db2hl
biwgTC4gQS48L2F1dGhvcj48YXV0aG9yPkJvbml0bywgQS4gSi48L2F1dGhvcj48YXV0aG9yPkVp
Y2hlbGRpbmdlciwgQy48L2F1dGhvcj48YXV0aG9yPk1hbnNraSwgUi4gSi48L2F1dGhvcj48YXV0
aG9yPkVkd2FyZHMsIFIuIFIuPC9hdXRob3I+PGF1dGhvcj5LaGFubmEsIE4uPC9hdXRob3I+PC9h
dXRob3JzPjwvY29udHJpYnV0b3JzPjxhdXRoLWFkZHJlc3M+RGVwYXJ0bWVudCBvZiBIZWFsdGgg
UHJvbW90aW9uIGFuZCBQb2xpY3ksIFVuaXZlcnNpdHkgb2YgTWFyeWxhbmQgRGVudGFsIFNjaG9v
bCwgQmFsdGltb3JlLCBNRCAyMTIwMSwgVVNBLiBsYWNvaGVuQHVtYXJ5bGFuZC5lZHU8L2F1dGgt
YWRkcmVzcz48dGl0bGVzPjx0aXRsZT5IZWFsdGggbGl0ZXJhY3kgaW1wYWN0IG9uIHBhdGllbnQt
cHJvdmlkZXIgaW50ZXJhY3Rpb25zIGludm9sdmluZyB0aGUgdHJlYXRtZW50IG9mIGRlbnRhbCBw
cm9ibGVtczwvdGl0bGU+PHNlY29uZGFyeS10aXRsZT5KIERlbnQgRWR1Yzwvc2Vjb25kYXJ5LXRp
dGxlPjxhbHQtdGl0bGU+Sm91cm5hbCBvZiBkZW50YWwgZWR1Y2F0aW9uPC9hbHQtdGl0bGU+PC90
aXRsZXM+PHBlcmlvZGljYWw+PGZ1bGwtdGl0bGU+SiBEZW50IEVkdWM8L2Z1bGwtdGl0bGU+PGFi
YnItMT5Kb3VybmFsIG9mIGRlbnRhbCBlZHVjYXRpb248L2FiYnItMT48L3BlcmlvZGljYWw+PGFs
dC1wZXJpb2RpY2FsPjxmdWxsLXRpdGxlPkogRGVudCBFZHVjPC9mdWxsLXRpdGxlPjxhYmJyLTE+
Sm91cm5hbCBvZiBkZW50YWwgZWR1Y2F0aW9uPC9hYmJyLTE+PC9hbHQtcGVyaW9kaWNhbD48cGFn
ZXM+MTIxOC0yNDwvcGFnZXM+PHZvbHVtZT43NTwvdm9sdW1lPjxudW1iZXI+OTwvbnVtYmVyPjxl
ZGl0aW9uPjIwMTEvMDkvMDY8L2VkaXRpb24+PGtleXdvcmRzPjxrZXl3b3JkPkFkdWx0PC9rZXl3
b3JkPjxrZXl3b3JkPipDb21tdW5pY2F0aW9uIEJhcnJpZXJzPC9rZXl3b3JkPjxrZXl3b3JkPkNy
b3NzLVNlY3Rpb25hbCBTdHVkaWVzPC9rZXl3b3JkPjxrZXl3b3JkPkRhdGEgQ29sbGVjdGlvbjwv
a2V5d29yZD48a2V5d29yZD5FbWVyZ2VuY3kgU2VydmljZSwgSG9zcGl0YWw8L2tleXdvcmQ+PGtl
eXdvcmQ+KkZhY2lhbCBQYWluL3BzeWNob2xvZ3k8L2tleXdvcmQ+PGtleXdvcmQ+RmVtYWxlPC9r
ZXl3b3JkPjxrZXl3b3JkPkhlYWx0aCBMaXRlcmFjeS8qc3RhdGlzdGljcyAmYW1wOyBudW1lcmlj
YWwgZGF0YTwva2V5d29yZD48a2V5d29yZD5IdW1hbnM8L2tleXdvcmQ+PGtleXdvcmQ+SW50ZXJ2
aWV3cyBhcyBUb3BpYzwva2V5d29yZD48a2V5d29yZD5Mb2dpc3RpYyBNb2RlbHM8L2tleXdvcmQ+
PGtleXdvcmQ+TWFsZTwva2V5d29yZD48a2V5d29yZD5NYXJ5bGFuZDwva2V5d29yZD48a2V5d29y
ZD5NYXhpbGxvZmFjaWFsIEluanVyaWVzL3BzeWNob2xvZ3k8L2tleXdvcmQ+PGtleXdvcmQ+TWlu
b3JpdHkgR3JvdXBzL3N0YXRpc3RpY3MgJmFtcDsgbnVtZXJpY2FsIGRhdGE8L2tleXdvcmQ+PGtl
eXdvcmQ+Kk1vdXRoIERpc2Vhc2VzL3BzeWNob2xvZ3k8L2tleXdvcmQ+PGtleXdvcmQ+KlByb2Zl
c3Npb25hbC1QYXRpZW50IFJlbGF0aW9uczwva2V5d29yZD48a2V5d29yZD5Tb2NpYWwgQ2xhc3M8
L2tleXdvcmQ+PGtleXdvcmQ+VGVsZXBob25lPC9rZXl3b3JkPjxrZXl3b3JkPllvdW5nIEFkdWx0
PC9rZXl3b3JkPjwva2V5d29yZHM+PGRhdGVzPjx5ZWFyPjIwMTE8L3llYXI+PHB1Yi1kYXRlcz48
ZGF0ZT5TZXA8L2RhdGU+PC9wdWItZGF0ZXM+PC9kYXRlcz48aXNibj4wMDIyLTAzMzc8L2lzYm4+
PGFjY2Vzc2lvbi1udW0+MjE4OTA4NTE8L2FjY2Vzc2lvbi1udW0+PHVybHM+PHJlbGF0ZWQtdXJs
cz48dXJsPmh0dHA6Ly93d3cuamRlbnRhbGVkLm9yZy9jb250ZW50Lzc1LzkvMTIxOC5mdWxsLnBk
ZjwvdXJsPjwvcmVsYXRlZC11cmxzPjwvdXJscz48Y3VzdG9tMj5QbWMzMzAzMTYxPC9jdXN0b20y
PjxjdXN0b202Pk5paG1zMzYwNzE2PC9jdXN0b202PjxyZW1vdGUtZGF0YWJhc2UtcHJvdmlkZXI+
TkxNPC9yZW1vdGUtZGF0YWJhc2UtcHJvdmlkZXI+PGxhbmd1YWdlPmVuZzwvbGFuZ3VhZ2U+PC9y
ZWNvcmQ+PC9DaXRlPjwvRW5kTm90ZT4A
</w:fldData>
              </w:fldChar>
            </w:r>
            <w:r>
              <w:instrText xml:space="preserve"> ADDIN EN.CITE.DATA </w:instrText>
            </w:r>
            <w:r w:rsidR="00E053B7">
              <w:fldChar w:fldCharType="end"/>
            </w:r>
            <w:r w:rsidR="00E053B7">
              <w:fldChar w:fldCharType="separate"/>
            </w:r>
            <w:r>
              <w:rPr>
                <w:noProof/>
              </w:rPr>
              <w:t>(47)</w:t>
            </w:r>
            <w:r w:rsidR="00E053B7">
              <w:fldChar w:fldCharType="end"/>
            </w:r>
          </w:p>
        </w:tc>
        <w:tc>
          <w:tcPr>
            <w:tcW w:w="6858" w:type="dxa"/>
          </w:tcPr>
          <w:p w:rsidR="00B37F49" w:rsidRDefault="00845627" w:rsidP="00B37F49">
            <w:pPr>
              <w:cnfStyle w:val="000000100000"/>
            </w:pPr>
            <w:r>
              <w:t>G</w:t>
            </w:r>
            <w:r w:rsidR="003F1315">
              <w:t>ender, race/ethnicity</w:t>
            </w:r>
          </w:p>
        </w:tc>
      </w:tr>
      <w:tr w:rsidR="00B37F49" w:rsidTr="0004107A">
        <w:tc>
          <w:tcPr>
            <w:cnfStyle w:val="001000000000"/>
            <w:tcW w:w="2718" w:type="dxa"/>
            <w:tcBorders>
              <w:left w:val="single" w:sz="4" w:space="0" w:color="auto"/>
            </w:tcBorders>
          </w:tcPr>
          <w:p w:rsidR="00B37F49" w:rsidRDefault="00704E2C" w:rsidP="00704E2C">
            <w:r>
              <w:t>Cohen et al.</w: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 </w:instrText>
            </w:r>
            <w:r w:rsidR="00E053B7">
              <w:fldChar w:fldCharType="begin">
                <w:fldData xml:space="preserve">PEVuZE5vdGU+PENpdGU+PEF1dGhvcj5Db2hlbjwvQXV0aG9yPjxZZWFyPjIwMTE8L1llYXI+PFJl
Y051bT42MzwvUmVjTnVtPjxEaXNwbGF5VGV4dD4oNDgpPC9EaXNwbGF5VGV4dD48cmVjb3JkPjxy
ZWMtbnVtYmVyPjYzPC9yZWMtbnVtYmVyPjxmb3JlaWduLWtleXM+PGtleSBhcHA9IkVOIiBkYi1p
ZD0iMnZ0cnJ6eHdsMHB6dG9lendmNngwcHg1MDA5djB3cjI1dHd6IiB0aW1lc3RhbXA9IjE0MjEx
NjE3OTAiPjYzPC9rZXk+PC9mb3JlaWduLWtleXM+PHJlZi10eXBlIG5hbWU9IkpvdXJuYWwgQXJ0
aWNsZSI+MTc8L3JlZi10eXBlPjxjb250cmlidXRvcnM+PGF1dGhvcnM+PGF1dGhvcj5Db2hlbiwg
TC4gQS48L2F1dGhvcj48YXV0aG9yPkJvbml0bywgQS4gSi48L2F1dGhvcj48YXV0aG9yPkVpY2hl
bGRpbmdlciwgQy48L2F1dGhvcj48YXV0aG9yPk1hbnNraSwgUi4gSi48L2F1dGhvcj48YXV0aG9y
Pk1hY2VrLCBNLiBELjwvYXV0aG9yPjxhdXRob3I+RWR3YXJkcywgUi4gUi48L2F1dGhvcj48YXV0
aG9yPktoYW5uYSwgTi48L2F1dGhvcj48L2F1dGhvcnM+PC9jb250cmlidXRvcnM+PGF1dGgtYWRk
cmVzcz5EZXBhcnRtZW50IG9mIEhlYWx0aCBQcm9tb3Rpb24gYW5kIFBvbGljeSwgVW5pdmVyc2l0
eSBvZiBNYXJ5bGFuZCBEZW50YWwgU2Nob29sLCBCYWx0aW1vcmUsIE1EIDIxMjAxLCBVU0EuIGxh
Y29oZW5AdW1hcnlsYW5kLmVkdTwvYXV0aC1hZGRyZXNzPjx0aXRsZXM+PHRpdGxlPkNvbXBhcmlz
b24gb2YgcGF0aWVudCB2aXNpdHMgdG8gZW1lcmdlbmN5IGRlcGFydG1lbnRzLCBwaHlzaWNpYW4g
b2ZmaWNlcywgYW5kIGRlbnRhbCBvZmZpY2VzIGZvciBkZW50YWwgcHJvYmxlbXMgYW5kIGluanVy
aWVzPC90aXRsZT48c2Vjb25kYXJ5LXRpdGxlPkogUHVibGljIEhlYWx0aCBEZW50PC9zZWNvbmRh
cnktdGl0bGU+PGFsdC10aXRsZT5Kb3VybmFsIG9mIHB1YmxpYyBoZWFsdGggZGVudGlzdHJ5PC9h
bHQtdGl0bGU+PC90aXRsZXM+PHBlcmlvZGljYWw+PGZ1bGwtdGl0bGU+SiBQdWJsaWMgSGVhbHRo
IERlbnQ8L2Z1bGwtdGl0bGU+PGFiYnItMT5Kb3VybmFsIG9mIHB1YmxpYyBoZWFsdGggZGVudGlz
dHJ5PC9hYmJyLTE+PC9wZXJpb2RpY2FsPjxhbHQtcGVyaW9kaWNhbD48ZnVsbC10aXRsZT5KIFB1
YmxpYyBIZWFsdGggRGVudDwvZnVsbC10aXRsZT48YWJici0xPkpvdXJuYWwgb2YgcHVibGljIGhl
YWx0aCBkZW50aXN0cnk8L2FiYnItMT48L2FsdC1wZXJpb2RpY2FsPjxwYWdlcz4xMy0yMjwvcGFn
ZXM+PHZvbHVtZT43MTwvdm9sdW1lPjxudW1iZXI+MTwvbnVtYmVyPjxlZGl0aW9uPjIwMTAvMDgv
MjQ8L2VkaXRpb24+PGtleXdvcmRzPjxrZXl3b3JkPkFic2Nlc3MvdGhlcmFweTwva2V5d29yZD48
a2V5d29yZD5BZHVsdDwva2V5d29yZD48a2V5d29yZD5BZnJpY2FuIEFtZXJpY2Fucy9zdGF0aXN0
aWNzICZhbXA7IG51bWVyaWNhbCBkYXRhPC9rZXl3b3JkPjxrZXl3b3JkPkFnZWQ8L2tleXdvcmQ+
PGtleXdvcmQ+RGVudGFsIENhcmUvc3RhdGlzdGljcyAmYW1wOyBudW1lcmljYWwgZGF0YTwva2V5
d29yZD48a2V5d29yZD5EZW50YWwgT2ZmaWNlcy8qc3RhdGlzdGljcyAmYW1wOyBudW1lcmljYWwg
ZGF0YTwva2V5d29yZD48a2V5d29yZD5EZW50aXN0cy9zdGF0aXN0aWNzICZhbXA7IG51bWVyaWNh
bCBkYXRhPC9rZXl3b3JkPjxrZXl3b3JkPkVkdWNhdGlvbmFsIFN0YXR1czwva2V5d29yZD48a2V5
d29yZD5FbWVyZ2VuY3kgU2VydmljZSwgSG9zcGl0YWwvKnN0YXRpc3RpY3MgJmFtcDsgbnVtZXJp
Y2FsIGRhdGE8L2tleXdvcmQ+PGtleXdvcmQ+RXVyb3BlYW4gQ29udGluZW50YWwgQW5jZXN0cnkg
R3JvdXAvc3RhdGlzdGljcyAmYW1wOyBudW1lcmljYWwgZGF0YTwva2V5d29yZD48a2V5d29yZD5G
ZW1hbGU8L2tleXdvcmQ+PGtleXdvcmQ+SGlzcGFuaWMgQW1lcmljYW5zL3N0YXRpc3RpY3MgJmFt
cDsgbnVtZXJpY2FsIGRhdGE8L2tleXdvcmQ+PGtleXdvcmQ+SHVtYW5zPC9rZXl3b3JkPjxrZXl3
b3JkPkluY29tZS9zdGF0aXN0aWNzICZhbXA7IG51bWVyaWNhbCBkYXRhPC9rZXl3b3JkPjxrZXl3
b3JkPkluc3VyYW5jZSwgRGVudGFsL3N0YXRpc3RpY3MgJmFtcDsgbnVtZXJpY2FsIGRhdGE8L2tl
eXdvcmQ+PGtleXdvcmQ+TWFsZTwva2V5d29yZD48a2V5d29yZD5NYXJ5bGFuZDwva2V5d29yZD48
a2V5d29yZD5NaWRkbGUgQWdlZDwva2V5d29yZD48a2V5d29yZD5NaW5vcml0eSBHcm91cHMvc3Rh
dGlzdGljcyAmYW1wOyBudW1lcmljYWwgZGF0YTwva2V5d29yZD48a2V5d29yZD5PZmZpY2UgVmlz
aXRzLypzdGF0aXN0aWNzICZhbXA7IG51bWVyaWNhbCBkYXRhPC9rZXl3b3JkPjxrZXl3b3JkPlBh
aW4gTWVhc3VyZW1lbnQ8L2tleXdvcmQ+PGtleXdvcmQ+UGh5c2ljaWFucyZhcG9zOyBPZmZpY2Vz
LypzdGF0aXN0aWNzICZhbXA7IG51bWVyaWNhbCBkYXRhPC9rZXl3b3JkPjxrZXl3b3JkPlBvdmVy
dHkvc3RhdGlzdGljcyAmYW1wOyBudW1lcmljYWwgZGF0YTwva2V5d29yZD48a2V5d29yZD5QcmVz
Y3JpcHRpb24gRHJ1Z3M8L2tleXdvcmQ+PGtleXdvcmQ+VG9vdGggRGlzZWFzZXMvKnRoZXJhcHk8
L2tleXdvcmQ+PGtleXdvcmQ+VG9vdGggRnJhY3R1cmVzL3RoZXJhcHk8L2tleXdvcmQ+PGtleXdv
cmQ+VG9vdGggSW5qdXJpZXMvKnRoZXJhcHk8L2tleXdvcmQ+PGtleXdvcmQ+VG9vdGhhY2hlL3Ro
ZXJhcHk8L2tleXdvcmQ+PGtleXdvcmQ+WW91bmcgQWR1bHQ8L2tleXdvcmQ+PC9rZXl3b3Jkcz48
ZGF0ZXM+PHllYXI+MjAxMTwveWVhcj48cHViLWRhdGVzPjxkYXRlPldpbnRlcjwvZGF0ZT48L3B1
Yi1kYXRlcz48L2RhdGVzPjxpc2JuPjAwMjItNDAwNiAoUHJpbnQpJiN4RDswMDIyLTQwMDY8L2lz
Ym4+PGFjY2Vzc2lvbi1udW0+MjA3MjY5NDQ8L2FjY2Vzc2lvbi1udW0+PHVybHM+PHJlbGF0ZWQt
dXJscz48dXJsPmh0dHA6Ly9vbmxpbmVsaWJyYXJ5LndpbGV5LmNvbS9zdG9yZS8xMC4xMTExL2ou
MTc1Mi03MzI1LjIwMTAuMDAxOTUueC9hc3NldC9qLjE3NTItNzMyNS4yMDEwLjAwMTk1LngucGRm
P3Y9MSZhbXA7dD1pNHZmNXZrZyZhbXA7cz0yNzlmODZjNTMzMmMxYTc5ZWNlYThlYzI2YjkwZDM5
N2YyNzc4NDZmPC91cmw+PC9yZWxhdGVkLXVybHM+PC91cmxzPjxlbGVjdHJvbmljLXJlc291cmNl
LW51bT4xMC4xMTExL2ouMTc1Mi03MzI1LjIwMTAuMDAxOTUueDwvZWxlY3Ryb25pYy1yZXNvdXJj
ZS1udW0+PHJlbW90ZS1kYXRhYmFzZS1wcm92aWRlcj5OTE08L3JlbW90ZS1kYXRhYmFzZS1wcm92
aWRlcj48bGFuZ3VhZ2U+ZW5nPC9sYW5ndWFnZT48L3JlY29yZD48L0NpdGU+PC9FbmROb3RlPn==
</w:fldData>
              </w:fldChar>
            </w:r>
            <w:r>
              <w:instrText xml:space="preserve"> ADDIN EN.CITE.DATA </w:instrText>
            </w:r>
            <w:r w:rsidR="00E053B7">
              <w:fldChar w:fldCharType="end"/>
            </w:r>
            <w:r w:rsidR="00E053B7">
              <w:fldChar w:fldCharType="separate"/>
            </w:r>
            <w:r>
              <w:rPr>
                <w:noProof/>
              </w:rPr>
              <w:t>(48)</w:t>
            </w:r>
            <w:r w:rsidR="00E053B7">
              <w:fldChar w:fldCharType="end"/>
            </w:r>
          </w:p>
        </w:tc>
        <w:tc>
          <w:tcPr>
            <w:tcW w:w="6858" w:type="dxa"/>
          </w:tcPr>
          <w:p w:rsidR="00B37F49" w:rsidRDefault="00845627" w:rsidP="00704E2C">
            <w:pPr>
              <w:cnfStyle w:val="000000000000"/>
            </w:pPr>
            <w:r>
              <w:t>E</w:t>
            </w:r>
            <w:r w:rsidR="00704E2C">
              <w:t>ducation level, income, race/ethnicity</w:t>
            </w:r>
          </w:p>
        </w:tc>
      </w:tr>
      <w:tr w:rsidR="00B37F49" w:rsidTr="0004107A">
        <w:trPr>
          <w:cnfStyle w:val="000000100000"/>
        </w:trPr>
        <w:tc>
          <w:tcPr>
            <w:cnfStyle w:val="001000000000"/>
            <w:tcW w:w="2718" w:type="dxa"/>
            <w:tcBorders>
              <w:left w:val="single" w:sz="4" w:space="0" w:color="auto"/>
            </w:tcBorders>
          </w:tcPr>
          <w:p w:rsidR="00B37F49" w:rsidRDefault="00704E2C" w:rsidP="00A26EEE">
            <w:proofErr w:type="spellStart"/>
            <w:r>
              <w:t>Dismuke</w:t>
            </w:r>
            <w:proofErr w:type="spellEnd"/>
            <w:r>
              <w:t xml:space="preserve"> et al.</w:t>
            </w:r>
            <w:r w:rsidR="00E053B7">
              <w:fldChar w:fldCharType="begin"/>
            </w:r>
            <w:r w:rsidR="00A26EEE">
              <w:instrText xml:space="preserve"> ADDIN EN.CITE &lt;EndNote&gt;&lt;Cite&gt;&lt;Author&gt;Dismuke&lt;/Author&gt;&lt;Year&gt;2011&lt;/Year&gt;&lt;RecNum&gt;751&lt;/RecNum&gt;&lt;DisplayText&gt;(92)&lt;/DisplayText&gt;&lt;record&gt;&lt;rec-number&gt;751&lt;/rec-number&gt;&lt;foreign-keys&gt;&lt;key app="EN" db-id="2vtrrzxwl0pztoezwf6x0px5009v0wr25twz" timestamp="1438202224"&gt;751&lt;/key&gt;&lt;/foreign-keys&gt;&lt;ref-type name="Journal Article"&gt;17&lt;/ref-type&gt;&lt;contributors&gt;&lt;authors&gt;&lt;author&gt;Dismuke, C. E.&lt;/author&gt;&lt;author&gt;Egede, L. E.&lt;/author&gt;&lt;/authors&gt;&lt;/contributors&gt;&lt;auth-address&gt;Center for Disease Prevention and Health Interventions for Diverse Populations, Ralph H. Johnson VA Medical Center, Charleston, SC 29401, USA.&lt;/auth-address&gt;&lt;titles&gt;&lt;title&gt;Association of serious psychological distress with health services expenditures and utilization in a national sample of US adults&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311-7&lt;/pages&gt;&lt;volume&gt;33&lt;/volume&gt;&lt;number&gt;4&lt;/number&gt;&lt;edition&gt;2011/07/19&lt;/edition&gt;&lt;keywords&gt;&lt;keyword&gt;Adult&lt;/keyword&gt;&lt;keyword&gt;Female&lt;/keyword&gt;&lt;keyword&gt;*Health Expenditures&lt;/keyword&gt;&lt;keyword&gt;Health Services/*utilization&lt;/keyword&gt;&lt;keyword&gt;Humans&lt;/keyword&gt;&lt;keyword&gt;Male&lt;/keyword&gt;&lt;keyword&gt;Middle Aged&lt;/keyword&gt;&lt;keyword&gt;*Stress, Psychological&lt;/keyword&gt;&lt;keyword&gt;United States&lt;/keyword&gt;&lt;/keywords&gt;&lt;dates&gt;&lt;year&gt;2011&lt;/year&gt;&lt;pub-dates&gt;&lt;date&gt;Jul-Aug&lt;/date&gt;&lt;/pub-dates&gt;&lt;/dates&gt;&lt;isbn&gt;0163-8343&lt;/isbn&gt;&lt;accession-num&gt;21762826&lt;/accession-num&gt;&lt;urls&gt;&lt;related-urls&gt;&lt;url&gt;http://ac.els-cdn.com/S0163834311001228/1-s2.0-S0163834311001228-main.pdf?_tid=b6ba749e-3631-11e5-95f3-00000aab0f01&amp;amp;acdnat=1438202465_5707cae7392366ae9368ac9554378670&lt;/url&gt;&lt;/related-urls&gt;&lt;/urls&gt;&lt;electronic-resource-num&gt;10.1016/j.genhosppsych.2011.03.014&lt;/electronic-resource-num&gt;&lt;remote-database-provider&gt;NLM&lt;/remote-database-provider&gt;&lt;language&gt;eng&lt;/language&gt;&lt;/record&gt;&lt;/Cite&gt;&lt;/EndNote&gt;</w:instrText>
            </w:r>
            <w:r w:rsidR="00E053B7">
              <w:fldChar w:fldCharType="separate"/>
            </w:r>
            <w:r w:rsidR="00A26EEE">
              <w:rPr>
                <w:noProof/>
              </w:rPr>
              <w:t>(92)</w:t>
            </w:r>
            <w:r w:rsidR="00E053B7">
              <w:fldChar w:fldCharType="end"/>
            </w:r>
          </w:p>
        </w:tc>
        <w:tc>
          <w:tcPr>
            <w:tcW w:w="6858" w:type="dxa"/>
          </w:tcPr>
          <w:p w:rsidR="00B37F49" w:rsidRDefault="00845627" w:rsidP="00704E2C">
            <w:pPr>
              <w:cnfStyle w:val="000000100000"/>
            </w:pPr>
            <w:r>
              <w:t>S</w:t>
            </w:r>
            <w:r w:rsidR="00704E2C">
              <w:t>erious psychological distress (SPD)</w:t>
            </w:r>
          </w:p>
        </w:tc>
      </w:tr>
      <w:tr w:rsidR="00B37F49" w:rsidTr="0004107A">
        <w:tc>
          <w:tcPr>
            <w:cnfStyle w:val="001000000000"/>
            <w:tcW w:w="2718" w:type="dxa"/>
            <w:tcBorders>
              <w:left w:val="single" w:sz="4" w:space="0" w:color="auto"/>
            </w:tcBorders>
          </w:tcPr>
          <w:p w:rsidR="00B37F49" w:rsidRDefault="00704E2C" w:rsidP="00704E2C">
            <w:proofErr w:type="spellStart"/>
            <w:r>
              <w:t>DeVoe</w:t>
            </w:r>
            <w:proofErr w:type="spellEnd"/>
            <w:r>
              <w:t xml:space="preserve"> et al.</w: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instrText xml:space="preserve"> ADDIN EN.CITE </w:instrTex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instrText xml:space="preserve"> ADDIN EN.CITE.DATA </w:instrText>
            </w:r>
            <w:r w:rsidR="00E053B7">
              <w:fldChar w:fldCharType="end"/>
            </w:r>
            <w:r w:rsidR="00E053B7">
              <w:fldChar w:fldCharType="separate"/>
            </w:r>
            <w:r>
              <w:rPr>
                <w:noProof/>
              </w:rPr>
              <w:t>(54)</w:t>
            </w:r>
            <w:r w:rsidR="00E053B7">
              <w:fldChar w:fldCharType="end"/>
            </w:r>
          </w:p>
        </w:tc>
        <w:tc>
          <w:tcPr>
            <w:tcW w:w="6858" w:type="dxa"/>
          </w:tcPr>
          <w:p w:rsidR="00B37F49" w:rsidRDefault="00845627" w:rsidP="00B37F49">
            <w:pPr>
              <w:cnfStyle w:val="000000000000"/>
            </w:pPr>
            <w:r>
              <w:t>U</w:t>
            </w:r>
            <w:r w:rsidR="00704E2C">
              <w:t>rban/rural residence status</w:t>
            </w:r>
          </w:p>
        </w:tc>
      </w:tr>
      <w:tr w:rsidR="00B37F49" w:rsidTr="0004107A">
        <w:trPr>
          <w:cnfStyle w:val="000000100000"/>
        </w:trPr>
        <w:tc>
          <w:tcPr>
            <w:cnfStyle w:val="001000000000"/>
            <w:tcW w:w="2718" w:type="dxa"/>
            <w:tcBorders>
              <w:left w:val="single" w:sz="4" w:space="0" w:color="auto"/>
            </w:tcBorders>
          </w:tcPr>
          <w:p w:rsidR="00B37F49" w:rsidRDefault="00704E2C" w:rsidP="00704E2C">
            <w:r>
              <w:t>Martin et al.</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instrText xml:space="preserve"> ADDIN EN.CITE.DATA </w:instrText>
            </w:r>
            <w:r w:rsidR="00E053B7">
              <w:fldChar w:fldCharType="end"/>
            </w:r>
            <w:r w:rsidR="00E053B7">
              <w:fldChar w:fldCharType="separate"/>
            </w:r>
            <w:r>
              <w:rPr>
                <w:noProof/>
              </w:rPr>
              <w:t>(46)</w:t>
            </w:r>
            <w:r w:rsidR="00E053B7">
              <w:fldChar w:fldCharType="end"/>
            </w:r>
          </w:p>
        </w:tc>
        <w:tc>
          <w:tcPr>
            <w:tcW w:w="6858" w:type="dxa"/>
          </w:tcPr>
          <w:p w:rsidR="00B37F49" w:rsidRDefault="00845627" w:rsidP="00B04BA9">
            <w:pPr>
              <w:cnfStyle w:val="000000100000"/>
            </w:pPr>
            <w:r>
              <w:t>U</w:t>
            </w:r>
            <w:r w:rsidR="00704E2C">
              <w:t>rban/rural residence status, age, gender, race</w:t>
            </w:r>
            <w:r w:rsidR="002B573D">
              <w:t>/</w:t>
            </w:r>
            <w:r w:rsidR="002B573D" w:rsidRPr="00B04BA9">
              <w:t>ethnicity</w:t>
            </w:r>
            <w:r w:rsidR="00704E2C">
              <w:t>, and special healthcare need status</w:t>
            </w:r>
          </w:p>
        </w:tc>
      </w:tr>
      <w:tr w:rsidR="00B37F49" w:rsidTr="0004107A">
        <w:tc>
          <w:tcPr>
            <w:cnfStyle w:val="001000000000"/>
            <w:tcW w:w="2718" w:type="dxa"/>
            <w:tcBorders>
              <w:left w:val="single" w:sz="4" w:space="0" w:color="auto"/>
            </w:tcBorders>
          </w:tcPr>
          <w:p w:rsidR="00B37F49" w:rsidRDefault="00704E2C" w:rsidP="00A26EEE">
            <w:proofErr w:type="spellStart"/>
            <w:r>
              <w:t>DeLia</w:t>
            </w:r>
            <w:proofErr w:type="spellEnd"/>
            <w:r>
              <w:t xml:space="preserve"> et al.</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p>
        </w:tc>
        <w:tc>
          <w:tcPr>
            <w:tcW w:w="6858" w:type="dxa"/>
          </w:tcPr>
          <w:p w:rsidR="00B37F49" w:rsidRDefault="00845627" w:rsidP="00B37F49">
            <w:pPr>
              <w:cnfStyle w:val="000000000000"/>
            </w:pPr>
            <w:r>
              <w:t>I</w:t>
            </w:r>
            <w:r w:rsidR="00704E2C">
              <w:t>nsurance, local dentist supply, use of EDs for other conditions than dental</w:t>
            </w:r>
          </w:p>
        </w:tc>
      </w:tr>
      <w:tr w:rsidR="00B37F49" w:rsidTr="0004107A">
        <w:trPr>
          <w:cnfStyle w:val="000000100000"/>
        </w:trPr>
        <w:tc>
          <w:tcPr>
            <w:cnfStyle w:val="001000000000"/>
            <w:tcW w:w="2718" w:type="dxa"/>
            <w:tcBorders>
              <w:left w:val="single" w:sz="4" w:space="0" w:color="auto"/>
            </w:tcBorders>
          </w:tcPr>
          <w:p w:rsidR="00B37F49" w:rsidRDefault="001527FF" w:rsidP="00A26EEE">
            <w:r>
              <w:t xml:space="preserve">Hong et al. </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t xml:space="preserve"> </w: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 </w:instrTex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3)</w:t>
            </w:r>
            <w:r w:rsidR="00E053B7">
              <w:fldChar w:fldCharType="end"/>
            </w:r>
            <w:r>
              <w:t xml:space="preserve"> </w:t>
            </w:r>
          </w:p>
        </w:tc>
        <w:tc>
          <w:tcPr>
            <w:tcW w:w="6858" w:type="dxa"/>
          </w:tcPr>
          <w:p w:rsidR="00B37F49" w:rsidRDefault="00845627" w:rsidP="001527FF">
            <w:pPr>
              <w:cnfStyle w:val="000000100000"/>
            </w:pPr>
            <w:r>
              <w:t>P</w:t>
            </w:r>
            <w:r w:rsidR="001527FF">
              <w:t>atient level variables and community level variables including income, education level, and primary language spoken in homes</w:t>
            </w:r>
          </w:p>
        </w:tc>
      </w:tr>
      <w:tr w:rsidR="00B37F49" w:rsidTr="0004107A">
        <w:tc>
          <w:tcPr>
            <w:cnfStyle w:val="001000000000"/>
            <w:tcW w:w="2718" w:type="dxa"/>
            <w:tcBorders>
              <w:left w:val="single" w:sz="4" w:space="0" w:color="auto"/>
            </w:tcBorders>
          </w:tcPr>
          <w:p w:rsidR="00B37F49" w:rsidRDefault="001527FF" w:rsidP="001527FF">
            <w:proofErr w:type="spellStart"/>
            <w:r>
              <w:t>Nalliah</w:t>
            </w:r>
            <w:proofErr w:type="spellEnd"/>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DATA </w:instrText>
            </w:r>
            <w:r w:rsidR="00E053B7">
              <w:fldChar w:fldCharType="end"/>
            </w:r>
            <w:r w:rsidR="00E053B7">
              <w:fldChar w:fldCharType="separate"/>
            </w:r>
            <w:r>
              <w:rPr>
                <w:noProof/>
              </w:rPr>
              <w:t>(23)</w:t>
            </w:r>
            <w:r w:rsidR="00E053B7">
              <w:fldChar w:fldCharType="end"/>
            </w:r>
          </w:p>
        </w:tc>
        <w:tc>
          <w:tcPr>
            <w:tcW w:w="6858" w:type="dxa"/>
          </w:tcPr>
          <w:p w:rsidR="00B37F49" w:rsidRDefault="00845627" w:rsidP="00B37F49">
            <w:pPr>
              <w:cnfStyle w:val="000000000000"/>
            </w:pPr>
            <w:r>
              <w:t>L</w:t>
            </w:r>
            <w:r w:rsidR="001527FF">
              <w:t>ow-income area residence</w:t>
            </w:r>
          </w:p>
        </w:tc>
      </w:tr>
    </w:tbl>
    <w:p w:rsidR="00B36FEC" w:rsidRDefault="00B36FEC" w:rsidP="00B36FEC">
      <w:r>
        <w:t xml:space="preserve"> </w:t>
      </w:r>
    </w:p>
    <w:p w:rsidR="007D715A" w:rsidRDefault="001A241A" w:rsidP="007D715A">
      <w:pPr>
        <w:pStyle w:val="Heading3"/>
      </w:pPr>
      <w:r>
        <w:t>Access Issues</w:t>
      </w:r>
      <w:r w:rsidR="007D715A">
        <w:t>/Policy Changes</w:t>
      </w:r>
    </w:p>
    <w:p w:rsidR="00BD3575" w:rsidRDefault="00D46A5F" w:rsidP="003D5173">
      <w:r>
        <w:t xml:space="preserve">Access related factors are often investigated in relation to ED use for NTDCs. One primary </w:t>
      </w:r>
      <w:r w:rsidR="00BD3575">
        <w:t xml:space="preserve">access </w:t>
      </w:r>
      <w:r>
        <w:t xml:space="preserve">factor often investigated is dental insurance. </w:t>
      </w:r>
      <w:r w:rsidR="00F026F1">
        <w:t>Having insurance is often included with other subject level demographic factors as mentioned previously</w:t>
      </w:r>
      <w:r w:rsidR="00E22280">
        <w:t xml:space="preserve"> </w:t>
      </w:r>
      <w:r w:rsidR="00E053B7">
        <w:fldChar w:fldCharType="begin">
          <w:fldData xml:space="preserve">PEVuZE5vdGU+PENpdGU+PEF1dGhvcj5Db2hlbjwvQXV0aG9yPjxZZWFyPjIwMDY8L1llYXI+PFJl
Y051bT44NTwvUmVjTnVtPjxEaXNwbGF5VGV4dD4oMjMsIDI1LCAyNiwgNjcsIDczKTwvRGlzcGxh
eVRleHQ+PHJlY29yZD48cmVjLW51bWJlcj44NTwvcmVjLW51bWJlcj48Zm9yZWlnbi1rZXlzPjxr
ZXkgYXBwPSJFTiIgZGItaWQ9IjJ2dHJyenh3bDBwenRvZXp3ZjZ4MHB4NTAwOXYwd3IyNXR3eiIg
dGltZXN0YW1wPSIxNDIxMTYxNzkwIj44NTwva2V5PjwvZm9yZWlnbi1rZXlzPjxyZWYtdHlwZSBu
YW1lPSJKb3VybmFsIEFydGljbGUiPjE3PC9yZWYtdHlwZT48Y29udHJpYnV0b3JzPjxhdXRob3Jz
PjxhdXRob3I+Q29oZW4sIEwuIEEuPC9hdXRob3I+PGF1dGhvcj5NYW5za2ksIFIuIEouPC9hdXRo
b3I+PC9hdXRob3JzPjwvY29udHJpYnV0b3JzPjxhdXRoLWFkZHJlc3M+RGVwYXJ0bWVudCBvZiBI
ZWFsdGggUHJvbW90aW9uIGFuZCBQb2xpY3ksIFVuaXZlcnNpdHkgb2YgTWFyeWxhbmQgRGVudGFs
IFNjaG9vbCwgQmFsdGltb3JlLCAyMTIwMSwgVVNBLiBsYWNvaGVuQHVtYXJ5bGFuZC5lZHU8L2F1
dGgtYWRkcmVzcz48dGl0bGVzPjx0aXRsZT5WaXNpdHMgdG8gbm9uLWRlbnRpc3QgaGVhbHRoIGNh
cmUgcHJvdmlkZXJzIGZvciBkZW50YWwgcHJvYmxlbXM8L3RpdGxlPjxzZWNvbmRhcnktdGl0bGU+
RmFtIE1lZDwvc2Vjb25kYXJ5LXRpdGxlPjxhbHQtdGl0bGU+RmFtaWx5IG1lZGljaW5lPC9hbHQt
dGl0bGU+PC90aXRsZXM+PHBlcmlvZGljYWw+PGZ1bGwtdGl0bGU+RmFtIE1lZDwvZnVsbC10aXRs
ZT48YWJici0xPkZhbWlseSBtZWRpY2luZTwvYWJici0xPjwvcGVyaW9kaWNhbD48YWx0LXBlcmlv
ZGljYWw+PGZ1bGwtdGl0bGU+RmFtIE1lZDwvZnVsbC10aXRsZT48YWJici0xPkZhbWlseSBtZWRp
Y2luZTwvYWJici0xPjwvYWx0LXBlcmlvZGljYWw+PHBhZ2VzPjU1Ni02NDwvcGFnZXM+PHZvbHVt
ZT4zODwvdm9sdW1lPjxudW1iZXI+ODwvbnVtYmVyPjxlZGl0aW9uPjIwMDYvMDkvMDE8L2VkaXRp
b24+PGtleXdvcmRzPjxrZXl3b3JkPkFkb2xlc2NlbnQ8L2tleXdvcmQ+PGtleXdvcmQ+QWR1bHQ8
L2tleXdvcmQ+PGtleXdvcmQ+QWdlZDwva2V5d29yZD48a2V5d29yZD5BbWJ1bGF0b3J5IENhcmUv
KnV0aWxpemF0aW9uPC9rZXl3b3JkPjxrZXl3b3JkPkRlbnRhbCBIZWFsdGggU2VydmljZXMvKnV0
aWxpemF0aW9uPC9rZXl3b3JkPjxrZXl3b3JkPkRydWcgUHJlc2NyaXB0aW9ucy9zdGF0aXN0aWNz
ICZhbXA7IG51bWVyaWNhbCBkYXRhPC9rZXl3b3JkPjxrZXl3b3JkPkVtZXJnZW5jeSBTZXJ2aWNl
LCBIb3NwaXRhbC8qdXRpbGl6YXRpb248L2tleXdvcmQ+PGtleXdvcmQ+RmVtYWxlPC9rZXl3b3Jk
PjxrZXl3b3JkPkhlYWx0aCBDYXJlIFN1cnZleXM8L2tleXdvcmQ+PGtleXdvcmQ+SHVtYW5zPC9r
ZXl3b3JkPjxrZXl3b3JkPk1hbGU8L2tleXdvcmQ+PGtleXdvcmQ+TWlkZGxlIEFnZWQ8L2tleXdv
cmQ+PGtleXdvcmQ+KlBoeXNpY2lhbiZhcG9zO3MgUm9sZTwva2V5d29yZD48a2V5d29yZD5Tb2Np
b2Vjb25vbWljIEZhY3RvcnM8L2tleXdvcmQ+PGtleXdvcmQ+U3RvbWF0b2duYXRoaWMgRGlzZWFz
ZXMvKmVwaWRlbWlvbG9neS90aGVyYXB5PC9rZXl3b3JkPjxrZXl3b3JkPlVuaXRlZCBTdGF0ZXMv
ZXBpZGVtaW9sb2d5PC9rZXl3b3JkPjwva2V5d29yZHM+PGRhdGVzPjx5ZWFyPjIwMDY8L3llYXI+
PHB1Yi1kYXRlcz48ZGF0ZT5TZXA8L2RhdGU+PC9wdWItZGF0ZXM+PC9kYXRlcz48aXNibj4wNzQy
LTMyMjUgKFByaW50KSYjeEQ7MDc0Mi0zMjI1PC9pc2JuPjxhY2Nlc3Npb24tbnVtPjE2OTQ0Mzg2
PC9hY2Nlc3Npb24tbnVtPjx1cmxzPjwvdXJscz48cmVtb3RlLWRhdGFiYXNlLXByb3ZpZGVyPk5M
TTwvcmVtb3RlLWRhdGFiYXNlLXByb3ZpZGVyPjxsYW5ndWFnZT5lbmc8L2xhbmd1YWdlPjwvcmVj
b3JkPjwvQ2l0ZT48Q2l0ZT48QXV0aG9yPkZpZWxkczwvQXV0aG9yPjxZZWFyPjIwMTU8L1llYXI+
PFJlY051bT43NTg8L1JlY051bT48cmVjb3JkPjxyZWMtbnVtYmVyPjc1ODwvcmVjLW51bWJlcj48
Zm9yZWlnbi1rZXlzPjxrZXkgYXBwPSJFTiIgZGItaWQ9IjJ2dHJyenh3bDBwenRvZXp3ZjZ4MHB4
NTAwOXYwd3IyNXR3eiIgdGltZXN0YW1wPSIxNDM4MjAyMjI0Ij43NTg8L2tleT48L2ZvcmVpZ24t
a2V5cz48cmVmLXR5cGUgbmFtZT0iSm91cm5hbCBBcnRpY2xlIj4xNzwvcmVmLXR5cGU+PGNvbnRy
aWJ1dG9ycz48YXV0aG9ycz48YXV0aG9yPkZpZWxkcywgQi4gRS48L2F1dGhvcj48YXV0aG9yPkJl
bGwsIEouIEYuPC9hdXRob3I+PGF1dGhvcj5Nb3ljZSwgUy48L2F1dGhvcj48YXV0aG9yPkJpZ2Jl
ZSwgSi4gTC48L2F1dGhvcj48L2F1dGhvcnM+PC9jb250cmlidXRvcnM+PGF1dGgtYWRkcmVzcz5C
ZXR0eSBJcmVuZSBNb29yZSBTY2hvb2wgb2YgTnVyc2luZywgVW5pdmVyc2l0eSBvZiBDYWxpZm9y
bmlhIERhdmlzLCBTYWNyYW1lbnRvLCBDYWxpZm9ybmlhLjwvYXV0aC1hZGRyZXNzPjx0aXRsZXM+
PHRpdGxlPlRoZSBpbXBhY3Qgb2YgaW5zdXJhbmNlIGluc3RhYmlsaXR5IG9uIGhlYWx0aCBzZXJ2
aWNlIHV0aWxpemF0aW9uOiBkb2VzIG5vbi1tZXRyb3BvbGl0YW4gcmVzaWRlbmNlIG1ha2UgYSBk
aWZmZXJlbmNlPzwvdGl0bGU+PHNlY29uZGFyeS10aXRsZT5KIFJ1cmFsIEhlYWx0aDwvc2Vjb25k
YXJ5LXRpdGxlPjxhbHQtdGl0bGU+VGhlIEpvdXJuYWwgb2YgcnVyYWwgaGVhbHRoIDogb2ZmaWNp
YWwgam91cm5hbCBvZiB0aGUgQW1lcmljYW4gUnVyYWwgSGVhbHRoIEFzc29jaWF0aW9uIGFuZCB0
aGUgTmF0aW9uYWwgUnVyYWwgSGVhbHRoIENhcmUgQXNzb2NpYXRpb248L2FsdC10aXRsZT48L3Rp
dGxlcz48cGVyaW9kaWNhbD48ZnVsbC10aXRsZT5KIFJ1cmFsIEhlYWx0aDwvZnVsbC10aXRsZT48
YWJici0xPlRoZSBKb3VybmFsIG9mIHJ1cmFsIGhlYWx0aCA6IG9mZmljaWFsIGpvdXJuYWwgb2Yg
dGhlIEFtZXJpY2FuIFJ1cmFsIEhlYWx0aCBBc3NvY2lhdGlvbiBhbmQgdGhlIE5hdGlvbmFsIFJ1
cmFsIEhlYWx0aCBDYXJlIEFzc29jaWF0aW9uPC9hYmJyLTE+PC9wZXJpb2RpY2FsPjxhbHQtcGVy
aW9kaWNhbD48ZnVsbC10aXRsZT5KIFJ1cmFsIEhlYWx0aDwvZnVsbC10aXRsZT48YWJici0xPlRo
ZSBKb3VybmFsIG9mIHJ1cmFsIGhlYWx0aCA6IG9mZmljaWFsIGpvdXJuYWwgb2YgdGhlIEFtZXJp
Y2FuIFJ1cmFsIEhlYWx0aCBBc3NvY2lhdGlvbiBhbmQgdGhlIE5hdGlvbmFsIFJ1cmFsIEhlYWx0
aCBDYXJlIEFzc29jaWF0aW9uPC9hYmJyLTE+PC9hbHQtcGVyaW9kaWNhbD48cGFnZXM+MjctMzQ8
L3BhZ2VzPjx2b2x1bWU+MzE8L3ZvbHVtZT48bnVtYmVyPjE8L251bWJlcj48ZWRpdGlvbj4yMDE0
LzA3LzIyPC9lZGl0aW9uPjxrZXl3b3Jkcz48a2V5d29yZD5NZWRpY2FsIEV4cGVuZGl0dXJlIFBh
bmVsIFN1cnZleTwva2V5d29yZD48a2V5d29yZD5nZW9ncmFwaHk8L2tleXdvcmQ+PGtleXdvcmQ+
aGVhbHRoIGRpc3Bhcml0aWVzPC9rZXl3b3JkPjxrZXl3b3JkPmhlYWx0aCBzZXJ2aWNlcyByZXNl
YXJjaDwva2V5d29yZD48a2V5d29yZD5pbnN1cmFuY2U8L2tleXdvcmQ+PC9rZXl3b3Jkcz48ZGF0
ZXM+PHllYXI+MjAxNTwveWVhcj48cHViLWRhdGVzPjxkYXRlPkphbjwvZGF0ZT48L3B1Yi1kYXRl
cz48L2RhdGVzPjxpc2JuPjA4OTAtNzY1eDwvaXNibj48YWNjZXNzaW9uLW51bT4yNTA0MDQyMDwv
YWNjZXNzaW9uLW51bT48dXJscz48cmVsYXRlZC11cmxzPjx1cmw+aHR0cDovL29ubGluZWxpYnJh
cnkud2lsZXkuY29tL3N0b3JlLzEwLjExMTEvanJoLjEyMDc3L2Fzc2V0L2pyaDEyMDc3LnBkZj92
PTEmYW1wO3Q9aWNwOGozbGQmYW1wO3M9NGE1MDhlMDA4OWRkYWRjNmIyODI5M2YxODkwNjNlMTlm
NTI1NjRkYzwvdXJsPjwvcmVsYXRlZC11cmxzPjwvdXJscz48ZWxlY3Ryb25pYy1yZXNvdXJjZS1u
dW0+MTAuMTExMS9qcmguMTIwNzc8L2VsZWN0cm9uaWMtcmVzb3VyY2UtbnVtPjxyZW1vdGUtZGF0
YWJhc2UtcHJvdmlkZXI+TkxNPC9yZW1vdGUtZGF0YWJhc2UtcHJvdmlkZXI+PGxhbmd1YWdlPmVu
ZzwvbGFuZ3VhZ2U+PC9yZWNvcmQ+PC9DaXRlPjxDaXRlPjxBdXRob3I+RmVyYXlvcm5pPC9BdXRo
b3I+PFllYXI+MjAxMTwvWWVhcj48UmVjTnVtPjc1NzwvUmVjTnVtPjxyZWNvcmQ+PHJlYy1udW1i
ZXI+NzU3PC9yZWMtbnVtYmVyPjxmb3JlaWduLWtleXM+PGtleSBhcHA9IkVOIiBkYi1pZD0iMnZ0
cnJ6eHdsMHB6dG9lendmNngwcHg1MDA5djB3cjI1dHd6IiB0aW1lc3RhbXA9IjE0MzgyMDIyMjQi
Pjc1Nzwva2V5PjwvZm9yZWlnbi1rZXlzPjxyZWYtdHlwZSBuYW1lPSJKb3VybmFsIEFydGljbGUi
PjE3PC9yZWYtdHlwZT48Y29udHJpYnV0b3JzPjxhdXRob3JzPjxhdXRob3I+RmVyYXlvcm5pLCBB
LjwvYXV0aG9yPjxhdXRob3I+U2luaGEsIE0uPC9hdXRob3I+PGF1dGhvcj5NY0RvbmFsZCwgRi4g
Vy48L2F1dGhvcj48L2F1dGhvcnM+PC9jb250cmlidXRvcnM+PGF1dGgtYWRkcmVzcz5QZWRpYXRy
aWMgRW1lcmdlbmN5IE1lZGljaW5lIERlcGFydG1lbnQsIFBob2VuaXggQ2hpbGRyZW4mYXBvcztz
IEhvc3BpdGFsLCAxOTE5IEUsIFRob21hcyBSb2FkLCBQaG9lbml4LCBBWiA4NTAxNiwgVVNBLiBh
ZmVyYXlvcm5pQHBob2VuaXhjaGlsZHJlbnMuY29tPC9hdXRoLWFkZHJlc3M+PHRpdGxlcz48dGl0
bGU+SGVhbHRoIGlzc3VlcyBhbW9uZyBmb3JlaWduIGJvcm4gdW5pbnN1cmVkIGNoaWxkcmVuIHZp
c2l0aW5nIGFuIGlubmVyIGNpdHkgcGVkaWF0cmljIGVtZXJnZW5jeSBkZXBhcnRtZW50PC90aXRs
ZT48c2Vjb25kYXJ5LXRpdGxlPkogSW1taWdyIE1pbm9yIEhlYWx0aDwvc2Vjb25kYXJ5LXRpdGxl
PjxhbHQtdGl0bGU+Sm91cm5hbCBvZiBpbW1pZ3JhbnQgYW5kIG1pbm9yaXR5IGhlYWx0aCAvIENl
bnRlciBmb3IgTWlub3JpdHkgUHVibGljIEhlYWx0aDwvYWx0LXRpdGxlPjwvdGl0bGVzPjxwZXJp
b2RpY2FsPjxmdWxsLXRpdGxlPkogSW1taWdyIE1pbm9yIEhlYWx0aDwvZnVsbC10aXRsZT48YWJi
ci0xPkpvdXJuYWwgb2YgaW1taWdyYW50IGFuZCBtaW5vcml0eSBoZWFsdGggLyBDZW50ZXIgZm9y
IE1pbm9yaXR5IFB1YmxpYyBIZWFsdGg8L2FiYnItMT48L3BlcmlvZGljYWw+PGFsdC1wZXJpb2Rp
Y2FsPjxmdWxsLXRpdGxlPkogSW1taWdyIE1pbm9yIEhlYWx0aDwvZnVsbC10aXRsZT48YWJici0x
PkpvdXJuYWwgb2YgaW1taWdyYW50IGFuZCBtaW5vcml0eSBoZWFsdGggLyBDZW50ZXIgZm9yIE1p
bm9yaXR5IFB1YmxpYyBIZWFsdGg8L2FiYnItMT48L2FsdC1wZXJpb2RpY2FsPjxwYWdlcz40MzQt
NDQ8L3BhZ2VzPjx2b2x1bWU+MTM8L3ZvbHVtZT48bnVtYmVyPjM8L251bWJlcj48ZWRpdGlvbj4y
MDEwLzA5LzAzPC9lZGl0aW9uPjxrZXl3b3Jkcz48a2V5d29yZD5Bcml6b25hPC9rZXl3b3JkPjxr
ZXl3b3JkPkNoaWxkPC9rZXl3b3JkPjxrZXl3b3JkPkNoaWxkLCBQcmVzY2hvb2w8L2tleXdvcmQ+
PGtleXdvcmQ+Q3Jvc3MtU2VjdGlvbmFsIFN0dWRpZXM8L2tleXdvcmQ+PGtleXdvcmQ+RW1lcmdl
bmN5IFNlcnZpY2UsIEhvc3BpdGFsLypzdGF0aXN0aWNzICZhbXA7IG51bWVyaWNhbCBkYXRhPC9r
ZXl3b3JkPjxrZXl3b3JkPipFbWlncmFudHMgYW5kIEltbWlncmFudHM8L2tleXdvcmQ+PGtleXdv
cmQ+RmVtYWxlPC9rZXl3b3JkPjxrZXl3b3JkPkhlYWx0aCBTZXJ2aWNlcyBBY2Nlc3NpYmlsaXR5
PC9rZXl3b3JkPjxrZXl3b3JkPipIZWFsdGggU3RhdHVzPC9rZXl3b3JkPjxrZXl3b3JkPkh1bWFu
czwva2V5d29yZD48a2V5d29yZD5JbmZhbnQ8L2tleXdvcmQ+PGtleXdvcmQ+SW5mYW50LCBOZXdi
b3JuPC9rZXl3b3JkPjxrZXl3b3JkPkludGVydmlld3MgYXMgVG9waWM8L2tleXdvcmQ+PGtleXdv
cmQ+TWFsZTwva2V5d29yZD48a2V5d29yZD4qTWVkaWNhbGx5IFVuaW5zdXJlZDwva2V5d29yZD48
a2V5d29yZD5Tb2NpYWwgQ2xhc3M8L2tleXdvcmQ+PGtleXdvcmQ+VXJiYW4gUG9wdWxhdGlvbjwv
a2V5d29yZD48L2tleXdvcmRzPjxkYXRlcz48eWVhcj4yMDExPC95ZWFyPjxwdWItZGF0ZXM+PGRh
dGU+SnVuPC9kYXRlPjwvcHViLWRhdGVzPjwvZGF0ZXM+PGlzYm4+MTU1Ny0xOTEyPC9pc2JuPjxh
Y2Nlc3Npb24tbnVtPjIwODA5MzQwPC9hY2Nlc3Npb24tbnVtPjx1cmxzPjxyZWxhdGVkLXVybHM+
PHVybD5odHRwOi8vZG93bmxvYWQuc3ByaW5nZXIuY29tL3N0YXRpYy9wZGYvMjkxL2FydCUyNTNB
MTAuMTAwNyUyNTJGczEwOTAzLTAxMC05Mzg2LTkucGRmP29yaWdpblVybD1odHRwJTNBJTJGJTJG
bGluay5zcHJpbmdlci5jb20lMkZhcnRpY2xlJTJGMTAuMTAwNyUyRnMxMDkwMy0wMTAtOTM4Ni05
JmFtcDt0b2tlbjI9ZXhwPTE0MzgyMDM1MjZ+YWNsPSUyRnN0YXRpYyUyRnBkZiUyRjI5MSUyRmFy
dCUyNTI1M0ExMC4xMDA3JTI1MjUyRnMxMDkwMy0wMTAtOTM4Ni05LnBkZiUzRm9yaWdpblVybCUz
RGh0dHAlMjUzQSUyNTJGJTI1MkZsaW5rLnNwcmluZ2VyLmNvbSUyNTJGYXJ0aWNsZSUyNTJGMTAu
MTAwNyUyNTJGczEwOTAzLTAxMC05Mzg2LTkqfmhtYWM9NzM1ODZlMjlhYzRhMDU5YTVjNTFmMGZm
Zjg0MzVkZmUzOWIzOTgzMWY1NDZkMjc3MWFiNmQ0N2E5MDE1OGYyNzwvdXJsPjwvcmVsYXRlZC11
cmxzPjwvdXJscz48ZWxlY3Ryb25pYy1yZXNvdXJjZS1udW0+MTAuMTAwNy9zMTA5MDMtMDEwLTkz
ODYtOTwvZWxlY3Ryb25pYy1yZXNvdXJjZS1udW0+PHJlbW90ZS1kYXRhYmFzZS1wcm92aWRlcj5O
TE08L3JlbW90ZS1kYXRhYmFzZS1wcm92aWRlcj48bGFuZ3VhZ2U+ZW5nPC9sYW5ndWFnZT48L3Jl
Y29yZD48L0NpdGU+PENpdGU+PEF1dGhvcj5NY0Nvcm1pY2s8L0F1dGhvcj48WWVhcj4yMDEzPC9Z
ZWFyPjxSZWNOdW0+MzM8L1JlY051bT48cmVjb3JkPjxyZWMtbnVtYmVyPjMzPC9yZWMtbnVtYmVy
Pjxmb3JlaWduLWtleXM+PGtleSBhcHA9IkVOIiBkYi1pZD0iMnZ0cnJ6eHdsMHB6dG9lendmNngw
cHg1MDA5djB3cjI1dHd6IiB0aW1lc3RhbXA9IjE0MjExNjE3OTAiPjMzPC9rZXk+PC9mb3JlaWdu
LWtleXM+PHJlZi10eXBlIG5hbWU9IkpvdXJuYWwgQXJ0aWNsZSI+MTc8L3JlZi10eXBlPjxjb250
cmlidXRvcnM+PGF1dGhvcnM+PGF1dGhvcj5NY0Nvcm1pY2ssIEEuIFAuPC9hdXRob3I+PGF1dGhv
cj5BYnViYWtlciwgQS4gTy48L2F1dGhvcj48YXV0aG9yPkxhc2tpbiwgRC4gTS48L2F1dGhvcj48
YXV0aG9yPkdvbnphbGVzLCBNLiBTLjwvYXV0aG9yPjxhdXRob3I+R2FybGFuZCwgUy48L2F1dGhv
cj48L2F1dGhvcnM+PC9jb250cmlidXRvcnM+PGF1dGgtYWRkcmVzcz5EZXBhcnRtZW50IG9mIE9y
YWwgYW5kIE1heGlsbG9mYWNpYWwgU3VyZ2VyeSwgVmlyZ2luaWEgQ29tbW9ud2VhbHRoIFVuaXZl
cnNpdHkgTWVkaWNhbCBDZW50ZXIsIFJpY2htb25kLCBWaXJnaW5pYSwgVVNBLjwvYXV0aC1hZGRy
ZXNzPjx0aXRsZXM+PHRpdGxlPlJlZHVjaW5nIHRoZSBidXJkZW4gb2YgZGVudGFsIHBhdGllbnRz
IG9uIHRoZSBidXN5IGhvc3BpdGFsIGVtZXJnZW5jeSBkZXBhcnRtZW50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ZXJpb2RpY2FsPjxmdWxsLXRpdGxl
PkogT3JhbCBNYXhpbGxvZmFjIFN1cmc8L2Z1bGwtdGl0bGU+PGFiYnItMT5Kb3VybmFsIG9mIG9y
YWwgYW5kIG1heGlsbG9mYWNpYWwgc3VyZ2VyeSA6IG9mZmljaWFsIGpvdXJuYWwgb2YgdGhlIEFt
ZXJpY2FuIEFzc29jaWF0aW9uIG9mIE9yYWwgYW5kIE1heGlsbG9mYWNpYWwgU3VyZ2VvbnM8L2Fi
YnItMT48L3BlcmlvZGljYWw+PGFsdC1wZXJpb2RpY2FsPjxmdWxsLXRpdGxlPkogT3JhbCBNYXhp
bGxvZmFjIFN1cmc8L2Z1bGwtdGl0bGU+PGFiYnItMT5Kb3VybmFsIG9mIG9yYWwgYW5kIG1heGls
bG9mYWNpYWwgc3VyZ2VyeSA6IG9mZmljaWFsIGpvdXJuYWwgb2YgdGhlIEFtZXJpY2FuIEFzc29j
aWF0aW9uIG9mIE9yYWwgYW5kIE1heGlsbG9mYWNpYWwgU3VyZ2VvbnM8L2FiYnItMT48L2FsdC1w
ZXJpb2RpY2FsPjxwYWdlcz40NzUtODwvcGFnZXM+PHZvbHVtZT43MTwvdm9sdW1lPjxudW1iZXI+
MzwvbnVtYmVyPjxlZGl0aW9uPjIwMTIvMTIvMjY8L2VkaXRpb24+PGtleXdvcmRzPjxrZXl3b3Jk
PkFkb2xlc2NlbnQ8L2tleXdvcmQ+PGtleXdvcmQ+QWR1bHQ8L2tleXdvcmQ+PGtleXdvcmQ+RGVu
dGFsIFNlcnZpY2UsIEhvc3BpdGFsL3N0YXRpc3RpY3MgJmFtcDsgbnVtZXJpY2FsIGRhdGEvKnV0
aWxpemF0aW9uPC9rZXl3b3JkPjxrZXl3b3JkPkVtZXJnZW5jeSBTZXJ2aWNlLCBIb3NwaXRhbC9z
dGF0aXN0aWNzICZhbXA7IG51bWVyaWNhbCBkYXRhLyp1dGlsaXphdGlvbjwva2V5d29yZD48a2V5
d29yZD5IdW1hbnM8L2tleXdvcmQ+PGtleXdvcmQ+TWlkZGxlIEFnZWQ8L2tleXdvcmQ+PGtleXdv
cmQ+UGVyaW9kb250YWwgRGlzZWFzZXMvdGhlcmFweTwva2V5d29yZD48a2V5d29yZD5QaWxvdCBQ
cm9qZWN0czwva2V5d29yZD48a2V5d29yZD5RdWFsaXR5IEFzc3VyYW5jZSwgSGVhbHRoIENhcmU8
L2tleXdvcmQ+PGtleXdvcmQ+VG9vdGggRGlzZWFzZXMvdGhlcmFweTwva2V5d29yZD48a2V5d29y
ZD5Ub290aGFjaGUvZHJ1ZyB0aGVyYXB5PC9rZXl3b3JkPjxrZXl3b3JkPlZpcmdpbmlhPC9rZXl3
b3JkPjxrZXl3b3JkPllvdW5nIEFkdWx0PC9rZXl3b3JkPjwva2V5d29yZHM+PGRhdGVzPjx5ZWFy
PjIwMTM8L3llYXI+PHB1Yi1kYXRlcz48ZGF0ZT5NYXI8L2RhdGU+PC9wdWItZGF0ZXM+PC9kYXRl
cz48aXNibj4wMjc4LTIzOTE8L2lzYm4+PGFjY2Vzc2lvbi1udW0+MjMyNjU4NTA8L2FjY2Vzc2lv
bi1udW0+PHVybHM+PHJlbGF0ZWQtdXJscz48dXJsPmh0dHA6Ly9hYy5lbHMtY2RuLmNvbS9TMDI3
ODIzOTExMjAxMjMzNS8xLXMyLjAtUzAyNzgyMzkxMTIwMTIzMzUtbWFpbi5wZGY/X3RpZD04NmYz
ZWQzMC05YjM2LTExZTQtYjkxMy0wMDAwMGFhY2IzNjImYW1wO2FjZG5hdD0xNDIxMTYyMTAyXzE4
ZWQxMTg1YjRlYWI4YTE3NjU1MWI2YzEyZTQ1ZWYzPC91cmw+PC9yZWxhdGVkLXVybHM+PC91cmxz
PjxlbGVjdHJvbmljLXJlc291cmNlLW51bT4xMC4xMDE2L2ouam9tcy4yMDEyLjA4LjAyMzwvZWxl
Y3Ryb25pYy1yZXNvdXJjZS1udW0+PHJlbW90ZS1kYXRhYmFzZS1wcm92aWRlcj5OTE08L3JlbW90
ZS1kYXRhYmFzZS1wcm92aWRlcj48bGFuZ3VhZ2U+ZW5nPC9sYW5ndWFnZT48L3JlY29yZD48L0Np
dGU+PENpdGU+PEF1dGhvcj5OYWxsaWFoPC9BdXRob3I+PFllYXI+MjAxMDwvWWVhcj48UmVjTnVt
PjY0PC9SZWNOdW0+PHJlY29yZD48cmVjLW51bWJlcj42NDwvcmVjLW51bWJlcj48Zm9yZWlnbi1r
ZXlzPjxrZXkgYXBwPSJFTiIgZGItaWQ9IjJ2dHJyenh3bDBwenRvZXp3ZjZ4MHB4NTAwOXYwd3Iy
NXR3eiIgdGltZXN0YW1wPSIxNDIxMTYxNzkwIj42NDwva2V5PjwvZm9yZWlnbi1rZXlzPjxyZWYt
dHlwZSBuYW1lPSJKb3VybmFsIEFydGljbGUiPjE3PC9yZWYtdHlwZT48Y29udHJpYnV0b3JzPjxh
dXRob3JzPjxhdXRob3I+TmFsbGlhaCwgUi4gUC48L2F1dGhvcj48YXV0aG9yPkFsbGFyZWRkeSwg
Vi48L2F1dGhvcj48YXV0aG9yPkVsYW5nb3ZhbiwgUy48L2F1dGhvcj48YXV0aG9yPkthcmltYnV4
LCBOLjwvYXV0aG9yPjxhdXRob3I+QWxsYXJlZGR5LCBWLjwvYXV0aG9yPjwvYXV0aG9ycz48L2Nv
bnRyaWJ1dG9ycz48YXV0aC1hZGRyZXNzPkRlcGFydG1lbnQgb2YgUmVzdG9yYXRpdmUgRGVudGlz
dHJ5IGFuZCBCaW9tYXRlcmlhbHMgU2NpZW5jZXMsIEhhcnZhcmQgU2Nob29sIG9mIERlbnRhbCBN
ZWRpY2luZSwgQm9zdG9uLCBNQSAwMjExNSwgVVNBLjwvYXV0aC1hZGRyZXNzPjx0aXRsZXM+PHRp
dGxlPkhvc3BpdGFsIGJhc2VkIGVtZXJnZW5jeSBkZXBhcnRtZW50IHZpc2l0cyBhdHRyaWJ1dGVk
IHRvIGRlbnRhbCBjYXJpZXMgaW4gdGhlIFVuaXRlZCBTdGF0ZXMgaW4gMjAwNjwvdGl0bGU+PHNl
Y29uZGFyeS10aXRsZT5KIEV2aWQgQmFzZWQgRGVudCBQcmFjdDwvc2Vjb25kYXJ5LXRpdGxlPjxh
bHQtdGl0bGU+VGhlIGpvdXJuYWwgb2YgZXZpZGVuY2UtYmFzZWQgZGVudGFsIHByYWN0aWNlPC9h
bHQtdGl0bGU+PC90aXRsZXM+PHBlcmlvZGljYWw+PGZ1bGwtdGl0bGU+SiBFdmlkIEJhc2VkIERl
bnQgUHJhY3Q8L2Z1bGwtdGl0bGU+PGFiYnItMT5UaGUgam91cm5hbCBvZiBldmlkZW5jZS1iYXNl
ZCBkZW50YWwgcHJhY3RpY2U8L2FiYnItMT48L3BlcmlvZGljYWw+PGFsdC1wZXJpb2RpY2FsPjxm
dWxsLXRpdGxlPkogRXZpZCBCYXNlZCBEZW50IFByYWN0PC9mdWxsLXRpdGxlPjxhYmJyLTE+VGhl
IGpvdXJuYWwgb2YgZXZpZGVuY2UtYmFzZWQgZGVudGFsIHByYWN0aWNlPC9hYmJyLTE+PC9hbHQt
cGVyaW9kaWNhbD48cGFnZXM+MjEyLTIyPC9wYWdlcz48dm9sdW1lPjEwPC92b2x1bWU+PG51bWJl
cj40PC9udW1iZXI+PGVkaXRpb24+MjAxMC8xMS8yNjwvZWRpdGlvbj48a2V5d29yZHM+PGtleXdv
cmQ+QWR1bHQ8L2tleXdvcmQ+PGtleXdvcmQ+Q2hpbGQ8L2tleXdvcmQ+PGtleXdvcmQ+RGVudGFs
IENhcmllcy9jb21wbGljYXRpb25zLyplY29ub21pY3MvKnRoZXJhcHk8L2tleXdvcmQ+PGtleXdv
cmQ+RW1lcmdlbmN5IFNlcnZpY2UsIEhvc3BpdGFsLyplY29ub21pY3MvKnN0YXRpc3RpY3MgJmFt
cDsgbnVtZXJpY2FsIGRhdGE8L2tleXdvcmQ+PGtleXdvcmQ+RmVtYWxlPC9rZXl3b3JkPjxrZXl3
b3JkPkh1bWFuczwva2V5d29yZD48a2V5d29yZD5MaW5lYXIgTW9kZWxzPC9rZXl3b3JkPjxrZXl3
b3JkPk1hbGU8L2tleXdvcmQ+PGtleXdvcmQ+TWVkaWNhaWQ8L2tleXdvcmQ+PGtleXdvcmQ+TWVk
aWNhbGx5IFVuaW5zdXJlZDwva2V5d29yZD48a2V5d29yZD5Vbml0ZWQgU3RhdGVzL2VwaWRlbWlv
bG9neTwva2V5d29yZD48L2tleXdvcmRzPjxkYXRlcz48eWVhcj4yMDEwPC95ZWFyPjxwdWItZGF0
ZXM+PGRhdGU+RGVjPC9kYXRlPjwvcHViLWRhdGVzPjwvZGF0ZXM+PGlzYm4+MTUzMi0zMzgyPC9p
c2JuPjxhY2Nlc3Npb24tbnVtPjIxMDkzODAyPC9hY2Nlc3Npb24tbnVtPjx1cmxzPjxyZWxhdGVk
LXVybHM+PHVybD5odHRwOi8vYWMuZWxzLWNkbi5jb20vUzE1MzIzMzgyMTAwMDE4MzEvMS1zMi4w
LVMxNTMyMzM4MjEwMDAxODMxLW1haW4ucGRmP190aWQ9YjhkMDUwYzgtOWIzNi0xMWU0LTk2NjUt
MDAwMDBhYWNiMzYwJmFtcDthY2RuYXQ9MTQyMTE2MjE4Nl9hNmQwYjkwNDAyMjZmZWY3YWVjMjhk
NmFmOWNhYjg2NDwvdXJsPjwvcmVsYXRlZC11cmxzPjwvdXJscz48ZWxlY3Ryb25pYy1yZXNvdXJj
ZS1udW0+MTAuMTAxNi9qLmplYmRwLjIwMTAuMDkuMDEzPC9lbGVjdHJvbmljLXJlc291cmNlLW51
bT48cmVtb3RlLWRhdGFiYXNlLXByb3ZpZGVyPk5MTTwvcmVtb3RlLWRhdGFiYXNlLXByb3ZpZGVy
PjxsYW5ndWFnZT5lbmc8L2xhbmd1YWdlPjwvcmVjb3JkPjwvQ2l0ZT48L0VuZE5vdGU+AG==
</w:fldData>
        </w:fldChar>
      </w:r>
      <w:r w:rsidR="00A26EEE">
        <w:instrText xml:space="preserve"> ADDIN EN.CITE </w:instrText>
      </w:r>
      <w:r w:rsidR="00E053B7">
        <w:fldChar w:fldCharType="begin">
          <w:fldData xml:space="preserve">PEVuZE5vdGU+PENpdGU+PEF1dGhvcj5Db2hlbjwvQXV0aG9yPjxZZWFyPjIwMDY8L1llYXI+PFJl
Y051bT44NTwvUmVjTnVtPjxEaXNwbGF5VGV4dD4oMjMsIDI1LCAyNiwgNjcsIDczKTwvRGlzcGxh
eVRleHQ+PHJlY29yZD48cmVjLW51bWJlcj44NTwvcmVjLW51bWJlcj48Zm9yZWlnbi1rZXlzPjxr
ZXkgYXBwPSJFTiIgZGItaWQ9IjJ2dHJyenh3bDBwenRvZXp3ZjZ4MHB4NTAwOXYwd3IyNXR3eiIg
dGltZXN0YW1wPSIxNDIxMTYxNzkwIj44NTwva2V5PjwvZm9yZWlnbi1rZXlzPjxyZWYtdHlwZSBu
YW1lPSJKb3VybmFsIEFydGljbGUiPjE3PC9yZWYtdHlwZT48Y29udHJpYnV0b3JzPjxhdXRob3Jz
PjxhdXRob3I+Q29oZW4sIEwuIEEuPC9hdXRob3I+PGF1dGhvcj5NYW5za2ksIFIuIEouPC9hdXRo
b3I+PC9hdXRob3JzPjwvY29udHJpYnV0b3JzPjxhdXRoLWFkZHJlc3M+RGVwYXJ0bWVudCBvZiBI
ZWFsdGggUHJvbW90aW9uIGFuZCBQb2xpY3ksIFVuaXZlcnNpdHkgb2YgTWFyeWxhbmQgRGVudGFs
IFNjaG9vbCwgQmFsdGltb3JlLCAyMTIwMSwgVVNBLiBsYWNvaGVuQHVtYXJ5bGFuZC5lZHU8L2F1
dGgtYWRkcmVzcz48dGl0bGVzPjx0aXRsZT5WaXNpdHMgdG8gbm9uLWRlbnRpc3QgaGVhbHRoIGNh
cmUgcHJvdmlkZXJzIGZvciBkZW50YWwgcHJvYmxlbXM8L3RpdGxlPjxzZWNvbmRhcnktdGl0bGU+
RmFtIE1lZDwvc2Vjb25kYXJ5LXRpdGxlPjxhbHQtdGl0bGU+RmFtaWx5IG1lZGljaW5lPC9hbHQt
dGl0bGU+PC90aXRsZXM+PHBlcmlvZGljYWw+PGZ1bGwtdGl0bGU+RmFtIE1lZDwvZnVsbC10aXRs
ZT48YWJici0xPkZhbWlseSBtZWRpY2luZTwvYWJici0xPjwvcGVyaW9kaWNhbD48YWx0LXBlcmlv
ZGljYWw+PGZ1bGwtdGl0bGU+RmFtIE1lZDwvZnVsbC10aXRsZT48YWJici0xPkZhbWlseSBtZWRp
Y2luZTwvYWJici0xPjwvYWx0LXBlcmlvZGljYWw+PHBhZ2VzPjU1Ni02NDwvcGFnZXM+PHZvbHVt
ZT4zODwvdm9sdW1lPjxudW1iZXI+ODwvbnVtYmVyPjxlZGl0aW9uPjIwMDYvMDkvMDE8L2VkaXRp
b24+PGtleXdvcmRzPjxrZXl3b3JkPkFkb2xlc2NlbnQ8L2tleXdvcmQ+PGtleXdvcmQ+QWR1bHQ8
L2tleXdvcmQ+PGtleXdvcmQ+QWdlZDwva2V5d29yZD48a2V5d29yZD5BbWJ1bGF0b3J5IENhcmUv
KnV0aWxpemF0aW9uPC9rZXl3b3JkPjxrZXl3b3JkPkRlbnRhbCBIZWFsdGggU2VydmljZXMvKnV0
aWxpemF0aW9uPC9rZXl3b3JkPjxrZXl3b3JkPkRydWcgUHJlc2NyaXB0aW9ucy9zdGF0aXN0aWNz
ICZhbXA7IG51bWVyaWNhbCBkYXRhPC9rZXl3b3JkPjxrZXl3b3JkPkVtZXJnZW5jeSBTZXJ2aWNl
LCBIb3NwaXRhbC8qdXRpbGl6YXRpb248L2tleXdvcmQ+PGtleXdvcmQ+RmVtYWxlPC9rZXl3b3Jk
PjxrZXl3b3JkPkhlYWx0aCBDYXJlIFN1cnZleXM8L2tleXdvcmQ+PGtleXdvcmQ+SHVtYW5zPC9r
ZXl3b3JkPjxrZXl3b3JkPk1hbGU8L2tleXdvcmQ+PGtleXdvcmQ+TWlkZGxlIEFnZWQ8L2tleXdv
cmQ+PGtleXdvcmQ+KlBoeXNpY2lhbiZhcG9zO3MgUm9sZTwva2V5d29yZD48a2V5d29yZD5Tb2Np
b2Vjb25vbWljIEZhY3RvcnM8L2tleXdvcmQ+PGtleXdvcmQ+U3RvbWF0b2duYXRoaWMgRGlzZWFz
ZXMvKmVwaWRlbWlvbG9neS90aGVyYXB5PC9rZXl3b3JkPjxrZXl3b3JkPlVuaXRlZCBTdGF0ZXMv
ZXBpZGVtaW9sb2d5PC9rZXl3b3JkPjwva2V5d29yZHM+PGRhdGVzPjx5ZWFyPjIwMDY8L3llYXI+
PHB1Yi1kYXRlcz48ZGF0ZT5TZXA8L2RhdGU+PC9wdWItZGF0ZXM+PC9kYXRlcz48aXNibj4wNzQy
LTMyMjUgKFByaW50KSYjeEQ7MDc0Mi0zMjI1PC9pc2JuPjxhY2Nlc3Npb24tbnVtPjE2OTQ0Mzg2
PC9hY2Nlc3Npb24tbnVtPjx1cmxzPjwvdXJscz48cmVtb3RlLWRhdGFiYXNlLXByb3ZpZGVyPk5M
TTwvcmVtb3RlLWRhdGFiYXNlLXByb3ZpZGVyPjxsYW5ndWFnZT5lbmc8L2xhbmd1YWdlPjwvcmVj
b3JkPjwvQ2l0ZT48Q2l0ZT48QXV0aG9yPkZpZWxkczwvQXV0aG9yPjxZZWFyPjIwMTU8L1llYXI+
PFJlY051bT43NTg8L1JlY051bT48cmVjb3JkPjxyZWMtbnVtYmVyPjc1ODwvcmVjLW51bWJlcj48
Zm9yZWlnbi1rZXlzPjxrZXkgYXBwPSJFTiIgZGItaWQ9IjJ2dHJyenh3bDBwenRvZXp3ZjZ4MHB4
NTAwOXYwd3IyNXR3eiIgdGltZXN0YW1wPSIxNDM4MjAyMjI0Ij43NTg8L2tleT48L2ZvcmVpZ24t
a2V5cz48cmVmLXR5cGUgbmFtZT0iSm91cm5hbCBBcnRpY2xlIj4xNzwvcmVmLXR5cGU+PGNvbnRy
aWJ1dG9ycz48YXV0aG9ycz48YXV0aG9yPkZpZWxkcywgQi4gRS48L2F1dGhvcj48YXV0aG9yPkJl
bGwsIEouIEYuPC9hdXRob3I+PGF1dGhvcj5Nb3ljZSwgUy48L2F1dGhvcj48YXV0aG9yPkJpZ2Jl
ZSwgSi4gTC48L2F1dGhvcj48L2F1dGhvcnM+PC9jb250cmlidXRvcnM+PGF1dGgtYWRkcmVzcz5C
ZXR0eSBJcmVuZSBNb29yZSBTY2hvb2wgb2YgTnVyc2luZywgVW5pdmVyc2l0eSBvZiBDYWxpZm9y
bmlhIERhdmlzLCBTYWNyYW1lbnRvLCBDYWxpZm9ybmlhLjwvYXV0aC1hZGRyZXNzPjx0aXRsZXM+
PHRpdGxlPlRoZSBpbXBhY3Qgb2YgaW5zdXJhbmNlIGluc3RhYmlsaXR5IG9uIGhlYWx0aCBzZXJ2
aWNlIHV0aWxpemF0aW9uOiBkb2VzIG5vbi1tZXRyb3BvbGl0YW4gcmVzaWRlbmNlIG1ha2UgYSBk
aWZmZXJlbmNlPzwvdGl0bGU+PHNlY29uZGFyeS10aXRsZT5KIFJ1cmFsIEhlYWx0aDwvc2Vjb25k
YXJ5LXRpdGxlPjxhbHQtdGl0bGU+VGhlIEpvdXJuYWwgb2YgcnVyYWwgaGVhbHRoIDogb2ZmaWNp
YWwgam91cm5hbCBvZiB0aGUgQW1lcmljYW4gUnVyYWwgSGVhbHRoIEFzc29jaWF0aW9uIGFuZCB0
aGUgTmF0aW9uYWwgUnVyYWwgSGVhbHRoIENhcmUgQXNzb2NpYXRpb248L2FsdC10aXRsZT48L3Rp
dGxlcz48cGVyaW9kaWNhbD48ZnVsbC10aXRsZT5KIFJ1cmFsIEhlYWx0aDwvZnVsbC10aXRsZT48
YWJici0xPlRoZSBKb3VybmFsIG9mIHJ1cmFsIGhlYWx0aCA6IG9mZmljaWFsIGpvdXJuYWwgb2Yg
dGhlIEFtZXJpY2FuIFJ1cmFsIEhlYWx0aCBBc3NvY2lhdGlvbiBhbmQgdGhlIE5hdGlvbmFsIFJ1
cmFsIEhlYWx0aCBDYXJlIEFzc29jaWF0aW9uPC9hYmJyLTE+PC9wZXJpb2RpY2FsPjxhbHQtcGVy
aW9kaWNhbD48ZnVsbC10aXRsZT5KIFJ1cmFsIEhlYWx0aDwvZnVsbC10aXRsZT48YWJici0xPlRo
ZSBKb3VybmFsIG9mIHJ1cmFsIGhlYWx0aCA6IG9mZmljaWFsIGpvdXJuYWwgb2YgdGhlIEFtZXJp
Y2FuIFJ1cmFsIEhlYWx0aCBBc3NvY2lhdGlvbiBhbmQgdGhlIE5hdGlvbmFsIFJ1cmFsIEhlYWx0
aCBDYXJlIEFzc29jaWF0aW9uPC9hYmJyLTE+PC9hbHQtcGVyaW9kaWNhbD48cGFnZXM+MjctMzQ8
L3BhZ2VzPjx2b2x1bWU+MzE8L3ZvbHVtZT48bnVtYmVyPjE8L251bWJlcj48ZWRpdGlvbj4yMDE0
LzA3LzIyPC9lZGl0aW9uPjxrZXl3b3Jkcz48a2V5d29yZD5NZWRpY2FsIEV4cGVuZGl0dXJlIFBh
bmVsIFN1cnZleTwva2V5d29yZD48a2V5d29yZD5nZW9ncmFwaHk8L2tleXdvcmQ+PGtleXdvcmQ+
aGVhbHRoIGRpc3Bhcml0aWVzPC9rZXl3b3JkPjxrZXl3b3JkPmhlYWx0aCBzZXJ2aWNlcyByZXNl
YXJjaDwva2V5d29yZD48a2V5d29yZD5pbnN1cmFuY2U8L2tleXdvcmQ+PC9rZXl3b3Jkcz48ZGF0
ZXM+PHllYXI+MjAxNTwveWVhcj48cHViLWRhdGVzPjxkYXRlPkphbjwvZGF0ZT48L3B1Yi1kYXRl
cz48L2RhdGVzPjxpc2JuPjA4OTAtNzY1eDwvaXNibj48YWNjZXNzaW9uLW51bT4yNTA0MDQyMDwv
YWNjZXNzaW9uLW51bT48dXJscz48cmVsYXRlZC11cmxzPjx1cmw+aHR0cDovL29ubGluZWxpYnJh
cnkud2lsZXkuY29tL3N0b3JlLzEwLjExMTEvanJoLjEyMDc3L2Fzc2V0L2pyaDEyMDc3LnBkZj92
PTEmYW1wO3Q9aWNwOGozbGQmYW1wO3M9NGE1MDhlMDA4OWRkYWRjNmIyODI5M2YxODkwNjNlMTlm
NTI1NjRkYzwvdXJsPjwvcmVsYXRlZC11cmxzPjwvdXJscz48ZWxlY3Ryb25pYy1yZXNvdXJjZS1u
dW0+MTAuMTExMS9qcmguMTIwNzc8L2VsZWN0cm9uaWMtcmVzb3VyY2UtbnVtPjxyZW1vdGUtZGF0
YWJhc2UtcHJvdmlkZXI+TkxNPC9yZW1vdGUtZGF0YWJhc2UtcHJvdmlkZXI+PGxhbmd1YWdlPmVu
ZzwvbGFuZ3VhZ2U+PC9yZWNvcmQ+PC9DaXRlPjxDaXRlPjxBdXRob3I+RmVyYXlvcm5pPC9BdXRo
b3I+PFllYXI+MjAxMTwvWWVhcj48UmVjTnVtPjc1NzwvUmVjTnVtPjxyZWNvcmQ+PHJlYy1udW1i
ZXI+NzU3PC9yZWMtbnVtYmVyPjxmb3JlaWduLWtleXM+PGtleSBhcHA9IkVOIiBkYi1pZD0iMnZ0
cnJ6eHdsMHB6dG9lendmNngwcHg1MDA5djB3cjI1dHd6IiB0aW1lc3RhbXA9IjE0MzgyMDIyMjQi
Pjc1Nzwva2V5PjwvZm9yZWlnbi1rZXlzPjxyZWYtdHlwZSBuYW1lPSJKb3VybmFsIEFydGljbGUi
PjE3PC9yZWYtdHlwZT48Y29udHJpYnV0b3JzPjxhdXRob3JzPjxhdXRob3I+RmVyYXlvcm5pLCBB
LjwvYXV0aG9yPjxhdXRob3I+U2luaGEsIE0uPC9hdXRob3I+PGF1dGhvcj5NY0RvbmFsZCwgRi4g
Vy48L2F1dGhvcj48L2F1dGhvcnM+PC9jb250cmlidXRvcnM+PGF1dGgtYWRkcmVzcz5QZWRpYXRy
aWMgRW1lcmdlbmN5IE1lZGljaW5lIERlcGFydG1lbnQsIFBob2VuaXggQ2hpbGRyZW4mYXBvcztz
IEhvc3BpdGFsLCAxOTE5IEUsIFRob21hcyBSb2FkLCBQaG9lbml4LCBBWiA4NTAxNiwgVVNBLiBh
ZmVyYXlvcm5pQHBob2VuaXhjaGlsZHJlbnMuY29tPC9hdXRoLWFkZHJlc3M+PHRpdGxlcz48dGl0
bGU+SGVhbHRoIGlzc3VlcyBhbW9uZyBmb3JlaWduIGJvcm4gdW5pbnN1cmVkIGNoaWxkcmVuIHZp
c2l0aW5nIGFuIGlubmVyIGNpdHkgcGVkaWF0cmljIGVtZXJnZW5jeSBkZXBhcnRtZW50PC90aXRs
ZT48c2Vjb25kYXJ5LXRpdGxlPkogSW1taWdyIE1pbm9yIEhlYWx0aDwvc2Vjb25kYXJ5LXRpdGxl
PjxhbHQtdGl0bGU+Sm91cm5hbCBvZiBpbW1pZ3JhbnQgYW5kIG1pbm9yaXR5IGhlYWx0aCAvIENl
bnRlciBmb3IgTWlub3JpdHkgUHVibGljIEhlYWx0aDwvYWx0LXRpdGxlPjwvdGl0bGVzPjxwZXJp
b2RpY2FsPjxmdWxsLXRpdGxlPkogSW1taWdyIE1pbm9yIEhlYWx0aDwvZnVsbC10aXRsZT48YWJi
ci0xPkpvdXJuYWwgb2YgaW1taWdyYW50IGFuZCBtaW5vcml0eSBoZWFsdGggLyBDZW50ZXIgZm9y
IE1pbm9yaXR5IFB1YmxpYyBIZWFsdGg8L2FiYnItMT48L3BlcmlvZGljYWw+PGFsdC1wZXJpb2Rp
Y2FsPjxmdWxsLXRpdGxlPkogSW1taWdyIE1pbm9yIEhlYWx0aDwvZnVsbC10aXRsZT48YWJici0x
PkpvdXJuYWwgb2YgaW1taWdyYW50IGFuZCBtaW5vcml0eSBoZWFsdGggLyBDZW50ZXIgZm9yIE1p
bm9yaXR5IFB1YmxpYyBIZWFsdGg8L2FiYnItMT48L2FsdC1wZXJpb2RpY2FsPjxwYWdlcz40MzQt
NDQ8L3BhZ2VzPjx2b2x1bWU+MTM8L3ZvbHVtZT48bnVtYmVyPjM8L251bWJlcj48ZWRpdGlvbj4y
MDEwLzA5LzAzPC9lZGl0aW9uPjxrZXl3b3Jkcz48a2V5d29yZD5Bcml6b25hPC9rZXl3b3JkPjxr
ZXl3b3JkPkNoaWxkPC9rZXl3b3JkPjxrZXl3b3JkPkNoaWxkLCBQcmVzY2hvb2w8L2tleXdvcmQ+
PGtleXdvcmQ+Q3Jvc3MtU2VjdGlvbmFsIFN0dWRpZXM8L2tleXdvcmQ+PGtleXdvcmQ+RW1lcmdl
bmN5IFNlcnZpY2UsIEhvc3BpdGFsLypzdGF0aXN0aWNzICZhbXA7IG51bWVyaWNhbCBkYXRhPC9r
ZXl3b3JkPjxrZXl3b3JkPipFbWlncmFudHMgYW5kIEltbWlncmFudHM8L2tleXdvcmQ+PGtleXdv
cmQ+RmVtYWxlPC9rZXl3b3JkPjxrZXl3b3JkPkhlYWx0aCBTZXJ2aWNlcyBBY2Nlc3NpYmlsaXR5
PC9rZXl3b3JkPjxrZXl3b3JkPipIZWFsdGggU3RhdHVzPC9rZXl3b3JkPjxrZXl3b3JkPkh1bWFu
czwva2V5d29yZD48a2V5d29yZD5JbmZhbnQ8L2tleXdvcmQ+PGtleXdvcmQ+SW5mYW50LCBOZXdi
b3JuPC9rZXl3b3JkPjxrZXl3b3JkPkludGVydmlld3MgYXMgVG9waWM8L2tleXdvcmQ+PGtleXdv
cmQ+TWFsZTwva2V5d29yZD48a2V5d29yZD4qTWVkaWNhbGx5IFVuaW5zdXJlZDwva2V5d29yZD48
a2V5d29yZD5Tb2NpYWwgQ2xhc3M8L2tleXdvcmQ+PGtleXdvcmQ+VXJiYW4gUG9wdWxhdGlvbjwv
a2V5d29yZD48L2tleXdvcmRzPjxkYXRlcz48eWVhcj4yMDExPC95ZWFyPjxwdWItZGF0ZXM+PGRh
dGU+SnVuPC9kYXRlPjwvcHViLWRhdGVzPjwvZGF0ZXM+PGlzYm4+MTU1Ny0xOTEyPC9pc2JuPjxh
Y2Nlc3Npb24tbnVtPjIwODA5MzQwPC9hY2Nlc3Npb24tbnVtPjx1cmxzPjxyZWxhdGVkLXVybHM+
PHVybD5odHRwOi8vZG93bmxvYWQuc3ByaW5nZXIuY29tL3N0YXRpYy9wZGYvMjkxL2FydCUyNTNB
MTAuMTAwNyUyNTJGczEwOTAzLTAxMC05Mzg2LTkucGRmP29yaWdpblVybD1odHRwJTNBJTJGJTJG
bGluay5zcHJpbmdlci5jb20lMkZhcnRpY2xlJTJGMTAuMTAwNyUyRnMxMDkwMy0wMTAtOTM4Ni05
JmFtcDt0b2tlbjI9ZXhwPTE0MzgyMDM1MjZ+YWNsPSUyRnN0YXRpYyUyRnBkZiUyRjI5MSUyRmFy
dCUyNTI1M0ExMC4xMDA3JTI1MjUyRnMxMDkwMy0wMTAtOTM4Ni05LnBkZiUzRm9yaWdpblVybCUz
RGh0dHAlMjUzQSUyNTJGJTI1MkZsaW5rLnNwcmluZ2VyLmNvbSUyNTJGYXJ0aWNsZSUyNTJGMTAu
MTAwNyUyNTJGczEwOTAzLTAxMC05Mzg2LTkqfmhtYWM9NzM1ODZlMjlhYzRhMDU5YTVjNTFmMGZm
Zjg0MzVkZmUzOWIzOTgzMWY1NDZkMjc3MWFiNmQ0N2E5MDE1OGYyNzwvdXJsPjwvcmVsYXRlZC11
cmxzPjwvdXJscz48ZWxlY3Ryb25pYy1yZXNvdXJjZS1udW0+MTAuMTAwNy9zMTA5MDMtMDEwLTkz
ODYtOTwvZWxlY3Ryb25pYy1yZXNvdXJjZS1udW0+PHJlbW90ZS1kYXRhYmFzZS1wcm92aWRlcj5O
TE08L3JlbW90ZS1kYXRhYmFzZS1wcm92aWRlcj48bGFuZ3VhZ2U+ZW5nPC9sYW5ndWFnZT48L3Jl
Y29yZD48L0NpdGU+PENpdGU+PEF1dGhvcj5NY0Nvcm1pY2s8L0F1dGhvcj48WWVhcj4yMDEzPC9Z
ZWFyPjxSZWNOdW0+MzM8L1JlY051bT48cmVjb3JkPjxyZWMtbnVtYmVyPjMzPC9yZWMtbnVtYmVy
Pjxmb3JlaWduLWtleXM+PGtleSBhcHA9IkVOIiBkYi1pZD0iMnZ0cnJ6eHdsMHB6dG9lendmNngw
cHg1MDA5djB3cjI1dHd6IiB0aW1lc3RhbXA9IjE0MjExNjE3OTAiPjMzPC9rZXk+PC9mb3JlaWdu
LWtleXM+PHJlZi10eXBlIG5hbWU9IkpvdXJuYWwgQXJ0aWNsZSI+MTc8L3JlZi10eXBlPjxjb250
cmlidXRvcnM+PGF1dGhvcnM+PGF1dGhvcj5NY0Nvcm1pY2ssIEEuIFAuPC9hdXRob3I+PGF1dGhv
cj5BYnViYWtlciwgQS4gTy48L2F1dGhvcj48YXV0aG9yPkxhc2tpbiwgRC4gTS48L2F1dGhvcj48
YXV0aG9yPkdvbnphbGVzLCBNLiBTLjwvYXV0aG9yPjxhdXRob3I+R2FybGFuZCwgUy48L2F1dGhv
cj48L2F1dGhvcnM+PC9jb250cmlidXRvcnM+PGF1dGgtYWRkcmVzcz5EZXBhcnRtZW50IG9mIE9y
YWwgYW5kIE1heGlsbG9mYWNpYWwgU3VyZ2VyeSwgVmlyZ2luaWEgQ29tbW9ud2VhbHRoIFVuaXZl
cnNpdHkgTWVkaWNhbCBDZW50ZXIsIFJpY2htb25kLCBWaXJnaW5pYSwgVVNBLjwvYXV0aC1hZGRy
ZXNzPjx0aXRsZXM+PHRpdGxlPlJlZHVjaW5nIHRoZSBidXJkZW4gb2YgZGVudGFsIHBhdGllbnRz
IG9uIHRoZSBidXN5IGhvc3BpdGFsIGVtZXJnZW5jeSBkZXBhcnRtZW50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ZXJpb2RpY2FsPjxmdWxsLXRpdGxl
PkogT3JhbCBNYXhpbGxvZmFjIFN1cmc8L2Z1bGwtdGl0bGU+PGFiYnItMT5Kb3VybmFsIG9mIG9y
YWwgYW5kIG1heGlsbG9mYWNpYWwgc3VyZ2VyeSA6IG9mZmljaWFsIGpvdXJuYWwgb2YgdGhlIEFt
ZXJpY2FuIEFzc29jaWF0aW9uIG9mIE9yYWwgYW5kIE1heGlsbG9mYWNpYWwgU3VyZ2VvbnM8L2Fi
YnItMT48L3BlcmlvZGljYWw+PGFsdC1wZXJpb2RpY2FsPjxmdWxsLXRpdGxlPkogT3JhbCBNYXhp
bGxvZmFjIFN1cmc8L2Z1bGwtdGl0bGU+PGFiYnItMT5Kb3VybmFsIG9mIG9yYWwgYW5kIG1heGls
bG9mYWNpYWwgc3VyZ2VyeSA6IG9mZmljaWFsIGpvdXJuYWwgb2YgdGhlIEFtZXJpY2FuIEFzc29j
aWF0aW9uIG9mIE9yYWwgYW5kIE1heGlsbG9mYWNpYWwgU3VyZ2VvbnM8L2FiYnItMT48L2FsdC1w
ZXJpb2RpY2FsPjxwYWdlcz40NzUtODwvcGFnZXM+PHZvbHVtZT43MTwvdm9sdW1lPjxudW1iZXI+
MzwvbnVtYmVyPjxlZGl0aW9uPjIwMTIvMTIvMjY8L2VkaXRpb24+PGtleXdvcmRzPjxrZXl3b3Jk
PkFkb2xlc2NlbnQ8L2tleXdvcmQ+PGtleXdvcmQ+QWR1bHQ8L2tleXdvcmQ+PGtleXdvcmQ+RGVu
dGFsIFNlcnZpY2UsIEhvc3BpdGFsL3N0YXRpc3RpY3MgJmFtcDsgbnVtZXJpY2FsIGRhdGEvKnV0
aWxpemF0aW9uPC9rZXl3b3JkPjxrZXl3b3JkPkVtZXJnZW5jeSBTZXJ2aWNlLCBIb3NwaXRhbC9z
dGF0aXN0aWNzICZhbXA7IG51bWVyaWNhbCBkYXRhLyp1dGlsaXphdGlvbjwva2V5d29yZD48a2V5
d29yZD5IdW1hbnM8L2tleXdvcmQ+PGtleXdvcmQ+TWlkZGxlIEFnZWQ8L2tleXdvcmQ+PGtleXdv
cmQ+UGVyaW9kb250YWwgRGlzZWFzZXMvdGhlcmFweTwva2V5d29yZD48a2V5d29yZD5QaWxvdCBQ
cm9qZWN0czwva2V5d29yZD48a2V5d29yZD5RdWFsaXR5IEFzc3VyYW5jZSwgSGVhbHRoIENhcmU8
L2tleXdvcmQ+PGtleXdvcmQ+VG9vdGggRGlzZWFzZXMvdGhlcmFweTwva2V5d29yZD48a2V5d29y
ZD5Ub290aGFjaGUvZHJ1ZyB0aGVyYXB5PC9rZXl3b3JkPjxrZXl3b3JkPlZpcmdpbmlhPC9rZXl3
b3JkPjxrZXl3b3JkPllvdW5nIEFkdWx0PC9rZXl3b3JkPjwva2V5d29yZHM+PGRhdGVzPjx5ZWFy
PjIwMTM8L3llYXI+PHB1Yi1kYXRlcz48ZGF0ZT5NYXI8L2RhdGU+PC9wdWItZGF0ZXM+PC9kYXRl
cz48aXNibj4wMjc4LTIzOTE8L2lzYm4+PGFjY2Vzc2lvbi1udW0+MjMyNjU4NTA8L2FjY2Vzc2lv
bi1udW0+PHVybHM+PHJlbGF0ZWQtdXJscz48dXJsPmh0dHA6Ly9hYy5lbHMtY2RuLmNvbS9TMDI3
ODIzOTExMjAxMjMzNS8xLXMyLjAtUzAyNzgyMzkxMTIwMTIzMzUtbWFpbi5wZGY/X3RpZD04NmYz
ZWQzMC05YjM2LTExZTQtYjkxMy0wMDAwMGFhY2IzNjImYW1wO2FjZG5hdD0xNDIxMTYyMTAyXzE4
ZWQxMTg1YjRlYWI4YTE3NjU1MWI2YzEyZTQ1ZWYzPC91cmw+PC9yZWxhdGVkLXVybHM+PC91cmxz
PjxlbGVjdHJvbmljLXJlc291cmNlLW51bT4xMC4xMDE2L2ouam9tcy4yMDEyLjA4LjAyMzwvZWxl
Y3Ryb25pYy1yZXNvdXJjZS1udW0+PHJlbW90ZS1kYXRhYmFzZS1wcm92aWRlcj5OTE08L3JlbW90
ZS1kYXRhYmFzZS1wcm92aWRlcj48bGFuZ3VhZ2U+ZW5nPC9sYW5ndWFnZT48L3JlY29yZD48L0Np
dGU+PENpdGU+PEF1dGhvcj5OYWxsaWFoPC9BdXRob3I+PFllYXI+MjAxMDwvWWVhcj48UmVjTnVt
PjY0PC9SZWNOdW0+PHJlY29yZD48cmVjLW51bWJlcj42NDwvcmVjLW51bWJlcj48Zm9yZWlnbi1r
ZXlzPjxrZXkgYXBwPSJFTiIgZGItaWQ9IjJ2dHJyenh3bDBwenRvZXp3ZjZ4MHB4NTAwOXYwd3Iy
NXR3eiIgdGltZXN0YW1wPSIxNDIxMTYxNzkwIj42NDwva2V5PjwvZm9yZWlnbi1rZXlzPjxyZWYt
dHlwZSBuYW1lPSJKb3VybmFsIEFydGljbGUiPjE3PC9yZWYtdHlwZT48Y29udHJpYnV0b3JzPjxh
dXRob3JzPjxhdXRob3I+TmFsbGlhaCwgUi4gUC48L2F1dGhvcj48YXV0aG9yPkFsbGFyZWRkeSwg
Vi48L2F1dGhvcj48YXV0aG9yPkVsYW5nb3ZhbiwgUy48L2F1dGhvcj48YXV0aG9yPkthcmltYnV4
LCBOLjwvYXV0aG9yPjxhdXRob3I+QWxsYXJlZGR5LCBWLjwvYXV0aG9yPjwvYXV0aG9ycz48L2Nv
bnRyaWJ1dG9ycz48YXV0aC1hZGRyZXNzPkRlcGFydG1lbnQgb2YgUmVzdG9yYXRpdmUgRGVudGlz
dHJ5IGFuZCBCaW9tYXRlcmlhbHMgU2NpZW5jZXMsIEhhcnZhcmQgU2Nob29sIG9mIERlbnRhbCBN
ZWRpY2luZSwgQm9zdG9uLCBNQSAwMjExNSwgVVNBLjwvYXV0aC1hZGRyZXNzPjx0aXRsZXM+PHRp
dGxlPkhvc3BpdGFsIGJhc2VkIGVtZXJnZW5jeSBkZXBhcnRtZW50IHZpc2l0cyBhdHRyaWJ1dGVk
IHRvIGRlbnRhbCBjYXJpZXMgaW4gdGhlIFVuaXRlZCBTdGF0ZXMgaW4gMjAwNjwvdGl0bGU+PHNl
Y29uZGFyeS10aXRsZT5KIEV2aWQgQmFzZWQgRGVudCBQcmFjdDwvc2Vjb25kYXJ5LXRpdGxlPjxh
bHQtdGl0bGU+VGhlIGpvdXJuYWwgb2YgZXZpZGVuY2UtYmFzZWQgZGVudGFsIHByYWN0aWNlPC9h
bHQtdGl0bGU+PC90aXRsZXM+PHBlcmlvZGljYWw+PGZ1bGwtdGl0bGU+SiBFdmlkIEJhc2VkIERl
bnQgUHJhY3Q8L2Z1bGwtdGl0bGU+PGFiYnItMT5UaGUgam91cm5hbCBvZiBldmlkZW5jZS1iYXNl
ZCBkZW50YWwgcHJhY3RpY2U8L2FiYnItMT48L3BlcmlvZGljYWw+PGFsdC1wZXJpb2RpY2FsPjxm
dWxsLXRpdGxlPkogRXZpZCBCYXNlZCBEZW50IFByYWN0PC9mdWxsLXRpdGxlPjxhYmJyLTE+VGhl
IGpvdXJuYWwgb2YgZXZpZGVuY2UtYmFzZWQgZGVudGFsIHByYWN0aWNlPC9hYmJyLTE+PC9hbHQt
cGVyaW9kaWNhbD48cGFnZXM+MjEyLTIyPC9wYWdlcz48dm9sdW1lPjEwPC92b2x1bWU+PG51bWJl
cj40PC9udW1iZXI+PGVkaXRpb24+MjAxMC8xMS8yNjwvZWRpdGlvbj48a2V5d29yZHM+PGtleXdv
cmQ+QWR1bHQ8L2tleXdvcmQ+PGtleXdvcmQ+Q2hpbGQ8L2tleXdvcmQ+PGtleXdvcmQ+RGVudGFs
IENhcmllcy9jb21wbGljYXRpb25zLyplY29ub21pY3MvKnRoZXJhcHk8L2tleXdvcmQ+PGtleXdv
cmQ+RW1lcmdlbmN5IFNlcnZpY2UsIEhvc3BpdGFsLyplY29ub21pY3MvKnN0YXRpc3RpY3MgJmFt
cDsgbnVtZXJpY2FsIGRhdGE8L2tleXdvcmQ+PGtleXdvcmQ+RmVtYWxlPC9rZXl3b3JkPjxrZXl3
b3JkPkh1bWFuczwva2V5d29yZD48a2V5d29yZD5MaW5lYXIgTW9kZWxzPC9rZXl3b3JkPjxrZXl3
b3JkPk1hbGU8L2tleXdvcmQ+PGtleXdvcmQ+TWVkaWNhaWQ8L2tleXdvcmQ+PGtleXdvcmQ+TWVk
aWNhbGx5IFVuaW5zdXJlZDwva2V5d29yZD48a2V5d29yZD5Vbml0ZWQgU3RhdGVzL2VwaWRlbWlv
bG9neTwva2V5d29yZD48L2tleXdvcmRzPjxkYXRlcz48eWVhcj4yMDEwPC95ZWFyPjxwdWItZGF0
ZXM+PGRhdGU+RGVjPC9kYXRlPjwvcHViLWRhdGVzPjwvZGF0ZXM+PGlzYm4+MTUzMi0zMzgyPC9p
c2JuPjxhY2Nlc3Npb24tbnVtPjIxMDkzODAyPC9hY2Nlc3Npb24tbnVtPjx1cmxzPjxyZWxhdGVk
LXVybHM+PHVybD5odHRwOi8vYWMuZWxzLWNkbi5jb20vUzE1MzIzMzgyMTAwMDE4MzEvMS1zMi4w
LVMxNTMyMzM4MjEwMDAxODMxLW1haW4ucGRmP190aWQ9YjhkMDUwYzgtOWIzNi0xMWU0LTk2NjUt
MDAwMDBhYWNiMzYwJmFtcDthY2RuYXQ9MTQyMTE2MjE4Nl9hNmQwYjkwNDAyMjZmZWY3YWVjMjhk
NmFmOWNhYjg2NDwvdXJsPjwvcmVsYXRlZC11cmxzPjwvdXJscz48ZWxlY3Ryb25pYy1yZXNvdXJj
ZS1udW0+MTAuMTAxNi9qLmplYmRwLjIwMTAuMDkuMDEzPC9lbGVjdHJvbmljLXJlc291cmNlLW51
bT48cmVtb3RlLWRhdGFiYXNlLXByb3ZpZGVyPk5MTTwvcmVtb3RlLWRhdGFiYXNlLXByb3ZpZGVy
PjxsYW5ndWFnZT5lbmc8L2xhbmd1YWdlPjwvcmVjb3JkPjwvQ2l0ZT48L0VuZE5vdGU+AG==
</w:fldData>
        </w:fldChar>
      </w:r>
      <w:r w:rsidR="00A26EEE">
        <w:instrText xml:space="preserve"> ADDIN EN.CITE.DATA </w:instrText>
      </w:r>
      <w:r w:rsidR="00E053B7">
        <w:fldChar w:fldCharType="end"/>
      </w:r>
      <w:r w:rsidR="00E053B7">
        <w:fldChar w:fldCharType="separate"/>
      </w:r>
      <w:r w:rsidR="00A26EEE">
        <w:rPr>
          <w:noProof/>
        </w:rPr>
        <w:t>(23, 25, 26, 67, 73)</w:t>
      </w:r>
      <w:r w:rsidR="00E053B7">
        <w:fldChar w:fldCharType="end"/>
      </w:r>
      <w:r w:rsidR="00BD3575">
        <w:t xml:space="preserve">, and often includes designation of whether the insurance is private or public. </w:t>
      </w:r>
      <w:r w:rsidR="007F3402">
        <w:t xml:space="preserve">In another study focusing on young adults, Lewis found </w:t>
      </w:r>
      <w:r w:rsidR="005F775C">
        <w:t>people without insurance or on</w:t>
      </w:r>
      <w:r w:rsidR="007F3402">
        <w:t xml:space="preserve"> Medicaid</w:t>
      </w:r>
      <w:r w:rsidR="005F775C">
        <w:t xml:space="preserve"> were more likely to use EDs for dental problems in general,</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DATA </w:instrText>
      </w:r>
      <w:r w:rsidR="00E053B7">
        <w:fldChar w:fldCharType="end"/>
      </w:r>
      <w:r w:rsidR="00E053B7">
        <w:fldChar w:fldCharType="separate"/>
      </w:r>
      <w:r w:rsidR="00A868AA">
        <w:rPr>
          <w:noProof/>
        </w:rPr>
        <w:t>(30)</w:t>
      </w:r>
      <w:r w:rsidR="00E053B7">
        <w:fldChar w:fldCharType="end"/>
      </w:r>
      <w:r w:rsidR="005F775C">
        <w:t xml:space="preserve"> and likewise for young adults</w:t>
      </w:r>
      <w:r w:rsidR="007F3402">
        <w:t>.</w:t>
      </w:r>
      <w:r w:rsidR="00E053B7">
        <w:fldChar w:fldCharType="begin"/>
      </w:r>
      <w:r w:rsidR="00A868AA">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sidR="00A868AA">
        <w:rPr>
          <w:noProof/>
        </w:rPr>
        <w:t>(31)</w:t>
      </w:r>
      <w:r w:rsidR="00E053B7">
        <w:fldChar w:fldCharType="end"/>
      </w:r>
      <w:r w:rsidR="007F3402">
        <w:t xml:space="preserve"> </w:t>
      </w:r>
      <w:r w:rsidR="00BD3575">
        <w:t xml:space="preserve">While some studies include insurance with a mix of other patient demographic characteristics, some </w:t>
      </w:r>
      <w:r w:rsidR="00845627">
        <w:t xml:space="preserve">researchers </w:t>
      </w:r>
      <w:r w:rsidR="00BD3575">
        <w:t xml:space="preserve">focus primarily on insurance status and other access issues related to healthcare utilization. </w:t>
      </w:r>
      <w:r w:rsidR="00FF7008">
        <w:t>Walker et al. analyzed 2008 NEDS data with a primary objective of determining if insurance status and rural residence were predictors of ED visits with caries diagnoses among working</w:t>
      </w:r>
      <w:r w:rsidR="00845627">
        <w:t>-</w:t>
      </w:r>
      <w:r w:rsidR="00FF7008">
        <w:t>age adults.</w:t>
      </w:r>
      <w:r w:rsidR="00E053B7">
        <w:fldChar w:fldCharType="begin"/>
      </w:r>
      <w:r w:rsidR="00A868AA">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sidR="00A868AA">
        <w:rPr>
          <w:noProof/>
        </w:rPr>
        <w:t>(37)</w:t>
      </w:r>
      <w:r w:rsidR="00E053B7">
        <w:fldChar w:fldCharType="end"/>
      </w:r>
      <w:r w:rsidR="00FF7008">
        <w:t xml:space="preserve"> </w:t>
      </w:r>
      <w:proofErr w:type="spellStart"/>
      <w:r w:rsidR="00BD3575">
        <w:t>Dorfman</w:t>
      </w:r>
      <w:proofErr w:type="spellEnd"/>
      <w:r w:rsidR="00BD3575">
        <w:t xml:space="preserve"> et al. investigated insurance status</w:t>
      </w:r>
      <w:r w:rsidR="00AA1EFC" w:rsidRPr="00AA1EFC">
        <w:t xml:space="preserve"> </w:t>
      </w:r>
      <w:r w:rsidR="00AA1EFC">
        <w:t>and other patient reported access issues related to</w:t>
      </w:r>
      <w:r w:rsidR="00BD3575">
        <w:t xml:space="preserve"> primary medical and dental care, duration of NTDC symptoms, diagnosis, </w:t>
      </w:r>
      <w:r w:rsidR="00AA1EFC">
        <w:t xml:space="preserve">and </w:t>
      </w:r>
      <w:r w:rsidR="00BD3575">
        <w:t>seeking care at a hospital PED in interviews of patients accessing the PED for NTDCs.</w: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2)</w:t>
      </w:r>
      <w:r w:rsidR="00E053B7">
        <w:fldChar w:fldCharType="end"/>
      </w:r>
      <w:r w:rsidR="00BD3575">
        <w:t xml:space="preserve"> The patient survey used in this study asked a number of questions </w:t>
      </w:r>
      <w:r w:rsidR="00845627">
        <w:t xml:space="preserve">about </w:t>
      </w:r>
      <w:r w:rsidR="00BD3575">
        <w:t>barriers to dental care with private practicing dentists.</w:t>
      </w:r>
      <w:r w:rsidR="005F1B4F">
        <w:t xml:space="preserve"> Lee et al. </w:t>
      </w:r>
      <w:r w:rsidR="00845627">
        <w:t xml:space="preserve">studied </w:t>
      </w:r>
      <w:r w:rsidR="005F1B4F">
        <w:t>dental care access and ED visits with a primary diagnosis of caries through Medicaid claims for North Carolina Medicaid children, with WIC participation as the primary predictor of interest.</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3)</w:t>
      </w:r>
      <w:r w:rsidR="00E053B7">
        <w:fldChar w:fldCharType="end"/>
      </w:r>
      <w:r w:rsidR="00511356">
        <w:t xml:space="preserve"> </w:t>
      </w:r>
      <w:r w:rsidR="00BD3575">
        <w:t xml:space="preserve">These studies can be grouped into a category that </w:t>
      </w:r>
      <w:r w:rsidR="00F81D4C">
        <w:t xml:space="preserve">describes </w:t>
      </w:r>
      <w:r w:rsidR="00BD3575">
        <w:t>individual factors as predictors of ED use for NTDCs.</w:t>
      </w:r>
    </w:p>
    <w:p w:rsidR="00C52D35" w:rsidRDefault="00BD3575" w:rsidP="00C52D35">
      <w:r>
        <w:t xml:space="preserve">Other studies, however, investigate access in terms of population level, community level, or area level predictors. </w:t>
      </w:r>
      <w:r w:rsidR="0050238E">
        <w:t>Okunseri et al.</w:t>
      </w:r>
      <w:r w:rsidR="00F81D4C">
        <w:t>,</w:t>
      </w:r>
      <w:r w:rsidR="0050238E">
        <w:t xml:space="preserve"> in a study of the Wisconsin Medicaid population, evaluated county of residence for DHPSA designation, in addition to Urban Influence Code (a measure for </w:t>
      </w:r>
      <w:proofErr w:type="spellStart"/>
      <w:r w:rsidR="0050238E">
        <w:t>rurality</w:t>
      </w:r>
      <w:proofErr w:type="spellEnd"/>
      <w:r w:rsidR="0050238E">
        <w:t>), race/ethnicity, age, and gender as predictors of treatment for NTDCs in EDs and physician offices.</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DATA </w:instrText>
      </w:r>
      <w:r w:rsidR="00E053B7">
        <w:fldChar w:fldCharType="end"/>
      </w:r>
      <w:r w:rsidR="00E053B7">
        <w:fldChar w:fldCharType="separate"/>
      </w:r>
      <w:r w:rsidR="00D64416">
        <w:rPr>
          <w:noProof/>
        </w:rPr>
        <w:t>(50)</w:t>
      </w:r>
      <w:r w:rsidR="00E053B7">
        <w:fldChar w:fldCharType="end"/>
      </w:r>
      <w:r w:rsidR="0050238E">
        <w:t xml:space="preserve"> </w:t>
      </w:r>
      <w:proofErr w:type="spellStart"/>
      <w:r w:rsidR="00C52D35">
        <w:t>Pajewski</w:t>
      </w:r>
      <w:proofErr w:type="spellEnd"/>
      <w:r w:rsidR="00C52D35">
        <w:t xml:space="preserve"> and Okunseri, in another analysis of Wisconsin Medicaid data focusing on follow-up treatment after an NTDC ED visit among adult Medicaid patients, used similar predictor variables, with a generated variable on low</w:t>
      </w:r>
      <w:r w:rsidR="00F81D4C">
        <w:t>-</w:t>
      </w:r>
      <w:r w:rsidR="00C52D35">
        <w:t xml:space="preserve">income population </w:t>
      </w:r>
      <w:r w:rsidR="00A148D9">
        <w:t>to dentist ratio</w:t>
      </w:r>
      <w:r w:rsidR="00C52D35">
        <w:t>.</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DATA </w:instrText>
      </w:r>
      <w:r w:rsidR="00E053B7">
        <w:fldChar w:fldCharType="end"/>
      </w:r>
      <w:r w:rsidR="00E053B7">
        <w:fldChar w:fldCharType="separate"/>
      </w:r>
      <w:r w:rsidR="00D64416">
        <w:rPr>
          <w:noProof/>
        </w:rPr>
        <w:t>(51)</w:t>
      </w:r>
      <w:r w:rsidR="00E053B7">
        <w:fldChar w:fldCharType="end"/>
      </w:r>
      <w:r w:rsidR="00713DF4">
        <w:t xml:space="preserve"> In addition to age, gender, race, and income, </w:t>
      </w:r>
      <w:proofErr w:type="spellStart"/>
      <w:r w:rsidR="00713DF4">
        <w:t>Shortridge</w:t>
      </w:r>
      <w:proofErr w:type="spellEnd"/>
      <w:r w:rsidR="00713DF4">
        <w:t xml:space="preserve"> and Moore focused on urban/rural residence, dental DHPSA residence, and state Medicaid policies to assess similarities and differences in ED dental care rates in three</w:t>
      </w:r>
      <w:r w:rsidR="00952EBD">
        <w:t xml:space="preserve"> states</w:t>
      </w:r>
      <w:r w:rsidR="00713DF4">
        <w:t>.</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p>
    <w:p w:rsidR="00610399" w:rsidRDefault="00D46A5F" w:rsidP="00610399">
      <w:r>
        <w:lastRenderedPageBreak/>
        <w:t xml:space="preserve">Davis et al. found that a Minneapolis-St. Paul population with commercial dental insurance utilized EDs for </w:t>
      </w:r>
      <w:r w:rsidR="001607DD">
        <w:t xml:space="preserve">oral </w:t>
      </w:r>
      <w:r>
        <w:t xml:space="preserve">problems at a much lower rate than </w:t>
      </w:r>
      <w:r w:rsidR="0098621E">
        <w:t>the metropolitan population in general</w:t>
      </w:r>
      <w:r>
        <w:t>.</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r>
        <w:t xml:space="preserve">  </w:t>
      </w:r>
      <w:proofErr w:type="spellStart"/>
      <w:r w:rsidR="00610399">
        <w:t>Hom</w:t>
      </w:r>
      <w:proofErr w:type="spellEnd"/>
      <w:r w:rsidR="00610399">
        <w:t xml:space="preserve"> et al. studied individuals under 18 years old in North Carolina using hospital EDs to assess whether the proportion of people accessing EDs for </w:t>
      </w:r>
      <w:r w:rsidR="001607DD">
        <w:t xml:space="preserve">oral </w:t>
      </w:r>
      <w:r w:rsidR="00610399">
        <w:t>problems varied by hospital population insurance mix, and found that a highe</w:t>
      </w:r>
      <w:r w:rsidR="00AF1AD3">
        <w:t xml:space="preserve">r proportion of dentally related ED visits were covered by Medicaid than ED visits in general, and that </w:t>
      </w:r>
      <w:r w:rsidR="00610399">
        <w:t>hospitals serving populations with larger proportions of children on Medicaid have a greater proportion of total ED visits that are for dental care.</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DATA </w:instrText>
      </w:r>
      <w:r w:rsidR="00E053B7">
        <w:fldChar w:fldCharType="end"/>
      </w:r>
      <w:r w:rsidR="00E053B7">
        <w:fldChar w:fldCharType="separate"/>
      </w:r>
      <w:r w:rsidR="00D64416">
        <w:rPr>
          <w:noProof/>
        </w:rPr>
        <w:t>(45)</w:t>
      </w:r>
      <w:r w:rsidR="00E053B7">
        <w:fldChar w:fldCharType="end"/>
      </w:r>
      <w:r w:rsidR="00610399">
        <w:t xml:space="preserve"> </w:t>
      </w:r>
    </w:p>
    <w:p w:rsidR="00622867" w:rsidRDefault="00622867" w:rsidP="003D5173">
      <w:r>
        <w:t xml:space="preserve">A more basic access barrier is </w:t>
      </w:r>
      <w:r w:rsidR="00493881">
        <w:t>the</w:t>
      </w:r>
      <w:r>
        <w:t xml:space="preserve"> lack of available dental care. </w:t>
      </w:r>
      <w:proofErr w:type="spellStart"/>
      <w:r>
        <w:t>Hardie</w:t>
      </w:r>
      <w:proofErr w:type="spellEnd"/>
      <w:r>
        <w:t xml:space="preserve"> et al.</w:t>
      </w:r>
      <w:r w:rsidR="00493881">
        <w:t>,</w:t>
      </w:r>
      <w:r>
        <w:t xml:space="preserve"> in analyzing 2012 ED admission data from a rural Maryland hospital to characterize frequents users of the ED, found that many of the return visits involved dental diagnoses, and that the community had no dental facilities, with dental care only available in an adjacent state or at a dental clinic two hours away.</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r w:rsidR="00561235">
        <w:t xml:space="preserve"> Related to lack of local dental facilities is the issue of dental facilities</w:t>
      </w:r>
      <w:r w:rsidR="00493881">
        <w:t>’</w:t>
      </w:r>
      <w:r w:rsidR="00561235">
        <w:t xml:space="preserve"> business</w:t>
      </w:r>
      <w:r w:rsidR="00493881">
        <w:t xml:space="preserve"> hours</w:t>
      </w:r>
      <w:r w:rsidR="00561235">
        <w:t xml:space="preserve">. Some investigators have included time of day and day of week in their analyses of ED use for </w:t>
      </w:r>
      <w:r w:rsidR="001607DD">
        <w:t xml:space="preserve">dental </w:t>
      </w:r>
      <w:r w:rsidR="00561235">
        <w:t xml:space="preserve">problems. Hong et al. found that weekends were associated with higher proportion of ED visits for </w:t>
      </w:r>
      <w:r w:rsidR="001607DD">
        <w:t xml:space="preserve">dental </w:t>
      </w:r>
      <w:r w:rsidR="00561235">
        <w:t>problems.</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rsidR="00994007">
        <w:t xml:space="preserve"> </w:t>
      </w:r>
      <w:r w:rsidR="007F3402">
        <w:t xml:space="preserve">Lewis et al. found that weekends and </w:t>
      </w:r>
      <w:r w:rsidR="005F775C">
        <w:t>after</w:t>
      </w:r>
      <w:r w:rsidR="00493881">
        <w:t>-</w:t>
      </w:r>
      <w:r w:rsidR="005F775C">
        <w:t>hour weekdays were associated with increased use of EDs for dental problems.</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rsidR="00A868AA">
        <w:instrText xml:space="preserve"> ADDIN EN.CITE.DATA </w:instrText>
      </w:r>
      <w:r w:rsidR="00E053B7">
        <w:fldChar w:fldCharType="end"/>
      </w:r>
      <w:r w:rsidR="00E053B7">
        <w:fldChar w:fldCharType="separate"/>
      </w:r>
      <w:r w:rsidR="00A868AA">
        <w:rPr>
          <w:noProof/>
        </w:rPr>
        <w:t>(30)</w:t>
      </w:r>
      <w:r w:rsidR="00E053B7">
        <w:fldChar w:fldCharType="end"/>
      </w:r>
      <w:r w:rsidR="005F775C">
        <w:t xml:space="preserve"> </w:t>
      </w:r>
      <w:r w:rsidR="002701AD">
        <w:t>In addition to exploring rates and trends of vis</w:t>
      </w:r>
      <w:r w:rsidR="000E28F8">
        <w:t>i</w:t>
      </w:r>
      <w:r w:rsidR="002701AD">
        <w:t>ts for dental complaints at a Lou</w:t>
      </w:r>
      <w:r w:rsidR="000E28F8">
        <w:t>i</w:t>
      </w:r>
      <w:r w:rsidR="002701AD">
        <w:t>siana ED, Waldrop et al. found that non-emergent dental conditions were more likely to present during normal business hours, while emergent dental conditions were seen more between 7:00 PM and 7:00 AM.</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r w:rsidR="002701AD">
        <w:t xml:space="preserve"> </w:t>
      </w:r>
      <w:r w:rsidR="00994007">
        <w:t xml:space="preserve">While Lee et al. </w:t>
      </w:r>
      <w:r w:rsidR="00493881">
        <w:t xml:space="preserve">studied </w:t>
      </w:r>
      <w:r w:rsidR="00994007">
        <w:t xml:space="preserve">patient factors predictive of increasing rates of ED dental visits, they also compared increasing </w:t>
      </w:r>
      <w:r w:rsidR="00493881">
        <w:t xml:space="preserve">ED </w:t>
      </w:r>
      <w:r w:rsidR="00994007">
        <w:t>dental visit rates to unchanging asthma visit rates and concluded that the difference was likely due to decreasing access to community dental care.</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instrText xml:space="preserve"> ADDIN EN.CITE.DATA </w:instrText>
      </w:r>
      <w:r w:rsidR="00E053B7">
        <w:fldChar w:fldCharType="end"/>
      </w:r>
      <w:r w:rsidR="00E053B7">
        <w:fldChar w:fldCharType="separate"/>
      </w:r>
      <w:r w:rsidR="00A868AA">
        <w:rPr>
          <w:noProof/>
        </w:rPr>
        <w:t>(28)</w:t>
      </w:r>
      <w:r w:rsidR="00E053B7">
        <w:fldChar w:fldCharType="end"/>
      </w:r>
      <w:r w:rsidR="00994007">
        <w:t xml:space="preserve"> </w:t>
      </w:r>
    </w:p>
    <w:p w:rsidR="00486099" w:rsidRDefault="00486099" w:rsidP="003D5173">
      <w:r>
        <w:t xml:space="preserve">Related to availability of care is the issue of medical and dental homes. </w:t>
      </w:r>
      <w:proofErr w:type="spellStart"/>
      <w:r>
        <w:t>Romaire</w:t>
      </w:r>
      <w:proofErr w:type="spellEnd"/>
      <w:r>
        <w:t xml:space="preserve"> et al. </w:t>
      </w:r>
      <w:r w:rsidR="00493881">
        <w:t xml:space="preserve">analyzed </w:t>
      </w:r>
      <w:r>
        <w:t>MEPS data subsets of children aged 0 to 17 years in one study and CSHCN children 0 to 17 years in another study to explore effects of having a medical home on healthcare access and expenses, including ED and dental visits, for these child subpopulations.</w: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 </w:instrTex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instrText xml:space="preserve"> ADDIN EN.CITE.DATA </w:instrText>
      </w:r>
      <w:r w:rsidR="00E053B7">
        <w:fldChar w:fldCharType="end"/>
      </w:r>
      <w:r w:rsidR="00E053B7">
        <w:fldChar w:fldCharType="separate"/>
      </w:r>
      <w:r w:rsidR="00D64416">
        <w:rPr>
          <w:noProof/>
        </w:rPr>
        <w:t>(41, 42)</w:t>
      </w:r>
      <w:r w:rsidR="00E053B7">
        <w:fldChar w:fldCharType="end"/>
      </w:r>
    </w:p>
    <w:p w:rsidR="007D715A" w:rsidRPr="001A241A" w:rsidRDefault="007D715A" w:rsidP="007D715A">
      <w:r>
        <w:t xml:space="preserve">Many publications address magnitude and changes in </w:t>
      </w:r>
      <w:r w:rsidR="002B573D">
        <w:t xml:space="preserve">ED </w:t>
      </w:r>
      <w:r>
        <w:t xml:space="preserve">dental care related to changes in policy, particularly </w:t>
      </w:r>
      <w:r w:rsidR="00493881">
        <w:t xml:space="preserve">those for </w:t>
      </w:r>
      <w:r>
        <w:t>dental insurance coverage. For example, Becker et al. assessed changes in overall health care expenditures and utilization, including care provided in E</w:t>
      </w:r>
      <w:r w:rsidR="000E28F8">
        <w:t>D</w:t>
      </w:r>
      <w:r>
        <w:t>s (E</w:t>
      </w:r>
      <w:r w:rsidR="000E28F8">
        <w:t>D</w:t>
      </w:r>
      <w:r>
        <w:t xml:space="preserve"> dental care was not specifically assessed), following an expansion of Children’s Health Insurance Program (CHIP) coverage in Alabama.</w:t>
      </w:r>
      <w:r w:rsidR="00E053B7">
        <w:fldChar w:fldCharType="begin">
          <w:fldData xml:space="preserve">PEVuZE5vdGU+PENpdGU+PEF1dGhvcj5CZWNrZXI8L0F1dGhvcj48WWVhcj4yMDE1PC9ZZWFyPjxS
ZWNOdW0+NzMwPC9SZWNOdW0+PERpc3BsYXlUZXh0Pig5MCk8L0Rpc3BsYXlUZXh0PjxyZWNvcmQ+
PHJlYy1udW1iZXI+NzMwPC9yZWMtbnVtYmVyPjxmb3JlaWduLWtleXM+PGtleSBhcHA9IkVOIiBk
Yi1pZD0iMnZ0cnJ6eHdsMHB6dG9lendmNngwcHg1MDA5djB3cjI1dHd6IiB0aW1lc3RhbXA9IjE0
MzgyMDIyMjMiPjczMDwva2V5PjwvZm9yZWlnbi1rZXlzPjxyZWYtdHlwZSBuYW1lPSJKb3VybmFs
IEFydGljbGUiPjE3PC9yZWYtdHlwZT48Y29udHJpYnV0b3JzPjxhdXRob3JzPjxhdXRob3I+QmVj
a2VyLCBELiBKLjwvYXV0aG9yPjxhdXRob3I+QmxhY2tidXJuLCBKLjwvYXV0aG9yPjxhdXRob3I+
TW9ycmlzZXksIE0uIEEuPC9hdXRob3I+PGF1dGhvcj5TZW4sIEIuPC9hdXRob3I+PGF1dGhvcj5L
aWxnb3JlLCBNLiBMLjwvYXV0aG9yPjxhdXRob3I+Q2FsZHdlbGwsIEMuPC9hdXRob3I+PGF1dGhv
cj5TZWxsZXJzLCBDLjwvYXV0aG9yPjxhdXRob3I+TWVuYWNoZW1pLCBOLjwvYXV0aG9yPjwvYXV0
aG9ycz48L2NvbnRyaWJ1dG9ycz48YXV0aC1hZGRyZXNzPkRlcGFydG1lbnQgb2YgSGVhbHRoIENh
cmUgT3JnYW5pemF0aW9uIGFuZCBQb2xpY3ksIFVuaXZlcnNpdHkgb2YgQWxhYmFtYSBhdCBCaXJt
aW5naGFtIFNjaG9vbCBvZiBQdWJsaWMgSGVhbHRoLCBCaXJtaW5naGFtLCBBbGE7IFVBQiBMaXN0
ZXIgSGlsbCBDZW50ZXIgZm9yIEhlYWx0aCBQb2xpY3ksIEJpcm1pbmdoYW0sIEFsYS4gRWxlY3Ry
b25pYyBhZGRyZXNzOiBkYmVja2VyQHVhYi5lZHUuJiN4RDtEZXBhcnRtZW50IG9mIEhlYWx0aCBD
YXJlIE9yZ2FuaXphdGlvbiBhbmQgUG9saWN5LCBVbml2ZXJzaXR5IG9mIEFsYWJhbWEgYXQgQmly
bWluZ2hhbSBTY2hvb2wgb2YgUHVibGljIEhlYWx0aCwgQmlybWluZ2hhbSwgQWxhOyBVQUIgTGlz
dGVyIEhpbGwgQ2VudGVyIGZvciBIZWFsdGggUG9saWN5LCBCaXJtaW5naGFtLCBBbGEuJiN4RDtE
ZXBhcnRtZW50IG9mIEhlYWx0aCBQb2xpY3kgYW5kIE1hbmFnZW1lbnQsIFRleGFzIEEmYW1wO00g
VW5pdmVyc2l0eSwgU2Nob29sIG9mIFJ1cmFsIFB1YmxpYyBIZWFsdGgsIENvbGxlZ2UgU3RhdGlv
biwgVGV4LiYjeEQ7QnVyZWF1IG9mIENoaWxkcmVuJmFwb3M7cyBIZWFsdGggSW5zdXJhbmNlLCBB
bGFiYW1hIERlcGFydG1lbnQgb2YgUHVibGljIEhlYWx0aCwgTW9udGdvbWVyeSwgQWxhLjwvYXV0
aC1hZGRyZXNzPjx0aXRsZXM+PHRpdGxlPkVucm9sbG1lbnQsIGV4cGVuZGl0dXJlcywgYW5kIHV0
aWxpemF0aW9uIGFmdGVyIENISVAgZXhwYW5zaW9uOiBldmlkZW5jZSBmcm9tIEFsYWJhbWE8L3Rp
dGxlPjxzZWNvbmRhcnktdGl0bGU+QWNhZCBQZWRpYXRyPC9zZWNvbmRhcnktdGl0bGU+PGFsdC10
aXRsZT5BY2FkZW1pYyBwZWRpYXRyaWNzPC9hbHQtdGl0bGU+PC90aXRsZXM+PHBlcmlvZGljYWw+
PGZ1bGwtdGl0bGU+QWNhZCBQZWRpYXRyPC9mdWxsLXRpdGxlPjxhYmJyLTE+QWNhZGVtaWMgcGVk
aWF0cmljczwvYWJici0xPjwvcGVyaW9kaWNhbD48YWx0LXBlcmlvZGljYWw+PGZ1bGwtdGl0bGU+
QWNhZCBQZWRpYXRyPC9mdWxsLXRpdGxlPjxhYmJyLTE+QWNhZGVtaWMgcGVkaWF0cmljczwvYWJi
ci0xPjwvYWx0LXBlcmlvZGljYWw+PHBhZ2VzPjI1OC02NjwvcGFnZXM+PHZvbHVtZT4xNTwvdm9s
dW1lPjxudW1iZXI+MzwvbnVtYmVyPjxlZGl0aW9uPjIwMTUvMDQvMjU8L2VkaXRpb24+PGtleXdv
cmRzPjxrZXl3b3JkPkNoaXA8L2tleXdvcmQ+PGtleXdvcmQ+ZW5yb2xsbWVudDwva2V5d29yZD48
a2V5d29yZD5leHBhbnNpb248L2tleXdvcmQ+PGtleXdvcmQ+ZXhwZW5kaXR1cmVzPC9rZXl3b3Jk
PjxrZXl3b3JkPnV0aWxpemF0aW9uPC9rZXl3b3JkPjwva2V5d29yZHM+PGRhdGVzPjx5ZWFyPjIw
MTU8L3llYXI+PHB1Yi1kYXRlcz48ZGF0ZT5NYXktSnVuPC9kYXRlPjwvcHViLWRhdGVzPjwvZGF0
ZXM+PGFjY2Vzc2lvbi1udW0+MjU5MDY2OTc8L2FjY2Vzc2lvbi1udW0+PHVybHM+PHJlbGF0ZWQt
dXJscz48dXJsPmh0dHA6Ly9hYy5lbHMtY2RuLmNvbS9TMTg3NjI4NTkxNTAwMDA3OC8xLXMyLjAt
UzE4NzYyODU5MTUwMDAwNzgtbWFpbi5wZGY/X3RpZD1hN2E1NTc1OC0zNjMxLTExZTUtODI5MS0w
MDAwMGFhYjBmMDEmYW1wO2FjZG5hdD0xNDM4MjAyNDM5XzBjMWU0ZTRkMDM2MDcyNzkyZWE0OWU5
Y2FjZmIyYzgzPC91cmw+PC9yZWxhdGVkLXVybHM+PC91cmxzPjxlbGVjdHJvbmljLXJlc291cmNl
LW51bT4xMC4xMDE2L2ouYWNhcC4yMDE1LjAxLjAwNjwvZWxlY3Ryb25pYy1yZXNvdXJjZS1udW0+
PHJlbW90ZS1kYXRhYmFzZS1wcm92aWRlcj5OTE08L3JlbW90ZS1kYXRhYmFzZS1wcm92aWRlcj48
bGFuZ3VhZ2U+ZW5nPC9sYW5ndWFnZT48L3JlY29yZD48L0NpdGU+PC9FbmROb3RlPgB=
</w:fldData>
        </w:fldChar>
      </w:r>
      <w:r w:rsidR="00A26EEE">
        <w:instrText xml:space="preserve"> ADDIN EN.CITE </w:instrText>
      </w:r>
      <w:r w:rsidR="00E053B7">
        <w:fldChar w:fldCharType="begin">
          <w:fldData xml:space="preserve">PEVuZE5vdGU+PENpdGU+PEF1dGhvcj5CZWNrZXI8L0F1dGhvcj48WWVhcj4yMDE1PC9ZZWFyPjxS
ZWNOdW0+NzMwPC9SZWNOdW0+PERpc3BsYXlUZXh0Pig5MCk8L0Rpc3BsYXlUZXh0PjxyZWNvcmQ+
PHJlYy1udW1iZXI+NzMwPC9yZWMtbnVtYmVyPjxmb3JlaWduLWtleXM+PGtleSBhcHA9IkVOIiBk
Yi1pZD0iMnZ0cnJ6eHdsMHB6dG9lendmNngwcHg1MDA5djB3cjI1dHd6IiB0aW1lc3RhbXA9IjE0
MzgyMDIyMjMiPjczMDwva2V5PjwvZm9yZWlnbi1rZXlzPjxyZWYtdHlwZSBuYW1lPSJKb3VybmFs
IEFydGljbGUiPjE3PC9yZWYtdHlwZT48Y29udHJpYnV0b3JzPjxhdXRob3JzPjxhdXRob3I+QmVj
a2VyLCBELiBKLjwvYXV0aG9yPjxhdXRob3I+QmxhY2tidXJuLCBKLjwvYXV0aG9yPjxhdXRob3I+
TW9ycmlzZXksIE0uIEEuPC9hdXRob3I+PGF1dGhvcj5TZW4sIEIuPC9hdXRob3I+PGF1dGhvcj5L
aWxnb3JlLCBNLiBMLjwvYXV0aG9yPjxhdXRob3I+Q2FsZHdlbGwsIEMuPC9hdXRob3I+PGF1dGhv
cj5TZWxsZXJzLCBDLjwvYXV0aG9yPjxhdXRob3I+TWVuYWNoZW1pLCBOLjwvYXV0aG9yPjwvYXV0
aG9ycz48L2NvbnRyaWJ1dG9ycz48YXV0aC1hZGRyZXNzPkRlcGFydG1lbnQgb2YgSGVhbHRoIENh
cmUgT3JnYW5pemF0aW9uIGFuZCBQb2xpY3ksIFVuaXZlcnNpdHkgb2YgQWxhYmFtYSBhdCBCaXJt
aW5naGFtIFNjaG9vbCBvZiBQdWJsaWMgSGVhbHRoLCBCaXJtaW5naGFtLCBBbGE7IFVBQiBMaXN0
ZXIgSGlsbCBDZW50ZXIgZm9yIEhlYWx0aCBQb2xpY3ksIEJpcm1pbmdoYW0sIEFsYS4gRWxlY3Ry
b25pYyBhZGRyZXNzOiBkYmVja2VyQHVhYi5lZHUuJiN4RDtEZXBhcnRtZW50IG9mIEhlYWx0aCBD
YXJlIE9yZ2FuaXphdGlvbiBhbmQgUG9saWN5LCBVbml2ZXJzaXR5IG9mIEFsYWJhbWEgYXQgQmly
bWluZ2hhbSBTY2hvb2wgb2YgUHVibGljIEhlYWx0aCwgQmlybWluZ2hhbSwgQWxhOyBVQUIgTGlz
dGVyIEhpbGwgQ2VudGVyIGZvciBIZWFsdGggUG9saWN5LCBCaXJtaW5naGFtLCBBbGEuJiN4RDtE
ZXBhcnRtZW50IG9mIEhlYWx0aCBQb2xpY3kgYW5kIE1hbmFnZW1lbnQsIFRleGFzIEEmYW1wO00g
VW5pdmVyc2l0eSwgU2Nob29sIG9mIFJ1cmFsIFB1YmxpYyBIZWFsdGgsIENvbGxlZ2UgU3RhdGlv
biwgVGV4LiYjeEQ7QnVyZWF1IG9mIENoaWxkcmVuJmFwb3M7cyBIZWFsdGggSW5zdXJhbmNlLCBB
bGFiYW1hIERlcGFydG1lbnQgb2YgUHVibGljIEhlYWx0aCwgTW9udGdvbWVyeSwgQWxhLjwvYXV0
aC1hZGRyZXNzPjx0aXRsZXM+PHRpdGxlPkVucm9sbG1lbnQsIGV4cGVuZGl0dXJlcywgYW5kIHV0
aWxpemF0aW9uIGFmdGVyIENISVAgZXhwYW5zaW9uOiBldmlkZW5jZSBmcm9tIEFsYWJhbWE8L3Rp
dGxlPjxzZWNvbmRhcnktdGl0bGU+QWNhZCBQZWRpYXRyPC9zZWNvbmRhcnktdGl0bGU+PGFsdC10
aXRsZT5BY2FkZW1pYyBwZWRpYXRyaWNzPC9hbHQtdGl0bGU+PC90aXRsZXM+PHBlcmlvZGljYWw+
PGZ1bGwtdGl0bGU+QWNhZCBQZWRpYXRyPC9mdWxsLXRpdGxlPjxhYmJyLTE+QWNhZGVtaWMgcGVk
aWF0cmljczwvYWJici0xPjwvcGVyaW9kaWNhbD48YWx0LXBlcmlvZGljYWw+PGZ1bGwtdGl0bGU+
QWNhZCBQZWRpYXRyPC9mdWxsLXRpdGxlPjxhYmJyLTE+QWNhZGVtaWMgcGVkaWF0cmljczwvYWJi
ci0xPjwvYWx0LXBlcmlvZGljYWw+PHBhZ2VzPjI1OC02NjwvcGFnZXM+PHZvbHVtZT4xNTwvdm9s
dW1lPjxudW1iZXI+MzwvbnVtYmVyPjxlZGl0aW9uPjIwMTUvMDQvMjU8L2VkaXRpb24+PGtleXdv
cmRzPjxrZXl3b3JkPkNoaXA8L2tleXdvcmQ+PGtleXdvcmQ+ZW5yb2xsbWVudDwva2V5d29yZD48
a2V5d29yZD5leHBhbnNpb248L2tleXdvcmQ+PGtleXdvcmQ+ZXhwZW5kaXR1cmVzPC9rZXl3b3Jk
PjxrZXl3b3JkPnV0aWxpemF0aW9uPC9rZXl3b3JkPjwva2V5d29yZHM+PGRhdGVzPjx5ZWFyPjIw
MTU8L3llYXI+PHB1Yi1kYXRlcz48ZGF0ZT5NYXktSnVuPC9kYXRlPjwvcHViLWRhdGVzPjwvZGF0
ZXM+PGFjY2Vzc2lvbi1udW0+MjU5MDY2OTc8L2FjY2Vzc2lvbi1udW0+PHVybHM+PHJlbGF0ZWQt
dXJscz48dXJsPmh0dHA6Ly9hYy5lbHMtY2RuLmNvbS9TMTg3NjI4NTkxNTAwMDA3OC8xLXMyLjAt
UzE4NzYyODU5MTUwMDAwNzgtbWFpbi5wZGY/X3RpZD1hN2E1NTc1OC0zNjMxLTExZTUtODI5MS0w
MDAwMGFhYjBmMDEmYW1wO2FjZG5hdD0xNDM4MjAyNDM5XzBjMWU0ZTRkMDM2MDcyNzkyZWE0OWU5
Y2FjZmIyYzgzPC91cmw+PC9yZWxhdGVkLXVybHM+PC91cmxzPjxlbGVjdHJvbmljLXJlc291cmNl
LW51bT4xMC4xMDE2L2ouYWNhcC4yMDE1LjAxLjAwNjwvZWxlY3Ryb25pYy1yZXNvdXJjZS1udW0+
PHJlbW90ZS1kYXRhYmFzZS1wcm92aWRlcj5OTE08L3JlbW90ZS1kYXRhYmFzZS1wcm92aWRlcj48
bGFuZ3VhZ2U+ZW5nPC9sYW5ndWFnZT48L3JlY29yZD48L0NpdGU+PC9FbmROb3RlPgB=
</w:fldData>
        </w:fldChar>
      </w:r>
      <w:r w:rsidR="00A26EEE">
        <w:instrText xml:space="preserve"> ADDIN EN.CITE.DATA </w:instrText>
      </w:r>
      <w:r w:rsidR="00E053B7">
        <w:fldChar w:fldCharType="end"/>
      </w:r>
      <w:r w:rsidR="00E053B7">
        <w:fldChar w:fldCharType="separate"/>
      </w:r>
      <w:r w:rsidR="00A26EEE">
        <w:rPr>
          <w:noProof/>
        </w:rPr>
        <w:t>(90)</w:t>
      </w:r>
      <w:r w:rsidR="00E053B7">
        <w:fldChar w:fldCharType="end"/>
      </w:r>
      <w:r>
        <w:t xml:space="preserve">  They found that though new expansion enrollees had higher care costs and utilization, their utilization rate of E</w:t>
      </w:r>
      <w:r w:rsidR="000E28F8">
        <w:t>D</w:t>
      </w:r>
      <w:r>
        <w:t xml:space="preserve">s was lower. </w:t>
      </w:r>
      <w:r w:rsidR="006E3F03">
        <w:t xml:space="preserve">McCormick, D. et al. investigated health care access issues following health care reform in Massachusetts, finding </w:t>
      </w:r>
      <w:r w:rsidR="00326FCE">
        <w:t xml:space="preserve">higher </w:t>
      </w:r>
      <w:r w:rsidR="006E3F03">
        <w:t>numbers of Medicaid and Commonwealth Care ED patients reporting delayed dental care o</w:t>
      </w:r>
      <w:r w:rsidR="00326FCE">
        <w:t>r</w:t>
      </w:r>
      <w:r w:rsidR="006E3F03">
        <w:t xml:space="preserve"> not getting dental care compared to privately insured patients.</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r w:rsidR="00903A84">
        <w:t xml:space="preserve"> In another study of the effects of Massachusetts healthcare reform, Neely et al. explored dental related ED visit rates and costs at Boston Medical Center, but specifically explored changes in rates and costs </w:t>
      </w:r>
      <w:r w:rsidR="00493881">
        <w:t>three</w:t>
      </w:r>
      <w:r w:rsidR="00903A84">
        <w:t xml:space="preserve"> years before and </w:t>
      </w:r>
      <w:r w:rsidR="00493881">
        <w:t>two</w:t>
      </w:r>
      <w:r w:rsidR="00903A84">
        <w:t xml:space="preserve"> years after Massachusetts health care reform.</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r w:rsidR="00817674">
        <w:t xml:space="preserve"> Singhal et al. assess</w:t>
      </w:r>
      <w:r w:rsidR="002B573D">
        <w:t>ed</w:t>
      </w:r>
      <w:r w:rsidR="00817674">
        <w:t xml:space="preserve"> differential effects based on patient age, sex, race/ethnicity, and geographic location, but their primary predictor of interest was changing Medicaid policy in California </w:t>
      </w:r>
      <w:r w:rsidR="00493881">
        <w:t xml:space="preserve">that </w:t>
      </w:r>
      <w:r w:rsidR="00817674">
        <w:t>eliminat</w:t>
      </w:r>
      <w:r w:rsidR="00493881">
        <w:t>ed</w:t>
      </w:r>
      <w:r w:rsidR="00817674">
        <w:t xml:space="preserve"> adult dental benefits.</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r w:rsidR="00793317">
        <w:t xml:space="preserve"> The investigators looked at rates of dental ED visits before and after the policy change and compared them to rates for other ambulatory care-sensitive </w:t>
      </w:r>
      <w:r w:rsidR="0097276F">
        <w:t>conditions</w:t>
      </w:r>
      <w:r w:rsidR="00793317">
        <w:t xml:space="preserve"> (asthma, headache, </w:t>
      </w:r>
      <w:r w:rsidR="00793317">
        <w:lastRenderedPageBreak/>
        <w:t>abdominal pain, diabetes, and back pain) during the same time period.</w:t>
      </w:r>
      <w:r w:rsidR="00517726">
        <w:t xml:space="preserve"> Similarly, while controlling for other demographic factors, Wallace et al. assessed changes among continuously enrolled Oregon Medicaid patients in unmet dental needs, utilization of preventive services, and ED dental visit rates and associated costs after the elimination of dental benefits.</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p>
    <w:p w:rsidR="001A241A" w:rsidRDefault="00673E36" w:rsidP="001A241A">
      <w:r>
        <w:t xml:space="preserve">A slight variation on </w:t>
      </w:r>
      <w:r w:rsidR="00493881">
        <w:t xml:space="preserve">policy </w:t>
      </w:r>
      <w:r>
        <w:t>change is change in healthcare</w:t>
      </w:r>
      <w:r w:rsidR="0015240D">
        <w:t xml:space="preserve"> coverage</w:t>
      </w:r>
      <w:r>
        <w:t xml:space="preserve"> status. </w:t>
      </w:r>
      <w:proofErr w:type="spellStart"/>
      <w:r>
        <w:t>Feinglass</w:t>
      </w:r>
      <w:proofErr w:type="spellEnd"/>
      <w:r>
        <w:t xml:space="preserve"> et al. compared new Access </w:t>
      </w:r>
      <w:proofErr w:type="spellStart"/>
      <w:r>
        <w:t>DuPage</w:t>
      </w:r>
      <w:proofErr w:type="spellEnd"/>
      <w:r>
        <w:t xml:space="preserve"> (a healthcare program for low</w:t>
      </w:r>
      <w:r w:rsidR="000E28F8">
        <w:t>-</w:t>
      </w:r>
      <w:r>
        <w:t xml:space="preserve"> income, uninsured residents of </w:t>
      </w:r>
      <w:proofErr w:type="spellStart"/>
      <w:r>
        <w:t>DuPage</w:t>
      </w:r>
      <w:proofErr w:type="spellEnd"/>
      <w:r>
        <w:t xml:space="preserve"> County, IL) enrollees to those who had been enrolled in Access </w:t>
      </w:r>
      <w:proofErr w:type="spellStart"/>
      <w:r>
        <w:t>DuPage</w:t>
      </w:r>
      <w:proofErr w:type="spellEnd"/>
      <w:r>
        <w:t xml:space="preserve"> for </w:t>
      </w:r>
      <w:r w:rsidR="00493881">
        <w:t xml:space="preserve">more than </w:t>
      </w:r>
      <w:r>
        <w:t>a year, and found that though there were many improvements in aspects of health, there was no improvement in dental care access, nor a decrease in ED use for the longer</w:t>
      </w:r>
      <w:r w:rsidR="00493881">
        <w:t>-</w:t>
      </w:r>
      <w:r>
        <w:t>term enrollees.</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r>
        <w:t xml:space="preserve"> </w:t>
      </w:r>
      <w:r w:rsidR="0015240D">
        <w:t xml:space="preserve">Likewise, </w:t>
      </w:r>
      <w:proofErr w:type="spellStart"/>
      <w:r w:rsidR="0015240D">
        <w:t>Kempe</w:t>
      </w:r>
      <w:proofErr w:type="spellEnd"/>
      <w:r w:rsidR="0015240D">
        <w:t xml:space="preserve"> et al. explored changes in care and access for general health, dental health, and ED care for Colorado residents before and one year after enrollment in Colorado’s CHP+ program</w:t>
      </w:r>
      <w:r w:rsidR="00B766C1">
        <w:t>, finding generally better healthcare access, better dental access, but no change in ED access for health issues</w:t>
      </w:r>
      <w:r w:rsidR="0015240D">
        <w:t>.</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2)</w:t>
      </w:r>
      <w:r w:rsidR="00E053B7">
        <w:fldChar w:fldCharType="end"/>
      </w:r>
      <w:r w:rsidR="00696F0B">
        <w:t xml:space="preserve"> Lave et al. followed new enrollees in Western Pennsylvania health insurance programs for low-income</w:t>
      </w:r>
      <w:r w:rsidR="00493881">
        <w:t>,</w:t>
      </w:r>
      <w:r w:rsidR="00696F0B">
        <w:t xml:space="preserve"> uninsured residents to track changes in health care access during the first year following enrollment.</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p>
    <w:p w:rsidR="007B5F95" w:rsidRDefault="003D7AC5" w:rsidP="001A241A">
      <w:r>
        <w:t>Another area of</w:t>
      </w:r>
      <w:r w:rsidR="007B5F95">
        <w:t xml:space="preserve"> potential policy change relates to patient care and related ED procedures. Hayes et al. </w:t>
      </w:r>
      <w:r w:rsidR="00493881">
        <w:t xml:space="preserve">studied </w:t>
      </w:r>
      <w:r w:rsidR="007B5F95">
        <w:t>whether providing medications to patients presenting to an urban ED with infections (including dental infections) differed in return rate to the ED from patients receiving only prescriptions.</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r>
        <w:t xml:space="preserve"> While providing medications reduced return rates for some types of infection, there was no statistical difference seen among those presenting with dental infections.</w:t>
      </w:r>
      <w:r w:rsidR="007B5F95">
        <w:t xml:space="preserve"> </w:t>
      </w:r>
    </w:p>
    <w:p w:rsidR="001527FF" w:rsidRDefault="003D7AC5" w:rsidP="001527FF">
      <w:r>
        <w:t xml:space="preserve">Though not the subject of this report, another predictive factor studied by some </w:t>
      </w:r>
      <w:r w:rsidR="00493881">
        <w:t>researchers</w:t>
      </w:r>
      <w:r>
        <w:t xml:space="preserve"> has been actual intervention programs designed to curb ED use for NTDCs. A companion </w:t>
      </w:r>
      <w:r w:rsidR="00493881">
        <w:t xml:space="preserve">document </w:t>
      </w:r>
      <w:r>
        <w:t>to this report is addressing ED dental care interventions. However, intervention programs do represent another predictive factor of ED use for dental care</w:t>
      </w:r>
      <w:r w:rsidR="00493881">
        <w:t>,</w:t>
      </w:r>
      <w:r>
        <w:t xml:space="preserve"> and their effects have been evaluated.</w:t>
      </w:r>
      <w:r w:rsidR="00BA43DB">
        <w:t xml:space="preserve"> </w:t>
      </w:r>
      <w:r>
        <w:t xml:space="preserve">For example, </w:t>
      </w:r>
      <w:r w:rsidR="00493881">
        <w:t xml:space="preserve">researchers </w:t>
      </w:r>
      <w:r w:rsidR="00BA43DB">
        <w:t xml:space="preserve">concluded that </w:t>
      </w:r>
      <w:r>
        <w:t>a Calhoun County, Michigan program</w:t>
      </w:r>
      <w:r w:rsidR="00BA43DB">
        <w:t xml:space="preserve"> significantly reduced the number of patients presenting at a local hospital for dental pain.</w:t>
      </w:r>
      <w:r w:rsidR="00E053B7">
        <w:fldChar w:fldCharType="begin">
          <w:fldData xml:space="preserve">PEVuZE5vdGU+PENpdGU+PEF1dGhvcj5IaWdiZWE8L0F1dGhvcj48WWVhcj4yMDEzPC9ZZWFyPjxS
ZWNOdW0+NzY3PC9SZWNOdW0+PERpc3BsYXlUZXh0Pig5NCk8L0Rpc3BsYXlUZXh0PjxyZWNvcmQ+
PHJlYy1udW1iZXI+NzY3PC9yZWMtbnVtYmVyPjxmb3JlaWduLWtleXM+PGtleSBhcHA9IkVOIiBk
Yi1pZD0iMnZ0cnJ6eHdsMHB6dG9lendmNngwcHg1MDA5djB3cjI1dHd6IiB0aW1lc3RhbXA9IjE0
MzgyMDIyMjQiPjc2Nzwva2V5PjwvZm9yZWlnbi1rZXlzPjxyZWYtdHlwZSBuYW1lPSJKb3VybmFs
IEFydGljbGUiPjE3PC9yZWYtdHlwZT48Y29udHJpYnV0b3JzPjxhdXRob3JzPjxhdXRob3I+SGln
YmVhLCBSLiBKLjwvYXV0aG9yPjxhdXRob3I+UGFsdW1ibywgQy4gSC48L2F1dGhvcj48YXV0aG9y
PlBlYXJsLCBTLiBBLjwvYXV0aG9yPjxhdXRob3I+QnlybmUsIE0uIEouPC9hdXRob3I+PGF1dGhv
cj5XaXNlLCBKLjwvYXV0aG9yPjwvYXV0aG9ycz48L2NvbnRyaWJ1dG9ycz48dGl0bGVzPjx0aXRs
ZT5EZW50aXN0cyZhcG9zOyBwYXJ0bmVyc2hpcCBvZiBNaWNoaWdhbiZhcG9zO3MgQ2FsaG91biBD
b3VudHk6IGEgY2FyZSBtb2RlbCBmb3IgdW5pbnN1cmVkIHBvcHVsYXRpb25z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Q2LTUxPC9wYWdlcz48dm9sdW1lPjMyPC92b2x1bWU+PG51
bWJlcj45PC9udW1iZXI+PGVkaXRpb24+MjAxMy8wOS8xMTwvZWRpdGlvbj48a2V5d29yZHM+PGtl
eXdvcmQ+Q29tbXVuaXR5IE5ldHdvcmtzLypvcmdhbml6YXRpb24gJmFtcDsgYWRtaW5pc3RyYXRp
b24vc3RhdGlzdGljcyAmYW1wOyBudW1lcmljYWwgZGF0YTwva2V5d29yZD48a2V5d29yZD4qRGVu
dGFsIENhcmU8L2tleXdvcmQ+PGtleXdvcmQ+RW1lcmdlbmN5IFNlcnZpY2UsIEhvc3BpdGFsL3V0
aWxpemF0aW9uPC9rZXl3b3JkPjxrZXl3b3JkPkhlYWx0aCBQcm9tb3Rpb248L2tleXdvcmQ+PGtl
eXdvcmQ+SGVhbHRoIFNlcnZpY2VzIEFjY2Vzc2liaWxpdHkvKm9yZ2FuaXphdGlvbiAmYW1wOyBh
ZG1pbmlzdHJhdGlvbjwva2V5d29yZD48a2V5d29yZD5IdW1hbnM8L2tleXdvcmQ+PGtleXdvcmQ+
Kk1lZGljYWxseSBVbmluc3VyZWQ8L2tleXdvcmQ+PGtleXdvcmQ+TWljaGlnYW48L2tleXdvcmQ+
PGtleXdvcmQ+Kk1vZGVscywgT3JnYW5pemF0aW9uYWw8L2tleXdvcmQ+PGtleXdvcmQ+T3JnYW5p
emF0aW9uYWwgQ2FzZSBTdHVkaWVzPC9rZXl3b3JkPjxrZXl3b3JkPlByb2dyYW0gRXZhbHVhdGlv
bjwva2V5d29yZD48a2V5d29yZD5Ub290aGFjaGUvdGhlcmFweTwva2V5d29yZD48a2V5d29yZD5B
Y2Nlc3MgVG8gQ2FyZTwva2V5d29yZD48a2V5d29yZD5IZWFsdGggRWNvbm9taWNzPC9rZXl3b3Jk
PjxrZXl3b3JkPk9yYWwgSGVhbHRoIENhcmU8L2tleXdvcmQ+PGtleXdvcmQ+UHJpbWFyeSBDYXJl
PC9rZXl3b3JkPjxrZXl3b3JkPlNhZmV0eS1OZXQgU3lzdGVtczwva2V5d29yZD48L2tleXdvcmRz
PjxkYXRlcz48eWVhcj4yMDEzPC95ZWFyPjxwdWItZGF0ZXM+PGRhdGU+U2VwPC9kYXRlPjwvcHVi
LWRhdGVzPjwvZGF0ZXM+PGlzYm4+MDI3OC0yNzE1PC9pc2JuPjxhY2Nlc3Npb24tbnVtPjI0MDE5
MzcxPC9hY2Nlc3Npb24tbnVtPjx1cmxzPjxyZWxhdGVkLXVybHM+PHVybD5odHRwOi8vY29udGVu
dC5oZWFsdGhhZmZhaXJzLm9yZy9jb250ZW50LzMyLzkvMTY0Ni5mdWxsLnBkZjwvdXJsPjwvcmVs
YXRlZC11cmxzPjwvdXJscz48ZWxlY3Ryb25pYy1yZXNvdXJjZS1udW0+MTAuMTM3Ny9obHRoYWZm
LjIwMTMuMDE1OTwvZWxlY3Ryb25pYy1yZXNvdXJjZS1udW0+PHJlbW90ZS1kYXRhYmFzZS1wcm92
aWRlcj5OTE08L3JlbW90ZS1kYXRhYmFzZS1wcm92aWRlcj48bGFuZ3VhZ2U+ZW5nPC9sYW5ndWFn
ZT48L3JlY29yZD48L0NpdGU+PC9FbmROb3RlPgB=
</w:fldData>
        </w:fldChar>
      </w:r>
      <w:r w:rsidR="00A26EEE">
        <w:instrText xml:space="preserve"> ADDIN EN.CITE </w:instrText>
      </w:r>
      <w:r w:rsidR="00E053B7">
        <w:fldChar w:fldCharType="begin">
          <w:fldData xml:space="preserve">PEVuZE5vdGU+PENpdGU+PEF1dGhvcj5IaWdiZWE8L0F1dGhvcj48WWVhcj4yMDEzPC9ZZWFyPjxS
ZWNOdW0+NzY3PC9SZWNOdW0+PERpc3BsYXlUZXh0Pig5NCk8L0Rpc3BsYXlUZXh0PjxyZWNvcmQ+
PHJlYy1udW1iZXI+NzY3PC9yZWMtbnVtYmVyPjxmb3JlaWduLWtleXM+PGtleSBhcHA9IkVOIiBk
Yi1pZD0iMnZ0cnJ6eHdsMHB6dG9lendmNngwcHg1MDA5djB3cjI1dHd6IiB0aW1lc3RhbXA9IjE0
MzgyMDIyMjQiPjc2Nzwva2V5PjwvZm9yZWlnbi1rZXlzPjxyZWYtdHlwZSBuYW1lPSJKb3VybmFs
IEFydGljbGUiPjE3PC9yZWYtdHlwZT48Y29udHJpYnV0b3JzPjxhdXRob3JzPjxhdXRob3I+SGln
YmVhLCBSLiBKLjwvYXV0aG9yPjxhdXRob3I+UGFsdW1ibywgQy4gSC48L2F1dGhvcj48YXV0aG9y
PlBlYXJsLCBTLiBBLjwvYXV0aG9yPjxhdXRob3I+QnlybmUsIE0uIEouPC9hdXRob3I+PGF1dGhv
cj5XaXNlLCBKLjwvYXV0aG9yPjwvYXV0aG9ycz48L2NvbnRyaWJ1dG9ycz48dGl0bGVzPjx0aXRs
ZT5EZW50aXN0cyZhcG9zOyBwYXJ0bmVyc2hpcCBvZiBNaWNoaWdhbiZhcG9zO3MgQ2FsaG91biBD
b3VudHk6IGEgY2FyZSBtb2RlbCBmb3IgdW5pbnN1cmVkIHBvcHVsYXRpb25z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Q2LTUxPC9wYWdlcz48dm9sdW1lPjMyPC92b2x1bWU+PG51
bWJlcj45PC9udW1iZXI+PGVkaXRpb24+MjAxMy8wOS8xMTwvZWRpdGlvbj48a2V5d29yZHM+PGtl
eXdvcmQ+Q29tbXVuaXR5IE5ldHdvcmtzLypvcmdhbml6YXRpb24gJmFtcDsgYWRtaW5pc3RyYXRp
b24vc3RhdGlzdGljcyAmYW1wOyBudW1lcmljYWwgZGF0YTwva2V5d29yZD48a2V5d29yZD4qRGVu
dGFsIENhcmU8L2tleXdvcmQ+PGtleXdvcmQ+RW1lcmdlbmN5IFNlcnZpY2UsIEhvc3BpdGFsL3V0
aWxpemF0aW9uPC9rZXl3b3JkPjxrZXl3b3JkPkhlYWx0aCBQcm9tb3Rpb248L2tleXdvcmQ+PGtl
eXdvcmQ+SGVhbHRoIFNlcnZpY2VzIEFjY2Vzc2liaWxpdHkvKm9yZ2FuaXphdGlvbiAmYW1wOyBh
ZG1pbmlzdHJhdGlvbjwva2V5d29yZD48a2V5d29yZD5IdW1hbnM8L2tleXdvcmQ+PGtleXdvcmQ+
Kk1lZGljYWxseSBVbmluc3VyZWQ8L2tleXdvcmQ+PGtleXdvcmQ+TWljaGlnYW48L2tleXdvcmQ+
PGtleXdvcmQ+Kk1vZGVscywgT3JnYW5pemF0aW9uYWw8L2tleXdvcmQ+PGtleXdvcmQ+T3JnYW5p
emF0aW9uYWwgQ2FzZSBTdHVkaWVzPC9rZXl3b3JkPjxrZXl3b3JkPlByb2dyYW0gRXZhbHVhdGlv
bjwva2V5d29yZD48a2V5d29yZD5Ub290aGFjaGUvdGhlcmFweTwva2V5d29yZD48a2V5d29yZD5B
Y2Nlc3MgVG8gQ2FyZTwva2V5d29yZD48a2V5d29yZD5IZWFsdGggRWNvbm9taWNzPC9rZXl3b3Jk
PjxrZXl3b3JkPk9yYWwgSGVhbHRoIENhcmU8L2tleXdvcmQ+PGtleXdvcmQ+UHJpbWFyeSBDYXJl
PC9rZXl3b3JkPjxrZXl3b3JkPlNhZmV0eS1OZXQgU3lzdGVtczwva2V5d29yZD48L2tleXdvcmRz
PjxkYXRlcz48eWVhcj4yMDEzPC95ZWFyPjxwdWItZGF0ZXM+PGRhdGU+U2VwPC9kYXRlPjwvcHVi
LWRhdGVzPjwvZGF0ZXM+PGlzYm4+MDI3OC0yNzE1PC9pc2JuPjxhY2Nlc3Npb24tbnVtPjI0MDE5
MzcxPC9hY2Nlc3Npb24tbnVtPjx1cmxzPjxyZWxhdGVkLXVybHM+PHVybD5odHRwOi8vY29udGVu
dC5oZWFsdGhhZmZhaXJzLm9yZy9jb250ZW50LzMyLzkvMTY0Ni5mdWxsLnBkZjwvdXJsPjwvcmVs
YXRlZC11cmxzPjwvdXJscz48ZWxlY3Ryb25pYy1yZXNvdXJjZS1udW0+MTAuMTM3Ny9obHRoYWZm
LjIwMTMuMDE1OTwvZWxlY3Ryb25pYy1yZXNvdXJjZS1udW0+PHJlbW90ZS1kYXRhYmFzZS1wcm92
aWRlcj5OTE08L3JlbW90ZS1kYXRhYmFzZS1wcm92aWRlcj48bGFuZ3VhZ2U+ZW5nPC9sYW5ndWFn
ZT48L3JlY29yZD48L0NpdGU+PC9FbmROb3RlPgB=
</w:fldData>
        </w:fldChar>
      </w:r>
      <w:r w:rsidR="00A26EEE">
        <w:instrText xml:space="preserve"> ADDIN EN.CITE.DATA </w:instrText>
      </w:r>
      <w:r w:rsidR="00E053B7">
        <w:fldChar w:fldCharType="end"/>
      </w:r>
      <w:r w:rsidR="00E053B7">
        <w:fldChar w:fldCharType="separate"/>
      </w:r>
      <w:r w:rsidR="00A26EEE">
        <w:rPr>
          <w:noProof/>
        </w:rPr>
        <w:t>(94)</w:t>
      </w:r>
      <w:r w:rsidR="00E053B7">
        <w:fldChar w:fldCharType="end"/>
      </w:r>
      <w:r>
        <w:t xml:space="preserve"> </w:t>
      </w:r>
      <w:r w:rsidR="00BD7E6B">
        <w:t xml:space="preserve">McCormick et al. found </w:t>
      </w:r>
      <w:r w:rsidR="007D0F40">
        <w:t xml:space="preserve">a </w:t>
      </w:r>
      <w:r w:rsidR="00BD7E6B">
        <w:t xml:space="preserve">52% reduction in ED patients with dental complaints and </w:t>
      </w:r>
      <w:r w:rsidR="007D0F40">
        <w:t xml:space="preserve">a </w:t>
      </w:r>
      <w:r w:rsidR="00BD7E6B">
        <w:t>66% reduction in ED patients</w:t>
      </w:r>
      <w:r w:rsidR="00E52281">
        <w:t xml:space="preserve"> with </w:t>
      </w:r>
      <w:r w:rsidR="00493881">
        <w:t>two</w:t>
      </w:r>
      <w:r w:rsidR="00E52281">
        <w:t xml:space="preserve"> or more visits after in</w:t>
      </w:r>
      <w:r w:rsidR="00BD7E6B">
        <w:t>sti</w:t>
      </w:r>
      <w:r w:rsidR="001239BB">
        <w:t>tuting a diversion program to a</w:t>
      </w:r>
      <w:r w:rsidR="00BD7E6B">
        <w:t xml:space="preserve"> hospital emergency dental clinic.</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r w:rsidR="00DB0E03">
        <w:t xml:space="preserve"> </w:t>
      </w:r>
      <w:proofErr w:type="spellStart"/>
      <w:r w:rsidR="00DB0E03">
        <w:t>Roghmann</w:t>
      </w:r>
      <w:proofErr w:type="spellEnd"/>
      <w:r w:rsidR="00DB0E03">
        <w:t xml:space="preserve"> and Goldman explored the effects of a new neighborhood health center providing continuous dental care in reducing the number of ED dental emergency visits to area hospitals.</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r w:rsidR="001527FF" w:rsidRPr="001527FF">
        <w:t xml:space="preserve"> </w:t>
      </w:r>
      <w:r w:rsidR="001527FF">
        <w:t xml:space="preserve">Authors </w:t>
      </w:r>
      <w:r w:rsidR="00493881">
        <w:t xml:space="preserve">and </w:t>
      </w:r>
      <w:r w:rsidR="001527FF">
        <w:t>dental</w:t>
      </w:r>
      <w:r w:rsidR="001527FF" w:rsidRPr="00964214">
        <w:t xml:space="preserve"> </w:t>
      </w:r>
      <w:r w:rsidR="001527FF">
        <w:t xml:space="preserve">access and policy change predictors </w:t>
      </w:r>
      <w:r w:rsidR="00493881">
        <w:t xml:space="preserve">studied </w:t>
      </w:r>
      <w:r w:rsidR="001527FF">
        <w:t>are summarized in Table 12.</w:t>
      </w:r>
    </w:p>
    <w:p w:rsidR="001527FF" w:rsidRDefault="001527FF" w:rsidP="001527FF">
      <w:r>
        <w:rPr>
          <w:b/>
        </w:rPr>
        <w:t xml:space="preserve">Table 12: Authors and ED Dental Access and Policy Change Predictors </w:t>
      </w:r>
      <w:r w:rsidR="00493881">
        <w:rPr>
          <w:b/>
        </w:rPr>
        <w:t>Studied</w:t>
      </w:r>
    </w:p>
    <w:tbl>
      <w:tblPr>
        <w:tblStyle w:val="LightShading-Accent1"/>
        <w:tblW w:w="0" w:type="auto"/>
        <w:tblLook w:val="04A0"/>
      </w:tblPr>
      <w:tblGrid>
        <w:gridCol w:w="2718"/>
        <w:gridCol w:w="6858"/>
      </w:tblGrid>
      <w:tr w:rsidR="001527FF" w:rsidTr="006A4D19">
        <w:trPr>
          <w:cnfStyle w:val="100000000000"/>
        </w:trPr>
        <w:tc>
          <w:tcPr>
            <w:cnfStyle w:val="001000000000"/>
            <w:tcW w:w="2718" w:type="dxa"/>
            <w:tcBorders>
              <w:left w:val="single" w:sz="4" w:space="0" w:color="auto"/>
            </w:tcBorders>
          </w:tcPr>
          <w:p w:rsidR="001527FF" w:rsidRDefault="001527FF" w:rsidP="005D1BE6">
            <w:r>
              <w:t>Authors</w:t>
            </w:r>
          </w:p>
        </w:tc>
        <w:tc>
          <w:tcPr>
            <w:tcW w:w="6858" w:type="dxa"/>
          </w:tcPr>
          <w:p w:rsidR="001527FF" w:rsidRDefault="001527FF" w:rsidP="001527FF">
            <w:pPr>
              <w:cnfStyle w:val="100000000000"/>
            </w:pPr>
            <w:r>
              <w:t>ED Dental Access and Policy Change Predictors</w:t>
            </w:r>
          </w:p>
        </w:tc>
      </w:tr>
      <w:tr w:rsidR="001527FF" w:rsidTr="006A4D19">
        <w:trPr>
          <w:cnfStyle w:val="000000100000"/>
        </w:trPr>
        <w:tc>
          <w:tcPr>
            <w:cnfStyle w:val="001000000000"/>
            <w:tcW w:w="2718" w:type="dxa"/>
            <w:tcBorders>
              <w:left w:val="single" w:sz="4" w:space="0" w:color="auto"/>
            </w:tcBorders>
          </w:tcPr>
          <w:p w:rsidR="001527FF" w:rsidRDefault="00A5733D" w:rsidP="00493881">
            <w:r>
              <w:t>Many studies, e.g.</w:t>
            </w:r>
            <w:r w:rsidR="00493881">
              <w:t>,</w:t>
            </w:r>
            <w:r w:rsidR="00E053B7">
              <w:fldChar w:fldCharType="begin">
                <w:fldData xml:space="preserve">PEVuZE5vdGU+PENpdGU+PEF1dGhvcj5Db2hlbjwvQXV0aG9yPjxZZWFyPjIwMDY8L1llYXI+PFJl
Y051bT44NTwvUmVjTnVtPjxEaXNwbGF5VGV4dD4oMjMsIDI1LCAyNiwgNjcsIDczKTwvRGlzcGxh
eVRleHQ+PHJlY29yZD48cmVjLW51bWJlcj44NTwvcmVjLW51bWJlcj48Zm9yZWlnbi1rZXlzPjxr
ZXkgYXBwPSJFTiIgZGItaWQ9IjJ2dHJyenh3bDBwenRvZXp3ZjZ4MHB4NTAwOXYwd3IyNXR3eiIg
dGltZXN0YW1wPSIxNDIxMTYxNzkwIj44NTwva2V5PjwvZm9yZWlnbi1rZXlzPjxyZWYtdHlwZSBu
YW1lPSJKb3VybmFsIEFydGljbGUiPjE3PC9yZWYtdHlwZT48Y29udHJpYnV0b3JzPjxhdXRob3Jz
PjxhdXRob3I+Q29oZW4sIEwuIEEuPC9hdXRob3I+PGF1dGhvcj5NYW5za2ksIFIuIEouPC9hdXRo
b3I+PC9hdXRob3JzPjwvY29udHJpYnV0b3JzPjxhdXRoLWFkZHJlc3M+RGVwYXJ0bWVudCBvZiBI
ZWFsdGggUHJvbW90aW9uIGFuZCBQb2xpY3ksIFVuaXZlcnNpdHkgb2YgTWFyeWxhbmQgRGVudGFs
IFNjaG9vbCwgQmFsdGltb3JlLCAyMTIwMSwgVVNBLiBsYWNvaGVuQHVtYXJ5bGFuZC5lZHU8L2F1
dGgtYWRkcmVzcz48dGl0bGVzPjx0aXRsZT5WaXNpdHMgdG8gbm9uLWRlbnRpc3QgaGVhbHRoIGNh
cmUgcHJvdmlkZXJzIGZvciBkZW50YWwgcHJvYmxlbXM8L3RpdGxlPjxzZWNvbmRhcnktdGl0bGU+
RmFtIE1lZDwvc2Vjb25kYXJ5LXRpdGxlPjxhbHQtdGl0bGU+RmFtaWx5IG1lZGljaW5lPC9hbHQt
dGl0bGU+PC90aXRsZXM+PHBlcmlvZGljYWw+PGZ1bGwtdGl0bGU+RmFtIE1lZDwvZnVsbC10aXRs
ZT48YWJici0xPkZhbWlseSBtZWRpY2luZTwvYWJici0xPjwvcGVyaW9kaWNhbD48YWx0LXBlcmlv
ZGljYWw+PGZ1bGwtdGl0bGU+RmFtIE1lZDwvZnVsbC10aXRsZT48YWJici0xPkZhbWlseSBtZWRp
Y2luZTwvYWJici0xPjwvYWx0LXBlcmlvZGljYWw+PHBhZ2VzPjU1Ni02NDwvcGFnZXM+PHZvbHVt
ZT4zODwvdm9sdW1lPjxudW1iZXI+ODwvbnVtYmVyPjxlZGl0aW9uPjIwMDYvMDkvMDE8L2VkaXRp
b24+PGtleXdvcmRzPjxrZXl3b3JkPkFkb2xlc2NlbnQ8L2tleXdvcmQ+PGtleXdvcmQ+QWR1bHQ8
L2tleXdvcmQ+PGtleXdvcmQ+QWdlZDwva2V5d29yZD48a2V5d29yZD5BbWJ1bGF0b3J5IENhcmUv
KnV0aWxpemF0aW9uPC9rZXl3b3JkPjxrZXl3b3JkPkRlbnRhbCBIZWFsdGggU2VydmljZXMvKnV0
aWxpemF0aW9uPC9rZXl3b3JkPjxrZXl3b3JkPkRydWcgUHJlc2NyaXB0aW9ucy9zdGF0aXN0aWNz
ICZhbXA7IG51bWVyaWNhbCBkYXRhPC9rZXl3b3JkPjxrZXl3b3JkPkVtZXJnZW5jeSBTZXJ2aWNl
LCBIb3NwaXRhbC8qdXRpbGl6YXRpb248L2tleXdvcmQ+PGtleXdvcmQ+RmVtYWxlPC9rZXl3b3Jk
PjxrZXl3b3JkPkhlYWx0aCBDYXJlIFN1cnZleXM8L2tleXdvcmQ+PGtleXdvcmQ+SHVtYW5zPC9r
ZXl3b3JkPjxrZXl3b3JkPk1hbGU8L2tleXdvcmQ+PGtleXdvcmQ+TWlkZGxlIEFnZWQ8L2tleXdv
cmQ+PGtleXdvcmQ+KlBoeXNpY2lhbiZhcG9zO3MgUm9sZTwva2V5d29yZD48a2V5d29yZD5Tb2Np
b2Vjb25vbWljIEZhY3RvcnM8L2tleXdvcmQ+PGtleXdvcmQ+U3RvbWF0b2duYXRoaWMgRGlzZWFz
ZXMvKmVwaWRlbWlvbG9neS90aGVyYXB5PC9rZXl3b3JkPjxrZXl3b3JkPlVuaXRlZCBTdGF0ZXMv
ZXBpZGVtaW9sb2d5PC9rZXl3b3JkPjwva2V5d29yZHM+PGRhdGVzPjx5ZWFyPjIwMDY8L3llYXI+
PHB1Yi1kYXRlcz48ZGF0ZT5TZXA8L2RhdGU+PC9wdWItZGF0ZXM+PC9kYXRlcz48aXNibj4wNzQy
LTMyMjUgKFByaW50KSYjeEQ7MDc0Mi0zMjI1PC9pc2JuPjxhY2Nlc3Npb24tbnVtPjE2OTQ0Mzg2
PC9hY2Nlc3Npb24tbnVtPjx1cmxzPjwvdXJscz48cmVtb3RlLWRhdGFiYXNlLXByb3ZpZGVyPk5M
TTwvcmVtb3RlLWRhdGFiYXNlLXByb3ZpZGVyPjxsYW5ndWFnZT5lbmc8L2xhbmd1YWdlPjwvcmVj
b3JkPjwvQ2l0ZT48Q2l0ZT48QXV0aG9yPkZpZWxkczwvQXV0aG9yPjxZZWFyPjIwMTU8L1llYXI+
PFJlY051bT43NTg8L1JlY051bT48cmVjb3JkPjxyZWMtbnVtYmVyPjc1ODwvcmVjLW51bWJlcj48
Zm9yZWlnbi1rZXlzPjxrZXkgYXBwPSJFTiIgZGItaWQ9IjJ2dHJyenh3bDBwenRvZXp3ZjZ4MHB4
NTAwOXYwd3IyNXR3eiIgdGltZXN0YW1wPSIxNDM4MjAyMjI0Ij43NTg8L2tleT48L2ZvcmVpZ24t
a2V5cz48cmVmLXR5cGUgbmFtZT0iSm91cm5hbCBBcnRpY2xlIj4xNzwvcmVmLXR5cGU+PGNvbnRy
aWJ1dG9ycz48YXV0aG9ycz48YXV0aG9yPkZpZWxkcywgQi4gRS48L2F1dGhvcj48YXV0aG9yPkJl
bGwsIEouIEYuPC9hdXRob3I+PGF1dGhvcj5Nb3ljZSwgUy48L2F1dGhvcj48YXV0aG9yPkJpZ2Jl
ZSwgSi4gTC48L2F1dGhvcj48L2F1dGhvcnM+PC9jb250cmlidXRvcnM+PGF1dGgtYWRkcmVzcz5C
ZXR0eSBJcmVuZSBNb29yZSBTY2hvb2wgb2YgTnVyc2luZywgVW5pdmVyc2l0eSBvZiBDYWxpZm9y
bmlhIERhdmlzLCBTYWNyYW1lbnRvLCBDYWxpZm9ybmlhLjwvYXV0aC1hZGRyZXNzPjx0aXRsZXM+
PHRpdGxlPlRoZSBpbXBhY3Qgb2YgaW5zdXJhbmNlIGluc3RhYmlsaXR5IG9uIGhlYWx0aCBzZXJ2
aWNlIHV0aWxpemF0aW9uOiBkb2VzIG5vbi1tZXRyb3BvbGl0YW4gcmVzaWRlbmNlIG1ha2UgYSBk
aWZmZXJlbmNlPzwvdGl0bGU+PHNlY29uZGFyeS10aXRsZT5KIFJ1cmFsIEhlYWx0aDwvc2Vjb25k
YXJ5LXRpdGxlPjxhbHQtdGl0bGU+VGhlIEpvdXJuYWwgb2YgcnVyYWwgaGVhbHRoIDogb2ZmaWNp
YWwgam91cm5hbCBvZiB0aGUgQW1lcmljYW4gUnVyYWwgSGVhbHRoIEFzc29jaWF0aW9uIGFuZCB0
aGUgTmF0aW9uYWwgUnVyYWwgSGVhbHRoIENhcmUgQXNzb2NpYXRpb248L2FsdC10aXRsZT48L3Rp
dGxlcz48cGVyaW9kaWNhbD48ZnVsbC10aXRsZT5KIFJ1cmFsIEhlYWx0aDwvZnVsbC10aXRsZT48
YWJici0xPlRoZSBKb3VybmFsIG9mIHJ1cmFsIGhlYWx0aCA6IG9mZmljaWFsIGpvdXJuYWwgb2Yg
dGhlIEFtZXJpY2FuIFJ1cmFsIEhlYWx0aCBBc3NvY2lhdGlvbiBhbmQgdGhlIE5hdGlvbmFsIFJ1
cmFsIEhlYWx0aCBDYXJlIEFzc29jaWF0aW9uPC9hYmJyLTE+PC9wZXJpb2RpY2FsPjxhbHQtcGVy
aW9kaWNhbD48ZnVsbC10aXRsZT5KIFJ1cmFsIEhlYWx0aDwvZnVsbC10aXRsZT48YWJici0xPlRo
ZSBKb3VybmFsIG9mIHJ1cmFsIGhlYWx0aCA6IG9mZmljaWFsIGpvdXJuYWwgb2YgdGhlIEFtZXJp
Y2FuIFJ1cmFsIEhlYWx0aCBBc3NvY2lhdGlvbiBhbmQgdGhlIE5hdGlvbmFsIFJ1cmFsIEhlYWx0
aCBDYXJlIEFzc29jaWF0aW9uPC9hYmJyLTE+PC9hbHQtcGVyaW9kaWNhbD48cGFnZXM+MjctMzQ8
L3BhZ2VzPjx2b2x1bWU+MzE8L3ZvbHVtZT48bnVtYmVyPjE8L251bWJlcj48ZWRpdGlvbj4yMDE0
LzA3LzIyPC9lZGl0aW9uPjxrZXl3b3Jkcz48a2V5d29yZD5NZWRpY2FsIEV4cGVuZGl0dXJlIFBh
bmVsIFN1cnZleTwva2V5d29yZD48a2V5d29yZD5nZW9ncmFwaHk8L2tleXdvcmQ+PGtleXdvcmQ+
aGVhbHRoIGRpc3Bhcml0aWVzPC9rZXl3b3JkPjxrZXl3b3JkPmhlYWx0aCBzZXJ2aWNlcyByZXNl
YXJjaDwva2V5d29yZD48a2V5d29yZD5pbnN1cmFuY2U8L2tleXdvcmQ+PC9rZXl3b3Jkcz48ZGF0
ZXM+PHllYXI+MjAxNTwveWVhcj48cHViLWRhdGVzPjxkYXRlPkphbjwvZGF0ZT48L3B1Yi1kYXRl
cz48L2RhdGVzPjxpc2JuPjA4OTAtNzY1eDwvaXNibj48YWNjZXNzaW9uLW51bT4yNTA0MDQyMDwv
YWNjZXNzaW9uLW51bT48dXJscz48cmVsYXRlZC11cmxzPjx1cmw+aHR0cDovL29ubGluZWxpYnJh
cnkud2lsZXkuY29tL3N0b3JlLzEwLjExMTEvanJoLjEyMDc3L2Fzc2V0L2pyaDEyMDc3LnBkZj92
PTEmYW1wO3Q9aWNwOGozbGQmYW1wO3M9NGE1MDhlMDA4OWRkYWRjNmIyODI5M2YxODkwNjNlMTlm
NTI1NjRkYzwvdXJsPjwvcmVsYXRlZC11cmxzPjwvdXJscz48ZWxlY3Ryb25pYy1yZXNvdXJjZS1u
dW0+MTAuMTExMS9qcmguMTIwNzc8L2VsZWN0cm9uaWMtcmVzb3VyY2UtbnVtPjxyZW1vdGUtZGF0
YWJhc2UtcHJvdmlkZXI+TkxNPC9yZW1vdGUtZGF0YWJhc2UtcHJvdmlkZXI+PGxhbmd1YWdlPmVu
ZzwvbGFuZ3VhZ2U+PC9yZWNvcmQ+PC9DaXRlPjxDaXRlPjxBdXRob3I+RmVyYXlvcm5pPC9BdXRo
b3I+PFllYXI+MjAxMTwvWWVhcj48UmVjTnVtPjc1NzwvUmVjTnVtPjxyZWNvcmQ+PHJlYy1udW1i
ZXI+NzU3PC9yZWMtbnVtYmVyPjxmb3JlaWduLWtleXM+PGtleSBhcHA9IkVOIiBkYi1pZD0iMnZ0
cnJ6eHdsMHB6dG9lendmNngwcHg1MDA5djB3cjI1dHd6IiB0aW1lc3RhbXA9IjE0MzgyMDIyMjQi
Pjc1Nzwva2V5PjwvZm9yZWlnbi1rZXlzPjxyZWYtdHlwZSBuYW1lPSJKb3VybmFsIEFydGljbGUi
PjE3PC9yZWYtdHlwZT48Y29udHJpYnV0b3JzPjxhdXRob3JzPjxhdXRob3I+RmVyYXlvcm5pLCBB
LjwvYXV0aG9yPjxhdXRob3I+U2luaGEsIE0uPC9hdXRob3I+PGF1dGhvcj5NY0RvbmFsZCwgRi4g
Vy48L2F1dGhvcj48L2F1dGhvcnM+PC9jb250cmlidXRvcnM+PGF1dGgtYWRkcmVzcz5QZWRpYXRy
aWMgRW1lcmdlbmN5IE1lZGljaW5lIERlcGFydG1lbnQsIFBob2VuaXggQ2hpbGRyZW4mYXBvcztz
IEhvc3BpdGFsLCAxOTE5IEUsIFRob21hcyBSb2FkLCBQaG9lbml4LCBBWiA4NTAxNiwgVVNBLiBh
ZmVyYXlvcm5pQHBob2VuaXhjaGlsZHJlbnMuY29tPC9hdXRoLWFkZHJlc3M+PHRpdGxlcz48dGl0
bGU+SGVhbHRoIGlzc3VlcyBhbW9uZyBmb3JlaWduIGJvcm4gdW5pbnN1cmVkIGNoaWxkcmVuIHZp
c2l0aW5nIGFuIGlubmVyIGNpdHkgcGVkaWF0cmljIGVtZXJnZW5jeSBkZXBhcnRtZW50PC90aXRs
ZT48c2Vjb25kYXJ5LXRpdGxlPkogSW1taWdyIE1pbm9yIEhlYWx0aDwvc2Vjb25kYXJ5LXRpdGxl
PjxhbHQtdGl0bGU+Sm91cm5hbCBvZiBpbW1pZ3JhbnQgYW5kIG1pbm9yaXR5IGhlYWx0aCAvIENl
bnRlciBmb3IgTWlub3JpdHkgUHVibGljIEhlYWx0aDwvYWx0LXRpdGxlPjwvdGl0bGVzPjxwZXJp
b2RpY2FsPjxmdWxsLXRpdGxlPkogSW1taWdyIE1pbm9yIEhlYWx0aDwvZnVsbC10aXRsZT48YWJi
ci0xPkpvdXJuYWwgb2YgaW1taWdyYW50IGFuZCBtaW5vcml0eSBoZWFsdGggLyBDZW50ZXIgZm9y
IE1pbm9yaXR5IFB1YmxpYyBIZWFsdGg8L2FiYnItMT48L3BlcmlvZGljYWw+PGFsdC1wZXJpb2Rp
Y2FsPjxmdWxsLXRpdGxlPkogSW1taWdyIE1pbm9yIEhlYWx0aDwvZnVsbC10aXRsZT48YWJici0x
PkpvdXJuYWwgb2YgaW1taWdyYW50IGFuZCBtaW5vcml0eSBoZWFsdGggLyBDZW50ZXIgZm9yIE1p
bm9yaXR5IFB1YmxpYyBIZWFsdGg8L2FiYnItMT48L2FsdC1wZXJpb2RpY2FsPjxwYWdlcz40MzQt
NDQ8L3BhZ2VzPjx2b2x1bWU+MTM8L3ZvbHVtZT48bnVtYmVyPjM8L251bWJlcj48ZWRpdGlvbj4y
MDEwLzA5LzAzPC9lZGl0aW9uPjxrZXl3b3Jkcz48a2V5d29yZD5Bcml6b25hPC9rZXl3b3JkPjxr
ZXl3b3JkPkNoaWxkPC9rZXl3b3JkPjxrZXl3b3JkPkNoaWxkLCBQcmVzY2hvb2w8L2tleXdvcmQ+
PGtleXdvcmQ+Q3Jvc3MtU2VjdGlvbmFsIFN0dWRpZXM8L2tleXdvcmQ+PGtleXdvcmQ+RW1lcmdl
bmN5IFNlcnZpY2UsIEhvc3BpdGFsLypzdGF0aXN0aWNzICZhbXA7IG51bWVyaWNhbCBkYXRhPC9r
ZXl3b3JkPjxrZXl3b3JkPipFbWlncmFudHMgYW5kIEltbWlncmFudHM8L2tleXdvcmQ+PGtleXdv
cmQ+RmVtYWxlPC9rZXl3b3JkPjxrZXl3b3JkPkhlYWx0aCBTZXJ2aWNlcyBBY2Nlc3NpYmlsaXR5
PC9rZXl3b3JkPjxrZXl3b3JkPipIZWFsdGggU3RhdHVzPC9rZXl3b3JkPjxrZXl3b3JkPkh1bWFu
czwva2V5d29yZD48a2V5d29yZD5JbmZhbnQ8L2tleXdvcmQ+PGtleXdvcmQ+SW5mYW50LCBOZXdi
b3JuPC9rZXl3b3JkPjxrZXl3b3JkPkludGVydmlld3MgYXMgVG9waWM8L2tleXdvcmQ+PGtleXdv
cmQ+TWFsZTwva2V5d29yZD48a2V5d29yZD4qTWVkaWNhbGx5IFVuaW5zdXJlZDwva2V5d29yZD48
a2V5d29yZD5Tb2NpYWwgQ2xhc3M8L2tleXdvcmQ+PGtleXdvcmQ+VXJiYW4gUG9wdWxhdGlvbjwv
a2V5d29yZD48L2tleXdvcmRzPjxkYXRlcz48eWVhcj4yMDExPC95ZWFyPjxwdWItZGF0ZXM+PGRh
dGU+SnVuPC9kYXRlPjwvcHViLWRhdGVzPjwvZGF0ZXM+PGlzYm4+MTU1Ny0xOTEyPC9pc2JuPjxh
Y2Nlc3Npb24tbnVtPjIwODA5MzQwPC9hY2Nlc3Npb24tbnVtPjx1cmxzPjxyZWxhdGVkLXVybHM+
PHVybD5odHRwOi8vZG93bmxvYWQuc3ByaW5nZXIuY29tL3N0YXRpYy9wZGYvMjkxL2FydCUyNTNB
MTAuMTAwNyUyNTJGczEwOTAzLTAxMC05Mzg2LTkucGRmP29yaWdpblVybD1odHRwJTNBJTJGJTJG
bGluay5zcHJpbmdlci5jb20lMkZhcnRpY2xlJTJGMTAuMTAwNyUyRnMxMDkwMy0wMTAtOTM4Ni05
JmFtcDt0b2tlbjI9ZXhwPTE0MzgyMDM1MjZ+YWNsPSUyRnN0YXRpYyUyRnBkZiUyRjI5MSUyRmFy
dCUyNTI1M0ExMC4xMDA3JTI1MjUyRnMxMDkwMy0wMTAtOTM4Ni05LnBkZiUzRm9yaWdpblVybCUz
RGh0dHAlMjUzQSUyNTJGJTI1MkZsaW5rLnNwcmluZ2VyLmNvbSUyNTJGYXJ0aWNsZSUyNTJGMTAu
MTAwNyUyNTJGczEwOTAzLTAxMC05Mzg2LTkqfmhtYWM9NzM1ODZlMjlhYzRhMDU5YTVjNTFmMGZm
Zjg0MzVkZmUzOWIzOTgzMWY1NDZkMjc3MWFiNmQ0N2E5MDE1OGYyNzwvdXJsPjwvcmVsYXRlZC11
cmxzPjwvdXJscz48ZWxlY3Ryb25pYy1yZXNvdXJjZS1udW0+MTAuMTAwNy9zMTA5MDMtMDEwLTkz
ODYtOTwvZWxlY3Ryb25pYy1yZXNvdXJjZS1udW0+PHJlbW90ZS1kYXRhYmFzZS1wcm92aWRlcj5O
TE08L3JlbW90ZS1kYXRhYmFzZS1wcm92aWRlcj48bGFuZ3VhZ2U+ZW5nPC9sYW5ndWFnZT48L3Jl
Y29yZD48L0NpdGU+PENpdGU+PEF1dGhvcj5NY0Nvcm1pY2s8L0F1dGhvcj48WWVhcj4yMDEzPC9Z
ZWFyPjxSZWNOdW0+MzM8L1JlY051bT48cmVjb3JkPjxyZWMtbnVtYmVyPjMzPC9yZWMtbnVtYmVy
Pjxmb3JlaWduLWtleXM+PGtleSBhcHA9IkVOIiBkYi1pZD0iMnZ0cnJ6eHdsMHB6dG9lendmNngw
cHg1MDA5djB3cjI1dHd6IiB0aW1lc3RhbXA9IjE0MjExNjE3OTAiPjMzPC9rZXk+PC9mb3JlaWdu
LWtleXM+PHJlZi10eXBlIG5hbWU9IkpvdXJuYWwgQXJ0aWNsZSI+MTc8L3JlZi10eXBlPjxjb250
cmlidXRvcnM+PGF1dGhvcnM+PGF1dGhvcj5NY0Nvcm1pY2ssIEEuIFAuPC9hdXRob3I+PGF1dGhv
cj5BYnViYWtlciwgQS4gTy48L2F1dGhvcj48YXV0aG9yPkxhc2tpbiwgRC4gTS48L2F1dGhvcj48
YXV0aG9yPkdvbnphbGVzLCBNLiBTLjwvYXV0aG9yPjxhdXRob3I+R2FybGFuZCwgUy48L2F1dGhv
cj48L2F1dGhvcnM+PC9jb250cmlidXRvcnM+PGF1dGgtYWRkcmVzcz5EZXBhcnRtZW50IG9mIE9y
YWwgYW5kIE1heGlsbG9mYWNpYWwgU3VyZ2VyeSwgVmlyZ2luaWEgQ29tbW9ud2VhbHRoIFVuaXZl
cnNpdHkgTWVkaWNhbCBDZW50ZXIsIFJpY2htb25kLCBWaXJnaW5pYSwgVVNBLjwvYXV0aC1hZGRy
ZXNzPjx0aXRsZXM+PHRpdGxlPlJlZHVjaW5nIHRoZSBidXJkZW4gb2YgZGVudGFsIHBhdGllbnRz
IG9uIHRoZSBidXN5IGhvc3BpdGFsIGVtZXJnZW5jeSBkZXBhcnRtZW50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ZXJpb2RpY2FsPjxmdWxsLXRpdGxl
PkogT3JhbCBNYXhpbGxvZmFjIFN1cmc8L2Z1bGwtdGl0bGU+PGFiYnItMT5Kb3VybmFsIG9mIG9y
YWwgYW5kIG1heGlsbG9mYWNpYWwgc3VyZ2VyeSA6IG9mZmljaWFsIGpvdXJuYWwgb2YgdGhlIEFt
ZXJpY2FuIEFzc29jaWF0aW9uIG9mIE9yYWwgYW5kIE1heGlsbG9mYWNpYWwgU3VyZ2VvbnM8L2Fi
YnItMT48L3BlcmlvZGljYWw+PGFsdC1wZXJpb2RpY2FsPjxmdWxsLXRpdGxlPkogT3JhbCBNYXhp
bGxvZmFjIFN1cmc8L2Z1bGwtdGl0bGU+PGFiYnItMT5Kb3VybmFsIG9mIG9yYWwgYW5kIG1heGls
bG9mYWNpYWwgc3VyZ2VyeSA6IG9mZmljaWFsIGpvdXJuYWwgb2YgdGhlIEFtZXJpY2FuIEFzc29j
aWF0aW9uIG9mIE9yYWwgYW5kIE1heGlsbG9mYWNpYWwgU3VyZ2VvbnM8L2FiYnItMT48L2FsdC1w
ZXJpb2RpY2FsPjxwYWdlcz40NzUtODwvcGFnZXM+PHZvbHVtZT43MTwvdm9sdW1lPjxudW1iZXI+
MzwvbnVtYmVyPjxlZGl0aW9uPjIwMTIvMTIvMjY8L2VkaXRpb24+PGtleXdvcmRzPjxrZXl3b3Jk
PkFkb2xlc2NlbnQ8L2tleXdvcmQ+PGtleXdvcmQ+QWR1bHQ8L2tleXdvcmQ+PGtleXdvcmQ+RGVu
dGFsIFNlcnZpY2UsIEhvc3BpdGFsL3N0YXRpc3RpY3MgJmFtcDsgbnVtZXJpY2FsIGRhdGEvKnV0
aWxpemF0aW9uPC9rZXl3b3JkPjxrZXl3b3JkPkVtZXJnZW5jeSBTZXJ2aWNlLCBIb3NwaXRhbC9z
dGF0aXN0aWNzICZhbXA7IG51bWVyaWNhbCBkYXRhLyp1dGlsaXphdGlvbjwva2V5d29yZD48a2V5
d29yZD5IdW1hbnM8L2tleXdvcmQ+PGtleXdvcmQ+TWlkZGxlIEFnZWQ8L2tleXdvcmQ+PGtleXdv
cmQ+UGVyaW9kb250YWwgRGlzZWFzZXMvdGhlcmFweTwva2V5d29yZD48a2V5d29yZD5QaWxvdCBQ
cm9qZWN0czwva2V5d29yZD48a2V5d29yZD5RdWFsaXR5IEFzc3VyYW5jZSwgSGVhbHRoIENhcmU8
L2tleXdvcmQ+PGtleXdvcmQ+VG9vdGggRGlzZWFzZXMvdGhlcmFweTwva2V5d29yZD48a2V5d29y
ZD5Ub290aGFjaGUvZHJ1ZyB0aGVyYXB5PC9rZXl3b3JkPjxrZXl3b3JkPlZpcmdpbmlhPC9rZXl3
b3JkPjxrZXl3b3JkPllvdW5nIEFkdWx0PC9rZXl3b3JkPjwva2V5d29yZHM+PGRhdGVzPjx5ZWFy
PjIwMTM8L3llYXI+PHB1Yi1kYXRlcz48ZGF0ZT5NYXI8L2RhdGU+PC9wdWItZGF0ZXM+PC9kYXRl
cz48aXNibj4wMjc4LTIzOTE8L2lzYm4+PGFjY2Vzc2lvbi1udW0+MjMyNjU4NTA8L2FjY2Vzc2lv
bi1udW0+PHVybHM+PHJlbGF0ZWQtdXJscz48dXJsPmh0dHA6Ly9hYy5lbHMtY2RuLmNvbS9TMDI3
ODIzOTExMjAxMjMzNS8xLXMyLjAtUzAyNzgyMzkxMTIwMTIzMzUtbWFpbi5wZGY/X3RpZD04NmYz
ZWQzMC05YjM2LTExZTQtYjkxMy0wMDAwMGFhY2IzNjImYW1wO2FjZG5hdD0xNDIxMTYyMTAyXzE4
ZWQxMTg1YjRlYWI4YTE3NjU1MWI2YzEyZTQ1ZWYzPC91cmw+PC9yZWxhdGVkLXVybHM+PC91cmxz
PjxlbGVjdHJvbmljLXJlc291cmNlLW51bT4xMC4xMDE2L2ouam9tcy4yMDEyLjA4LjAyMzwvZWxl
Y3Ryb25pYy1yZXNvdXJjZS1udW0+PHJlbW90ZS1kYXRhYmFzZS1wcm92aWRlcj5OTE08L3JlbW90
ZS1kYXRhYmFzZS1wcm92aWRlcj48bGFuZ3VhZ2U+ZW5nPC9sYW5ndWFnZT48L3JlY29yZD48L0Np
dGU+PENpdGU+PEF1dGhvcj5OYWxsaWFoPC9BdXRob3I+PFllYXI+MjAxMDwvWWVhcj48UmVjTnVt
PjY0PC9SZWNOdW0+PHJlY29yZD48cmVjLW51bWJlcj42NDwvcmVjLW51bWJlcj48Zm9yZWlnbi1r
ZXlzPjxrZXkgYXBwPSJFTiIgZGItaWQ9IjJ2dHJyenh3bDBwenRvZXp3ZjZ4MHB4NTAwOXYwd3Iy
NXR3eiIgdGltZXN0YW1wPSIxNDIxMTYxNzkwIj42NDwva2V5PjwvZm9yZWlnbi1rZXlzPjxyZWYt
dHlwZSBuYW1lPSJKb3VybmFsIEFydGljbGUiPjE3PC9yZWYtdHlwZT48Y29udHJpYnV0b3JzPjxh
dXRob3JzPjxhdXRob3I+TmFsbGlhaCwgUi4gUC48L2F1dGhvcj48YXV0aG9yPkFsbGFyZWRkeSwg
Vi48L2F1dGhvcj48YXV0aG9yPkVsYW5nb3ZhbiwgUy48L2F1dGhvcj48YXV0aG9yPkthcmltYnV4
LCBOLjwvYXV0aG9yPjxhdXRob3I+QWxsYXJlZGR5LCBWLjwvYXV0aG9yPjwvYXV0aG9ycz48L2Nv
bnRyaWJ1dG9ycz48YXV0aC1hZGRyZXNzPkRlcGFydG1lbnQgb2YgUmVzdG9yYXRpdmUgRGVudGlz
dHJ5IGFuZCBCaW9tYXRlcmlhbHMgU2NpZW5jZXMsIEhhcnZhcmQgU2Nob29sIG9mIERlbnRhbCBN
ZWRpY2luZSwgQm9zdG9uLCBNQSAwMjExNSwgVVNBLjwvYXV0aC1hZGRyZXNzPjx0aXRsZXM+PHRp
dGxlPkhvc3BpdGFsIGJhc2VkIGVtZXJnZW5jeSBkZXBhcnRtZW50IHZpc2l0cyBhdHRyaWJ1dGVk
IHRvIGRlbnRhbCBjYXJpZXMgaW4gdGhlIFVuaXRlZCBTdGF0ZXMgaW4gMjAwNjwvdGl0bGU+PHNl
Y29uZGFyeS10aXRsZT5KIEV2aWQgQmFzZWQgRGVudCBQcmFjdDwvc2Vjb25kYXJ5LXRpdGxlPjxh
bHQtdGl0bGU+VGhlIGpvdXJuYWwgb2YgZXZpZGVuY2UtYmFzZWQgZGVudGFsIHByYWN0aWNlPC9h
bHQtdGl0bGU+PC90aXRsZXM+PHBlcmlvZGljYWw+PGZ1bGwtdGl0bGU+SiBFdmlkIEJhc2VkIERl
bnQgUHJhY3Q8L2Z1bGwtdGl0bGU+PGFiYnItMT5UaGUgam91cm5hbCBvZiBldmlkZW5jZS1iYXNl
ZCBkZW50YWwgcHJhY3RpY2U8L2FiYnItMT48L3BlcmlvZGljYWw+PGFsdC1wZXJpb2RpY2FsPjxm
dWxsLXRpdGxlPkogRXZpZCBCYXNlZCBEZW50IFByYWN0PC9mdWxsLXRpdGxlPjxhYmJyLTE+VGhl
IGpvdXJuYWwgb2YgZXZpZGVuY2UtYmFzZWQgZGVudGFsIHByYWN0aWNlPC9hYmJyLTE+PC9hbHQt
cGVyaW9kaWNhbD48cGFnZXM+MjEyLTIyPC9wYWdlcz48dm9sdW1lPjEwPC92b2x1bWU+PG51bWJl
cj40PC9udW1iZXI+PGVkaXRpb24+MjAxMC8xMS8yNjwvZWRpdGlvbj48a2V5d29yZHM+PGtleXdv
cmQ+QWR1bHQ8L2tleXdvcmQ+PGtleXdvcmQ+Q2hpbGQ8L2tleXdvcmQ+PGtleXdvcmQ+RGVudGFs
IENhcmllcy9jb21wbGljYXRpb25zLyplY29ub21pY3MvKnRoZXJhcHk8L2tleXdvcmQ+PGtleXdv
cmQ+RW1lcmdlbmN5IFNlcnZpY2UsIEhvc3BpdGFsLyplY29ub21pY3MvKnN0YXRpc3RpY3MgJmFt
cDsgbnVtZXJpY2FsIGRhdGE8L2tleXdvcmQ+PGtleXdvcmQ+RmVtYWxlPC9rZXl3b3JkPjxrZXl3
b3JkPkh1bWFuczwva2V5d29yZD48a2V5d29yZD5MaW5lYXIgTW9kZWxzPC9rZXl3b3JkPjxrZXl3
b3JkPk1hbGU8L2tleXdvcmQ+PGtleXdvcmQ+TWVkaWNhaWQ8L2tleXdvcmQ+PGtleXdvcmQ+TWVk
aWNhbGx5IFVuaW5zdXJlZDwva2V5d29yZD48a2V5d29yZD5Vbml0ZWQgU3RhdGVzL2VwaWRlbWlv
bG9neTwva2V5d29yZD48L2tleXdvcmRzPjxkYXRlcz48eWVhcj4yMDEwPC95ZWFyPjxwdWItZGF0
ZXM+PGRhdGU+RGVjPC9kYXRlPjwvcHViLWRhdGVzPjwvZGF0ZXM+PGlzYm4+MTUzMi0zMzgyPC9p
c2JuPjxhY2Nlc3Npb24tbnVtPjIxMDkzODAyPC9hY2Nlc3Npb24tbnVtPjx1cmxzPjxyZWxhdGVk
LXVybHM+PHVybD5odHRwOi8vYWMuZWxzLWNkbi5jb20vUzE1MzIzMzgyMTAwMDE4MzEvMS1zMi4w
LVMxNTMyMzM4MjEwMDAxODMxLW1haW4ucGRmP190aWQ9YjhkMDUwYzgtOWIzNi0xMWU0LTk2NjUt
MDAwMDBhYWNiMzYwJmFtcDthY2RuYXQ9MTQyMTE2MjE4Nl9hNmQwYjkwNDAyMjZmZWY3YWVjMjhk
NmFmOWNhYjg2NDwvdXJsPjwvcmVsYXRlZC11cmxzPjwvdXJscz48ZWxlY3Ryb25pYy1yZXNvdXJj
ZS1udW0+MTAuMTAxNi9qLmplYmRwLjIwMTAuMDkuMDEzPC9lbGVjdHJvbmljLXJlc291cmNlLW51
bT48cmVtb3RlLWRhdGFiYXNlLXByb3ZpZGVyPk5MTTwvcmVtb3RlLWRhdGFiYXNlLXByb3ZpZGVy
PjxsYW5ndWFnZT5lbmc8L2xhbmd1YWdlPjwvcmVjb3JkPjwvQ2l0ZT48L0VuZE5vdGU+AG==
</w:fldData>
              </w:fldChar>
            </w:r>
            <w:r w:rsidR="00A26EEE">
              <w:instrText xml:space="preserve"> ADDIN EN.CITE </w:instrText>
            </w:r>
            <w:r w:rsidR="00E053B7">
              <w:fldChar w:fldCharType="begin">
                <w:fldData xml:space="preserve">PEVuZE5vdGU+PENpdGU+PEF1dGhvcj5Db2hlbjwvQXV0aG9yPjxZZWFyPjIwMDY8L1llYXI+PFJl
Y051bT44NTwvUmVjTnVtPjxEaXNwbGF5VGV4dD4oMjMsIDI1LCAyNiwgNjcsIDczKTwvRGlzcGxh
eVRleHQ+PHJlY29yZD48cmVjLW51bWJlcj44NTwvcmVjLW51bWJlcj48Zm9yZWlnbi1rZXlzPjxr
ZXkgYXBwPSJFTiIgZGItaWQ9IjJ2dHJyenh3bDBwenRvZXp3ZjZ4MHB4NTAwOXYwd3IyNXR3eiIg
dGltZXN0YW1wPSIxNDIxMTYxNzkwIj44NTwva2V5PjwvZm9yZWlnbi1rZXlzPjxyZWYtdHlwZSBu
YW1lPSJKb3VybmFsIEFydGljbGUiPjE3PC9yZWYtdHlwZT48Y29udHJpYnV0b3JzPjxhdXRob3Jz
PjxhdXRob3I+Q29oZW4sIEwuIEEuPC9hdXRob3I+PGF1dGhvcj5NYW5za2ksIFIuIEouPC9hdXRo
b3I+PC9hdXRob3JzPjwvY29udHJpYnV0b3JzPjxhdXRoLWFkZHJlc3M+RGVwYXJ0bWVudCBvZiBI
ZWFsdGggUHJvbW90aW9uIGFuZCBQb2xpY3ksIFVuaXZlcnNpdHkgb2YgTWFyeWxhbmQgRGVudGFs
IFNjaG9vbCwgQmFsdGltb3JlLCAyMTIwMSwgVVNBLiBsYWNvaGVuQHVtYXJ5bGFuZC5lZHU8L2F1
dGgtYWRkcmVzcz48dGl0bGVzPjx0aXRsZT5WaXNpdHMgdG8gbm9uLWRlbnRpc3QgaGVhbHRoIGNh
cmUgcHJvdmlkZXJzIGZvciBkZW50YWwgcHJvYmxlbXM8L3RpdGxlPjxzZWNvbmRhcnktdGl0bGU+
RmFtIE1lZDwvc2Vjb25kYXJ5LXRpdGxlPjxhbHQtdGl0bGU+RmFtaWx5IG1lZGljaW5lPC9hbHQt
dGl0bGU+PC90aXRsZXM+PHBlcmlvZGljYWw+PGZ1bGwtdGl0bGU+RmFtIE1lZDwvZnVsbC10aXRs
ZT48YWJici0xPkZhbWlseSBtZWRpY2luZTwvYWJici0xPjwvcGVyaW9kaWNhbD48YWx0LXBlcmlv
ZGljYWw+PGZ1bGwtdGl0bGU+RmFtIE1lZDwvZnVsbC10aXRsZT48YWJici0xPkZhbWlseSBtZWRp
Y2luZTwvYWJici0xPjwvYWx0LXBlcmlvZGljYWw+PHBhZ2VzPjU1Ni02NDwvcGFnZXM+PHZvbHVt
ZT4zODwvdm9sdW1lPjxudW1iZXI+ODwvbnVtYmVyPjxlZGl0aW9uPjIwMDYvMDkvMDE8L2VkaXRp
b24+PGtleXdvcmRzPjxrZXl3b3JkPkFkb2xlc2NlbnQ8L2tleXdvcmQ+PGtleXdvcmQ+QWR1bHQ8
L2tleXdvcmQ+PGtleXdvcmQ+QWdlZDwva2V5d29yZD48a2V5d29yZD5BbWJ1bGF0b3J5IENhcmUv
KnV0aWxpemF0aW9uPC9rZXl3b3JkPjxrZXl3b3JkPkRlbnRhbCBIZWFsdGggU2VydmljZXMvKnV0
aWxpemF0aW9uPC9rZXl3b3JkPjxrZXl3b3JkPkRydWcgUHJlc2NyaXB0aW9ucy9zdGF0aXN0aWNz
ICZhbXA7IG51bWVyaWNhbCBkYXRhPC9rZXl3b3JkPjxrZXl3b3JkPkVtZXJnZW5jeSBTZXJ2aWNl
LCBIb3NwaXRhbC8qdXRpbGl6YXRpb248L2tleXdvcmQ+PGtleXdvcmQ+RmVtYWxlPC9rZXl3b3Jk
PjxrZXl3b3JkPkhlYWx0aCBDYXJlIFN1cnZleXM8L2tleXdvcmQ+PGtleXdvcmQ+SHVtYW5zPC9r
ZXl3b3JkPjxrZXl3b3JkPk1hbGU8L2tleXdvcmQ+PGtleXdvcmQ+TWlkZGxlIEFnZWQ8L2tleXdv
cmQ+PGtleXdvcmQ+KlBoeXNpY2lhbiZhcG9zO3MgUm9sZTwva2V5d29yZD48a2V5d29yZD5Tb2Np
b2Vjb25vbWljIEZhY3RvcnM8L2tleXdvcmQ+PGtleXdvcmQ+U3RvbWF0b2duYXRoaWMgRGlzZWFz
ZXMvKmVwaWRlbWlvbG9neS90aGVyYXB5PC9rZXl3b3JkPjxrZXl3b3JkPlVuaXRlZCBTdGF0ZXMv
ZXBpZGVtaW9sb2d5PC9rZXl3b3JkPjwva2V5d29yZHM+PGRhdGVzPjx5ZWFyPjIwMDY8L3llYXI+
PHB1Yi1kYXRlcz48ZGF0ZT5TZXA8L2RhdGU+PC9wdWItZGF0ZXM+PC9kYXRlcz48aXNibj4wNzQy
LTMyMjUgKFByaW50KSYjeEQ7MDc0Mi0zMjI1PC9pc2JuPjxhY2Nlc3Npb24tbnVtPjE2OTQ0Mzg2
PC9hY2Nlc3Npb24tbnVtPjx1cmxzPjwvdXJscz48cmVtb3RlLWRhdGFiYXNlLXByb3ZpZGVyPk5M
TTwvcmVtb3RlLWRhdGFiYXNlLXByb3ZpZGVyPjxsYW5ndWFnZT5lbmc8L2xhbmd1YWdlPjwvcmVj
b3JkPjwvQ2l0ZT48Q2l0ZT48QXV0aG9yPkZpZWxkczwvQXV0aG9yPjxZZWFyPjIwMTU8L1llYXI+
PFJlY051bT43NTg8L1JlY051bT48cmVjb3JkPjxyZWMtbnVtYmVyPjc1ODwvcmVjLW51bWJlcj48
Zm9yZWlnbi1rZXlzPjxrZXkgYXBwPSJFTiIgZGItaWQ9IjJ2dHJyenh3bDBwenRvZXp3ZjZ4MHB4
NTAwOXYwd3IyNXR3eiIgdGltZXN0YW1wPSIxNDM4MjAyMjI0Ij43NTg8L2tleT48L2ZvcmVpZ24t
a2V5cz48cmVmLXR5cGUgbmFtZT0iSm91cm5hbCBBcnRpY2xlIj4xNzwvcmVmLXR5cGU+PGNvbnRy
aWJ1dG9ycz48YXV0aG9ycz48YXV0aG9yPkZpZWxkcywgQi4gRS48L2F1dGhvcj48YXV0aG9yPkJl
bGwsIEouIEYuPC9hdXRob3I+PGF1dGhvcj5Nb3ljZSwgUy48L2F1dGhvcj48YXV0aG9yPkJpZ2Jl
ZSwgSi4gTC48L2F1dGhvcj48L2F1dGhvcnM+PC9jb250cmlidXRvcnM+PGF1dGgtYWRkcmVzcz5C
ZXR0eSBJcmVuZSBNb29yZSBTY2hvb2wgb2YgTnVyc2luZywgVW5pdmVyc2l0eSBvZiBDYWxpZm9y
bmlhIERhdmlzLCBTYWNyYW1lbnRvLCBDYWxpZm9ybmlhLjwvYXV0aC1hZGRyZXNzPjx0aXRsZXM+
PHRpdGxlPlRoZSBpbXBhY3Qgb2YgaW5zdXJhbmNlIGluc3RhYmlsaXR5IG9uIGhlYWx0aCBzZXJ2
aWNlIHV0aWxpemF0aW9uOiBkb2VzIG5vbi1tZXRyb3BvbGl0YW4gcmVzaWRlbmNlIG1ha2UgYSBk
aWZmZXJlbmNlPzwvdGl0bGU+PHNlY29uZGFyeS10aXRsZT5KIFJ1cmFsIEhlYWx0aDwvc2Vjb25k
YXJ5LXRpdGxlPjxhbHQtdGl0bGU+VGhlIEpvdXJuYWwgb2YgcnVyYWwgaGVhbHRoIDogb2ZmaWNp
YWwgam91cm5hbCBvZiB0aGUgQW1lcmljYW4gUnVyYWwgSGVhbHRoIEFzc29jaWF0aW9uIGFuZCB0
aGUgTmF0aW9uYWwgUnVyYWwgSGVhbHRoIENhcmUgQXNzb2NpYXRpb248L2FsdC10aXRsZT48L3Rp
dGxlcz48cGVyaW9kaWNhbD48ZnVsbC10aXRsZT5KIFJ1cmFsIEhlYWx0aDwvZnVsbC10aXRsZT48
YWJici0xPlRoZSBKb3VybmFsIG9mIHJ1cmFsIGhlYWx0aCA6IG9mZmljaWFsIGpvdXJuYWwgb2Yg
dGhlIEFtZXJpY2FuIFJ1cmFsIEhlYWx0aCBBc3NvY2lhdGlvbiBhbmQgdGhlIE5hdGlvbmFsIFJ1
cmFsIEhlYWx0aCBDYXJlIEFzc29jaWF0aW9uPC9hYmJyLTE+PC9wZXJpb2RpY2FsPjxhbHQtcGVy
aW9kaWNhbD48ZnVsbC10aXRsZT5KIFJ1cmFsIEhlYWx0aDwvZnVsbC10aXRsZT48YWJici0xPlRo
ZSBKb3VybmFsIG9mIHJ1cmFsIGhlYWx0aCA6IG9mZmljaWFsIGpvdXJuYWwgb2YgdGhlIEFtZXJp
Y2FuIFJ1cmFsIEhlYWx0aCBBc3NvY2lhdGlvbiBhbmQgdGhlIE5hdGlvbmFsIFJ1cmFsIEhlYWx0
aCBDYXJlIEFzc29jaWF0aW9uPC9hYmJyLTE+PC9hbHQtcGVyaW9kaWNhbD48cGFnZXM+MjctMzQ8
L3BhZ2VzPjx2b2x1bWU+MzE8L3ZvbHVtZT48bnVtYmVyPjE8L251bWJlcj48ZWRpdGlvbj4yMDE0
LzA3LzIyPC9lZGl0aW9uPjxrZXl3b3Jkcz48a2V5d29yZD5NZWRpY2FsIEV4cGVuZGl0dXJlIFBh
bmVsIFN1cnZleTwva2V5d29yZD48a2V5d29yZD5nZW9ncmFwaHk8L2tleXdvcmQ+PGtleXdvcmQ+
aGVhbHRoIGRpc3Bhcml0aWVzPC9rZXl3b3JkPjxrZXl3b3JkPmhlYWx0aCBzZXJ2aWNlcyByZXNl
YXJjaDwva2V5d29yZD48a2V5d29yZD5pbnN1cmFuY2U8L2tleXdvcmQ+PC9rZXl3b3Jkcz48ZGF0
ZXM+PHllYXI+MjAxNTwveWVhcj48cHViLWRhdGVzPjxkYXRlPkphbjwvZGF0ZT48L3B1Yi1kYXRl
cz48L2RhdGVzPjxpc2JuPjA4OTAtNzY1eDwvaXNibj48YWNjZXNzaW9uLW51bT4yNTA0MDQyMDwv
YWNjZXNzaW9uLW51bT48dXJscz48cmVsYXRlZC11cmxzPjx1cmw+aHR0cDovL29ubGluZWxpYnJh
cnkud2lsZXkuY29tL3N0b3JlLzEwLjExMTEvanJoLjEyMDc3L2Fzc2V0L2pyaDEyMDc3LnBkZj92
PTEmYW1wO3Q9aWNwOGozbGQmYW1wO3M9NGE1MDhlMDA4OWRkYWRjNmIyODI5M2YxODkwNjNlMTlm
NTI1NjRkYzwvdXJsPjwvcmVsYXRlZC11cmxzPjwvdXJscz48ZWxlY3Ryb25pYy1yZXNvdXJjZS1u
dW0+MTAuMTExMS9qcmguMTIwNzc8L2VsZWN0cm9uaWMtcmVzb3VyY2UtbnVtPjxyZW1vdGUtZGF0
YWJhc2UtcHJvdmlkZXI+TkxNPC9yZW1vdGUtZGF0YWJhc2UtcHJvdmlkZXI+PGxhbmd1YWdlPmVu
ZzwvbGFuZ3VhZ2U+PC9yZWNvcmQ+PC9DaXRlPjxDaXRlPjxBdXRob3I+RmVyYXlvcm5pPC9BdXRo
b3I+PFllYXI+MjAxMTwvWWVhcj48UmVjTnVtPjc1NzwvUmVjTnVtPjxyZWNvcmQ+PHJlYy1udW1i
ZXI+NzU3PC9yZWMtbnVtYmVyPjxmb3JlaWduLWtleXM+PGtleSBhcHA9IkVOIiBkYi1pZD0iMnZ0
cnJ6eHdsMHB6dG9lendmNngwcHg1MDA5djB3cjI1dHd6IiB0aW1lc3RhbXA9IjE0MzgyMDIyMjQi
Pjc1Nzwva2V5PjwvZm9yZWlnbi1rZXlzPjxyZWYtdHlwZSBuYW1lPSJKb3VybmFsIEFydGljbGUi
PjE3PC9yZWYtdHlwZT48Y29udHJpYnV0b3JzPjxhdXRob3JzPjxhdXRob3I+RmVyYXlvcm5pLCBB
LjwvYXV0aG9yPjxhdXRob3I+U2luaGEsIE0uPC9hdXRob3I+PGF1dGhvcj5NY0RvbmFsZCwgRi4g
Vy48L2F1dGhvcj48L2F1dGhvcnM+PC9jb250cmlidXRvcnM+PGF1dGgtYWRkcmVzcz5QZWRpYXRy
aWMgRW1lcmdlbmN5IE1lZGljaW5lIERlcGFydG1lbnQsIFBob2VuaXggQ2hpbGRyZW4mYXBvcztz
IEhvc3BpdGFsLCAxOTE5IEUsIFRob21hcyBSb2FkLCBQaG9lbml4LCBBWiA4NTAxNiwgVVNBLiBh
ZmVyYXlvcm5pQHBob2VuaXhjaGlsZHJlbnMuY29tPC9hdXRoLWFkZHJlc3M+PHRpdGxlcz48dGl0
bGU+SGVhbHRoIGlzc3VlcyBhbW9uZyBmb3JlaWduIGJvcm4gdW5pbnN1cmVkIGNoaWxkcmVuIHZp
c2l0aW5nIGFuIGlubmVyIGNpdHkgcGVkaWF0cmljIGVtZXJnZW5jeSBkZXBhcnRtZW50PC90aXRs
ZT48c2Vjb25kYXJ5LXRpdGxlPkogSW1taWdyIE1pbm9yIEhlYWx0aDwvc2Vjb25kYXJ5LXRpdGxl
PjxhbHQtdGl0bGU+Sm91cm5hbCBvZiBpbW1pZ3JhbnQgYW5kIG1pbm9yaXR5IGhlYWx0aCAvIENl
bnRlciBmb3IgTWlub3JpdHkgUHVibGljIEhlYWx0aDwvYWx0LXRpdGxlPjwvdGl0bGVzPjxwZXJp
b2RpY2FsPjxmdWxsLXRpdGxlPkogSW1taWdyIE1pbm9yIEhlYWx0aDwvZnVsbC10aXRsZT48YWJi
ci0xPkpvdXJuYWwgb2YgaW1taWdyYW50IGFuZCBtaW5vcml0eSBoZWFsdGggLyBDZW50ZXIgZm9y
IE1pbm9yaXR5IFB1YmxpYyBIZWFsdGg8L2FiYnItMT48L3BlcmlvZGljYWw+PGFsdC1wZXJpb2Rp
Y2FsPjxmdWxsLXRpdGxlPkogSW1taWdyIE1pbm9yIEhlYWx0aDwvZnVsbC10aXRsZT48YWJici0x
PkpvdXJuYWwgb2YgaW1taWdyYW50IGFuZCBtaW5vcml0eSBoZWFsdGggLyBDZW50ZXIgZm9yIE1p
bm9yaXR5IFB1YmxpYyBIZWFsdGg8L2FiYnItMT48L2FsdC1wZXJpb2RpY2FsPjxwYWdlcz40MzQt
NDQ8L3BhZ2VzPjx2b2x1bWU+MTM8L3ZvbHVtZT48bnVtYmVyPjM8L251bWJlcj48ZWRpdGlvbj4y
MDEwLzA5LzAzPC9lZGl0aW9uPjxrZXl3b3Jkcz48a2V5d29yZD5Bcml6b25hPC9rZXl3b3JkPjxr
ZXl3b3JkPkNoaWxkPC9rZXl3b3JkPjxrZXl3b3JkPkNoaWxkLCBQcmVzY2hvb2w8L2tleXdvcmQ+
PGtleXdvcmQ+Q3Jvc3MtU2VjdGlvbmFsIFN0dWRpZXM8L2tleXdvcmQ+PGtleXdvcmQ+RW1lcmdl
bmN5IFNlcnZpY2UsIEhvc3BpdGFsLypzdGF0aXN0aWNzICZhbXA7IG51bWVyaWNhbCBkYXRhPC9r
ZXl3b3JkPjxrZXl3b3JkPipFbWlncmFudHMgYW5kIEltbWlncmFudHM8L2tleXdvcmQ+PGtleXdv
cmQ+RmVtYWxlPC9rZXl3b3JkPjxrZXl3b3JkPkhlYWx0aCBTZXJ2aWNlcyBBY2Nlc3NpYmlsaXR5
PC9rZXl3b3JkPjxrZXl3b3JkPipIZWFsdGggU3RhdHVzPC9rZXl3b3JkPjxrZXl3b3JkPkh1bWFu
czwva2V5d29yZD48a2V5d29yZD5JbmZhbnQ8L2tleXdvcmQ+PGtleXdvcmQ+SW5mYW50LCBOZXdi
b3JuPC9rZXl3b3JkPjxrZXl3b3JkPkludGVydmlld3MgYXMgVG9waWM8L2tleXdvcmQ+PGtleXdv
cmQ+TWFsZTwva2V5d29yZD48a2V5d29yZD4qTWVkaWNhbGx5IFVuaW5zdXJlZDwva2V5d29yZD48
a2V5d29yZD5Tb2NpYWwgQ2xhc3M8L2tleXdvcmQ+PGtleXdvcmQ+VXJiYW4gUG9wdWxhdGlvbjwv
a2V5d29yZD48L2tleXdvcmRzPjxkYXRlcz48eWVhcj4yMDExPC95ZWFyPjxwdWItZGF0ZXM+PGRh
dGU+SnVuPC9kYXRlPjwvcHViLWRhdGVzPjwvZGF0ZXM+PGlzYm4+MTU1Ny0xOTEyPC9pc2JuPjxh
Y2Nlc3Npb24tbnVtPjIwODA5MzQwPC9hY2Nlc3Npb24tbnVtPjx1cmxzPjxyZWxhdGVkLXVybHM+
PHVybD5odHRwOi8vZG93bmxvYWQuc3ByaW5nZXIuY29tL3N0YXRpYy9wZGYvMjkxL2FydCUyNTNB
MTAuMTAwNyUyNTJGczEwOTAzLTAxMC05Mzg2LTkucGRmP29yaWdpblVybD1odHRwJTNBJTJGJTJG
bGluay5zcHJpbmdlci5jb20lMkZhcnRpY2xlJTJGMTAuMTAwNyUyRnMxMDkwMy0wMTAtOTM4Ni05
JmFtcDt0b2tlbjI9ZXhwPTE0MzgyMDM1MjZ+YWNsPSUyRnN0YXRpYyUyRnBkZiUyRjI5MSUyRmFy
dCUyNTI1M0ExMC4xMDA3JTI1MjUyRnMxMDkwMy0wMTAtOTM4Ni05LnBkZiUzRm9yaWdpblVybCUz
RGh0dHAlMjUzQSUyNTJGJTI1MkZsaW5rLnNwcmluZ2VyLmNvbSUyNTJGYXJ0aWNsZSUyNTJGMTAu
MTAwNyUyNTJGczEwOTAzLTAxMC05Mzg2LTkqfmhtYWM9NzM1ODZlMjlhYzRhMDU5YTVjNTFmMGZm
Zjg0MzVkZmUzOWIzOTgzMWY1NDZkMjc3MWFiNmQ0N2E5MDE1OGYyNzwvdXJsPjwvcmVsYXRlZC11
cmxzPjwvdXJscz48ZWxlY3Ryb25pYy1yZXNvdXJjZS1udW0+MTAuMTAwNy9zMTA5MDMtMDEwLTkz
ODYtOTwvZWxlY3Ryb25pYy1yZXNvdXJjZS1udW0+PHJlbW90ZS1kYXRhYmFzZS1wcm92aWRlcj5O
TE08L3JlbW90ZS1kYXRhYmFzZS1wcm92aWRlcj48bGFuZ3VhZ2U+ZW5nPC9sYW5ndWFnZT48L3Jl
Y29yZD48L0NpdGU+PENpdGU+PEF1dGhvcj5NY0Nvcm1pY2s8L0F1dGhvcj48WWVhcj4yMDEzPC9Z
ZWFyPjxSZWNOdW0+MzM8L1JlY051bT48cmVjb3JkPjxyZWMtbnVtYmVyPjMzPC9yZWMtbnVtYmVy
Pjxmb3JlaWduLWtleXM+PGtleSBhcHA9IkVOIiBkYi1pZD0iMnZ0cnJ6eHdsMHB6dG9lendmNngw
cHg1MDA5djB3cjI1dHd6IiB0aW1lc3RhbXA9IjE0MjExNjE3OTAiPjMzPC9rZXk+PC9mb3JlaWdu
LWtleXM+PHJlZi10eXBlIG5hbWU9IkpvdXJuYWwgQXJ0aWNsZSI+MTc8L3JlZi10eXBlPjxjb250
cmlidXRvcnM+PGF1dGhvcnM+PGF1dGhvcj5NY0Nvcm1pY2ssIEEuIFAuPC9hdXRob3I+PGF1dGhv
cj5BYnViYWtlciwgQS4gTy48L2F1dGhvcj48YXV0aG9yPkxhc2tpbiwgRC4gTS48L2F1dGhvcj48
YXV0aG9yPkdvbnphbGVzLCBNLiBTLjwvYXV0aG9yPjxhdXRob3I+R2FybGFuZCwgUy48L2F1dGhv
cj48L2F1dGhvcnM+PC9jb250cmlidXRvcnM+PGF1dGgtYWRkcmVzcz5EZXBhcnRtZW50IG9mIE9y
YWwgYW5kIE1heGlsbG9mYWNpYWwgU3VyZ2VyeSwgVmlyZ2luaWEgQ29tbW9ud2VhbHRoIFVuaXZl
cnNpdHkgTWVkaWNhbCBDZW50ZXIsIFJpY2htb25kLCBWaXJnaW5pYSwgVVNBLjwvYXV0aC1hZGRy
ZXNzPjx0aXRsZXM+PHRpdGxlPlJlZHVjaW5nIHRoZSBidXJkZW4gb2YgZGVudGFsIHBhdGllbnRz
IG9uIHRoZSBidXN5IGhvc3BpdGFsIGVtZXJnZW5jeSBkZXBhcnRtZW50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ZXJpb2RpY2FsPjxmdWxsLXRpdGxl
PkogT3JhbCBNYXhpbGxvZmFjIFN1cmc8L2Z1bGwtdGl0bGU+PGFiYnItMT5Kb3VybmFsIG9mIG9y
YWwgYW5kIG1heGlsbG9mYWNpYWwgc3VyZ2VyeSA6IG9mZmljaWFsIGpvdXJuYWwgb2YgdGhlIEFt
ZXJpY2FuIEFzc29jaWF0aW9uIG9mIE9yYWwgYW5kIE1heGlsbG9mYWNpYWwgU3VyZ2VvbnM8L2Fi
YnItMT48L3BlcmlvZGljYWw+PGFsdC1wZXJpb2RpY2FsPjxmdWxsLXRpdGxlPkogT3JhbCBNYXhp
bGxvZmFjIFN1cmc8L2Z1bGwtdGl0bGU+PGFiYnItMT5Kb3VybmFsIG9mIG9yYWwgYW5kIG1heGls
bG9mYWNpYWwgc3VyZ2VyeSA6IG9mZmljaWFsIGpvdXJuYWwgb2YgdGhlIEFtZXJpY2FuIEFzc29j
aWF0aW9uIG9mIE9yYWwgYW5kIE1heGlsbG9mYWNpYWwgU3VyZ2VvbnM8L2FiYnItMT48L2FsdC1w
ZXJpb2RpY2FsPjxwYWdlcz40NzUtODwvcGFnZXM+PHZvbHVtZT43MTwvdm9sdW1lPjxudW1iZXI+
MzwvbnVtYmVyPjxlZGl0aW9uPjIwMTIvMTIvMjY8L2VkaXRpb24+PGtleXdvcmRzPjxrZXl3b3Jk
PkFkb2xlc2NlbnQ8L2tleXdvcmQ+PGtleXdvcmQ+QWR1bHQ8L2tleXdvcmQ+PGtleXdvcmQ+RGVu
dGFsIFNlcnZpY2UsIEhvc3BpdGFsL3N0YXRpc3RpY3MgJmFtcDsgbnVtZXJpY2FsIGRhdGEvKnV0
aWxpemF0aW9uPC9rZXl3b3JkPjxrZXl3b3JkPkVtZXJnZW5jeSBTZXJ2aWNlLCBIb3NwaXRhbC9z
dGF0aXN0aWNzICZhbXA7IG51bWVyaWNhbCBkYXRhLyp1dGlsaXphdGlvbjwva2V5d29yZD48a2V5
d29yZD5IdW1hbnM8L2tleXdvcmQ+PGtleXdvcmQ+TWlkZGxlIEFnZWQ8L2tleXdvcmQ+PGtleXdv
cmQ+UGVyaW9kb250YWwgRGlzZWFzZXMvdGhlcmFweTwva2V5d29yZD48a2V5d29yZD5QaWxvdCBQ
cm9qZWN0czwva2V5d29yZD48a2V5d29yZD5RdWFsaXR5IEFzc3VyYW5jZSwgSGVhbHRoIENhcmU8
L2tleXdvcmQ+PGtleXdvcmQ+VG9vdGggRGlzZWFzZXMvdGhlcmFweTwva2V5d29yZD48a2V5d29y
ZD5Ub290aGFjaGUvZHJ1ZyB0aGVyYXB5PC9rZXl3b3JkPjxrZXl3b3JkPlZpcmdpbmlhPC9rZXl3
b3JkPjxrZXl3b3JkPllvdW5nIEFkdWx0PC9rZXl3b3JkPjwva2V5d29yZHM+PGRhdGVzPjx5ZWFy
PjIwMTM8L3llYXI+PHB1Yi1kYXRlcz48ZGF0ZT5NYXI8L2RhdGU+PC9wdWItZGF0ZXM+PC9kYXRl
cz48aXNibj4wMjc4LTIzOTE8L2lzYm4+PGFjY2Vzc2lvbi1udW0+MjMyNjU4NTA8L2FjY2Vzc2lv
bi1udW0+PHVybHM+PHJlbGF0ZWQtdXJscz48dXJsPmh0dHA6Ly9hYy5lbHMtY2RuLmNvbS9TMDI3
ODIzOTExMjAxMjMzNS8xLXMyLjAtUzAyNzgyMzkxMTIwMTIzMzUtbWFpbi5wZGY/X3RpZD04NmYz
ZWQzMC05YjM2LTExZTQtYjkxMy0wMDAwMGFhY2IzNjImYW1wO2FjZG5hdD0xNDIxMTYyMTAyXzE4
ZWQxMTg1YjRlYWI4YTE3NjU1MWI2YzEyZTQ1ZWYzPC91cmw+PC9yZWxhdGVkLXVybHM+PC91cmxz
PjxlbGVjdHJvbmljLXJlc291cmNlLW51bT4xMC4xMDE2L2ouam9tcy4yMDEyLjA4LjAyMzwvZWxl
Y3Ryb25pYy1yZXNvdXJjZS1udW0+PHJlbW90ZS1kYXRhYmFzZS1wcm92aWRlcj5OTE08L3JlbW90
ZS1kYXRhYmFzZS1wcm92aWRlcj48bGFuZ3VhZ2U+ZW5nPC9sYW5ndWFnZT48L3JlY29yZD48L0Np
dGU+PENpdGU+PEF1dGhvcj5OYWxsaWFoPC9BdXRob3I+PFllYXI+MjAxMDwvWWVhcj48UmVjTnVt
PjY0PC9SZWNOdW0+PHJlY29yZD48cmVjLW51bWJlcj42NDwvcmVjLW51bWJlcj48Zm9yZWlnbi1r
ZXlzPjxrZXkgYXBwPSJFTiIgZGItaWQ9IjJ2dHJyenh3bDBwenRvZXp3ZjZ4MHB4NTAwOXYwd3Iy
NXR3eiIgdGltZXN0YW1wPSIxNDIxMTYxNzkwIj42NDwva2V5PjwvZm9yZWlnbi1rZXlzPjxyZWYt
dHlwZSBuYW1lPSJKb3VybmFsIEFydGljbGUiPjE3PC9yZWYtdHlwZT48Y29udHJpYnV0b3JzPjxh
dXRob3JzPjxhdXRob3I+TmFsbGlhaCwgUi4gUC48L2F1dGhvcj48YXV0aG9yPkFsbGFyZWRkeSwg
Vi48L2F1dGhvcj48YXV0aG9yPkVsYW5nb3ZhbiwgUy48L2F1dGhvcj48YXV0aG9yPkthcmltYnV4
LCBOLjwvYXV0aG9yPjxhdXRob3I+QWxsYXJlZGR5LCBWLjwvYXV0aG9yPjwvYXV0aG9ycz48L2Nv
bnRyaWJ1dG9ycz48YXV0aC1hZGRyZXNzPkRlcGFydG1lbnQgb2YgUmVzdG9yYXRpdmUgRGVudGlz
dHJ5IGFuZCBCaW9tYXRlcmlhbHMgU2NpZW5jZXMsIEhhcnZhcmQgU2Nob29sIG9mIERlbnRhbCBN
ZWRpY2luZSwgQm9zdG9uLCBNQSAwMjExNSwgVVNBLjwvYXV0aC1hZGRyZXNzPjx0aXRsZXM+PHRp
dGxlPkhvc3BpdGFsIGJhc2VkIGVtZXJnZW5jeSBkZXBhcnRtZW50IHZpc2l0cyBhdHRyaWJ1dGVk
IHRvIGRlbnRhbCBjYXJpZXMgaW4gdGhlIFVuaXRlZCBTdGF0ZXMgaW4gMjAwNjwvdGl0bGU+PHNl
Y29uZGFyeS10aXRsZT5KIEV2aWQgQmFzZWQgRGVudCBQcmFjdDwvc2Vjb25kYXJ5LXRpdGxlPjxh
bHQtdGl0bGU+VGhlIGpvdXJuYWwgb2YgZXZpZGVuY2UtYmFzZWQgZGVudGFsIHByYWN0aWNlPC9h
bHQtdGl0bGU+PC90aXRsZXM+PHBlcmlvZGljYWw+PGZ1bGwtdGl0bGU+SiBFdmlkIEJhc2VkIERl
bnQgUHJhY3Q8L2Z1bGwtdGl0bGU+PGFiYnItMT5UaGUgam91cm5hbCBvZiBldmlkZW5jZS1iYXNl
ZCBkZW50YWwgcHJhY3RpY2U8L2FiYnItMT48L3BlcmlvZGljYWw+PGFsdC1wZXJpb2RpY2FsPjxm
dWxsLXRpdGxlPkogRXZpZCBCYXNlZCBEZW50IFByYWN0PC9mdWxsLXRpdGxlPjxhYmJyLTE+VGhl
IGpvdXJuYWwgb2YgZXZpZGVuY2UtYmFzZWQgZGVudGFsIHByYWN0aWNlPC9hYmJyLTE+PC9hbHQt
cGVyaW9kaWNhbD48cGFnZXM+MjEyLTIyPC9wYWdlcz48dm9sdW1lPjEwPC92b2x1bWU+PG51bWJl
cj40PC9udW1iZXI+PGVkaXRpb24+MjAxMC8xMS8yNjwvZWRpdGlvbj48a2V5d29yZHM+PGtleXdv
cmQ+QWR1bHQ8L2tleXdvcmQ+PGtleXdvcmQ+Q2hpbGQ8L2tleXdvcmQ+PGtleXdvcmQ+RGVudGFs
IENhcmllcy9jb21wbGljYXRpb25zLyplY29ub21pY3MvKnRoZXJhcHk8L2tleXdvcmQ+PGtleXdv
cmQ+RW1lcmdlbmN5IFNlcnZpY2UsIEhvc3BpdGFsLyplY29ub21pY3MvKnN0YXRpc3RpY3MgJmFt
cDsgbnVtZXJpY2FsIGRhdGE8L2tleXdvcmQ+PGtleXdvcmQ+RmVtYWxlPC9rZXl3b3JkPjxrZXl3
b3JkPkh1bWFuczwva2V5d29yZD48a2V5d29yZD5MaW5lYXIgTW9kZWxzPC9rZXl3b3JkPjxrZXl3
b3JkPk1hbGU8L2tleXdvcmQ+PGtleXdvcmQ+TWVkaWNhaWQ8L2tleXdvcmQ+PGtleXdvcmQ+TWVk
aWNhbGx5IFVuaW5zdXJlZDwva2V5d29yZD48a2V5d29yZD5Vbml0ZWQgU3RhdGVzL2VwaWRlbWlv
bG9neTwva2V5d29yZD48L2tleXdvcmRzPjxkYXRlcz48eWVhcj4yMDEwPC95ZWFyPjxwdWItZGF0
ZXM+PGRhdGU+RGVjPC9kYXRlPjwvcHViLWRhdGVzPjwvZGF0ZXM+PGlzYm4+MTUzMi0zMzgyPC9p
c2JuPjxhY2Nlc3Npb24tbnVtPjIxMDkzODAyPC9hY2Nlc3Npb24tbnVtPjx1cmxzPjxyZWxhdGVk
LXVybHM+PHVybD5odHRwOi8vYWMuZWxzLWNkbi5jb20vUzE1MzIzMzgyMTAwMDE4MzEvMS1zMi4w
LVMxNTMyMzM4MjEwMDAxODMxLW1haW4ucGRmP190aWQ9YjhkMDUwYzgtOWIzNi0xMWU0LTk2NjUt
MDAwMDBhYWNiMzYwJmFtcDthY2RuYXQ9MTQyMTE2MjE4Nl9hNmQwYjkwNDAyMjZmZWY3YWVjMjhk
NmFmOWNhYjg2NDwvdXJsPjwvcmVsYXRlZC11cmxzPjwvdXJscz48ZWxlY3Ryb25pYy1yZXNvdXJj
ZS1udW0+MTAuMTAxNi9qLmplYmRwLjIwMTAuMDkuMDEzPC9lbGVjdHJvbmljLXJlc291cmNlLW51
bT48cmVtb3RlLWRhdGFiYXNlLXByb3ZpZGVyPk5MTTwvcmVtb3RlLWRhdGFiYXNlLXByb3ZpZGVy
PjxsYW5ndWFnZT5lbmc8L2xhbmd1YWdlPjwvcmVjb3JkPjwvQ2l0ZT48L0VuZE5vdGU+AG==
</w:fldData>
              </w:fldChar>
            </w:r>
            <w:r w:rsidR="00A26EEE">
              <w:instrText xml:space="preserve"> ADDIN EN.CITE.DATA </w:instrText>
            </w:r>
            <w:r w:rsidR="00E053B7">
              <w:fldChar w:fldCharType="end"/>
            </w:r>
            <w:r w:rsidR="00E053B7">
              <w:fldChar w:fldCharType="separate"/>
            </w:r>
            <w:r w:rsidR="00A26EEE">
              <w:rPr>
                <w:noProof/>
              </w:rPr>
              <w:t>(23, 25, 26, 67, 73)</w:t>
            </w:r>
            <w:r w:rsidR="00E053B7">
              <w:fldChar w:fldCharType="end"/>
            </w:r>
          </w:p>
        </w:tc>
        <w:tc>
          <w:tcPr>
            <w:tcW w:w="6858" w:type="dxa"/>
          </w:tcPr>
          <w:p w:rsidR="001527FF" w:rsidRDefault="00A5733D" w:rsidP="00A5733D">
            <w:pPr>
              <w:cnfStyle w:val="000000100000"/>
            </w:pPr>
            <w:r>
              <w:t>Having insurance and whether insurance is public or private</w:t>
            </w:r>
          </w:p>
        </w:tc>
      </w:tr>
      <w:tr w:rsidR="001527FF" w:rsidTr="006A4D19">
        <w:tc>
          <w:tcPr>
            <w:cnfStyle w:val="001000000000"/>
            <w:tcW w:w="2718" w:type="dxa"/>
            <w:tcBorders>
              <w:left w:val="single" w:sz="4" w:space="0" w:color="auto"/>
            </w:tcBorders>
          </w:tcPr>
          <w:p w:rsidR="001527FF" w:rsidRDefault="00A5733D" w:rsidP="00493881">
            <w:r>
              <w:t>Lewis</w:t>
            </w:r>
            <w:r w:rsidR="00E053B7">
              <w:fldChar w:fldCharType="begin">
                <w:fldData xml:space="preserve">PEVuZE5vdGU+PENpdGU+PEF1dGhvcj5MZXdpczwvQXV0aG9yPjxZZWFyPjIwMDM8L1llYXI+PFJl
Y051bT45NzwvUmVjTnVtPjxEaXNwbGF5VGV4dD4oMzAsIDMxKTwvRGlzcGxheVRleHQ+PHJlY29y
ZD48cmVjLW51bWJlcj45NzwvcmVjLW51bWJlcj48Zm9yZWlnbi1rZXlzPjxrZXkgYXBwPSJFTiIg
ZGItaWQ9IjJ2dHJyenh3bDBwenRvZXp3ZjZ4MHB4NTAwOXYwd3IyNXR3eiIgdGltZXN0YW1wPSIx
NDIxMTYxNzkwIj45Nzwva2V5PjwvZm9yZWlnbi1rZXlzPjxyZWYtdHlwZSBuYW1lPSJKb3VybmFs
IEFydGljbGUiPjE3PC9yZWYtdHlwZT48Y29udHJpYnV0b3JzPjxhdXRob3JzPjxhdXRob3I+TGV3
aXMsIEMuPC9hdXRob3I+PGF1dGhvcj5MeW5jaCwgSC48L2F1dGhvcj48YXV0aG9yPkpvaG5zdG9u
LCBCLjwvYXV0aG9yPjwvYXV0aG9ycz48L2NvbnRyaWJ1dG9ycz48YXV0aC1hZGRyZXNzPkNoaWxk
IEhlYWx0aCBJbnN0aXR1dGUsIERlcGFydG1lbnQgb2YgUGVkaWF0cmljcywgVW5pdmVyc2l0eSBv
ZiBXYXNoaW5ndG9uLCA2MjAwIE5FIDc0dGggU3RyZWV0LCBCdWlsZGluZyAyOSwgU2VhdHRsZSwg
V0EgOTgxMTUsIFVTQS4gY2xld2lzMTlAdS53YXNoaW5ndG9uLmVkdTwvYXV0aC1hZGRyZXNzPjx0
aXRsZXM+PHRpdGxlPkRlbnRhbCBjb21wbGFpbnRzIGluIGVtZXJnZW5jeSBkZXBhcnRtZW50czog
YSBuYXRpb25hbCBwZXJzcGVjdGl2Z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OTMtOTwvcGFnZXM+PHZvbHVtZT40Mjwvdm9sdW1l
PjxudW1iZXI+MTwvbnVtYmVyPjxlZGl0aW9uPjIwMDMvMDYvMjc8L2VkaXRpb24+PGtleXdvcmRz
PjxrZXl3b3JkPkFkb2xlc2NlbnQ8L2tleXdvcmQ+PGtleXdvcmQ+QWR1bHQ8L2tleXdvcmQ+PGtl
eXdvcmQ+Q2hpbGQ8L2tleXdvcmQ+PGtleXdvcmQ+Q2hpbGQsIFByZXNjaG9vbDwva2V5d29yZD48
a2V5d29yZD5FbWVyZ2VuY3kgU2VydmljZSwgSG9zcGl0YWwvKnN0YXRpc3RpY3MgJmFtcDsgbnVt
ZXJpY2FsIGRhdGE8L2tleXdvcmQ+PGtleXdvcmQ+RmVtYWxlPC9rZXl3b3JkPjxrZXl3b3JkPkh1
bWFuczwva2V5d29yZD48a2V5d29yZD5JbmZhbnQ8L2tleXdvcmQ+PGtleXdvcmQ+SW50ZXJuYXRp
b25hbCBDbGFzc2lmaWNhdGlvbiBvZiBEaXNlYXNlczwva2V5d29yZD48a2V5d29yZD5NYWxlPC9r
ZXl3b3JkPjxrZXl3b3JkPk1lZGljYWxseSBVbmluc3VyZWQ8L2tleXdvcmQ+PGtleXdvcmQ+TWlk
ZGxlIEFnZWQ8L2tleXdvcmQ+PGtleXdvcmQ+KlRvb3RoIERpc2Vhc2VzL2NsYXNzaWZpY2F0aW9u
L2VwaWRlbWlvbG9neTwva2V5d29yZD48a2V5d29yZD5Vbml0ZWQgU3RhdGVzL2VwaWRlbWlvbG9n
eTwva2V5d29yZD48L2tleXdvcmRzPjxkYXRlcz48eWVhcj4yMDAzPC95ZWFyPjxwdWItZGF0ZXM+
PGRhdGU+SnVsPC9kYXRlPjwvcHViLWRhdGVzPjwvZGF0ZXM+PGlzYm4+MDE5Ni0wNjQ0IChQcmlu
dCkmI3hEOzAxOTYtMDY0NDwvaXNibj48YWNjZXNzaW9uLW51bT4xMjgyNzEyODwvYWNjZXNzaW9u
LW51bT48dXJscz48cmVsYXRlZC11cmxzPjx1cmw+aHR0cDovL2FjLmVscy1jZG4uY29tL1MwMTk2
MDY0NDAzMDAzMDgxLzEtczIuMC1TMDE5NjA2NDQwMzAwMzA4MS1tYWluLnBkZj9fdGlkPWU0YjY5
NGUwLTliMzYtMTFlNC1hMGM5LTAwMDAwYWFjYjM2MCZhbXA7YWNkbmF0PTE0MjExNjIyNTlfMmJh
NjdjZTk5ZjNlYjc1M2MwYzY3OGU1OTVhNTU3N2Y8L3VybD48L3JlbGF0ZWQtdXJscz48L3VybHM+
PGVsZWN0cm9uaWMtcmVzb3VyY2UtbnVtPjEwLjEwNjcvbWVtLjIwMDMuMjM0PC9lbGVjdHJvbmlj
LXJlc291cmNlLW51bT48cmVtb3RlLWRhdGFiYXNlLXByb3ZpZGVyPk5MTTwvcmVtb3RlLWRhdGFi
YXNlLXByb3ZpZGVyPjxsYW5ndWFnZT5lbmc8L2xhbmd1YWdlPjwvcmVjb3JkPjwvQ2l0ZT48Q2l0
ZT48QXV0aG9yPkxld2lzPC9BdXRob3I+PFllYXI+MjAxNTwvWWVhcj48UmVjTnVtPjc3NTwvUmVj
TnVtPjxyZWNvcmQ+PHJlYy1udW1iZXI+Nzc1PC9yZWMtbnVtYmVyPjxmb3JlaWduLWtleXM+PGtl
eSBhcHA9IkVOIiBkYi1pZD0iMnZ0cnJ6eHdsMHB6dG9lendmNngwcHg1MDA5djB3cjI1dHd6IiB0
aW1lc3RhbXA9IjE0MzgyMDIyMjQiPjc3NTwva2V5PjwvZm9yZWlnbi1rZXlzPjxyZWYtdHlwZSBu
YW1lPSJKb3VybmFsIEFydGljbGUiPjE3PC9yZWYtdHlwZT48Y29udHJpYnV0b3JzPjxhdXRob3Jz
PjxhdXRob3I+TGV3aXMsIEMuIFcuPC9hdXRob3I+PGF1dGhvcj5NY0tpbm5leSwgQy4gTS48L2F1
dGhvcj48YXV0aG9yPkxlZSwgSC4gSC48L2F1dGhvcj48YXV0aG9yPk1lbGJ5ZSwgTS4gTC48L2F1
dGhvcj48YXV0aG9yPlJ1ZSwgVC4gQy48L2F1dGhvcj48L2F1dGhvcnM+PC9jb250cmlidXRvcnM+
PHRpdGxlcz48dGl0bGU+VmlzaXRzIHRvIFVTIGVtZXJnZW5jeSBkZXBhcnRtZW50cyBieSAyMC0g
dG8gMjkteWVhci1vbGRzIHdpdGggdG9vdGhhY2hlIGR1cmluZyAyMDAxLTIwMTA8L3RpdGxlPjxz
ZWNvbmRhcnktdGl0bGU+SiBBbSBEZW50IEFzc29jPC9zZWNvbmRhcnktdGl0bGU+PGFsdC10aXRs
ZT5Kb3VybmFsIG9mIHRoZSBBbWVyaWNhbiBEZW50YWwgQXNzb2NpYXRpb24gKDE5MzkpPC9hbHQt
dGl0bGU+PC90aXRsZXM+PHBlcmlvZGljYWw+PGZ1bGwtdGl0bGU+SiBBbSBEZW50IEFzc29jPC9m
dWxsLXRpdGxlPjxhYmJyLTE+Sm91cm5hbCBvZiB0aGUgQW1lcmljYW4gRGVudGFsIEFzc29jaWF0
aW9uICgxOTM5KTwvYWJici0xPjwvcGVyaW9kaWNhbD48YWx0LXBlcmlvZGljYWw+PGZ1bGwtdGl0
bGU+SiBBbSBEZW50IEFzc29jPC9mdWxsLXRpdGxlPjxhYmJyLTE+Sm91cm5hbCBvZiB0aGUgQW1l
cmljYW4gRGVudGFsIEFzc29jaWF0aW9uICgxOTM5KTwvYWJici0xPjwvYWx0LXBlcmlvZGljYWw+
PHBhZ2VzPjI5NS0zMDIuZTI8L3BhZ2VzPjx2b2x1bWU+MTQ2PC92b2x1bWU+PG51bWJlcj41PC9u
dW1iZXI+PGVkaXRpb24+MjAxNS8wNS8wMTwvZWRpdGlvbj48a2V5d29yZHM+PGtleXdvcmQ+QWNj
ZXNzIHRvIGNhcmU8L2tleXdvcmQ+PGtleXdvcmQ+ZW1lcmdlbmN5IHNlcnZpY2VzPC9rZXl3b3Jk
PjxrZXl3b3JkPmVtZXJnZW5jeSB0cmVhdG1lbnQ8L2tleXdvcmQ+PGtleXdvcmQ+dG9vdGhhY2hl
PC9rZXl3b3JkPjwva2V5d29yZHM+PGRhdGVzPjx5ZWFyPjIwMTU8L3llYXI+PHB1Yi1kYXRlcz48
ZGF0ZT5NYXk8L2RhdGU+PC9wdWItZGF0ZXM+PC9kYXRlcz48aXNibj4wMDAyLTgxNzc8L2lzYm4+
PGFjY2Vzc2lvbi1udW0+MjU5MjU1MjE8L2FjY2Vzc2lvbi1udW0+PHVybHM+PHJlbGF0ZWQtdXJs
cz48dXJsPmh0dHA6Ly9hYy5lbHMtY2RuLmNvbS9TMDAwMjgxNzcxNTAwMjI0WC8xLXMyLjAtUzAw
MDI4MTc3MTUwMDIyNFgtbWFpbi5wZGY/X3RpZD1kZjM5Mjk3NC0zNjMxLTExZTUtYTc0Yi0wMDAw
MGFhY2IzNjImYW1wO2FjZG5hdD0xNDM4MjAyNTMzXzQ0ODZlNGU3MDBhNzQxMTAyNzUzNTBjNGQ4
NzMxMTM2PC91cmw+PC9yZWxhdGVkLXVybHM+PC91cmxzPjxjdXN0b20yPlBtYzQ0MTgyMTQ8L2N1
c3RvbTI+PGN1c3RvbTY+TmlobXM2NTY5Mjk8L2N1c3RvbTY+PGVsZWN0cm9uaWMtcmVzb3VyY2Ut
bnVtPjEwLjEwMTYvai5hZGFqLjIwMTUuMDEuMDEzPC9lbGVjdHJvbmljLXJlc291cmNlLW51bT48
cmVtb3RlLWRhdGFiYXNlLXByb3ZpZGVyPk5MTTwvcmVtb3RlLWRhdGFiYXNlLXByb3ZpZGVyPjxs
YW5ndWFnZT5lbmc8L2xhbmd1YWdlPjwvcmVjb3JkPjwvQ2l0ZT48L0VuZE5vdGU+
</w:fldData>
              </w:fldChar>
            </w:r>
            <w:r>
              <w:instrText xml:space="preserve"> ADDIN EN.CITE </w:instrText>
            </w:r>
            <w:r w:rsidR="00E053B7">
              <w:fldChar w:fldCharType="begin">
                <w:fldData xml:space="preserve">PEVuZE5vdGU+PENpdGU+PEF1dGhvcj5MZXdpczwvQXV0aG9yPjxZZWFyPjIwMDM8L1llYXI+PFJl
Y051bT45NzwvUmVjTnVtPjxEaXNwbGF5VGV4dD4oMzAsIDMxKTwvRGlzcGxheVRleHQ+PHJlY29y
ZD48cmVjLW51bWJlcj45NzwvcmVjLW51bWJlcj48Zm9yZWlnbi1rZXlzPjxrZXkgYXBwPSJFTiIg
ZGItaWQ9IjJ2dHJyenh3bDBwenRvZXp3ZjZ4MHB4NTAwOXYwd3IyNXR3eiIgdGltZXN0YW1wPSIx
NDIxMTYxNzkwIj45Nzwva2V5PjwvZm9yZWlnbi1rZXlzPjxyZWYtdHlwZSBuYW1lPSJKb3VybmFs
IEFydGljbGUiPjE3PC9yZWYtdHlwZT48Y29udHJpYnV0b3JzPjxhdXRob3JzPjxhdXRob3I+TGV3
aXMsIEMuPC9hdXRob3I+PGF1dGhvcj5MeW5jaCwgSC48L2F1dGhvcj48YXV0aG9yPkpvaG5zdG9u
LCBCLjwvYXV0aG9yPjwvYXV0aG9ycz48L2NvbnRyaWJ1dG9ycz48YXV0aC1hZGRyZXNzPkNoaWxk
IEhlYWx0aCBJbnN0aXR1dGUsIERlcGFydG1lbnQgb2YgUGVkaWF0cmljcywgVW5pdmVyc2l0eSBv
ZiBXYXNoaW5ndG9uLCA2MjAwIE5FIDc0dGggU3RyZWV0LCBCdWlsZGluZyAyOSwgU2VhdHRsZSwg
V0EgOTgxMTUsIFVTQS4gY2xld2lzMTlAdS53YXNoaW5ndG9uLmVkdTwvYXV0aC1hZGRyZXNzPjx0
aXRsZXM+PHRpdGxlPkRlbnRhbCBjb21wbGFpbnRzIGluIGVtZXJnZW5jeSBkZXBhcnRtZW50czog
YSBuYXRpb25hbCBwZXJzcGVjdGl2Z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OTMtOTwvcGFnZXM+PHZvbHVtZT40Mjwvdm9sdW1l
PjxudW1iZXI+MTwvbnVtYmVyPjxlZGl0aW9uPjIwMDMvMDYvMjc8L2VkaXRpb24+PGtleXdvcmRz
PjxrZXl3b3JkPkFkb2xlc2NlbnQ8L2tleXdvcmQ+PGtleXdvcmQ+QWR1bHQ8L2tleXdvcmQ+PGtl
eXdvcmQ+Q2hpbGQ8L2tleXdvcmQ+PGtleXdvcmQ+Q2hpbGQsIFByZXNjaG9vbDwva2V5d29yZD48
a2V5d29yZD5FbWVyZ2VuY3kgU2VydmljZSwgSG9zcGl0YWwvKnN0YXRpc3RpY3MgJmFtcDsgbnVt
ZXJpY2FsIGRhdGE8L2tleXdvcmQ+PGtleXdvcmQ+RmVtYWxlPC9rZXl3b3JkPjxrZXl3b3JkPkh1
bWFuczwva2V5d29yZD48a2V5d29yZD5JbmZhbnQ8L2tleXdvcmQ+PGtleXdvcmQ+SW50ZXJuYXRp
b25hbCBDbGFzc2lmaWNhdGlvbiBvZiBEaXNlYXNlczwva2V5d29yZD48a2V5d29yZD5NYWxlPC9r
ZXl3b3JkPjxrZXl3b3JkPk1lZGljYWxseSBVbmluc3VyZWQ8L2tleXdvcmQ+PGtleXdvcmQ+TWlk
ZGxlIEFnZWQ8L2tleXdvcmQ+PGtleXdvcmQ+KlRvb3RoIERpc2Vhc2VzL2NsYXNzaWZpY2F0aW9u
L2VwaWRlbWlvbG9neTwva2V5d29yZD48a2V5d29yZD5Vbml0ZWQgU3RhdGVzL2VwaWRlbWlvbG9n
eTwva2V5d29yZD48L2tleXdvcmRzPjxkYXRlcz48eWVhcj4yMDAzPC95ZWFyPjxwdWItZGF0ZXM+
PGRhdGU+SnVsPC9kYXRlPjwvcHViLWRhdGVzPjwvZGF0ZXM+PGlzYm4+MDE5Ni0wNjQ0IChQcmlu
dCkmI3hEOzAxOTYtMDY0NDwvaXNibj48YWNjZXNzaW9uLW51bT4xMjgyNzEyODwvYWNjZXNzaW9u
LW51bT48dXJscz48cmVsYXRlZC11cmxzPjx1cmw+aHR0cDovL2FjLmVscy1jZG4uY29tL1MwMTk2
MDY0NDAzMDAzMDgxLzEtczIuMC1TMDE5NjA2NDQwMzAwMzA4MS1tYWluLnBkZj9fdGlkPWU0YjY5
NGUwLTliMzYtMTFlNC1hMGM5LTAwMDAwYWFjYjM2MCZhbXA7YWNkbmF0PTE0MjExNjIyNTlfMmJh
NjdjZTk5ZjNlYjc1M2MwYzY3OGU1OTVhNTU3N2Y8L3VybD48L3JlbGF0ZWQtdXJscz48L3VybHM+
PGVsZWN0cm9uaWMtcmVzb3VyY2UtbnVtPjEwLjEwNjcvbWVtLjIwMDMuMjM0PC9lbGVjdHJvbmlj
LXJlc291cmNlLW51bT48cmVtb3RlLWRhdGFiYXNlLXByb3ZpZGVyPk5MTTwvcmVtb3RlLWRhdGFi
YXNlLXByb3ZpZGVyPjxsYW5ndWFnZT5lbmc8L2xhbmd1YWdlPjwvcmVjb3JkPjwvQ2l0ZT48Q2l0
ZT48QXV0aG9yPkxld2lzPC9BdXRob3I+PFllYXI+MjAxNTwvWWVhcj48UmVjTnVtPjc3NTwvUmVj
TnVtPjxyZWNvcmQ+PHJlYy1udW1iZXI+Nzc1PC9yZWMtbnVtYmVyPjxmb3JlaWduLWtleXM+PGtl
eSBhcHA9IkVOIiBkYi1pZD0iMnZ0cnJ6eHdsMHB6dG9lendmNngwcHg1MDA5djB3cjI1dHd6IiB0
aW1lc3RhbXA9IjE0MzgyMDIyMjQiPjc3NTwva2V5PjwvZm9yZWlnbi1rZXlzPjxyZWYtdHlwZSBu
YW1lPSJKb3VybmFsIEFydGljbGUiPjE3PC9yZWYtdHlwZT48Y29udHJpYnV0b3JzPjxhdXRob3Jz
PjxhdXRob3I+TGV3aXMsIEMuIFcuPC9hdXRob3I+PGF1dGhvcj5NY0tpbm5leSwgQy4gTS48L2F1
dGhvcj48YXV0aG9yPkxlZSwgSC4gSC48L2F1dGhvcj48YXV0aG9yPk1lbGJ5ZSwgTS4gTC48L2F1
dGhvcj48YXV0aG9yPlJ1ZSwgVC4gQy48L2F1dGhvcj48L2F1dGhvcnM+PC9jb250cmlidXRvcnM+
PHRpdGxlcz48dGl0bGU+VmlzaXRzIHRvIFVTIGVtZXJnZW5jeSBkZXBhcnRtZW50cyBieSAyMC0g
dG8gMjkteWVhci1vbGRzIHdpdGggdG9vdGhhY2hlIGR1cmluZyAyMDAxLTIwMTA8L3RpdGxlPjxz
ZWNvbmRhcnktdGl0bGU+SiBBbSBEZW50IEFzc29jPC9zZWNvbmRhcnktdGl0bGU+PGFsdC10aXRs
ZT5Kb3VybmFsIG9mIHRoZSBBbWVyaWNhbiBEZW50YWwgQXNzb2NpYXRpb24gKDE5MzkpPC9hbHQt
dGl0bGU+PC90aXRsZXM+PHBlcmlvZGljYWw+PGZ1bGwtdGl0bGU+SiBBbSBEZW50IEFzc29jPC9m
dWxsLXRpdGxlPjxhYmJyLTE+Sm91cm5hbCBvZiB0aGUgQW1lcmljYW4gRGVudGFsIEFzc29jaWF0
aW9uICgxOTM5KTwvYWJici0xPjwvcGVyaW9kaWNhbD48YWx0LXBlcmlvZGljYWw+PGZ1bGwtdGl0
bGU+SiBBbSBEZW50IEFzc29jPC9mdWxsLXRpdGxlPjxhYmJyLTE+Sm91cm5hbCBvZiB0aGUgQW1l
cmljYW4gRGVudGFsIEFzc29jaWF0aW9uICgxOTM5KTwvYWJici0xPjwvYWx0LXBlcmlvZGljYWw+
PHBhZ2VzPjI5NS0zMDIuZTI8L3BhZ2VzPjx2b2x1bWU+MTQ2PC92b2x1bWU+PG51bWJlcj41PC9u
dW1iZXI+PGVkaXRpb24+MjAxNS8wNS8wMTwvZWRpdGlvbj48a2V5d29yZHM+PGtleXdvcmQ+QWNj
ZXNzIHRvIGNhcmU8L2tleXdvcmQ+PGtleXdvcmQ+ZW1lcmdlbmN5IHNlcnZpY2VzPC9rZXl3b3Jk
PjxrZXl3b3JkPmVtZXJnZW5jeSB0cmVhdG1lbnQ8L2tleXdvcmQ+PGtleXdvcmQ+dG9vdGhhY2hl
PC9rZXl3b3JkPjwva2V5d29yZHM+PGRhdGVzPjx5ZWFyPjIwMTU8L3llYXI+PHB1Yi1kYXRlcz48
ZGF0ZT5NYXk8L2RhdGU+PC9wdWItZGF0ZXM+PC9kYXRlcz48aXNibj4wMDAyLTgxNzc8L2lzYm4+
PGFjY2Vzc2lvbi1udW0+MjU5MjU1MjE8L2FjY2Vzc2lvbi1udW0+PHVybHM+PHJlbGF0ZWQtdXJs
cz48dXJsPmh0dHA6Ly9hYy5lbHMtY2RuLmNvbS9TMDAwMjgxNzcxNTAwMjI0WC8xLXMyLjAtUzAw
MDI4MTc3MTUwMDIyNFgtbWFpbi5wZGY/X3RpZD1kZjM5Mjk3NC0zNjMxLTExZTUtYTc0Yi0wMDAw
MGFhY2IzNjImYW1wO2FjZG5hdD0xNDM4MjAyNTMzXzQ0ODZlNGU3MDBhNzQxMTAyNzUzNTBjNGQ4
NzMxMTM2PC91cmw+PC9yZWxhdGVkLXVybHM+PC91cmxzPjxjdXN0b20yPlBtYzQ0MTgyMTQ8L2N1
c3RvbTI+PGN1c3RvbTY+TmlobXM2NTY5Mjk8L2N1c3RvbTY+PGVsZWN0cm9uaWMtcmVzb3VyY2Ut
bnVtPjEwLjEwMTYvai5hZGFqLjIwMTUuMDEuMDEzPC9lbGVjdHJvbmljLXJlc291cmNlLW51bT48
cmVtb3RlLWRhdGFiYXNlLXByb3ZpZGVyPk5MTTwvcmVtb3RlLWRhdGFiYXNlLXByb3ZpZGVyPjxs
YW5ndWFnZT5lbmc8L2xhbmd1YWdlPjwvcmVjb3JkPjwvQ2l0ZT48L0VuZE5vdGU+
</w:fldData>
              </w:fldChar>
            </w:r>
            <w:r>
              <w:instrText xml:space="preserve"> ADDIN EN.CITE.DATA </w:instrText>
            </w:r>
            <w:r w:rsidR="00E053B7">
              <w:fldChar w:fldCharType="end"/>
            </w:r>
            <w:r w:rsidR="00E053B7">
              <w:fldChar w:fldCharType="separate"/>
            </w:r>
            <w:r>
              <w:rPr>
                <w:noProof/>
              </w:rPr>
              <w:t>(30, 31)</w:t>
            </w:r>
            <w:r w:rsidR="00E053B7">
              <w:fldChar w:fldCharType="end"/>
            </w:r>
          </w:p>
        </w:tc>
        <w:tc>
          <w:tcPr>
            <w:tcW w:w="6858" w:type="dxa"/>
          </w:tcPr>
          <w:p w:rsidR="001527FF" w:rsidRDefault="00493881" w:rsidP="00A5733D">
            <w:pPr>
              <w:cnfStyle w:val="000000000000"/>
            </w:pPr>
            <w:r>
              <w:t>I</w:t>
            </w:r>
            <w:r w:rsidR="00A5733D">
              <w:t>nsurance status and type</w:t>
            </w:r>
          </w:p>
        </w:tc>
      </w:tr>
      <w:tr w:rsidR="001527FF" w:rsidTr="006A4D19">
        <w:trPr>
          <w:cnfStyle w:val="000000100000"/>
        </w:trPr>
        <w:tc>
          <w:tcPr>
            <w:cnfStyle w:val="001000000000"/>
            <w:tcW w:w="2718" w:type="dxa"/>
            <w:tcBorders>
              <w:left w:val="single" w:sz="4" w:space="0" w:color="auto"/>
            </w:tcBorders>
          </w:tcPr>
          <w:p w:rsidR="001527FF" w:rsidRDefault="00A5733D" w:rsidP="00A5733D">
            <w:r>
              <w:t>Walker et al.</w:t>
            </w:r>
            <w:r w:rsidR="00E053B7">
              <w:fldChar w:fldCharType="begin"/>
            </w:r>
            <w:r>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Pr>
                <w:noProof/>
              </w:rPr>
              <w:t>(37)</w:t>
            </w:r>
            <w:r w:rsidR="00E053B7">
              <w:fldChar w:fldCharType="end"/>
            </w:r>
          </w:p>
        </w:tc>
        <w:tc>
          <w:tcPr>
            <w:tcW w:w="6858" w:type="dxa"/>
          </w:tcPr>
          <w:p w:rsidR="001527FF" w:rsidRDefault="00493881" w:rsidP="00A5733D">
            <w:pPr>
              <w:cnfStyle w:val="000000100000"/>
            </w:pPr>
            <w:r>
              <w:t>I</w:t>
            </w:r>
            <w:r w:rsidR="00A5733D">
              <w:t xml:space="preserve">nsurance status, rural residence </w:t>
            </w:r>
          </w:p>
        </w:tc>
      </w:tr>
      <w:tr w:rsidR="001527FF" w:rsidTr="006A4D19">
        <w:tc>
          <w:tcPr>
            <w:cnfStyle w:val="001000000000"/>
            <w:tcW w:w="2718" w:type="dxa"/>
            <w:tcBorders>
              <w:left w:val="single" w:sz="4" w:space="0" w:color="auto"/>
            </w:tcBorders>
          </w:tcPr>
          <w:p w:rsidR="001527FF" w:rsidRDefault="00A5733D" w:rsidP="00A26EEE">
            <w:proofErr w:type="spellStart"/>
            <w:r>
              <w:t>Dorfman</w:t>
            </w:r>
            <w:proofErr w:type="spellEnd"/>
            <w:r>
              <w:t xml:space="preserve"> et al.</w: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2)</w:t>
            </w:r>
            <w:r w:rsidR="00E053B7">
              <w:fldChar w:fldCharType="end"/>
            </w:r>
          </w:p>
        </w:tc>
        <w:tc>
          <w:tcPr>
            <w:tcW w:w="6858" w:type="dxa"/>
          </w:tcPr>
          <w:p w:rsidR="001527FF" w:rsidRDefault="00493881" w:rsidP="00A5733D">
            <w:pPr>
              <w:cnfStyle w:val="000000000000"/>
            </w:pPr>
            <w:r>
              <w:t>I</w:t>
            </w:r>
            <w:r w:rsidR="00A5733D">
              <w:t>nsurance status</w:t>
            </w:r>
            <w:r w:rsidR="00A5733D" w:rsidRPr="00AA1EFC">
              <w:t xml:space="preserve"> </w:t>
            </w:r>
            <w:r w:rsidR="00A5733D">
              <w:t xml:space="preserve">and other patient reported access issues </w:t>
            </w:r>
          </w:p>
        </w:tc>
      </w:tr>
      <w:tr w:rsidR="001527FF" w:rsidTr="005D1BE6">
        <w:trPr>
          <w:cnfStyle w:val="000000100000"/>
        </w:trPr>
        <w:tc>
          <w:tcPr>
            <w:cnfStyle w:val="001000000000"/>
            <w:tcW w:w="2718" w:type="dxa"/>
            <w:tcBorders>
              <w:left w:val="single" w:sz="4" w:space="0" w:color="auto"/>
            </w:tcBorders>
          </w:tcPr>
          <w:p w:rsidR="001527FF" w:rsidRDefault="00A5733D" w:rsidP="00A5733D">
            <w:r>
              <w:t>Lee et al.</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3)</w:t>
            </w:r>
            <w:r w:rsidR="00E053B7">
              <w:fldChar w:fldCharType="end"/>
            </w:r>
          </w:p>
        </w:tc>
        <w:tc>
          <w:tcPr>
            <w:tcW w:w="6858" w:type="dxa"/>
          </w:tcPr>
          <w:p w:rsidR="001527FF" w:rsidRDefault="00A5733D" w:rsidP="00F2426E">
            <w:pPr>
              <w:cnfStyle w:val="000000100000"/>
            </w:pPr>
            <w:r>
              <w:t xml:space="preserve">WIC participation </w:t>
            </w:r>
            <w:r w:rsidR="00F2426E">
              <w:t>(among Medicaid children)</w:t>
            </w:r>
          </w:p>
        </w:tc>
      </w:tr>
      <w:tr w:rsidR="001527FF" w:rsidTr="005D1BE6">
        <w:tc>
          <w:tcPr>
            <w:cnfStyle w:val="001000000000"/>
            <w:tcW w:w="2718" w:type="dxa"/>
            <w:tcBorders>
              <w:left w:val="single" w:sz="4" w:space="0" w:color="auto"/>
            </w:tcBorders>
          </w:tcPr>
          <w:p w:rsidR="001527FF" w:rsidRDefault="00F2426E" w:rsidP="00F2426E">
            <w:r>
              <w:t>Okunseri et al.</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50)</w:t>
            </w:r>
            <w:r w:rsidR="00E053B7">
              <w:fldChar w:fldCharType="end"/>
            </w:r>
          </w:p>
        </w:tc>
        <w:tc>
          <w:tcPr>
            <w:tcW w:w="6858" w:type="dxa"/>
          </w:tcPr>
          <w:p w:rsidR="001527FF" w:rsidRDefault="00493881" w:rsidP="00F2426E">
            <w:pPr>
              <w:cnfStyle w:val="000000000000"/>
            </w:pPr>
            <w:r>
              <w:t>C</w:t>
            </w:r>
            <w:r w:rsidR="00F2426E">
              <w:t xml:space="preserve">ounty of residence for DHPSA designation, Urban Influence Code (a </w:t>
            </w:r>
            <w:r w:rsidR="00F2426E">
              <w:lastRenderedPageBreak/>
              <w:t xml:space="preserve">measure for </w:t>
            </w:r>
            <w:proofErr w:type="spellStart"/>
            <w:r w:rsidR="00F2426E">
              <w:t>rurality</w:t>
            </w:r>
            <w:proofErr w:type="spellEnd"/>
            <w:r w:rsidR="00F2426E">
              <w:t xml:space="preserve">) </w:t>
            </w:r>
          </w:p>
        </w:tc>
      </w:tr>
      <w:tr w:rsidR="001527FF" w:rsidTr="005D1BE6">
        <w:trPr>
          <w:cnfStyle w:val="000000100000"/>
        </w:trPr>
        <w:tc>
          <w:tcPr>
            <w:cnfStyle w:val="001000000000"/>
            <w:tcW w:w="2718" w:type="dxa"/>
            <w:tcBorders>
              <w:left w:val="single" w:sz="4" w:space="0" w:color="auto"/>
            </w:tcBorders>
          </w:tcPr>
          <w:p w:rsidR="001527FF" w:rsidRDefault="00F2426E" w:rsidP="00F2426E">
            <w:proofErr w:type="spellStart"/>
            <w:r>
              <w:lastRenderedPageBreak/>
              <w:t>Pajewski</w:t>
            </w:r>
            <w:proofErr w:type="spellEnd"/>
            <w:r>
              <w:t xml:space="preserve"> and Okunseri</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instrText xml:space="preserve"> ADDIN EN.CITE.DATA </w:instrText>
            </w:r>
            <w:r w:rsidR="00E053B7">
              <w:fldChar w:fldCharType="end"/>
            </w:r>
            <w:r w:rsidR="00E053B7">
              <w:fldChar w:fldCharType="separate"/>
            </w:r>
            <w:r>
              <w:rPr>
                <w:noProof/>
              </w:rPr>
              <w:t>(51)</w:t>
            </w:r>
            <w:r w:rsidR="00E053B7">
              <w:fldChar w:fldCharType="end"/>
            </w:r>
          </w:p>
        </w:tc>
        <w:tc>
          <w:tcPr>
            <w:tcW w:w="6858" w:type="dxa"/>
          </w:tcPr>
          <w:p w:rsidR="001527FF" w:rsidRDefault="00493881" w:rsidP="000E28F8">
            <w:pPr>
              <w:cnfStyle w:val="000000100000"/>
            </w:pPr>
            <w:r>
              <w:t>G</w:t>
            </w:r>
            <w:r w:rsidR="00F2426E">
              <w:t>enerated variable on low</w:t>
            </w:r>
            <w:r w:rsidR="000E28F8">
              <w:t>-</w:t>
            </w:r>
            <w:r w:rsidR="00F2426E">
              <w:t>income population to dentist ratio</w:t>
            </w:r>
          </w:p>
        </w:tc>
      </w:tr>
      <w:tr w:rsidR="001527FF" w:rsidTr="005D1BE6">
        <w:tc>
          <w:tcPr>
            <w:cnfStyle w:val="001000000000"/>
            <w:tcW w:w="2718" w:type="dxa"/>
            <w:tcBorders>
              <w:left w:val="single" w:sz="4" w:space="0" w:color="auto"/>
            </w:tcBorders>
          </w:tcPr>
          <w:p w:rsidR="001527FF" w:rsidRDefault="00F2426E" w:rsidP="00F2426E">
            <w:proofErr w:type="spellStart"/>
            <w:r>
              <w:t>Shortridge</w:t>
            </w:r>
            <w:proofErr w:type="spellEnd"/>
            <w:r>
              <w:t xml:space="preserve"> and Moore</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DATA </w:instrText>
            </w:r>
            <w:r w:rsidR="00E053B7">
              <w:fldChar w:fldCharType="end"/>
            </w:r>
            <w:r w:rsidR="00E053B7">
              <w:fldChar w:fldCharType="separate"/>
            </w:r>
            <w:r>
              <w:rPr>
                <w:noProof/>
              </w:rPr>
              <w:t>(57)</w:t>
            </w:r>
            <w:r w:rsidR="00E053B7">
              <w:fldChar w:fldCharType="end"/>
            </w:r>
          </w:p>
        </w:tc>
        <w:tc>
          <w:tcPr>
            <w:tcW w:w="6858" w:type="dxa"/>
          </w:tcPr>
          <w:p w:rsidR="001527FF" w:rsidRDefault="00493881" w:rsidP="000E28F8">
            <w:pPr>
              <w:cnfStyle w:val="000000000000"/>
            </w:pPr>
            <w:r>
              <w:t>U</w:t>
            </w:r>
            <w:r w:rsidR="00F2426E">
              <w:t>rban/rural residence, dental HPSA residence, and state Medicaid policies</w:t>
            </w:r>
          </w:p>
        </w:tc>
      </w:tr>
      <w:tr w:rsidR="001527FF" w:rsidTr="005D1BE6">
        <w:trPr>
          <w:cnfStyle w:val="000000100000"/>
        </w:trPr>
        <w:tc>
          <w:tcPr>
            <w:cnfStyle w:val="001000000000"/>
            <w:tcW w:w="2718" w:type="dxa"/>
            <w:tcBorders>
              <w:left w:val="single" w:sz="4" w:space="0" w:color="auto"/>
            </w:tcBorders>
          </w:tcPr>
          <w:p w:rsidR="001527FF" w:rsidRDefault="00F2426E" w:rsidP="00A26EEE">
            <w:r>
              <w:t>Davis et al.</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p>
        </w:tc>
        <w:tc>
          <w:tcPr>
            <w:tcW w:w="6858" w:type="dxa"/>
          </w:tcPr>
          <w:p w:rsidR="001527FF" w:rsidRDefault="00493881" w:rsidP="00DC5016">
            <w:pPr>
              <w:cnfStyle w:val="000000100000"/>
            </w:pPr>
            <w:r>
              <w:t>I</w:t>
            </w:r>
            <w:r w:rsidR="00F2426E">
              <w:t>nsurance status and type</w:t>
            </w:r>
          </w:p>
        </w:tc>
      </w:tr>
      <w:tr w:rsidR="001527FF" w:rsidTr="005D1BE6">
        <w:tc>
          <w:tcPr>
            <w:cnfStyle w:val="001000000000"/>
            <w:tcW w:w="2718" w:type="dxa"/>
            <w:tcBorders>
              <w:left w:val="single" w:sz="4" w:space="0" w:color="auto"/>
            </w:tcBorders>
          </w:tcPr>
          <w:p w:rsidR="001527FF" w:rsidRDefault="00F2426E" w:rsidP="00F2426E">
            <w:proofErr w:type="spellStart"/>
            <w:r>
              <w:t>Hom</w:t>
            </w:r>
            <w:proofErr w:type="spellEnd"/>
            <w:r>
              <w:t xml:space="preserve"> et al.</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DATA </w:instrText>
            </w:r>
            <w:r w:rsidR="00E053B7">
              <w:fldChar w:fldCharType="end"/>
            </w:r>
            <w:r w:rsidR="00E053B7">
              <w:fldChar w:fldCharType="separate"/>
            </w:r>
            <w:r>
              <w:rPr>
                <w:noProof/>
              </w:rPr>
              <w:t>(45)</w:t>
            </w:r>
            <w:r w:rsidR="00E053B7">
              <w:fldChar w:fldCharType="end"/>
            </w:r>
          </w:p>
        </w:tc>
        <w:tc>
          <w:tcPr>
            <w:tcW w:w="6858" w:type="dxa"/>
          </w:tcPr>
          <w:p w:rsidR="001527FF" w:rsidRDefault="00493881" w:rsidP="00F2426E">
            <w:pPr>
              <w:cnfStyle w:val="000000000000"/>
            </w:pPr>
            <w:r>
              <w:t>H</w:t>
            </w:r>
            <w:r w:rsidR="00F2426E">
              <w:t>ospital population insurance mix</w:t>
            </w:r>
          </w:p>
        </w:tc>
      </w:tr>
      <w:tr w:rsidR="001527FF" w:rsidTr="005D1BE6">
        <w:trPr>
          <w:cnfStyle w:val="000000100000"/>
        </w:trPr>
        <w:tc>
          <w:tcPr>
            <w:cnfStyle w:val="001000000000"/>
            <w:tcW w:w="2718" w:type="dxa"/>
            <w:tcBorders>
              <w:left w:val="single" w:sz="4" w:space="0" w:color="auto"/>
            </w:tcBorders>
          </w:tcPr>
          <w:p w:rsidR="001527FF" w:rsidRDefault="00FB1017" w:rsidP="00A26EEE">
            <w:proofErr w:type="spellStart"/>
            <w:r>
              <w:t>Hardie</w:t>
            </w:r>
            <w:proofErr w:type="spellEnd"/>
            <w:r>
              <w:t xml:space="preserve"> et al.</w: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 </w:instrText>
            </w:r>
            <w:r w:rsidR="00E053B7">
              <w:fldChar w:fldCharType="begin">
                <w:fldData xml:space="preserve">PEVuZE5vdGU+PENpdGU+PEF1dGhvcj5IYXJkaWU8L0F1dGhvcj48WWVhcj4yMDE1PC9ZZWFyPjxS
ZWNOdW0+NzY1PC9SZWNOdW0+PERpc3BsYXlUZXh0Pig2OSk8L0Rpc3BsYXlUZXh0PjxyZWNvcmQ+
PHJlYy1udW1iZXI+NzY1PC9yZWMtbnVtYmVyPjxmb3JlaWduLWtleXM+PGtleSBhcHA9IkVOIiBk
Yi1pZD0iMnZ0cnJ6eHdsMHB6dG9lendmNngwcHg1MDA5djB3cjI1dHd6IiB0aW1lc3RhbXA9IjE0
MzgyMDIyMjQiPjc2NTwva2V5PjwvZm9yZWlnbi1rZXlzPjxyZWYtdHlwZSBuYW1lPSJKb3VybmFs
IEFydGljbGUiPjE3PC9yZWYtdHlwZT48Y29udHJpYnV0b3JzPjxhdXRob3JzPjxhdXRob3I+SGFy
ZGllLCBULiBMLjwvYXV0aG9yPjxhdXRob3I+UG9sZWssIEMuPC9hdXRob3I+PGF1dGhvcj5XaGVl
bGVyLCBFLjwvYXV0aG9yPjxhdXRob3I+TWNDYW1hbnQsIEsuPC9hdXRob3I+PGF1dGhvcj5EaXhz
b24sIE0uPC9hdXRob3I+PGF1dGhvcj5HYWlsZXksIFIuPC9hdXRob3I+PGF1dGhvcj5MYWZyYWss
IEsuPC9hdXRob3I+PC9hdXRob3JzPjwvY29udHJpYnV0b3JzPjxhdXRoLWFkZHJlc3M+Q29sbGVn
ZSBvZiBOdXJzaW5nIGFuZCBIZWFsdGggUHJvZmVzc2lvbnMsIERyZXhlbCBVbml2ZXJzaXR5LCBQ
aGlsYWRlbHBoaWEsIFBlbm5zeWx2YW5pYSwgVVNBLiYjeEQ7U2Nob29sIG9mIE51cnNpbmcsIFVu
aXZlcnNpdHkgb2YgRGVsYXdhcmUsIE5ld2FyaywgRGVsYXdhcmUsIFVTQS4mI3hEO0FtZXJpY2Fu
IE51cnNlcyBDcmVkZW50aWFsaW5nIENlbnRlciwgU2lsdmVyIFNwcmluZ3MsIE1hcnlsYW5kLCBV
U0EuJiN4RDtFbWVyZ2VuY3kgU2VydmljZXMsIFVuaW9uIEhvc3BpdGFsIG9mIENlY2lsIENvdW50
eSwgRWxrdG9uLCBNYXJ5bGFuZCwgVVNBLiYjeEQ7VW5pb24gSG9zcGl0YWwgb2YgQ2VjaWwgQ291
bnR5IE1hcnlsYW5kLCBVU0EuJiN4RDtEZXBhcnRtZW50IG9mIEVtZXJnZW5jeSBNZWRpY2luZSwg
VW5pb24gSG9zcGl0YWwgb2YgQ2VjaWwgQ291bnR5LCBFbGt0b24sIE1hcnlsYW5kLCBVU0EuPC9h
dXRoLWFkZHJlc3M+PHRpdGxlcz48dGl0bGU+Q2hhcmFjdGVyaXNpbmcgZW1lcmdlbmN5IGRlcGFy
dG1lbnQgaGlnaC1mcmVxdWVuY3kgdXNlcnMgaW4gYSBydXJhbCBob3NwaXRhbD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EtNTwvcGFnZXM+PHZvbHVtZT4zMjwvdm9sdW1lPjxudW1iZXI+MTwvbnVtYmVyPjxlZGl0aW9u
PjIwMTMvMTIvMjA8L2VkaXRpb24+PGtleXdvcmRzPjxrZXl3b3JkPmVtZXJnZW5jeSBjYXJlIHN5
c3RlbXM8L2tleXdvcmQ+PGtleXdvcmQ+ZXBpZGVtaW9sb2d5PC9rZXl3b3JkPjxrZXl3b3JkPnBy
aW1hcnkgY2FyZTwva2V5d29yZD48a2V5d29yZD5yZW1vdGUgYW5kIHJ1cmFsIG1lZGljaW5lPC9r
ZXl3b3JkPjxrZXl3b3JkPnJlc2VhcmNoPC9rZXl3b3JkPjwva2V5d29yZHM+PGRhdGVzPjx5ZWFy
PjIwMTU8L3llYXI+PHB1Yi1kYXRlcz48ZGF0ZT5KYW48L2RhdGU+PC9wdWItZGF0ZXM+PC9kYXRl
cz48aXNibj4xNDcyLTAyMDU8L2lzYm4+PGFjY2Vzc2lvbi1udW0+MjQzNTE1MjM8L2FjY2Vzc2lv
bi1udW0+PHVybHM+PHJlbGF0ZWQtdXJscz48dXJsPmh0dHA6Ly9lbWouYm1qLmNvbS9jb250ZW50
LzMyLzEvMjEuZnVsbC5wZGY8L3VybD48L3JlbGF0ZWQtdXJscz48L3VybHM+PGVsZWN0cm9uaWMt
cmVzb3VyY2UtbnVtPjEwLjExMzYvZW1lcm1lZC0yMDEzLTIwMjM2OTwvZWxlY3Ryb25pYy1yZXNv
dXJjZS1udW0+PHJlbW90ZS1kYXRhYmFzZS1wcm92aWRlcj5OTE08L3JlbW90ZS1kYXRhYmFzZS1w
cm92aWRlcj48bGFuZ3VhZ2U+ZW5nPC9sYW5ndWFnZT48L3JlY29yZD48L0NpdGU+PC9FbmROb3Rl
PgB=
</w:fldData>
              </w:fldChar>
            </w:r>
            <w:r w:rsidR="00A26EEE">
              <w:instrText xml:space="preserve"> ADDIN EN.CITE.DATA </w:instrText>
            </w:r>
            <w:r w:rsidR="00E053B7">
              <w:fldChar w:fldCharType="end"/>
            </w:r>
            <w:r w:rsidR="00E053B7">
              <w:fldChar w:fldCharType="separate"/>
            </w:r>
            <w:r w:rsidR="00A26EEE">
              <w:rPr>
                <w:noProof/>
              </w:rPr>
              <w:t>(69)</w:t>
            </w:r>
            <w:r w:rsidR="00E053B7">
              <w:fldChar w:fldCharType="end"/>
            </w:r>
          </w:p>
        </w:tc>
        <w:tc>
          <w:tcPr>
            <w:tcW w:w="6858" w:type="dxa"/>
          </w:tcPr>
          <w:p w:rsidR="001527FF" w:rsidRDefault="00493881" w:rsidP="005D1BE6">
            <w:pPr>
              <w:cnfStyle w:val="000000100000"/>
            </w:pPr>
            <w:r>
              <w:t>D</w:t>
            </w:r>
            <w:r w:rsidR="00FB1017">
              <w:t>ental clinic proximity</w:t>
            </w:r>
          </w:p>
        </w:tc>
      </w:tr>
      <w:tr w:rsidR="001527FF" w:rsidTr="005D1BE6">
        <w:tc>
          <w:tcPr>
            <w:cnfStyle w:val="001000000000"/>
            <w:tcW w:w="2718" w:type="dxa"/>
            <w:tcBorders>
              <w:left w:val="single" w:sz="4" w:space="0" w:color="auto"/>
            </w:tcBorders>
          </w:tcPr>
          <w:p w:rsidR="001527FF" w:rsidRDefault="00FB1017" w:rsidP="00A26EEE">
            <w:r>
              <w:t>Hong et al.</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p>
        </w:tc>
        <w:tc>
          <w:tcPr>
            <w:tcW w:w="6858" w:type="dxa"/>
          </w:tcPr>
          <w:p w:rsidR="001527FF" w:rsidRDefault="00493881" w:rsidP="00FB1017">
            <w:pPr>
              <w:cnfStyle w:val="000000000000"/>
            </w:pPr>
            <w:r>
              <w:t>W</w:t>
            </w:r>
            <w:r w:rsidR="00FB1017">
              <w:t>eekends vs. weekdays</w:t>
            </w:r>
          </w:p>
        </w:tc>
      </w:tr>
      <w:tr w:rsidR="001527FF" w:rsidTr="005D1BE6">
        <w:trPr>
          <w:cnfStyle w:val="000000100000"/>
        </w:trPr>
        <w:tc>
          <w:tcPr>
            <w:cnfStyle w:val="001000000000"/>
            <w:tcW w:w="2718" w:type="dxa"/>
            <w:tcBorders>
              <w:left w:val="single" w:sz="4" w:space="0" w:color="auto"/>
            </w:tcBorders>
          </w:tcPr>
          <w:p w:rsidR="001527FF" w:rsidRDefault="00FB1017" w:rsidP="00FB1017">
            <w:r>
              <w:t>Lewis et al.</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DATA </w:instrText>
            </w:r>
            <w:r w:rsidR="00E053B7">
              <w:fldChar w:fldCharType="end"/>
            </w:r>
            <w:r w:rsidR="00E053B7">
              <w:fldChar w:fldCharType="separate"/>
            </w:r>
            <w:r>
              <w:rPr>
                <w:noProof/>
              </w:rPr>
              <w:t>(30)</w:t>
            </w:r>
            <w:r w:rsidR="00E053B7">
              <w:fldChar w:fldCharType="end"/>
            </w:r>
          </w:p>
        </w:tc>
        <w:tc>
          <w:tcPr>
            <w:tcW w:w="6858" w:type="dxa"/>
          </w:tcPr>
          <w:p w:rsidR="001527FF" w:rsidRDefault="00493881" w:rsidP="00FB1017">
            <w:pPr>
              <w:cnfStyle w:val="000000100000"/>
            </w:pPr>
            <w:r>
              <w:t>W</w:t>
            </w:r>
            <w:r w:rsidR="00FB1017">
              <w:t>eekends vs. weekdays, after hours vs. normal business hours</w:t>
            </w:r>
          </w:p>
        </w:tc>
      </w:tr>
      <w:tr w:rsidR="001527FF" w:rsidTr="005D1BE6">
        <w:tc>
          <w:tcPr>
            <w:cnfStyle w:val="001000000000"/>
            <w:tcW w:w="2718" w:type="dxa"/>
            <w:tcBorders>
              <w:left w:val="single" w:sz="4" w:space="0" w:color="auto"/>
            </w:tcBorders>
          </w:tcPr>
          <w:p w:rsidR="001527FF" w:rsidRDefault="00FB1017" w:rsidP="00A26EEE">
            <w:r>
              <w:t>Waldrop et al.</w: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 </w:instrText>
            </w:r>
            <w:r w:rsidR="00E053B7">
              <w:fldChar w:fldCharType="begin">
                <w:fldData xml:space="preserve">PEVuZE5vdGU+PENpdGU+PEF1dGhvcj5XYWxkcm9wPC9BdXRob3I+PFllYXI+MjAwMDwvWWVhcj48
UmVjTnVtPjEwNDwvUmVjTnVtPjxEaXNwbGF5VGV4dD4oNzApPC9EaXNwbGF5VGV4dD48cmVjb3Jk
PjxyZWMtbnVtYmVyPjEwNDwvcmVjLW51bWJlcj48Zm9yZWlnbi1rZXlzPjxrZXkgYXBwPSJFTiIg
ZGItaWQ9IjJ2dHJyenh3bDBwenRvZXp3ZjZ4MHB4NTAwOXYwd3IyNXR3eiIgdGltZXN0YW1wPSIx
NDIxMTYxNzkwIj4xMDQ8L2tleT48L2ZvcmVpZ24ta2V5cz48cmVmLXR5cGUgbmFtZT0iSm91cm5h
bCBBcnRpY2xlIj4xNzwvcmVmLXR5cGU+PGNvbnRyaWJ1dG9ycz48YXV0aG9ycz48YXV0aG9yPldh
bGRyb3AsIFIuIEQuPC9hdXRob3I+PGF1dGhvcj5IbywgQi48L2F1dGhvcj48YXV0aG9yPlJlZWQs
IFMuPC9hdXRob3I+PC9hdXRob3JzPjwvY29udHJpYnV0b3JzPjxhdXRoLWFkZHJlc3M+TG91aXNp
YW5hIFN0YXRlIFVuaXZlcnNpdHkgU2Nob29sIG9mIE1lZGljaW5lLCBEZXBhcnRtZW50IG9mIEVt
ZXJnZW5jeSBNZWRpY2luZSwgRWFybCBLLiBMb25nIE1lZGljYWwgQ2VudGVyLCBCYXRvbiBSb3Vn
ZSA3MDgwNSwgVVNBLjwvYXV0aC1hZGRyZXNzPjx0aXRsZXM+PHRpdGxlPkluY3JlYXNpbmcgZnJl
cXVlbmN5IG9mIGRlbnRhbCBwYXRpZW50cyBpbiB0aGUgdXJiYW4gRUQ8L3RpdGxlPjxzZWNvbmRh
cnktdGl0bGU+QW0gSiBFbWVyZyBNZWQ8L3NlY29uZGFyeS10aXRsZT48YWx0LXRpdGxlPlRoZSBB
bWVyaWNhbiBqb3VybmFsIG9mIGVtZXJnZW5jeSBtZWRpY2luZTwvYWx0LXRpdGxlPjwvdGl0bGVz
PjxwZXJpb2RpY2FsPjxmdWxsLXRpdGxlPkFtIEogRW1lcmcgTWVkPC9mdWxsLXRpdGxlPjxhYmJy
LTE+VGhlIEFtZXJpY2FuIGpvdXJuYWwgb2YgZW1lcmdlbmN5IG1lZGljaW5lPC9hYmJyLTE+PC9w
ZXJpb2RpY2FsPjxhbHQtcGVyaW9kaWNhbD48ZnVsbC10aXRsZT5BbSBKIEVtZXJnIE1lZDwvZnVs
bC10aXRsZT48YWJici0xPlRoZSBBbWVyaWNhbiBqb3VybmFsIG9mIGVtZXJnZW5jeSBtZWRpY2lu
ZTwvYWJici0xPjwvYWx0LXBlcmlvZGljYWw+PHBhZ2VzPjY4Ny05PC9wYWdlcz48dm9sdW1lPjE4
PC92b2x1bWU+PG51bWJlcj42PC9udW1iZXI+PGVkaXRpb24+MjAwMC8xMC8yNDwvZWRpdGlvbj48
a2V5d29yZHM+PGtleXdvcmQ+QWRvbGVzY2VudDwva2V5d29yZD48a2V5d29yZD5BZHVsdDwva2V5
d29yZD48a2V5d29yZD5BZ2VkPC9rZXl3b3JkPjxrZXl3b3JkPkNoaS1TcXVhcmUgRGlzdHJpYnV0
aW9uPC9rZXl3b3JkPjxrZXl3b3JkPkRlbnRhbCBDYXJpZXMvZGlhZ25vc2lzL2VwaWRlbWlvbG9n
eS90aGVyYXB5PC9rZXl3b3JkPjxrZXl3b3JkPkVtZXJnZW5jeSBTZXJ2aWNlLCBIb3NwaXRhbC8q
c3RhdGlzdGljcyAmYW1wOyBudW1lcmljYWwgZGF0YS90cmVuZHM8L2tleXdvcmQ+PGtleXdvcmQ+
SHVtYW5zPC9rZXl3b3JkPjxrZXl3b3JkPkluY2lkZW5jZTwva2V5d29yZD48a2V5d29yZD5Mb3Vp
c2lhbmEvZXBpZGVtaW9sb2d5PC9rZXl3b3JkPjxrZXl3b3JkPk1hbmRpYnVsYXIgSW5qdXJpZXMv
ZGlhZ25vc2lzL2VwaWRlbWlvbG9neS90aGVyYXB5PC9rZXl3b3JkPjxrZXl3b3JkPk1pZGRsZSBB
Z2VkPC9rZXl3b3JkPjxrZXl3b3JkPlBlcmlvZG9udGFsIEFic2Nlc3MvZGlhZ25vc2lzL2VwaWRl
bWlvbG9neS90aGVyYXB5PC9rZXl3b3JkPjxrZXl3b3JkPlJldHJvc3BlY3RpdmUgU3R1ZGllczwv
a2V5d29yZD48a2V5d29yZD5VcmJhbiBQb3B1bGF0aW9uPC9rZXl3b3JkPjwva2V5d29yZHM+PGRh
dGVzPjx5ZWFyPjIwMDA8L3llYXI+PHB1Yi1kYXRlcz48ZGF0ZT5PY3Q8L2RhdGU+PC9wdWItZGF0
ZXM+PC9kYXRlcz48aXNibj4wNzM1LTY3NTcgKFByaW50KSYjeEQ7MDczNS02NzU3PC9pc2JuPjxh
Y2Nlc3Npb24tbnVtPjExMDQzNjIzPC9hY2Nlc3Npb24tbnVtPjx1cmxzPjxyZWxhdGVkLXVybHM+
PHVybD5odHRwOi8vYWMuZWxzLWNkbi5jb20vUzA3MzU2NzU3MDA2Njk2NjgvMS1zMi4wLVMwNzM1
Njc1NzAwNjY5NjY4LW1haW4ucGRmP190aWQ9ZWIwNjBmMzgtOWIzNi0xMWU0LTk1MjMtMDAwMDBh
YWIwZjI3JmFtcDthY2RuYXQ9MTQyMTE2MjI3MF8wYzRhNzA4MjkwMmZhMmE2NDA2OGQzMWQ1NjQ2
M2MyYjwvdXJsPjwvcmVsYXRlZC11cmxzPjwvdXJscz48ZWxlY3Ryb25pYy1yZXNvdXJjZS1udW0+
MTAuMTA1My9hamVtLjIwMDAuNzMzMzwvZWxlY3Ryb25pYy1yZXNvdXJjZS1udW0+PHJlbW90ZS1k
YXRhYmFzZS1wcm92aWRlcj5OTE08L3JlbW90ZS1kYXRhYmFzZS1wcm92aWRlcj48bGFuZ3VhZ2U+
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70)</w:t>
            </w:r>
            <w:r w:rsidR="00E053B7">
              <w:fldChar w:fldCharType="end"/>
            </w:r>
          </w:p>
        </w:tc>
        <w:tc>
          <w:tcPr>
            <w:tcW w:w="6858" w:type="dxa"/>
          </w:tcPr>
          <w:p w:rsidR="001527FF" w:rsidRDefault="00493881" w:rsidP="005D1BE6">
            <w:pPr>
              <w:cnfStyle w:val="000000000000"/>
            </w:pPr>
            <w:r>
              <w:t>A</w:t>
            </w:r>
            <w:r w:rsidR="00FB1017">
              <w:t>fter hours vs. normal business hours</w:t>
            </w:r>
          </w:p>
        </w:tc>
      </w:tr>
      <w:tr w:rsidR="001527FF" w:rsidTr="005D1BE6">
        <w:trPr>
          <w:cnfStyle w:val="000000100000"/>
        </w:trPr>
        <w:tc>
          <w:tcPr>
            <w:cnfStyle w:val="001000000000"/>
            <w:tcW w:w="2718" w:type="dxa"/>
            <w:tcBorders>
              <w:left w:val="single" w:sz="4" w:space="0" w:color="auto"/>
            </w:tcBorders>
          </w:tcPr>
          <w:p w:rsidR="001527FF" w:rsidRDefault="00FB1017" w:rsidP="00FB1017">
            <w:proofErr w:type="spellStart"/>
            <w:r>
              <w:t>Romaire</w:t>
            </w:r>
            <w:proofErr w:type="spellEnd"/>
            <w:r>
              <w:t xml:space="preserve"> et al.</w: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instrText xml:space="preserve"> ADDIN EN.CITE </w:instrText>
            </w:r>
            <w:r w:rsidR="00E053B7">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instrText xml:space="preserve"> ADDIN EN.CITE.DATA </w:instrText>
            </w:r>
            <w:r w:rsidR="00E053B7">
              <w:fldChar w:fldCharType="end"/>
            </w:r>
            <w:r w:rsidR="00E053B7">
              <w:fldChar w:fldCharType="separate"/>
            </w:r>
            <w:r>
              <w:rPr>
                <w:noProof/>
              </w:rPr>
              <w:t>(41, 42)</w:t>
            </w:r>
            <w:r w:rsidR="00E053B7">
              <w:fldChar w:fldCharType="end"/>
            </w:r>
          </w:p>
        </w:tc>
        <w:tc>
          <w:tcPr>
            <w:tcW w:w="6858" w:type="dxa"/>
          </w:tcPr>
          <w:p w:rsidR="001527FF" w:rsidRDefault="00493881" w:rsidP="00DC5016">
            <w:pPr>
              <w:cnfStyle w:val="000000100000"/>
            </w:pPr>
            <w:r>
              <w:t>H</w:t>
            </w:r>
            <w:r w:rsidR="00FB1017">
              <w:t>aving a medical home</w:t>
            </w:r>
          </w:p>
        </w:tc>
      </w:tr>
      <w:tr w:rsidR="001527FF" w:rsidTr="005D1BE6">
        <w:tc>
          <w:tcPr>
            <w:cnfStyle w:val="001000000000"/>
            <w:tcW w:w="2718" w:type="dxa"/>
            <w:tcBorders>
              <w:left w:val="single" w:sz="4" w:space="0" w:color="auto"/>
            </w:tcBorders>
          </w:tcPr>
          <w:p w:rsidR="001527FF" w:rsidRDefault="009B2E7D" w:rsidP="00A26EEE">
            <w:r>
              <w:t>Becker et al.</w:t>
            </w:r>
            <w:r w:rsidR="00E053B7">
              <w:fldChar w:fldCharType="begin">
                <w:fldData xml:space="preserve">PEVuZE5vdGU+PENpdGU+PEF1dGhvcj5CZWNrZXI8L0F1dGhvcj48WWVhcj4yMDE1PC9ZZWFyPjxS
ZWNOdW0+NzMwPC9SZWNOdW0+PERpc3BsYXlUZXh0Pig5MCk8L0Rpc3BsYXlUZXh0PjxyZWNvcmQ+
PHJlYy1udW1iZXI+NzMwPC9yZWMtbnVtYmVyPjxmb3JlaWduLWtleXM+PGtleSBhcHA9IkVOIiBk
Yi1pZD0iMnZ0cnJ6eHdsMHB6dG9lendmNngwcHg1MDA5djB3cjI1dHd6IiB0aW1lc3RhbXA9IjE0
MzgyMDIyMjMiPjczMDwva2V5PjwvZm9yZWlnbi1rZXlzPjxyZWYtdHlwZSBuYW1lPSJKb3VybmFs
IEFydGljbGUiPjE3PC9yZWYtdHlwZT48Y29udHJpYnV0b3JzPjxhdXRob3JzPjxhdXRob3I+QmVj
a2VyLCBELiBKLjwvYXV0aG9yPjxhdXRob3I+QmxhY2tidXJuLCBKLjwvYXV0aG9yPjxhdXRob3I+
TW9ycmlzZXksIE0uIEEuPC9hdXRob3I+PGF1dGhvcj5TZW4sIEIuPC9hdXRob3I+PGF1dGhvcj5L
aWxnb3JlLCBNLiBMLjwvYXV0aG9yPjxhdXRob3I+Q2FsZHdlbGwsIEMuPC9hdXRob3I+PGF1dGhv
cj5TZWxsZXJzLCBDLjwvYXV0aG9yPjxhdXRob3I+TWVuYWNoZW1pLCBOLjwvYXV0aG9yPjwvYXV0
aG9ycz48L2NvbnRyaWJ1dG9ycz48YXV0aC1hZGRyZXNzPkRlcGFydG1lbnQgb2YgSGVhbHRoIENh
cmUgT3JnYW5pemF0aW9uIGFuZCBQb2xpY3ksIFVuaXZlcnNpdHkgb2YgQWxhYmFtYSBhdCBCaXJt
aW5naGFtIFNjaG9vbCBvZiBQdWJsaWMgSGVhbHRoLCBCaXJtaW5naGFtLCBBbGE7IFVBQiBMaXN0
ZXIgSGlsbCBDZW50ZXIgZm9yIEhlYWx0aCBQb2xpY3ksIEJpcm1pbmdoYW0sIEFsYS4gRWxlY3Ry
b25pYyBhZGRyZXNzOiBkYmVja2VyQHVhYi5lZHUuJiN4RDtEZXBhcnRtZW50IG9mIEhlYWx0aCBD
YXJlIE9yZ2FuaXphdGlvbiBhbmQgUG9saWN5LCBVbml2ZXJzaXR5IG9mIEFsYWJhbWEgYXQgQmly
bWluZ2hhbSBTY2hvb2wgb2YgUHVibGljIEhlYWx0aCwgQmlybWluZ2hhbSwgQWxhOyBVQUIgTGlz
dGVyIEhpbGwgQ2VudGVyIGZvciBIZWFsdGggUG9saWN5LCBCaXJtaW5naGFtLCBBbGEuJiN4RDtE
ZXBhcnRtZW50IG9mIEhlYWx0aCBQb2xpY3kgYW5kIE1hbmFnZW1lbnQsIFRleGFzIEEmYW1wO00g
VW5pdmVyc2l0eSwgU2Nob29sIG9mIFJ1cmFsIFB1YmxpYyBIZWFsdGgsIENvbGxlZ2UgU3RhdGlv
biwgVGV4LiYjeEQ7QnVyZWF1IG9mIENoaWxkcmVuJmFwb3M7cyBIZWFsdGggSW5zdXJhbmNlLCBB
bGFiYW1hIERlcGFydG1lbnQgb2YgUHVibGljIEhlYWx0aCwgTW9udGdvbWVyeSwgQWxhLjwvYXV0
aC1hZGRyZXNzPjx0aXRsZXM+PHRpdGxlPkVucm9sbG1lbnQsIGV4cGVuZGl0dXJlcywgYW5kIHV0
aWxpemF0aW9uIGFmdGVyIENISVAgZXhwYW5zaW9uOiBldmlkZW5jZSBmcm9tIEFsYWJhbWE8L3Rp
dGxlPjxzZWNvbmRhcnktdGl0bGU+QWNhZCBQZWRpYXRyPC9zZWNvbmRhcnktdGl0bGU+PGFsdC10
aXRsZT5BY2FkZW1pYyBwZWRpYXRyaWNzPC9hbHQtdGl0bGU+PC90aXRsZXM+PHBlcmlvZGljYWw+
PGZ1bGwtdGl0bGU+QWNhZCBQZWRpYXRyPC9mdWxsLXRpdGxlPjxhYmJyLTE+QWNhZGVtaWMgcGVk
aWF0cmljczwvYWJici0xPjwvcGVyaW9kaWNhbD48YWx0LXBlcmlvZGljYWw+PGZ1bGwtdGl0bGU+
QWNhZCBQZWRpYXRyPC9mdWxsLXRpdGxlPjxhYmJyLTE+QWNhZGVtaWMgcGVkaWF0cmljczwvYWJi
ci0xPjwvYWx0LXBlcmlvZGljYWw+PHBhZ2VzPjI1OC02NjwvcGFnZXM+PHZvbHVtZT4xNTwvdm9s
dW1lPjxudW1iZXI+MzwvbnVtYmVyPjxlZGl0aW9uPjIwMTUvMDQvMjU8L2VkaXRpb24+PGtleXdv
cmRzPjxrZXl3b3JkPkNoaXA8L2tleXdvcmQ+PGtleXdvcmQ+ZW5yb2xsbWVudDwva2V5d29yZD48
a2V5d29yZD5leHBhbnNpb248L2tleXdvcmQ+PGtleXdvcmQ+ZXhwZW5kaXR1cmVzPC9rZXl3b3Jk
PjxrZXl3b3JkPnV0aWxpemF0aW9uPC9rZXl3b3JkPjwva2V5d29yZHM+PGRhdGVzPjx5ZWFyPjIw
MTU8L3llYXI+PHB1Yi1kYXRlcz48ZGF0ZT5NYXktSnVuPC9kYXRlPjwvcHViLWRhdGVzPjwvZGF0
ZXM+PGFjY2Vzc2lvbi1udW0+MjU5MDY2OTc8L2FjY2Vzc2lvbi1udW0+PHVybHM+PHJlbGF0ZWQt
dXJscz48dXJsPmh0dHA6Ly9hYy5lbHMtY2RuLmNvbS9TMTg3NjI4NTkxNTAwMDA3OC8xLXMyLjAt
UzE4NzYyODU5MTUwMDAwNzgtbWFpbi5wZGY/X3RpZD1hN2E1NTc1OC0zNjMxLTExZTUtODI5MS0w
MDAwMGFhYjBmMDEmYW1wO2FjZG5hdD0xNDM4MjAyNDM5XzBjMWU0ZTRkMDM2MDcyNzkyZWE0OWU5
Y2FjZmIyYzgzPC91cmw+PC9yZWxhdGVkLXVybHM+PC91cmxzPjxlbGVjdHJvbmljLXJlc291cmNl
LW51bT4xMC4xMDE2L2ouYWNhcC4yMDE1LjAxLjAwNjwvZWxlY3Ryb25pYy1yZXNvdXJjZS1udW0+
PHJlbW90ZS1kYXRhYmFzZS1wcm92aWRlcj5OTE08L3JlbW90ZS1kYXRhYmFzZS1wcm92aWRlcj48
bGFuZ3VhZ2U+ZW5nPC9sYW5ndWFnZT48L3JlY29yZD48L0NpdGU+PC9FbmROb3RlPgB=
</w:fldData>
              </w:fldChar>
            </w:r>
            <w:r w:rsidR="00A26EEE">
              <w:instrText xml:space="preserve"> ADDIN EN.CITE </w:instrText>
            </w:r>
            <w:r w:rsidR="00E053B7">
              <w:fldChar w:fldCharType="begin">
                <w:fldData xml:space="preserve">PEVuZE5vdGU+PENpdGU+PEF1dGhvcj5CZWNrZXI8L0F1dGhvcj48WWVhcj4yMDE1PC9ZZWFyPjxS
ZWNOdW0+NzMwPC9SZWNOdW0+PERpc3BsYXlUZXh0Pig5MCk8L0Rpc3BsYXlUZXh0PjxyZWNvcmQ+
PHJlYy1udW1iZXI+NzMwPC9yZWMtbnVtYmVyPjxmb3JlaWduLWtleXM+PGtleSBhcHA9IkVOIiBk
Yi1pZD0iMnZ0cnJ6eHdsMHB6dG9lendmNngwcHg1MDA5djB3cjI1dHd6IiB0aW1lc3RhbXA9IjE0
MzgyMDIyMjMiPjczMDwva2V5PjwvZm9yZWlnbi1rZXlzPjxyZWYtdHlwZSBuYW1lPSJKb3VybmFs
IEFydGljbGUiPjE3PC9yZWYtdHlwZT48Y29udHJpYnV0b3JzPjxhdXRob3JzPjxhdXRob3I+QmVj
a2VyLCBELiBKLjwvYXV0aG9yPjxhdXRob3I+QmxhY2tidXJuLCBKLjwvYXV0aG9yPjxhdXRob3I+
TW9ycmlzZXksIE0uIEEuPC9hdXRob3I+PGF1dGhvcj5TZW4sIEIuPC9hdXRob3I+PGF1dGhvcj5L
aWxnb3JlLCBNLiBMLjwvYXV0aG9yPjxhdXRob3I+Q2FsZHdlbGwsIEMuPC9hdXRob3I+PGF1dGhv
cj5TZWxsZXJzLCBDLjwvYXV0aG9yPjxhdXRob3I+TWVuYWNoZW1pLCBOLjwvYXV0aG9yPjwvYXV0
aG9ycz48L2NvbnRyaWJ1dG9ycz48YXV0aC1hZGRyZXNzPkRlcGFydG1lbnQgb2YgSGVhbHRoIENh
cmUgT3JnYW5pemF0aW9uIGFuZCBQb2xpY3ksIFVuaXZlcnNpdHkgb2YgQWxhYmFtYSBhdCBCaXJt
aW5naGFtIFNjaG9vbCBvZiBQdWJsaWMgSGVhbHRoLCBCaXJtaW5naGFtLCBBbGE7IFVBQiBMaXN0
ZXIgSGlsbCBDZW50ZXIgZm9yIEhlYWx0aCBQb2xpY3ksIEJpcm1pbmdoYW0sIEFsYS4gRWxlY3Ry
b25pYyBhZGRyZXNzOiBkYmVja2VyQHVhYi5lZHUuJiN4RDtEZXBhcnRtZW50IG9mIEhlYWx0aCBD
YXJlIE9yZ2FuaXphdGlvbiBhbmQgUG9saWN5LCBVbml2ZXJzaXR5IG9mIEFsYWJhbWEgYXQgQmly
bWluZ2hhbSBTY2hvb2wgb2YgUHVibGljIEhlYWx0aCwgQmlybWluZ2hhbSwgQWxhOyBVQUIgTGlz
dGVyIEhpbGwgQ2VudGVyIGZvciBIZWFsdGggUG9saWN5LCBCaXJtaW5naGFtLCBBbGEuJiN4RDtE
ZXBhcnRtZW50IG9mIEhlYWx0aCBQb2xpY3kgYW5kIE1hbmFnZW1lbnQsIFRleGFzIEEmYW1wO00g
VW5pdmVyc2l0eSwgU2Nob29sIG9mIFJ1cmFsIFB1YmxpYyBIZWFsdGgsIENvbGxlZ2UgU3RhdGlv
biwgVGV4LiYjeEQ7QnVyZWF1IG9mIENoaWxkcmVuJmFwb3M7cyBIZWFsdGggSW5zdXJhbmNlLCBB
bGFiYW1hIERlcGFydG1lbnQgb2YgUHVibGljIEhlYWx0aCwgTW9udGdvbWVyeSwgQWxhLjwvYXV0
aC1hZGRyZXNzPjx0aXRsZXM+PHRpdGxlPkVucm9sbG1lbnQsIGV4cGVuZGl0dXJlcywgYW5kIHV0
aWxpemF0aW9uIGFmdGVyIENISVAgZXhwYW5zaW9uOiBldmlkZW5jZSBmcm9tIEFsYWJhbWE8L3Rp
dGxlPjxzZWNvbmRhcnktdGl0bGU+QWNhZCBQZWRpYXRyPC9zZWNvbmRhcnktdGl0bGU+PGFsdC10
aXRsZT5BY2FkZW1pYyBwZWRpYXRyaWNzPC9hbHQtdGl0bGU+PC90aXRsZXM+PHBlcmlvZGljYWw+
PGZ1bGwtdGl0bGU+QWNhZCBQZWRpYXRyPC9mdWxsLXRpdGxlPjxhYmJyLTE+QWNhZGVtaWMgcGVk
aWF0cmljczwvYWJici0xPjwvcGVyaW9kaWNhbD48YWx0LXBlcmlvZGljYWw+PGZ1bGwtdGl0bGU+
QWNhZCBQZWRpYXRyPC9mdWxsLXRpdGxlPjxhYmJyLTE+QWNhZGVtaWMgcGVkaWF0cmljczwvYWJi
ci0xPjwvYWx0LXBlcmlvZGljYWw+PHBhZ2VzPjI1OC02NjwvcGFnZXM+PHZvbHVtZT4xNTwvdm9s
dW1lPjxudW1iZXI+MzwvbnVtYmVyPjxlZGl0aW9uPjIwMTUvMDQvMjU8L2VkaXRpb24+PGtleXdv
cmRzPjxrZXl3b3JkPkNoaXA8L2tleXdvcmQ+PGtleXdvcmQ+ZW5yb2xsbWVudDwva2V5d29yZD48
a2V5d29yZD5leHBhbnNpb248L2tleXdvcmQ+PGtleXdvcmQ+ZXhwZW5kaXR1cmVzPC9rZXl3b3Jk
PjxrZXl3b3JkPnV0aWxpemF0aW9uPC9rZXl3b3JkPjwva2V5d29yZHM+PGRhdGVzPjx5ZWFyPjIw
MTU8L3llYXI+PHB1Yi1kYXRlcz48ZGF0ZT5NYXktSnVuPC9kYXRlPjwvcHViLWRhdGVzPjwvZGF0
ZXM+PGFjY2Vzc2lvbi1udW0+MjU5MDY2OTc8L2FjY2Vzc2lvbi1udW0+PHVybHM+PHJlbGF0ZWQt
dXJscz48dXJsPmh0dHA6Ly9hYy5lbHMtY2RuLmNvbS9TMTg3NjI4NTkxNTAwMDA3OC8xLXMyLjAt
UzE4NzYyODU5MTUwMDAwNzgtbWFpbi5wZGY/X3RpZD1hN2E1NTc1OC0zNjMxLTExZTUtODI5MS0w
MDAwMGFhYjBmMDEmYW1wO2FjZG5hdD0xNDM4MjAyNDM5XzBjMWU0ZTRkMDM2MDcyNzkyZWE0OWU5
Y2FjZmIyYzgzPC91cmw+PC9yZWxhdGVkLXVybHM+PC91cmxzPjxlbGVjdHJvbmljLXJlc291cmNl
LW51bT4xMC4xMDE2L2ouYWNhcC4yMDE1LjAxLjAwNjwvZWxlY3Ryb25pYy1yZXNvdXJjZS1udW0+
PHJlbW90ZS1kYXRhYmFzZS1wcm92aWRlcj5OTE08L3JlbW90ZS1kYXRhYmFzZS1wcm92aWRlcj48
bGFuZ3VhZ2U+ZW5nPC9sYW5ndWFnZT48L3JlY29yZD48L0NpdGU+PC9FbmROb3RlPgB=
</w:fldData>
              </w:fldChar>
            </w:r>
            <w:r w:rsidR="00A26EEE">
              <w:instrText xml:space="preserve"> ADDIN EN.CITE.DATA </w:instrText>
            </w:r>
            <w:r w:rsidR="00E053B7">
              <w:fldChar w:fldCharType="end"/>
            </w:r>
            <w:r w:rsidR="00E053B7">
              <w:fldChar w:fldCharType="separate"/>
            </w:r>
            <w:r w:rsidR="00A26EEE">
              <w:rPr>
                <w:noProof/>
              </w:rPr>
              <w:t>(90)</w:t>
            </w:r>
            <w:r w:rsidR="00E053B7">
              <w:fldChar w:fldCharType="end"/>
            </w:r>
          </w:p>
        </w:tc>
        <w:tc>
          <w:tcPr>
            <w:tcW w:w="6858" w:type="dxa"/>
          </w:tcPr>
          <w:p w:rsidR="001527FF" w:rsidRDefault="00493881" w:rsidP="009B2E7D">
            <w:pPr>
              <w:cnfStyle w:val="000000000000"/>
            </w:pPr>
            <w:r>
              <w:t>E</w:t>
            </w:r>
            <w:r w:rsidR="009B2E7D">
              <w:t xml:space="preserve">xpansion of state Children’s Health Insurance Program (CHIP) coverage </w:t>
            </w:r>
          </w:p>
        </w:tc>
      </w:tr>
      <w:tr w:rsidR="001527FF" w:rsidTr="005D1BE6">
        <w:trPr>
          <w:cnfStyle w:val="000000100000"/>
        </w:trPr>
        <w:tc>
          <w:tcPr>
            <w:cnfStyle w:val="001000000000"/>
            <w:tcW w:w="2718" w:type="dxa"/>
            <w:tcBorders>
              <w:left w:val="single" w:sz="4" w:space="0" w:color="auto"/>
            </w:tcBorders>
          </w:tcPr>
          <w:p w:rsidR="001527FF" w:rsidRDefault="009B2E7D" w:rsidP="00A26EEE">
            <w:r>
              <w:t>McCormick et al.</w: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NY0Nvcm1pY2s8L0F1dGhvcj48WWVhcj4yMDEyPC9ZZWFy
PjxSZWNOdW0+Nzc4PC9SZWNOdW0+PERpc3BsYXlUZXh0Pig3MSk8L0Rpc3BsYXlUZXh0PjxyZWNv
cmQ+PHJlYy1udW1iZXI+Nzc4PC9yZWMtbnVtYmVyPjxmb3JlaWduLWtleXM+PGtleSBhcHA9IkVO
IiBkYi1pZD0iMnZ0cnJ6eHdsMHB6dG9lendmNngwcHg1MDA5djB3cjI1dHd6IiB0aW1lc3RhbXA9
IjE0MzgyMDIyMjQiPjc3ODwva2V5PjwvZm9yZWlnbi1rZXlzPjxyZWYtdHlwZSBuYW1lPSJKb3Vy
bmFsIEFydGljbGUiPjE3PC9yZWYtdHlwZT48Y29udHJpYnV0b3JzPjxhdXRob3JzPjxhdXRob3I+
TWNDb3JtaWNrLCBELjwvYXV0aG9yPjxhdXRob3I+U2F5YWgsIEEuPC9hdXRob3I+PGF1dGhvcj5M
b2trbywgSC48L2F1dGhvcj48YXV0aG9yPldvb2xoYW5kbGVyLCBTLjwvYXV0aG9yPjxhdXRob3I+
TmFyZGluLCBSLjwvYXV0aG9yPjwvYXV0aG9ycz48L2NvbnRyaWJ1dG9ycz48YXV0aC1hZGRyZXNz
PkRlcGFydG1lbnQgb2YgTWVkaWNpbmUsIENhbWJyaWRnZSBIZWFsdGggQWxsaWFuY2UsIDE0OTMg
Q2FtYnJpZGdlIFN0OywgQ2FtYnJpZGdlLCBNQSwgMDIxMzksIFVTQS4gZG1jY29ybWlja0BjaGFs
bGlhbmNlLm9yZzwvYXV0aC1hZGRyZXNzPjx0aXRsZXM+PHRpdGxlPkFjY2VzcyB0byBjYXJlIGFm
dGVyIE1hc3NhY2h1c2V0dHMmYXBvczsgaGVhbHRoIGNhcmUgcmVmb3JtOiBhIHNhZmV0eSBuZXQg
aG9zcGl0YWwgcGF0aWVudCBzdXJ2ZXk8L3RpdGxlPjxzZWNvbmRhcnktdGl0bGU+SiBHZW4gSW50
ZXJuIE1lZDwvc2Vjb25kYXJ5LXRpdGxlPjxhbHQtdGl0bGU+Sm91cm5hbCBvZiBnZW5lcmFsIGlu
dGVybmFsIG1lZGljaW5lPC9hbHQtdGl0bGU+PC90aXRsZXM+PHBlcmlvZGljYWw+PGZ1bGwtdGl0
bGU+SiBHZW4gSW50ZXJuIE1lZDwvZnVsbC10aXRsZT48YWJici0xPkpvdXJuYWwgb2YgZ2VuZXJh
bCBpbnRlcm5hbCBtZWRpY2luZTwvYWJici0xPjwvcGVyaW9kaWNhbD48YWx0LXBlcmlvZGljYWw+
PGZ1bGwtdGl0bGU+SiBHZW4gSW50ZXJuIE1lZDwvZnVsbC10aXRsZT48YWJici0xPkpvdXJuYWwg
b2YgZ2VuZXJhbCBpbnRlcm5hbCBtZWRpY2luZTwvYWJici0xPjwvYWx0LXBlcmlvZGljYWw+PHBh
Z2VzPjE1NDgtNTQ8L3BhZ2VzPjx2b2x1bWU+Mjc8L3ZvbHVtZT48bnVtYmVyPjExPC9udW1iZXI+
PGVkaXRpb24+MjAxMi8wNy8yNTwvZWRpdGlvbj48a2V5d29yZHM+PGtleXdvcmQ+QWRvbGVzY2Vu
dDwva2V5d29yZD48a2V5d29yZD5BZHVsdDwva2V5d29yZD48a2V5d29yZD5EYXRhIENvbGxlY3Rp
b248L2tleXdvcmQ+PGtleXdvcmQ+RW1lcmdlbmN5IFNlcnZpY2UsIEhvc3BpdGFsL2Vjb25vbWlj
cy8qc3RhdGlzdGljcyAmYW1wOyBudW1lcmljYWwgZGF0YTwva2V5d29yZD48a2V5d29yZD5IZWFs
dGggQ2FyZSBSZWZvcm0vKmVjb25vbWljczwva2V5d29yZD48a2V5d29yZD5IZWFsdGggU2Vydmlj
ZXMgQWNjZXNzaWJpbGl0eS9lY29ub21pY3MvKnN0YXRpc3RpY3MgJmFtcDsgbnVtZXJpY2FsIGRh
dGE8L2tleXdvcmQ+PGtleXdvcmQ+SHVtYW5zPC9rZXl3b3JkPjxrZXl3b3JkPkluc3VyYW5jZSwg
SGVhbHRoL2Vjb25vbWljcy8qc3RhdGlzdGljcyAmYW1wOyBudW1lcmljYWwgZGF0YTwva2V5d29y
ZD48a2V5d29yZD5NYXNzYWNodXNldHRzPC9rZXl3b3JkPjxrZXl3b3JkPk1pZGRsZSBBZ2VkPC9r
ZXl3b3JkPjxrZXl3b3JkPlBhdGllbnQgU2FmZXR5PC9rZXl3b3JkPjxrZXl3b3JkPlVuaXRlZCBT
dGF0ZXM8L2tleXdvcmQ+PGtleXdvcmQ+WW91bmcgQWR1bHQ8L2tleXdvcmQ+PC9rZXl3b3Jkcz48
ZGF0ZXM+PHllYXI+MjAxMjwveWVhcj48cHViLWRhdGVzPjxkYXRlPk5vdjwvZGF0ZT48L3B1Yi1k
YXRlcz48L2RhdGVzPjxpc2JuPjA4ODQtODczNDwvaXNibj48YWNjZXNzaW9uLW51bT4yMjgyNTgw
NzwvYWNjZXNzaW9uLW51bT48dXJscz48cmVsYXRlZC11cmxzPjx1cmw+aHR0cDovL3d3dy5uY2Jp
Lm5sbS5uaWguZ292L3BtYy9hcnRpY2xlcy9QTUMzNDc1ODE0L3BkZi8xMTYwNl8yMDEyX0FydGlj
bGVfMjE3My5wZGY8L3VybD48L3JlbGF0ZWQtdXJscz48L3VybHM+PGN1c3RvbTI+UG1jMzQ3NTgx
NDwvY3VzdG9tMj48ZWxlY3Ryb25pYy1yZXNvdXJjZS1udW0+MTAuMTAwNy9zMTE2MDYtMDEyLTIx
NzMtN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1)</w:t>
            </w:r>
            <w:r w:rsidR="00E053B7">
              <w:fldChar w:fldCharType="end"/>
            </w:r>
          </w:p>
        </w:tc>
        <w:tc>
          <w:tcPr>
            <w:tcW w:w="6858" w:type="dxa"/>
          </w:tcPr>
          <w:p w:rsidR="001527FF" w:rsidRDefault="00493881" w:rsidP="009B2E7D">
            <w:pPr>
              <w:cnfStyle w:val="000000100000"/>
            </w:pPr>
            <w:r>
              <w:t>S</w:t>
            </w:r>
            <w:r w:rsidR="009B2E7D">
              <w:t xml:space="preserve">tate health care reform related to insurance type </w:t>
            </w:r>
          </w:p>
        </w:tc>
      </w:tr>
      <w:tr w:rsidR="001527FF" w:rsidTr="005D1BE6">
        <w:tc>
          <w:tcPr>
            <w:cnfStyle w:val="001000000000"/>
            <w:tcW w:w="2718" w:type="dxa"/>
            <w:tcBorders>
              <w:left w:val="single" w:sz="4" w:space="0" w:color="auto"/>
            </w:tcBorders>
          </w:tcPr>
          <w:p w:rsidR="001527FF" w:rsidRDefault="009B2E7D" w:rsidP="00A26EEE">
            <w:r>
              <w:t>Neely et al.</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p>
        </w:tc>
        <w:tc>
          <w:tcPr>
            <w:tcW w:w="6858" w:type="dxa"/>
          </w:tcPr>
          <w:p w:rsidR="001527FF" w:rsidRDefault="00493881" w:rsidP="005D1BE6">
            <w:pPr>
              <w:cnfStyle w:val="000000000000"/>
            </w:pPr>
            <w:r>
              <w:t>S</w:t>
            </w:r>
            <w:r w:rsidR="009B2E7D">
              <w:t>tate health care reform</w:t>
            </w:r>
          </w:p>
        </w:tc>
      </w:tr>
      <w:tr w:rsidR="001527FF" w:rsidTr="005D1BE6">
        <w:trPr>
          <w:cnfStyle w:val="000000100000"/>
        </w:trPr>
        <w:tc>
          <w:tcPr>
            <w:cnfStyle w:val="001000000000"/>
            <w:tcW w:w="2718" w:type="dxa"/>
            <w:tcBorders>
              <w:left w:val="single" w:sz="4" w:space="0" w:color="auto"/>
            </w:tcBorders>
          </w:tcPr>
          <w:p w:rsidR="001527FF" w:rsidRDefault="009B2E7D" w:rsidP="009B2E7D">
            <w:r>
              <w:t>Singhal et al.</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DATA </w:instrText>
            </w:r>
            <w:r w:rsidR="00E053B7">
              <w:fldChar w:fldCharType="end"/>
            </w:r>
            <w:r w:rsidR="00E053B7">
              <w:fldChar w:fldCharType="separate"/>
            </w:r>
            <w:r>
              <w:rPr>
                <w:noProof/>
              </w:rPr>
              <w:t>(55)</w:t>
            </w:r>
            <w:r w:rsidR="00E053B7">
              <w:fldChar w:fldCharType="end"/>
            </w:r>
          </w:p>
        </w:tc>
        <w:tc>
          <w:tcPr>
            <w:tcW w:w="6858" w:type="dxa"/>
          </w:tcPr>
          <w:p w:rsidR="001527FF" w:rsidRDefault="00493881" w:rsidP="005D1BE6">
            <w:pPr>
              <w:cnfStyle w:val="000000100000"/>
            </w:pPr>
            <w:r>
              <w:t>C</w:t>
            </w:r>
            <w:r w:rsidR="009B2E7D">
              <w:t>hanging Medicaid policy in California eliminating adult dental benefits</w:t>
            </w:r>
          </w:p>
        </w:tc>
      </w:tr>
      <w:tr w:rsidR="001527FF" w:rsidTr="005D1BE6">
        <w:tc>
          <w:tcPr>
            <w:cnfStyle w:val="001000000000"/>
            <w:tcW w:w="2718" w:type="dxa"/>
            <w:tcBorders>
              <w:left w:val="single" w:sz="4" w:space="0" w:color="auto"/>
            </w:tcBorders>
          </w:tcPr>
          <w:p w:rsidR="001527FF" w:rsidRDefault="009B2E7D" w:rsidP="009B2E7D">
            <w:r>
              <w:t>Wallace et al.</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DATA </w:instrText>
            </w:r>
            <w:r w:rsidR="00E053B7">
              <w:fldChar w:fldCharType="end"/>
            </w:r>
            <w:r w:rsidR="00E053B7">
              <w:fldChar w:fldCharType="separate"/>
            </w:r>
            <w:r>
              <w:rPr>
                <w:noProof/>
              </w:rPr>
              <w:t>(56)</w:t>
            </w:r>
            <w:r w:rsidR="00E053B7">
              <w:fldChar w:fldCharType="end"/>
            </w:r>
          </w:p>
        </w:tc>
        <w:tc>
          <w:tcPr>
            <w:tcW w:w="6858" w:type="dxa"/>
          </w:tcPr>
          <w:p w:rsidR="001527FF" w:rsidRDefault="00493881" w:rsidP="005D1BE6">
            <w:pPr>
              <w:cnfStyle w:val="000000000000"/>
            </w:pPr>
            <w:r>
              <w:t>E</w:t>
            </w:r>
            <w:r w:rsidR="009B2E7D">
              <w:t>limination of Medicaid dental benefits</w:t>
            </w:r>
          </w:p>
        </w:tc>
      </w:tr>
      <w:tr w:rsidR="001527FF" w:rsidTr="005D1BE6">
        <w:trPr>
          <w:cnfStyle w:val="000000100000"/>
        </w:trPr>
        <w:tc>
          <w:tcPr>
            <w:cnfStyle w:val="001000000000"/>
            <w:tcW w:w="2718" w:type="dxa"/>
            <w:tcBorders>
              <w:left w:val="single" w:sz="4" w:space="0" w:color="auto"/>
            </w:tcBorders>
          </w:tcPr>
          <w:p w:rsidR="001527FF" w:rsidRDefault="0023447B" w:rsidP="00A26EEE">
            <w:proofErr w:type="spellStart"/>
            <w:r>
              <w:t>Feinglass</w:t>
            </w:r>
            <w:proofErr w:type="spellEnd"/>
            <w:r>
              <w:t xml:space="preserve"> et al.</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p>
        </w:tc>
        <w:tc>
          <w:tcPr>
            <w:tcW w:w="6858" w:type="dxa"/>
          </w:tcPr>
          <w:p w:rsidR="001527FF" w:rsidRDefault="00493881" w:rsidP="000E28F8">
            <w:pPr>
              <w:cnfStyle w:val="000000100000"/>
            </w:pPr>
            <w:r>
              <w:t>E</w:t>
            </w:r>
            <w:r w:rsidR="0023447B">
              <w:t>nrollment in a county healthcare program for low</w:t>
            </w:r>
            <w:r w:rsidR="000E28F8">
              <w:t>-</w:t>
            </w:r>
            <w:r w:rsidR="0023447B">
              <w:t xml:space="preserve">income, uninsured residents </w:t>
            </w:r>
          </w:p>
        </w:tc>
      </w:tr>
      <w:tr w:rsidR="001527FF" w:rsidTr="005D1BE6">
        <w:tc>
          <w:tcPr>
            <w:cnfStyle w:val="001000000000"/>
            <w:tcW w:w="2718" w:type="dxa"/>
            <w:tcBorders>
              <w:left w:val="single" w:sz="4" w:space="0" w:color="auto"/>
            </w:tcBorders>
          </w:tcPr>
          <w:p w:rsidR="001527FF" w:rsidRDefault="0023447B" w:rsidP="0023447B">
            <w:proofErr w:type="spellStart"/>
            <w:r>
              <w:t>Kempe</w:t>
            </w:r>
            <w:proofErr w:type="spellEnd"/>
            <w:r>
              <w:t xml:space="preserve"> et al.</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instrText xml:space="preserve"> ADDIN EN.CITE.DATA </w:instrText>
            </w:r>
            <w:r w:rsidR="00E053B7">
              <w:fldChar w:fldCharType="end"/>
            </w:r>
            <w:r w:rsidR="00E053B7">
              <w:fldChar w:fldCharType="separate"/>
            </w:r>
            <w:r>
              <w:rPr>
                <w:noProof/>
              </w:rPr>
              <w:t>(52)</w:t>
            </w:r>
            <w:r w:rsidR="00E053B7">
              <w:fldChar w:fldCharType="end"/>
            </w:r>
          </w:p>
        </w:tc>
        <w:tc>
          <w:tcPr>
            <w:tcW w:w="6858" w:type="dxa"/>
          </w:tcPr>
          <w:p w:rsidR="001527FF" w:rsidRDefault="00493881" w:rsidP="0023447B">
            <w:pPr>
              <w:cnfStyle w:val="000000000000"/>
            </w:pPr>
            <w:r>
              <w:t>E</w:t>
            </w:r>
            <w:r w:rsidR="0023447B">
              <w:t>nrollment in state CHP+ program</w:t>
            </w:r>
          </w:p>
        </w:tc>
      </w:tr>
      <w:tr w:rsidR="001527FF" w:rsidTr="005D1BE6">
        <w:trPr>
          <w:cnfStyle w:val="000000100000"/>
        </w:trPr>
        <w:tc>
          <w:tcPr>
            <w:cnfStyle w:val="001000000000"/>
            <w:tcW w:w="2718" w:type="dxa"/>
            <w:tcBorders>
              <w:left w:val="single" w:sz="4" w:space="0" w:color="auto"/>
            </w:tcBorders>
          </w:tcPr>
          <w:p w:rsidR="001527FF" w:rsidRDefault="0023447B" w:rsidP="00A26EEE">
            <w:r>
              <w:t>Lave et al.</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p>
        </w:tc>
        <w:tc>
          <w:tcPr>
            <w:tcW w:w="6858" w:type="dxa"/>
          </w:tcPr>
          <w:p w:rsidR="001527FF" w:rsidRDefault="00493881" w:rsidP="0023447B">
            <w:pPr>
              <w:cnfStyle w:val="000000100000"/>
            </w:pPr>
            <w:r>
              <w:t>E</w:t>
            </w:r>
            <w:r w:rsidR="0023447B">
              <w:t xml:space="preserve">nrollment in a state regional health insurance program for low-income uninsured residents </w:t>
            </w:r>
          </w:p>
        </w:tc>
      </w:tr>
      <w:tr w:rsidR="001527FF" w:rsidTr="005D1BE6">
        <w:tc>
          <w:tcPr>
            <w:cnfStyle w:val="001000000000"/>
            <w:tcW w:w="2718" w:type="dxa"/>
            <w:tcBorders>
              <w:left w:val="single" w:sz="4" w:space="0" w:color="auto"/>
            </w:tcBorders>
          </w:tcPr>
          <w:p w:rsidR="001527FF" w:rsidRDefault="0023447B" w:rsidP="00A26EEE">
            <w:r>
              <w:t>Hayes et al.</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p>
        </w:tc>
        <w:tc>
          <w:tcPr>
            <w:tcW w:w="6858" w:type="dxa"/>
          </w:tcPr>
          <w:p w:rsidR="001527FF" w:rsidRDefault="00493881" w:rsidP="0023447B">
            <w:pPr>
              <w:cnfStyle w:val="000000000000"/>
            </w:pPr>
            <w:r>
              <w:t>P</w:t>
            </w:r>
            <w:r w:rsidR="0023447B">
              <w:t>rogram providing medications to patients with infections vs. receiving only prescriptions</w:t>
            </w:r>
          </w:p>
        </w:tc>
      </w:tr>
      <w:tr w:rsidR="001527FF" w:rsidTr="005D1BE6">
        <w:trPr>
          <w:cnfStyle w:val="000000100000"/>
        </w:trPr>
        <w:tc>
          <w:tcPr>
            <w:cnfStyle w:val="001000000000"/>
            <w:tcW w:w="2718" w:type="dxa"/>
            <w:tcBorders>
              <w:left w:val="single" w:sz="4" w:space="0" w:color="auto"/>
            </w:tcBorders>
          </w:tcPr>
          <w:p w:rsidR="001527FF" w:rsidRDefault="001239BB" w:rsidP="00A26EEE">
            <w:proofErr w:type="spellStart"/>
            <w:r>
              <w:t>Higbea</w:t>
            </w:r>
            <w:proofErr w:type="spellEnd"/>
            <w:r>
              <w:t xml:space="preserve"> et al.</w:t>
            </w:r>
            <w:r w:rsidR="00E053B7">
              <w:fldChar w:fldCharType="begin">
                <w:fldData xml:space="preserve">PEVuZE5vdGU+PENpdGU+PEF1dGhvcj5IaWdiZWE8L0F1dGhvcj48WWVhcj4yMDEzPC9ZZWFyPjxS
ZWNOdW0+NzY3PC9SZWNOdW0+PERpc3BsYXlUZXh0Pig5NCk8L0Rpc3BsYXlUZXh0PjxyZWNvcmQ+
PHJlYy1udW1iZXI+NzY3PC9yZWMtbnVtYmVyPjxmb3JlaWduLWtleXM+PGtleSBhcHA9IkVOIiBk
Yi1pZD0iMnZ0cnJ6eHdsMHB6dG9lendmNngwcHg1MDA5djB3cjI1dHd6IiB0aW1lc3RhbXA9IjE0
MzgyMDIyMjQiPjc2Nzwva2V5PjwvZm9yZWlnbi1rZXlzPjxyZWYtdHlwZSBuYW1lPSJKb3VybmFs
IEFydGljbGUiPjE3PC9yZWYtdHlwZT48Y29udHJpYnV0b3JzPjxhdXRob3JzPjxhdXRob3I+SGln
YmVhLCBSLiBKLjwvYXV0aG9yPjxhdXRob3I+UGFsdW1ibywgQy4gSC48L2F1dGhvcj48YXV0aG9y
PlBlYXJsLCBTLiBBLjwvYXV0aG9yPjxhdXRob3I+QnlybmUsIE0uIEouPC9hdXRob3I+PGF1dGhv
cj5XaXNlLCBKLjwvYXV0aG9yPjwvYXV0aG9ycz48L2NvbnRyaWJ1dG9ycz48dGl0bGVzPjx0aXRs
ZT5EZW50aXN0cyZhcG9zOyBwYXJ0bmVyc2hpcCBvZiBNaWNoaWdhbiZhcG9zO3MgQ2FsaG91biBD
b3VudHk6IGEgY2FyZSBtb2RlbCBmb3IgdW5pbnN1cmVkIHBvcHVsYXRpb25z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Q2LTUxPC9wYWdlcz48dm9sdW1lPjMyPC92b2x1bWU+PG51
bWJlcj45PC9udW1iZXI+PGVkaXRpb24+MjAxMy8wOS8xMTwvZWRpdGlvbj48a2V5d29yZHM+PGtl
eXdvcmQ+Q29tbXVuaXR5IE5ldHdvcmtzLypvcmdhbml6YXRpb24gJmFtcDsgYWRtaW5pc3RyYXRp
b24vc3RhdGlzdGljcyAmYW1wOyBudW1lcmljYWwgZGF0YTwva2V5d29yZD48a2V5d29yZD4qRGVu
dGFsIENhcmU8L2tleXdvcmQ+PGtleXdvcmQ+RW1lcmdlbmN5IFNlcnZpY2UsIEhvc3BpdGFsL3V0
aWxpemF0aW9uPC9rZXl3b3JkPjxrZXl3b3JkPkhlYWx0aCBQcm9tb3Rpb248L2tleXdvcmQ+PGtl
eXdvcmQ+SGVhbHRoIFNlcnZpY2VzIEFjY2Vzc2liaWxpdHkvKm9yZ2FuaXphdGlvbiAmYW1wOyBh
ZG1pbmlzdHJhdGlvbjwva2V5d29yZD48a2V5d29yZD5IdW1hbnM8L2tleXdvcmQ+PGtleXdvcmQ+
Kk1lZGljYWxseSBVbmluc3VyZWQ8L2tleXdvcmQ+PGtleXdvcmQ+TWljaGlnYW48L2tleXdvcmQ+
PGtleXdvcmQ+Kk1vZGVscywgT3JnYW5pemF0aW9uYWw8L2tleXdvcmQ+PGtleXdvcmQ+T3JnYW5p
emF0aW9uYWwgQ2FzZSBTdHVkaWVzPC9rZXl3b3JkPjxrZXl3b3JkPlByb2dyYW0gRXZhbHVhdGlv
bjwva2V5d29yZD48a2V5d29yZD5Ub290aGFjaGUvdGhlcmFweTwva2V5d29yZD48a2V5d29yZD5B
Y2Nlc3MgVG8gQ2FyZTwva2V5d29yZD48a2V5d29yZD5IZWFsdGggRWNvbm9taWNzPC9rZXl3b3Jk
PjxrZXl3b3JkPk9yYWwgSGVhbHRoIENhcmU8L2tleXdvcmQ+PGtleXdvcmQ+UHJpbWFyeSBDYXJl
PC9rZXl3b3JkPjxrZXl3b3JkPlNhZmV0eS1OZXQgU3lzdGVtczwva2V5d29yZD48L2tleXdvcmRz
PjxkYXRlcz48eWVhcj4yMDEzPC95ZWFyPjxwdWItZGF0ZXM+PGRhdGU+U2VwPC9kYXRlPjwvcHVi
LWRhdGVzPjwvZGF0ZXM+PGlzYm4+MDI3OC0yNzE1PC9pc2JuPjxhY2Nlc3Npb24tbnVtPjI0MDE5
MzcxPC9hY2Nlc3Npb24tbnVtPjx1cmxzPjxyZWxhdGVkLXVybHM+PHVybD5odHRwOi8vY29udGVu
dC5oZWFsdGhhZmZhaXJzLm9yZy9jb250ZW50LzMyLzkvMTY0Ni5mdWxsLnBkZjwvdXJsPjwvcmVs
YXRlZC11cmxzPjwvdXJscz48ZWxlY3Ryb25pYy1yZXNvdXJjZS1udW0+MTAuMTM3Ny9obHRoYWZm
LjIwMTMuMDE1OTwvZWxlY3Ryb25pYy1yZXNvdXJjZS1udW0+PHJlbW90ZS1kYXRhYmFzZS1wcm92
aWRlcj5OTE08L3JlbW90ZS1kYXRhYmFzZS1wcm92aWRlcj48bGFuZ3VhZ2U+ZW5nPC9sYW5ndWFn
ZT48L3JlY29yZD48L0NpdGU+PC9FbmROb3RlPgB=
</w:fldData>
              </w:fldChar>
            </w:r>
            <w:r w:rsidR="00A26EEE">
              <w:instrText xml:space="preserve"> ADDIN EN.CITE </w:instrText>
            </w:r>
            <w:r w:rsidR="00E053B7">
              <w:fldChar w:fldCharType="begin">
                <w:fldData xml:space="preserve">PEVuZE5vdGU+PENpdGU+PEF1dGhvcj5IaWdiZWE8L0F1dGhvcj48WWVhcj4yMDEzPC9ZZWFyPjxS
ZWNOdW0+NzY3PC9SZWNOdW0+PERpc3BsYXlUZXh0Pig5NCk8L0Rpc3BsYXlUZXh0PjxyZWNvcmQ+
PHJlYy1udW1iZXI+NzY3PC9yZWMtbnVtYmVyPjxmb3JlaWduLWtleXM+PGtleSBhcHA9IkVOIiBk
Yi1pZD0iMnZ0cnJ6eHdsMHB6dG9lendmNngwcHg1MDA5djB3cjI1dHd6IiB0aW1lc3RhbXA9IjE0
MzgyMDIyMjQiPjc2Nzwva2V5PjwvZm9yZWlnbi1rZXlzPjxyZWYtdHlwZSBuYW1lPSJKb3VybmFs
IEFydGljbGUiPjE3PC9yZWYtdHlwZT48Y29udHJpYnV0b3JzPjxhdXRob3JzPjxhdXRob3I+SGln
YmVhLCBSLiBKLjwvYXV0aG9yPjxhdXRob3I+UGFsdW1ibywgQy4gSC48L2F1dGhvcj48YXV0aG9y
PlBlYXJsLCBTLiBBLjwvYXV0aG9yPjxhdXRob3I+QnlybmUsIE0uIEouPC9hdXRob3I+PGF1dGhv
cj5XaXNlLCBKLjwvYXV0aG9yPjwvYXV0aG9ycz48L2NvbnRyaWJ1dG9ycz48dGl0bGVzPjx0aXRs
ZT5EZW50aXN0cyZhcG9zOyBwYXJ0bmVyc2hpcCBvZiBNaWNoaWdhbiZhcG9zO3MgQ2FsaG91biBD
b3VudHk6IGEgY2FyZSBtb2RlbCBmb3IgdW5pbnN1cmVkIHBvcHVsYXRpb25z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Q2LTUxPC9wYWdlcz48dm9sdW1lPjMyPC92b2x1bWU+PG51
bWJlcj45PC9udW1iZXI+PGVkaXRpb24+MjAxMy8wOS8xMTwvZWRpdGlvbj48a2V5d29yZHM+PGtl
eXdvcmQ+Q29tbXVuaXR5IE5ldHdvcmtzLypvcmdhbml6YXRpb24gJmFtcDsgYWRtaW5pc3RyYXRp
b24vc3RhdGlzdGljcyAmYW1wOyBudW1lcmljYWwgZGF0YTwva2V5d29yZD48a2V5d29yZD4qRGVu
dGFsIENhcmU8L2tleXdvcmQ+PGtleXdvcmQ+RW1lcmdlbmN5IFNlcnZpY2UsIEhvc3BpdGFsL3V0
aWxpemF0aW9uPC9rZXl3b3JkPjxrZXl3b3JkPkhlYWx0aCBQcm9tb3Rpb248L2tleXdvcmQ+PGtl
eXdvcmQ+SGVhbHRoIFNlcnZpY2VzIEFjY2Vzc2liaWxpdHkvKm9yZ2FuaXphdGlvbiAmYW1wOyBh
ZG1pbmlzdHJhdGlvbjwva2V5d29yZD48a2V5d29yZD5IdW1hbnM8L2tleXdvcmQ+PGtleXdvcmQ+
Kk1lZGljYWxseSBVbmluc3VyZWQ8L2tleXdvcmQ+PGtleXdvcmQ+TWljaGlnYW48L2tleXdvcmQ+
PGtleXdvcmQ+Kk1vZGVscywgT3JnYW5pemF0aW9uYWw8L2tleXdvcmQ+PGtleXdvcmQ+T3JnYW5p
emF0aW9uYWwgQ2FzZSBTdHVkaWVzPC9rZXl3b3JkPjxrZXl3b3JkPlByb2dyYW0gRXZhbHVhdGlv
bjwva2V5d29yZD48a2V5d29yZD5Ub290aGFjaGUvdGhlcmFweTwva2V5d29yZD48a2V5d29yZD5B
Y2Nlc3MgVG8gQ2FyZTwva2V5d29yZD48a2V5d29yZD5IZWFsdGggRWNvbm9taWNzPC9rZXl3b3Jk
PjxrZXl3b3JkPk9yYWwgSGVhbHRoIENhcmU8L2tleXdvcmQ+PGtleXdvcmQ+UHJpbWFyeSBDYXJl
PC9rZXl3b3JkPjxrZXl3b3JkPlNhZmV0eS1OZXQgU3lzdGVtczwva2V5d29yZD48L2tleXdvcmRz
PjxkYXRlcz48eWVhcj4yMDEzPC95ZWFyPjxwdWItZGF0ZXM+PGRhdGU+U2VwPC9kYXRlPjwvcHVi
LWRhdGVzPjwvZGF0ZXM+PGlzYm4+MDI3OC0yNzE1PC9pc2JuPjxhY2Nlc3Npb24tbnVtPjI0MDE5
MzcxPC9hY2Nlc3Npb24tbnVtPjx1cmxzPjxyZWxhdGVkLXVybHM+PHVybD5odHRwOi8vY29udGVu
dC5oZWFsdGhhZmZhaXJzLm9yZy9jb250ZW50LzMyLzkvMTY0Ni5mdWxsLnBkZjwvdXJsPjwvcmVs
YXRlZC11cmxzPjwvdXJscz48ZWxlY3Ryb25pYy1yZXNvdXJjZS1udW0+MTAuMTM3Ny9obHRoYWZm
LjIwMTMuMDE1OTwvZWxlY3Ryb25pYy1yZXNvdXJjZS1udW0+PHJlbW90ZS1kYXRhYmFzZS1wcm92
aWRlcj5OTE08L3JlbW90ZS1kYXRhYmFzZS1wcm92aWRlcj48bGFuZ3VhZ2U+ZW5nPC9sYW5ndWFn
ZT48L3JlY29yZD48L0NpdGU+PC9FbmROb3RlPgB=
</w:fldData>
              </w:fldChar>
            </w:r>
            <w:r w:rsidR="00A26EEE">
              <w:instrText xml:space="preserve"> ADDIN EN.CITE.DATA </w:instrText>
            </w:r>
            <w:r w:rsidR="00E053B7">
              <w:fldChar w:fldCharType="end"/>
            </w:r>
            <w:r w:rsidR="00E053B7">
              <w:fldChar w:fldCharType="separate"/>
            </w:r>
            <w:r w:rsidR="00A26EEE">
              <w:rPr>
                <w:noProof/>
              </w:rPr>
              <w:t>(94)</w:t>
            </w:r>
            <w:r w:rsidR="00E053B7">
              <w:fldChar w:fldCharType="end"/>
            </w:r>
            <w:r w:rsidR="001527FF">
              <w:t xml:space="preserve"> </w:t>
            </w:r>
          </w:p>
        </w:tc>
        <w:tc>
          <w:tcPr>
            <w:tcW w:w="6858" w:type="dxa"/>
          </w:tcPr>
          <w:p w:rsidR="001527FF" w:rsidRDefault="00493881" w:rsidP="005D1BE6">
            <w:pPr>
              <w:cnfStyle w:val="000000100000"/>
            </w:pPr>
            <w:r>
              <w:t>L</w:t>
            </w:r>
            <w:r w:rsidR="001239BB">
              <w:t>ocal ED dental care diversion program</w:t>
            </w:r>
          </w:p>
        </w:tc>
      </w:tr>
      <w:tr w:rsidR="001527FF" w:rsidTr="005D1BE6">
        <w:tc>
          <w:tcPr>
            <w:cnfStyle w:val="001000000000"/>
            <w:tcW w:w="2718" w:type="dxa"/>
            <w:tcBorders>
              <w:left w:val="single" w:sz="4" w:space="0" w:color="auto"/>
            </w:tcBorders>
          </w:tcPr>
          <w:p w:rsidR="001527FF" w:rsidRDefault="001239BB" w:rsidP="00A26EEE">
            <w:r>
              <w:t>McCormick et al.</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p>
        </w:tc>
        <w:tc>
          <w:tcPr>
            <w:tcW w:w="6858" w:type="dxa"/>
          </w:tcPr>
          <w:p w:rsidR="001527FF" w:rsidRDefault="00493881" w:rsidP="005D1BE6">
            <w:pPr>
              <w:cnfStyle w:val="000000000000"/>
            </w:pPr>
            <w:r>
              <w:t>H</w:t>
            </w:r>
            <w:r w:rsidR="001239BB">
              <w:t>ospital diversion program to a hospital emergency dental clinic</w:t>
            </w:r>
          </w:p>
        </w:tc>
      </w:tr>
      <w:tr w:rsidR="001239BB" w:rsidTr="005D1BE6">
        <w:trPr>
          <w:cnfStyle w:val="000000100000"/>
        </w:trPr>
        <w:tc>
          <w:tcPr>
            <w:cnfStyle w:val="001000000000"/>
            <w:tcW w:w="2718" w:type="dxa"/>
            <w:tcBorders>
              <w:left w:val="single" w:sz="4" w:space="0" w:color="auto"/>
            </w:tcBorders>
          </w:tcPr>
          <w:p w:rsidR="00493881" w:rsidRDefault="001239BB" w:rsidP="00A26EEE">
            <w:proofErr w:type="spellStart"/>
            <w:r>
              <w:t>Roghmann</w:t>
            </w:r>
            <w:proofErr w:type="spellEnd"/>
            <w:r>
              <w:t xml:space="preserve"> and</w:t>
            </w:r>
          </w:p>
          <w:p w:rsidR="001239BB" w:rsidRDefault="00493881" w:rsidP="00A26EEE">
            <w:r>
              <w:t xml:space="preserve">  </w:t>
            </w:r>
            <w:r w:rsidR="001239BB">
              <w:t xml:space="preserve"> Goldman</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p>
        </w:tc>
        <w:tc>
          <w:tcPr>
            <w:tcW w:w="6858" w:type="dxa"/>
          </w:tcPr>
          <w:p w:rsidR="001239BB" w:rsidRDefault="00493881" w:rsidP="001239BB">
            <w:pPr>
              <w:cnfStyle w:val="000000100000"/>
            </w:pPr>
            <w:r>
              <w:t>N</w:t>
            </w:r>
            <w:r w:rsidR="001239BB">
              <w:t>ew neighborhood health center providing continuous dental care</w:t>
            </w:r>
          </w:p>
        </w:tc>
      </w:tr>
    </w:tbl>
    <w:p w:rsidR="001527FF" w:rsidRDefault="001527FF" w:rsidP="001527FF">
      <w:r>
        <w:t xml:space="preserve"> </w:t>
      </w:r>
    </w:p>
    <w:p w:rsidR="001A241A" w:rsidRPr="001A241A" w:rsidRDefault="00593CE4" w:rsidP="00593CE4">
      <w:pPr>
        <w:pStyle w:val="Heading3"/>
      </w:pPr>
      <w:r>
        <w:t>Drug Seeking Behavior</w:t>
      </w:r>
      <w:r w:rsidR="001239BB">
        <w:t xml:space="preserve"> (DSB)</w:t>
      </w:r>
    </w:p>
    <w:p w:rsidR="00B51754" w:rsidRDefault="00593CE4" w:rsidP="00B51754">
      <w:r>
        <w:t xml:space="preserve">An alternative </w:t>
      </w:r>
      <w:r w:rsidR="00F02383">
        <w:t>predictor</w:t>
      </w:r>
      <w:r w:rsidR="00606657">
        <w:t xml:space="preserve"> of</w:t>
      </w:r>
      <w:r w:rsidR="00F02383">
        <w:t xml:space="preserve"> ED utilization for dental problems that some </w:t>
      </w:r>
      <w:r w:rsidR="00493881">
        <w:t>researchers</w:t>
      </w:r>
      <w:r w:rsidR="00F02383">
        <w:t xml:space="preserve"> have explored is </w:t>
      </w:r>
      <w:r w:rsidR="00493881">
        <w:t xml:space="preserve">patients </w:t>
      </w:r>
      <w:r w:rsidR="00F02383">
        <w:t xml:space="preserve">that access EDs reporting dental pain to obtain prescriptions for </w:t>
      </w:r>
      <w:proofErr w:type="spellStart"/>
      <w:r w:rsidR="00F02383">
        <w:t>opioids</w:t>
      </w:r>
      <w:proofErr w:type="spellEnd"/>
      <w:r w:rsidR="00F02383">
        <w:t>.</w:t>
      </w:r>
      <w:r w:rsidR="00813160">
        <w:t xml:space="preserve"> Fox et al. </w:t>
      </w:r>
      <w:r w:rsidR="00493881">
        <w:t>conducted</w:t>
      </w:r>
      <w:r w:rsidR="00813160">
        <w:t xml:space="preserve"> chart reviews in a two</w:t>
      </w:r>
      <w:r w:rsidR="00117BB9">
        <w:t>-</w:t>
      </w:r>
      <w:r w:rsidR="00813160">
        <w:t xml:space="preserve">hospital system to study the effects of an instituted prescribing guideline on </w:t>
      </w:r>
      <w:proofErr w:type="spellStart"/>
      <w:r w:rsidR="00813160">
        <w:t>opioid</w:t>
      </w:r>
      <w:proofErr w:type="spellEnd"/>
      <w:r w:rsidR="00813160">
        <w:t xml:space="preserve"> prescribing for patients with oral pain complaints.</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r w:rsidR="00B51754">
        <w:t xml:space="preserve"> In the Grover et al. chart review studies, patient behaviors and complaints when presenting at a hospital ED, including oral pain complaints, were investigated to assess their relation to DSB.</w: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 </w:instrText>
      </w:r>
      <w:r w:rsidR="00E053B7">
        <w:fldChar w:fldCharType="begin">
          <w:fldData xml:space="preserve">PEVuZE5vdGU+PENpdGU+PEF1dGhvcj5Hcm92ZXI8L0F1dGhvcj48WWVhcj4yMDEyPC9ZZWFyPjxS
ZWNOdW0+NzYzPC9SZWNOdW0+PERpc3BsYXlUZXh0Pig4MCwgODEpPC9EaXNwbGF5VGV4dD48cmVj
b3JkPjxyZWMtbnVtYmVyPjc2MzwvcmVjLW51bWJlcj48Zm9yZWlnbi1rZXlzPjxrZXkgYXBwPSJF
TiIgZGItaWQ9IjJ2dHJyenh3bDBwenRvZXp3ZjZ4MHB4NTAwOXYwd3IyNXR3eiIgdGltZXN0YW1w
PSIxNDM4MjAyMjI0Ij43NjM8L2tleT48L2ZvcmVpZ24ta2V5cz48cmVmLXR5cGUgbmFtZT0iSm91
cm5hbCBBcnRpY2xlIj4xNzwvcmVmLXR5cGU+PGNvbnRyaWJ1dG9ycz48YXV0aG9ycz48YXV0aG9y
Pkdyb3ZlciwgQy4gQS48L2F1dGhvcj48YXV0aG9yPkNsb3NlLCBSLiBKLjwvYXV0aG9yPjxhdXRo
b3I+V2llbGUsIEUuIEQuPC9hdXRob3I+PGF1dGhvcj5WaWxsYXJyZWFsLCBLLjwvYXV0aG9yPjxh
dXRob3I+R29sZG1hbiwgTC4gTS48L2F1dGhvcj48L2F1dGhvcnM+PC9jb250cmlidXRvcnM+PGF1
dGgtYWRkcmVzcz5TdGFuZm9yZC9LYWlzZXIgRW1lcmdlbmN5IE1lZGljaW5lIFJlc2lkZW5jeSwg
U3RhbmZvcmQgVW5pdmVyc2l0eSBNZWRpY2FsIENlbnRlciwgU3RhbmZvcmQsIENhbGlmb3JuaWEg
OTQzMDUsIFVTQS48L2F1dGgtYWRkcmVzcz48dGl0bGVzPjx0aXRsZT5RdWFudGlmeWluZyBkcnVn
LXNlZWtpbmcgYmVoYXZpb3I6IGEgY2FzZSBjb250cm9sIHN0dWR5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xNS0y
MTwvcGFnZXM+PHZvbHVtZT40Mjwvdm9sdW1lPjxudW1iZXI+MTwvbnVtYmVyPjxlZGl0aW9uPjIw
MTEvMTAvMDE8L2VkaXRpb24+PGtleXdvcmRzPjxrZXl3b3JkPkFkdWx0PC9rZXl3b3JkPjxrZXl3
b3JkPkNhbGlmb3JuaWEvZXBpZGVtaW9sb2d5PC9rZXl3b3JkPjxrZXl3b3JkPkNhc2UtQ29udHJv
bCBTdHVkaWVzPC9rZXl3b3JkPjxrZXl3b3JkPkVtZXJnZW5jeSBTZXJ2aWNlLCBIb3NwaXRhbC8q
dXRpbGl6YXRpb248L2tleXdvcmQ+PGtleXdvcmQ+RmVtYWxlPC9rZXl3b3JkPjxrZXl3b3JkPkhv
c3BpdGFscywgVXJiYW4vc3RhdGlzdGljcyAmYW1wOyBudW1lcmljYWwgZGF0YTwva2V5d29yZD48
a2V5d29yZD5IdW1hbnM8L2tleXdvcmQ+PGtleXdvcmQ+TWFsZTwva2V5d29yZD48a2V5d29yZD5N
aWRkbGUgQWdlZDwva2V5d29yZD48a2V5d29yZD5PZGRzIFJhdGlvPC9rZXl3b3JkPjxrZXl3b3Jk
PlBhaW4gTWVhc3VyZW1lbnQ8L2tleXdvcmQ+PGtleXdvcmQ+UmV0cm9zcGVjdGl2ZSBTdHVkaWVz
PC9rZXl3b3JkPjxrZXl3b3JkPlN1YnN0YW5jZS1SZWxhdGVkIERpc29yZGVycy8qZXBpZGVtaW9s
b2d5L3BzeWNob2xvZ3k8L2tleXdvcmQ+PC9rZXl3b3Jkcz48ZGF0ZXM+PHllYXI+MjAxMjwveWVh
cj48cHViLWRhdGVzPjxkYXRlPkphbjwvZGF0ZT48L3B1Yi1kYXRlcz48L2RhdGVzPjxpc2JuPjA3
MzYtNDY3OSAoUHJpbnQpJiN4RDswNzM2LTQ2Nzk8L2lzYm4+PGFjY2Vzc2lvbi1udW0+MjE5NTg0
NTU8L2FjY2Vzc2lvbi1udW0+PHVybHM+PHJlbGF0ZWQtdXJscz48dXJsPmh0dHA6Ly9hYy5lbHMt
Y2RuLmNvbS9TMDczNjQ2NzkxMTAwNjMyOS8xLXMyLjAtUzA3MzY0Njc5MTEwMDYzMjktbWFpbi5w
ZGY/X3RpZD1kMjE5OWI1Yy0zNjMxLTExZTUtYTJlOS0wMDAwMGFhYjBmMjcmYW1wO2FjZG5hdD0x
NDM4MjAyNTExXzkyZjVlYmI1NTNjNmZmZDBkYTU3ZDE2MDc3NWNmZGFhPC91cmw+PC9yZWxhdGVk
LXVybHM+PC91cmxzPjxlbGVjdHJvbmljLXJlc291cmNlLW51bT4xMC4xMDE2L2ouamVtZXJtZWQu
MjAxMS4wNS4wNjU8L2VsZWN0cm9uaWMtcmVzb3VyY2UtbnVtPjxyZW1vdGUtZGF0YWJhc2UtcHJv
dmlkZXI+TkxNPC9yZW1vdGUtZGF0YWJhc2UtcHJvdmlkZXI+PGxhbmd1YWdlPmVuZzwvbGFuZ3Vh
Z2U+PC9yZWNvcmQ+PC9DaXRlPjxDaXRlPjxBdXRob3I+R3JvdmVyPC9BdXRob3I+PFllYXI+MjAx
MjwvWWVhcj48UmVjTnVtPjc2MjwvUmVjTnVtPjxyZWNvcmQ+PHJlYy1udW1iZXI+NzYyPC9yZWMt
bnVtYmVyPjxmb3JlaWduLWtleXM+PGtleSBhcHA9IkVOIiBkYi1pZD0iMnZ0cnJ6eHdsMHB6dG9l
endmNngwcHg1MDA5djB3cjI1dHd6IiB0aW1lc3RhbXA9IjE0MzgyMDIyMjQiPjc2Mjwva2V5Pjwv
Zm9yZWlnbi1rZXlzPjxyZWYtdHlwZSBuYW1lPSJKb3VybmFsIEFydGljbGUiPjE3PC9yZWYtdHlw
ZT48Y29udHJpYnV0b3JzPjxhdXRob3JzPjxhdXRob3I+R3JvdmVyLCBDLiBBLjwvYXV0aG9yPjxh
dXRob3I+RWxkZXIsIEouIFcuPC9hdXRob3I+PGF1dGhvcj5DbG9zZSwgUi4gSi48L2F1dGhvcj48
YXV0aG9yPkN1cnJ5LCBTLiBNLjwvYXV0aG9yPjwvYXV0aG9ycz48L2NvbnRyaWJ1dG9ycz48YXV0
aC1hZGRyZXNzPlN0YW5mb3JkL0thaXNlciBFbWVyZ2VuY3kgTWVkaWNpbmUgUmVzaWRlbmN5LCBE
ZXBhcnRtZW50IG9mIEVtZXJnZW5jeSBNZWRpY2luZSwgU3RhbmZvcmQsIENhbGlmb3JuaWEuPC9h
dXRoLWFkZHJlc3M+PHRpdGxlcz48dGl0bGU+SG93IEZyZXF1ZW50bHkgYXJlICZxdW90O0NsYXNz
aWMmcXVvdDsgRHJ1Zy1TZWVraW5nIEJlaGF2aW9ycyBVc2VkIGJ5IERydWctU2Vla2luZyBQYXRp
ZW50cyBpbiB0aGUgRW1lcmdlbmN5IERlcGFydG1lbnQ/PC90aXRsZT48c2Vjb25kYXJ5LXRpdGxl
Pldlc3QgSiBFbWVyZyBNZWQ8L3NlY29uZGFyeS10aXRsZT48YWx0LXRpdGxlPlRoZSB3ZXN0ZXJu
IGpvdXJuYWwgb2YgZW1lcmdlbmN5IG1lZGljaW5lPC9hbHQtdGl0bGU+PC90aXRsZXM+PHBlcmlv
ZGljYWw+PGZ1bGwtdGl0bGU+V2VzdCBKIEVtZXJnIE1lZDwvZnVsbC10aXRsZT48YWJici0xPlRo
ZSB3ZXN0ZXJuIGpvdXJuYWwgb2YgZW1lcmdlbmN5IG1lZGljaW5lPC9hYmJyLTE+PC9wZXJpb2Rp
Y2FsPjxhbHQtcGVyaW9kaWNhbD48ZnVsbC10aXRsZT5XZXN0IEogRW1lcmcgTWVkPC9mdWxsLXRp
dGxlPjxhYmJyLTE+VGhlIHdlc3Rlcm4gam91cm5hbCBvZiBlbWVyZ2VuY3kgbWVkaWNpbmU8L2Fi
YnItMT48L2FsdC1wZXJpb2RpY2FsPjxwYWdlcz40MTYtMjE8L3BhZ2VzPjx2b2x1bWU+MTM8L3Zv
bHVtZT48bnVtYmVyPjU8L251bWJlcj48ZWRpdGlvbj4yMDEzLzAxLzMwPC9lZGl0aW9uPjxkYXRl
cz48eWVhcj4yMDEyPC95ZWFyPjxwdWItZGF0ZXM+PGRhdGU+Tm92PC9kYXRlPjwvcHViLWRhdGVz
PjwvZGF0ZXM+PGlzYm4+MTkzNi05MDBYIChQcmludCkmI3hEOzE5MzYtOTAweDwvaXNibj48YWNj
ZXNzaW9uLW51bT4yMzM1OTY1MDwvYWNjZXNzaW9uLW51bT48dXJscz48cmVsYXRlZC11cmxzPjx1
cmw+aHR0cDovL3d3dy5uY2JpLm5sbS5uaWguZ292L3BtYy9hcnRpY2xlcy9QTUMzNTU2OTUwL3Bk
Zi93amVtLTEzLTQxNi5wZGY8L3VybD48L3JlbGF0ZWQtdXJscz48L3VybHM+PGN1c3RvbTI+UG1j
MzU1Njk1MDwvY3VzdG9tMj48ZWxlY3Ryb25pYy1yZXNvdXJjZS1udW0+MTAuNTgxMS93ZXN0amVt
LjIwMTIuNC4xMTYwMDwvZWxlY3Ryb25pYy1yZXNvdXJjZS1udW0+PHJlbW90ZS1kYXRhYmFzZS1w
cm92aWRlcj5OTE08L3JlbW90ZS1kYXRhYmFzZS1wcm92aWRlcj48bGFuZ3VhZ2U+ZW5nPC9sYW5n
dWFnZT48L3JlY29yZD48L0NpdGU+PC9FbmROb3RlPgB=
</w:fldData>
        </w:fldChar>
      </w:r>
      <w:r w:rsidR="00A26EEE">
        <w:instrText xml:space="preserve"> ADDIN EN.CITE.DATA </w:instrText>
      </w:r>
      <w:r w:rsidR="00E053B7">
        <w:fldChar w:fldCharType="end"/>
      </w:r>
      <w:r w:rsidR="00E053B7">
        <w:fldChar w:fldCharType="separate"/>
      </w:r>
      <w:r w:rsidR="00A26EEE">
        <w:rPr>
          <w:noProof/>
        </w:rPr>
        <w:t>(80, 81)</w:t>
      </w:r>
      <w:r w:rsidR="00E053B7">
        <w:fldChar w:fldCharType="end"/>
      </w:r>
      <w:r w:rsidR="00606657">
        <w:t xml:space="preserve"> Weiner et al.</w:t>
      </w:r>
      <w:r w:rsidR="00BD2FAA">
        <w:t>, in a</w:t>
      </w:r>
      <w:r w:rsidR="00117BB9">
        <w:t xml:space="preserve"> study</w:t>
      </w:r>
      <w:r w:rsidR="00BD2FAA">
        <w:t xml:space="preserve"> comparing</w:t>
      </w:r>
      <w:r w:rsidR="00606657">
        <w:t xml:space="preserve"> emergen</w:t>
      </w:r>
      <w:r w:rsidR="00BD2FAA">
        <w:t xml:space="preserve">cy provider impression </w:t>
      </w:r>
      <w:r w:rsidR="00606657">
        <w:t>to objective criteria in a state prescription drug monitoring program in</w:t>
      </w:r>
      <w:r w:rsidR="00BD2FAA">
        <w:t xml:space="preserve"> identifying DSB, also assessed predictors of DSB including requesting </w:t>
      </w:r>
      <w:proofErr w:type="spellStart"/>
      <w:r w:rsidR="00BD2FAA">
        <w:t>opioids</w:t>
      </w:r>
      <w:proofErr w:type="spellEnd"/>
      <w:r w:rsidR="00BD2FAA">
        <w:t xml:space="preserve"> by name, multiple visits for the same complaint, suspicious history, </w:t>
      </w:r>
      <w:r w:rsidR="00326CED">
        <w:t xml:space="preserve">reporting stolen medications, and </w:t>
      </w:r>
      <w:r w:rsidR="00BD2FAA">
        <w:t>symptoms out of proportion to examination</w:t>
      </w:r>
      <w:r w:rsidR="00326CED">
        <w:t>.</w: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 </w:instrText>
      </w:r>
      <w:r w:rsidR="00E053B7">
        <w:fldChar w:fldCharType="begin">
          <w:fldData xml:space="preserve">PEVuZE5vdGU+PENpdGU+PEF1dGhvcj5XZWluZXI8L0F1dGhvcj48WWVhcj4yMDEzPC9ZZWFyPjxS
ZWNOdW0+ODEyPC9SZWNOdW0+PERpc3BsYXlUZXh0Pig3OSk8L0Rpc3BsYXlUZXh0PjxyZWNvcmQ+
PHJlYy1udW1iZXI+ODEyPC9yZWMtbnVtYmVyPjxmb3JlaWduLWtleXM+PGtleSBhcHA9IkVOIiBk
Yi1pZD0iMnZ0cnJ6eHdsMHB6dG9lendmNngwcHg1MDA5djB3cjI1dHd6IiB0aW1lc3RhbXA9IjE0
MzgyMDIyMjUiPjgxMjwva2V5PjwvZm9yZWlnbi1rZXlzPjxyZWYtdHlwZSBuYW1lPSJKb3VybmFs
IEFydGljbGUiPjE3PC9yZWYtdHlwZT48Y29udHJpYnV0b3JzPjxhdXRob3JzPjxhdXRob3I+V2Vp
bmVyLCBTLiBHLjwvYXV0aG9yPjxhdXRob3I+R3JpZ2dzLCBDLiBBLjwvYXV0aG9yPjxhdXRob3I+
TWl0Y2hlbGwsIFAuIE0uPC9hdXRob3I+PGF1dGhvcj5MYW5nbG9pcywgQi4gSy48L2F1dGhvcj48
YXV0aG9yPkZyaWVkbWFuLCBGLiBELjwvYXV0aG9yPjxhdXRob3I+TW9vcmUsIFIuIEwuPC9hdXRo
b3I+PGF1dGhvcj5MaW4sIFMuIEMuPC9hdXRob3I+PGF1dGhvcj5OZWxzb24sIEsuIFAuPC9hdXRo
b3I+PGF1dGhvcj5GZWxkbWFuLCBKLiBBLjwvYXV0aG9yPjwvYXV0aG9ycz48L2NvbnRyaWJ1dG9y
cz48YXV0aC1hZGRyZXNzPlR1ZnRzIE1lZGljYWwgQ2VudGVyLCBUdWZ0cyBVbml2ZXJzaXR5IFNj
aG9vbCBvZiBNZWRpY2luZSwgQm9zdG9uLCBNQS4gRWxlY3Ryb25pYyBhZGRyZXNzOiBzd2VpbmVy
QHR1ZnRzbWVkaWNhbGNlbnRlci5vcmcuPC9hdXRoLWFkZHJlc3M+PHRpdGxlcz48dGl0bGU+Q2xp
bmljaWFuIGltcHJlc3Npb24gdmVyc3VzIHByZXNjcmlwdGlvbiBkcnVnIG1vbml0b3JpbmcgcHJv
Z3JhbSBjcml0ZXJpYSBpbiB0aGUgYXNzZXNzbWVudCBvZiBkcnVnLXNlZWtpbmcgYmVoYXZpb3Ig
aW4gdGhlIGVtZXJnZW5jeSBkZXBhcnRtZW50PC90aXRsZT48c2Vjb25kYXJ5LXRpdGxlPkFubiBF
bWVyZyBNZWQ8L3NlY29uZGFyeS10aXRsZT48YWx0LXRpdGxlPkFubmFscyBvZiBlbWVyZ2VuY3kg
bWVkaWNpbmU8L2FsdC10aXRsZT48L3RpdGxlcz48cGVyaW9kaWNhbD48ZnVsbC10aXRsZT5Bbm4g
RW1lcmcgTWVkPC9mdWxsLXRpdGxlPjxhYmJyLTE+QW5uYWxzIG9mIGVtZXJnZW5jeSBtZWRpY2lu
ZTwvYWJici0xPjwvcGVyaW9kaWNhbD48YWx0LXBlcmlvZGljYWw+PGZ1bGwtdGl0bGU+QW5uIEVt
ZXJnIE1lZDwvZnVsbC10aXRsZT48YWJici0xPkFubmFscyBvZiBlbWVyZ2VuY3kgbWVkaWNpbmU8
L2FiYnItMT48L2FsdC1wZXJpb2RpY2FsPjxwYWdlcz4yODEtOTwvcGFnZXM+PHZvbHVtZT42Mjwv
dm9sdW1lPjxudW1iZXI+NDwvbnVtYmVyPjxlZGl0aW9uPjIwMTMvMDcvMTY8L2VkaXRpb24+PGtl
eXdvcmRzPjxrZXl3b3JkPkFkb2xlc2NlbnQ8L2tleXdvcmQ+PGtleXdvcmQ+QWR1bHQ8L2tleXdv
cmQ+PGtleXdvcmQ+QW5hbGdlc2ljcywgT3Bpb2lkLyp0aGVyYXBldXRpYyB1c2U8L2tleXdvcmQ+
PGtleXdvcmQ+KkRydWcgTW9uaXRvcmluZy9wc3ljaG9sb2d5L3N0YXRpc3RpY3MgJmFtcDsgbnVt
ZXJpY2FsIGRhdGE8L2tleXdvcmQ+PGtleXdvcmQ+KkRydWctU2Vla2luZyBCZWhhdmlvcjwva2V5
d29yZD48a2V5d29yZD4qRW1lcmdlbmN5IFNlcnZpY2UsIEhvc3BpdGFsPC9rZXl3b3JkPjxrZXl3
b3JkPkZlbWFsZTwva2V5d29yZD48a2V5d29yZD5IdW1hbnM8L2tleXdvcmQ+PGtleXdvcmQ+TWFs
ZTwva2V5d29yZD48a2V5d29yZD5NaWRkbGUgQWdlZDwva2V5d29yZD48a2V5d29yZD5QYWluIE1h
bmFnZW1lbnQvcHN5Y2hvbG9neS8qc3RhdGlzdGljcyAmYW1wOyBudW1lcmljYWwgZGF0YTwva2V5
d29yZD48a2V5d29yZD5QaHlzaWNpYW4mYXBvcztzIFByYWN0aWNlIFBhdHRlcm5zL3N0YXRpc3Rp
Y3MgJmFtcDsgbnVtZXJpY2FsIGRhdGE8L2tleXdvcmQ+PGtleXdvcmQ+UHJvc3BlY3RpdmUgU3R1
ZGllczwva2V5d29yZD48a2V5d29yZD5TZW5zaXRpdml0eSBhbmQgU3BlY2lmaWNpdHk8L2tleXdv
cmQ+PGtleXdvcmQ+WW91bmcgQWR1bHQ8L2tleXdvcmQ+PC9rZXl3b3Jkcz48ZGF0ZXM+PHllYXI+
MjAxMzwveWVhcj48cHViLWRhdGVzPjxkYXRlPk9jdDwvZGF0ZT48L3B1Yi1kYXRlcz48L2RhdGVz
Pjxpc2JuPjAxOTYtMDY0NDwvaXNibj48YWNjZXNzaW9uLW51bT4yMzg0OTYxODwvYWNjZXNzaW9u
LW51bT48dXJscz48cmVsYXRlZC11cmxzPjx1cmw+aHR0cDovL2FjLmVscy1jZG4uY29tL1MwMTk2
MDY0NDEzMDA1MTU1LzEtczIuMC1TMDE5NjA2NDQxMzAwNTE1NS1tYWluLnBkZj9fdGlkPTA5MTU1
YWE2LTM2MzItMTFlNS1hM2Y3LTAwMDAwYWFiMGYwMSZhbXA7YWNkbmF0PTE0MzgyMDI2MDNfMjZh
NWU2MmNjZjRmZjA2MWU1MjM5OGE3MjExZDY3N2I8L3VybD48L3JlbGF0ZWQtdXJscz48L3VybHM+
PGVsZWN0cm9uaWMtcmVzb3VyY2UtbnVtPjEwLjEwMTYvai5hbm5lbWVyZ21lZC4yMDEzLjA1LjAy
NTwvZWxlY3Ryb25pYy1yZXNvdXJjZS1udW0+PHJlbW90ZS1kYXRhYmFzZS1wcm92aWRlcj5OTE08
L3JlbW90ZS1kYXRhYmFzZS1wcm92aWRlcj48bGFuZ3VhZ2U+ZW5nPC9sYW5ndWFnZT48L3JlY29y
ZD48L0NpdGU+PC9FbmROb3RlPn==
</w:fldData>
        </w:fldChar>
      </w:r>
      <w:r w:rsidR="00A26EEE">
        <w:instrText xml:space="preserve"> ADDIN EN.CITE.DATA </w:instrText>
      </w:r>
      <w:r w:rsidR="00E053B7">
        <w:fldChar w:fldCharType="end"/>
      </w:r>
      <w:r w:rsidR="00E053B7">
        <w:fldChar w:fldCharType="separate"/>
      </w:r>
      <w:r w:rsidR="00A26EEE">
        <w:rPr>
          <w:noProof/>
        </w:rPr>
        <w:t>(79)</w:t>
      </w:r>
      <w:r w:rsidR="00E053B7">
        <w:fldChar w:fldCharType="end"/>
      </w:r>
      <w:r w:rsidR="001239BB">
        <w:t xml:space="preserve"> DSB impacts on reported ED dental care utilization must be considered.</w:t>
      </w:r>
    </w:p>
    <w:p w:rsidR="00CF659F" w:rsidRDefault="00CF659F" w:rsidP="00CF659F">
      <w:pPr>
        <w:pStyle w:val="Heading1"/>
      </w:pPr>
      <w:r>
        <w:lastRenderedPageBreak/>
        <w:t xml:space="preserve">Data Sources/Available Data Elements/Diagnosis-Procedure Codes </w:t>
      </w:r>
      <w:r w:rsidR="00A90BEA">
        <w:t>Studied</w:t>
      </w:r>
    </w:p>
    <w:p w:rsidR="00286FC3" w:rsidRDefault="00286FC3" w:rsidP="00286FC3">
      <w:pPr>
        <w:pStyle w:val="Heading2"/>
      </w:pPr>
      <w:r>
        <w:t>Data Sets/Sources and Available Data Elements</w:t>
      </w:r>
    </w:p>
    <w:p w:rsidR="00BC7973" w:rsidRDefault="002D5C77" w:rsidP="002D5C77">
      <w:r>
        <w:t xml:space="preserve">Data sources for investigating dental care provided in EDs are numerous.  The data sources to a large extent are chosen depending on the specific research question </w:t>
      </w:r>
      <w:r w:rsidR="00BC7973">
        <w:t xml:space="preserve">being </w:t>
      </w:r>
      <w:r>
        <w:t xml:space="preserve">asked. Some </w:t>
      </w:r>
      <w:r w:rsidR="00A90BEA">
        <w:t>researchers</w:t>
      </w:r>
      <w:r>
        <w:t xml:space="preserve"> are assessing the issue at a national level.  Other</w:t>
      </w:r>
      <w:r w:rsidR="00A90BEA">
        <w:t>s,</w:t>
      </w:r>
      <w:r>
        <w:t xml:space="preserve"> either due to a local focus or possibly in some cases just using the data that are most convenient to them, elect to use </w:t>
      </w:r>
      <w:r w:rsidR="00BC7973">
        <w:t xml:space="preserve">administrative </w:t>
      </w:r>
      <w:r>
        <w:t>data from a single hospital or group of hospitals</w:t>
      </w:r>
      <w:r w:rsidR="00BC7973">
        <w:t xml:space="preserve">, or in some cases from </w:t>
      </w:r>
      <w:r w:rsidR="00A90BEA">
        <w:t xml:space="preserve">patient </w:t>
      </w:r>
      <w:r w:rsidR="00BC7973">
        <w:t>interviews</w:t>
      </w:r>
      <w:r>
        <w:t>. Stakehol</w:t>
      </w:r>
      <w:r w:rsidR="00BC7973">
        <w:t>ders at a county level will use</w:t>
      </w:r>
      <w:r>
        <w:t xml:space="preserve"> data for a county. State oral health programs (SOHPs) will usually obtain and use state level data to elucidate </w:t>
      </w:r>
      <w:r w:rsidR="00A90BEA">
        <w:t xml:space="preserve">a problem </w:t>
      </w:r>
      <w:r>
        <w:t xml:space="preserve">or implement interventions </w:t>
      </w:r>
      <w:r w:rsidR="00A90BEA">
        <w:t xml:space="preserve">or have others influence policymakers </w:t>
      </w:r>
      <w:r>
        <w:t xml:space="preserve">to address the problem at the state level. The source and characteristics of the data used </w:t>
      </w:r>
      <w:r w:rsidR="00BC7973">
        <w:t>directly impact</w:t>
      </w:r>
      <w:r>
        <w:t xml:space="preserve"> the research questions </w:t>
      </w:r>
      <w:r w:rsidR="00BC7973">
        <w:t xml:space="preserve">that can be addressed and the </w:t>
      </w:r>
      <w:r w:rsidR="00A90BEA">
        <w:t xml:space="preserve">inference of results to specific </w:t>
      </w:r>
      <w:r w:rsidR="00BC7973">
        <w:t>population</w:t>
      </w:r>
      <w:r w:rsidR="00A90BEA">
        <w:t>s</w:t>
      </w:r>
      <w:r w:rsidR="00BC7973">
        <w:t xml:space="preserve">. </w:t>
      </w:r>
      <w:r w:rsidR="00A264B7">
        <w:t>Some commonly used datasets are summarized in the following sections.</w:t>
      </w:r>
    </w:p>
    <w:p w:rsidR="00286FC3" w:rsidRDefault="00286FC3" w:rsidP="00286FC3">
      <w:pPr>
        <w:pStyle w:val="Heading3"/>
      </w:pPr>
      <w:r>
        <w:t>National Datasets</w:t>
      </w:r>
    </w:p>
    <w:p w:rsidR="009141C1" w:rsidRDefault="009141C1" w:rsidP="009141C1">
      <w:pPr>
        <w:pStyle w:val="Heading4"/>
      </w:pPr>
      <w:r>
        <w:t>The National Emergency Department Sample (NEDS)</w:t>
      </w:r>
    </w:p>
    <w:p w:rsidR="009141C1" w:rsidRPr="00212DCC" w:rsidRDefault="009141C1" w:rsidP="009141C1">
      <w:r w:rsidRPr="00212DCC">
        <w:t>The Nationwide Emergency Department Sample (NEDS) includes data sampled from a family of state inpatient (SID) and state emergency department (SEDD) databases including software developed by the Healthcare Cost and Utilization Project (HCUP).</w:t>
      </w:r>
      <w:r w:rsidR="00E053B7" w:rsidRPr="00212DCC">
        <w:fldChar w:fldCharType="begin"/>
      </w:r>
      <w:r w:rsidR="00A26EEE">
        <w:instrText xml:space="preserve"> ADDIN EN.CITE &lt;EndNote&gt;&lt;Cite&gt;&lt;Author&gt;Quality&lt;/Author&gt;&lt;Year&gt;December 2014&lt;/Year&gt;&lt;RecNum&gt;982&lt;/RecNum&gt;&lt;DisplayText&gt;(95)&lt;/DisplayText&gt;&lt;record&gt;&lt;rec-number&gt;982&lt;/rec-number&gt;&lt;foreign-keys&gt;&lt;key app="EN" db-id="2vtrrzxwl0pztoezwf6x0px5009v0wr25twz" timestamp="1439117807"&gt;982&lt;/key&gt;&lt;/foreign-keys&gt;&lt;ref-type name="Web Page"&gt;12&lt;/ref-type&gt;&lt;contributors&gt;&lt;authors&gt;&lt;author&gt;Agency for Healthcare Research and Quality&lt;/author&gt;&lt;/authors&gt;&lt;/contributors&gt;&lt;auth-address&gt;Rockville, MD&lt;/auth-address&gt;&lt;titles&gt;&lt;title&gt;Overview of the Nationwide Emergency Department Sample (NEDS)&lt;/title&gt;&lt;/titles&gt;&lt;number&gt;August 9, 2015&lt;/number&gt;&lt;dates&gt;&lt;year&gt;December 2014&lt;/year&gt;&lt;/dates&gt;&lt;publisher&gt;Agency for Healthcare Research and Quality&lt;/publisher&gt;&lt;urls&gt;&lt;related-urls&gt;&lt;url&gt;https://www.hcup-us.ahrq.gov/nedsoverview.jsp&lt;/url&gt;&lt;/related-urls&gt;&lt;/urls&gt;&lt;/record&gt;&lt;/Cite&gt;&lt;/EndNote&gt;</w:instrText>
      </w:r>
      <w:r w:rsidR="00E053B7" w:rsidRPr="00212DCC">
        <w:fldChar w:fldCharType="separate"/>
      </w:r>
      <w:r w:rsidR="00A26EEE">
        <w:rPr>
          <w:noProof/>
        </w:rPr>
        <w:t>(95)</w:t>
      </w:r>
      <w:r w:rsidR="00E053B7" w:rsidRPr="00212DCC">
        <w:fldChar w:fldCharType="end"/>
      </w:r>
      <w:r w:rsidRPr="00212DCC">
        <w:t xml:space="preserve">  NEDS is a stratified sample of about 20% of U.S. hospital EDs and contains data from 950 hospitals in 30 states. </w:t>
      </w:r>
      <w:proofErr w:type="gramStart"/>
      <w:r w:rsidRPr="00212DCC">
        <w:t>NEDS</w:t>
      </w:r>
      <w:proofErr w:type="gramEnd"/>
      <w:r w:rsidRPr="00212DCC">
        <w:t xml:space="preserve"> data can be used to generate national </w:t>
      </w:r>
      <w:r w:rsidR="00266674">
        <w:t xml:space="preserve">and </w:t>
      </w:r>
      <w:r w:rsidRPr="00212DCC">
        <w:t>regional estimates of ED</w:t>
      </w:r>
      <w:r w:rsidR="009C3CC0">
        <w:t xml:space="preserve"> use</w:t>
      </w:r>
      <w:r w:rsidRPr="00212DCC">
        <w:t>. Further information on NEDS can be found in Appendix 1. Investigators using this dataset include Allareddy et al.</w:t>
      </w:r>
      <w:r w:rsidR="00E053B7" w:rsidRPr="00212DCC">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rsidRPr="00212DCC">
        <w:instrText xml:space="preserve"> ADDIN EN.CITE </w:instrText>
      </w:r>
      <w:r w:rsidR="00E053B7" w:rsidRPr="00212DCC">
        <w:fldChar w:fldCharType="begin">
          <w:fldData xml:space="preserve">PEVuZE5vdGU+PENpdGU+PEF1dGhvcj5BbGxhcmVkZHk8L0F1dGhvcj48WWVhcj4yMDE0PC9ZZWFy
PjxSZWNOdW0+MTQ8L1JlY051bT48RGlzcGxheVRleHQ+KDIxLCAyMik8L0Rpc3BsYXlUZXh0Pjxy
ZWNvcmQ+PHJlYy1udW1iZXI+MTQ8L3JlYy1udW1iZXI+PGZvcmVpZ24ta2V5cz48a2V5IGFwcD0i
RU4iIGRiLWlkPSIydnRycnp4d2wwcHp0b2V6d2Y2eDBweDUwMDl2MHdyMjV0d3oiIHRpbWVzdGFt
cD0iMTQyMTE2MTc5MCI+MTQ8L2tleT48L2ZvcmVpZ24ta2V5cz48cmVmLXR5cGUgbmFtZT0iSm91
cm5hbCBBcnRpY2xlIj4xNzwvcmVmLXR5cGU+PGNvbnRyaWJ1dG9ycz48YXV0aG9ycz48YXV0aG9y
PkFsbGFyZWRkeSwgVi48L2F1dGhvcj48YXV0aG9yPlJhbXBhLCBTLjwvYXV0aG9yPjxhdXRob3I+
TGVlLCBNLiBLLjwvYXV0aG9yPjxhdXRob3I+QWxsYXJlZGR5LCBWLjwvYXV0aG9yPjxhdXRob3I+
TmFsbGlhaCwgUi4gUC48L2F1dGhvcj48L2F1dGhvcnM+PC9jb250cmlidXRvcnM+PGF1dGgtYWRk
cmVzcz5Eci4gVmVlcmFzYXRocHVydXNoIEFsbGFyZWRkeSBpcyBhbiBhc3NvY2lhdGUgcHJvZmVz
c29yLCBEZXBhcnRtZW50IG9mIE9ydGhvZG9udGljcywgQ29sbGVnZSBvZiBEZW50aXN0cnkgYW5k
IERlbnRhbCBDbGluaWNzLCBUaGUgVW5pdmVyc2l0eSBvZiBJb3dhLCA4MDEgTmV3dG9uIFJvYWQs
IERlbnRhbCBTY2llbmNlIEJ1aWxkaW5nLCBJb3dhIENpdHksIElvd2EgNTIyNDIsIFZlZXJhc2F0
aHB1cnVzaC1BbGxhcmVkZHlAdWlvd2EuZWR1LjwvYXV0aC1hZGRyZXNzPjx0aXRsZXM+PHRpdGxl
Pkhvc3BpdGFsLWJhc2VkIGVtZXJnZW5jeSBkZXBhcnRtZW50IHZpc2l0cyBpbnZvbHZpbmcgZGVu
dGFsIGNvbmRpdGlvbnM6IHByb2ZpbGUgYW5kIHByZWRpY3RvcnMgb2YgcG9vciBvdXRjb21lcyBh
bmQgcmVzb3VyY2UgdXRpbGl6YXRpb248L3RpdGxlPjxzZWNvbmRhcnktdGl0bGU+SiBBbSBEZW50
IEFzc29jPC9zZWNvbmRhcnktdGl0bGU+PGFsdC10aXRsZT5Kb3VybmFsIG9mIHRoZSBBbWVyaWNh
biBEZW50YWwgQXNzb2NpYXRpb24gKDE5MzkpPC9hbHQtdGl0bGU+PC90aXRsZXM+PHBlcmlvZGlj
YWw+PGZ1bGwtdGl0bGU+SiBBbSBEZW50IEFzc29jPC9mdWxsLXRpdGxlPjxhYmJyLTE+Sm91cm5h
bCBvZiB0aGUgQW1lcmljYW4gRGVudGFsIEFzc29jaWF0aW9uICgxOTM5KTwvYWJici0xPjwvcGVy
aW9kaWNhbD48YWx0LXBlcmlvZGljYWw+PGZ1bGwtdGl0bGU+SiBBbSBEZW50IEFzc29jPC9mdWxs
LXRpdGxlPjxhYmJyLTE+Sm91cm5hbCBvZiB0aGUgQW1lcmljYW4gRGVudGFsIEFzc29jaWF0aW9u
ICgxOTM5KTwvYWJici0xPjwvYWx0LXBlcmlvZGljYWw+PHBhZ2VzPjMzMS03PC9wYWdlcz48dm9s
dW1lPjE0NTwvdm9sdW1lPjxudW1iZXI+NDwvbnVtYmVyPjxlZGl0aW9uPjIwMTQvMDQvMDI8L2Vk
aXRpb24+PGtleXdvcmRzPjxrZXl3b3JkPkRlbnRhbCBlbWVyZ2VuY2llczwva2V5d29yZD48a2V5
d29yZD5hY2Nlc3MgdG8gY2FyZTwva2V5d29yZD48a2V5d29yZD5ob3NwaXRhbCBjb3N0czwva2V5
d29yZD48L2tleXdvcmRzPjxkYXRlcz48eWVhcj4yMDE0PC95ZWFyPjxwdWItZGF0ZXM+PGRhdGU+
QXByPC9kYXRlPjwvcHViLWRhdGVzPjwvZGF0ZXM+PGlzYm4+MDAwMi04MTc3PC9pc2JuPjxhY2Nl
c3Npb24tbnVtPjI0Njg2OTY1PC9hY2Nlc3Npb24tbnVtPjx1cmxzPjxyZWxhdGVkLXVybHM+PHVy
bD5odHRwOi8vd3d3LnNjaWVuY2VkaXJlY3QuY29tL3NjaWVuY2UvYXJ0aWNsZS9waWkvUzAwMDI4
MTc3MTQ2MDAxMDY8L3VybD48L3JlbGF0ZWQtdXJscz48L3VybHM+PGVsZWN0cm9uaWMtcmVzb3Vy
Y2UtbnVtPjEwLjE0MjE5L2phZGEuMjAxNC43PC9lbGVjdHJvbmljLXJlc291cmNlLW51bT48cmVt
b3RlLWRhdGFiYXNlLXByb3ZpZGVyPk5MTTwvcmVtb3RlLWRhdGFiYXNlLXByb3ZpZGVyPjxsYW5n
dWFnZT5lbmc8L2xhbmd1YWdlPjwvcmVjb3JkPjwvQ2l0ZT48Q2l0ZT48QXV0aG9yPkFsbGFyZWRk
eTwvQXV0aG9yPjxZZWFyPjIwMTQ8L1llYXI+PFJlY051bT42PC9SZWNOdW0+PHJlY29yZD48cmVj
LW51bWJlcj42PC9yZWMtbnVtYmVyPjxmb3JlaWduLWtleXM+PGtleSBhcHA9IkVOIiBkYi1pZD0i
MnZ0cnJ6eHdsMHB6dG9lendmNngwcHg1MDA5djB3cjI1dHd6IiB0aW1lc3RhbXA9IjE0MjExNjE3
ODkiPjY8L2tleT48L2ZvcmVpZ24ta2V5cz48cmVmLXR5cGUgbmFtZT0iSm91cm5hbCBBcnRpY2xl
Ij4xNzwvcmVmLXR5cGU+PGNvbnRyaWJ1dG9ycz48YXV0aG9ycz48YXV0aG9yPkFsbGFyZWRkeSwg
Vi48L2F1dGhvcj48YXV0aG9yPk5hbGxpYWgsIFIuIFAuPC9hdXRob3I+PGF1dGhvcj5IYXF1ZSwg
TS48L2F1dGhvcj48YXV0aG9yPkpvaG5zb24sIEguPC9hdXRob3I+PGF1dGhvcj5SYW1wYSwgUy4g
Qi48L2F1dGhvcj48YXV0aG9yPkxlZSwgTS4gSy48L2F1dGhvcj48L2F1dGhvcnM+PC9jb250cmli
dXRvcnM+PGF1dGgtYWRkcmVzcz5EZXBhcnRtZW50IG9mIE9ydGhvZG9udGljcywgQ29sbGVnZSBv
ZiBEZW50aXN0cnksIFRoZSBVbml2ZXJzaXR5IG9mIElvd2EsIElvd2EgQ2l0eSwgSW93YSwgVVNB
LiYjeEQ7Q2FzdGxlIFNvY2lldHksIE9mZmljZSBvZiBEZW50YWwgRWR1Y2F0aW9uLCBhdCBIYXJ2
YXJkIFNjaG9vbCBvZiBEZW50YWwgTWVkaWNpbmUsIEJvc3RvbiwgTWFzcywgVVNBLiByb21lc2hf
bmFsbGlhaEBoc2RtLmhhcnZhcmQuZWR1LiYjeEQ7SGFydmFyZCBTY2hvb2wgb2YgRGVudGFsIE1l
ZGljaW5lLCBCb3N0b24sIE1hc3MsIFVTQS4mI3hEO0NsZXZlbGFuZCwgT2hpbywgVVNBLiYjeEQ7
RGVwYXJ0bWVudCBvZiBEZXZlbG9wbWVudGFsIEJpb2xvZ3ksIGF0IEhhcnZhcmQgU2Nob29sIG9m
IERlbnRhbCBNZWRpY2luZSwgQm9zdG9uLCBNYXNzLCBVU0EuPC9hdXRoLWFkZHJlc3M+PHRpdGxl
cz48dGl0bGU+SG9zcGl0YWwtYmFzZWQgZW1lcmdlbmN5IGRlcGFydG1lbnQgdmlzaXRzIHdpdGgg
ZGVudGFsIGNvbmRpdGlvbnMgYW1vbmcgY2hpbGRyZW4gaW4gdGhlIFVuaXRlZCBTdGF0ZXM6IG5h
dGlvbndpZGUgZXBpZGVtaW9sb2dpY2FsIGRhdGE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M5My05PC9wYWdlcz48dm9sdW1lPjM2PC92b2x1bWU+PG51bWJlcj41PC9udW1iZXI+PGVk
aXRpb24+MjAxNC8xMC8xMTwvZWRpdGlvbj48ZGF0ZXM+PHllYXI+MjAxNDwveWVhcj48cHViLWRh
dGVzPjxkYXRlPlNlcC1PY3Q8L2RhdGU+PC9wdWItZGF0ZXM+PC9kYXRlcz48aXNibj4wMTY0LTEy
NjM8L2lzYm4+PGFjY2Vzc2lvbi1udW0+MjUzMDM1MDY8L2FjY2Vzc2lvbi1udW0+PHVybHM+PC91
cmxzPjxyZW1vdGUtZGF0YWJhc2UtcHJvdmlkZXI+TkxNPC9yZW1vdGUtZGF0YWJhc2UtcHJvdmlk
ZXI+PGxhbmd1YWdlPmVuZzwvbGFuZ3VhZ2U+PC9yZWNvcmQ+PC9DaXRlPjwvRW5kTm90ZT4A
</w:fldData>
        </w:fldChar>
      </w:r>
      <w:r w:rsidRPr="00212DCC">
        <w:instrText xml:space="preserve"> ADDIN EN.CITE.DATA </w:instrText>
      </w:r>
      <w:r w:rsidR="00E053B7" w:rsidRPr="00212DCC">
        <w:fldChar w:fldCharType="end"/>
      </w:r>
      <w:r w:rsidR="00E053B7" w:rsidRPr="00212DCC">
        <w:fldChar w:fldCharType="separate"/>
      </w:r>
      <w:r w:rsidRPr="00212DCC">
        <w:rPr>
          <w:noProof/>
        </w:rPr>
        <w:t>(21, 22)</w:t>
      </w:r>
      <w:r w:rsidR="00E053B7" w:rsidRPr="00212DCC">
        <w:fldChar w:fldCharType="end"/>
      </w:r>
      <w:r w:rsidRPr="00212DCC">
        <w:t>, Chi et al.</w:t>
      </w:r>
      <w:r w:rsidR="00E053B7" w:rsidRPr="00212DCC">
        <w:fldChar w:fldCharType="begin"/>
      </w:r>
      <w:r w:rsidR="00A26EEE">
        <w:instrText xml:space="preserve"> ADDIN EN.CITE &lt;EndNote&gt;&lt;Cite&gt;&lt;Author&gt;Chi&lt;/Author&gt;&lt;Year&gt;2014&lt;/Year&gt;&lt;RecNum&gt;10&lt;/RecNum&gt;&lt;DisplayText&gt;(89)&lt;/DisplayText&gt;&lt;record&gt;&lt;rec-number&gt;10&lt;/rec-number&gt;&lt;foreign-keys&gt;&lt;key app="EN" db-id="2vtrrzxwl0pztoezwf6x0px5009v0wr25twz" timestamp="1421161790"&gt;10&lt;/key&gt;&lt;/foreign-keys&gt;&lt;ref-type name="Journal Article"&gt;17&lt;/ref-type&gt;&lt;contributors&gt;&lt;authors&gt;&lt;author&gt;Chi, D. L.&lt;/author&gt;&lt;author&gt;Masterson, E. E.&lt;/author&gt;&lt;author&gt;Wong, J. J.&lt;/author&gt;&lt;/authors&gt;&lt;/contributors&gt;&lt;titles&gt;&lt;title&gt;U.S. emergency department admissions for nontraumatic dental conditions for individuals with intellectual and developmental disabilities&lt;/title&gt;&lt;secondary-title&gt;Intellect Dev Disabil&lt;/secondary-title&gt;&lt;alt-title&gt;Intellectual and developmental disabilities&lt;/alt-title&gt;&lt;/titles&gt;&lt;periodical&gt;&lt;full-title&gt;Intellect Dev Disabil&lt;/full-title&gt;&lt;abbr-1&gt;Intellectual and developmental disabilities&lt;/abbr-1&gt;&lt;/periodical&gt;&lt;alt-periodical&gt;&lt;full-title&gt;Intellect Dev Disabil&lt;/full-title&gt;&lt;abbr-1&gt;Intellectual and developmental disabilities&lt;/abbr-1&gt;&lt;/alt-periodical&gt;&lt;pages&gt;193-204&lt;/pages&gt;&lt;volume&gt;52&lt;/volume&gt;&lt;number&gt;3&lt;/number&gt;&lt;edition&gt;2014/06/18&lt;/edition&gt;&lt;keywords&gt;&lt;keyword&gt;access to dental care&lt;/keyword&gt;&lt;keyword&gt;adults&lt;/keyword&gt;&lt;keyword&gt;children&lt;/keyword&gt;&lt;keyword&gt;dental care&lt;/keyword&gt;&lt;keyword&gt;emergency department&lt;/keyword&gt;&lt;keyword&gt;intellectual and developmental disabilities&lt;/keyword&gt;&lt;keyword&gt;nontraumatic dental conditions&lt;/keyword&gt;&lt;/keywords&gt;&lt;dates&gt;&lt;year&gt;2014&lt;/year&gt;&lt;pub-dates&gt;&lt;date&gt;Jun&lt;/date&gt;&lt;/pub-dates&gt;&lt;/dates&gt;&lt;isbn&gt;1934-9491&lt;/isbn&gt;&lt;accession-num&gt;24937745&lt;/accession-num&gt;&lt;urls&gt;&lt;related-urls&gt;&lt;url&gt;http://www.aaiddjournals.org/doi/pdf/10.1352/1934-9556-52.3.193&lt;/url&gt;&lt;/related-urls&gt;&lt;/urls&gt;&lt;custom2&gt;Pmc4097187&lt;/custom2&gt;&lt;custom6&gt;Nihms605865&lt;/custom6&gt;&lt;electronic-resource-num&gt;10.1352/1934-9556-52.3.193&lt;/electronic-resource-num&gt;&lt;remote-database-provider&gt;NLM&lt;/remote-database-provider&gt;&lt;language&gt;eng&lt;/language&gt;&lt;/record&gt;&lt;/Cite&gt;&lt;/EndNote&gt;</w:instrText>
      </w:r>
      <w:r w:rsidR="00E053B7" w:rsidRPr="00212DCC">
        <w:fldChar w:fldCharType="separate"/>
      </w:r>
      <w:r w:rsidR="00A26EEE">
        <w:rPr>
          <w:noProof/>
        </w:rPr>
        <w:t>(89)</w:t>
      </w:r>
      <w:r w:rsidR="00E053B7" w:rsidRPr="00212DCC">
        <w:fldChar w:fldCharType="end"/>
      </w:r>
      <w:r w:rsidRPr="00212DCC">
        <w:t>, Laurence et al.</w:t>
      </w:r>
      <w:r w:rsidR="00E053B7" w:rsidRPr="00212DCC">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Pr="00212DCC">
        <w:instrText xml:space="preserve"> ADDIN EN.CITE </w:instrText>
      </w:r>
      <w:r w:rsidR="00E053B7" w:rsidRPr="00212DCC">
        <w:fldChar w:fldCharType="begin">
          <w:fldData xml:space="preserve">PEVuZE5vdGU+PENpdGU+PEF1dGhvcj5MYXVyZW5jZTwvQXV0aG9yPjxZZWFyPjIwMTM8L1llYXI+
PFJlY051bT4yMzwvUmVjTnVtPjxEaXNwbGF5VGV4dD4oMzgsIDM5KTwvRGlzcGxheVRleHQ+PHJl
Y29yZD48cmVjLW51bWJlcj4yMzwvcmVjLW51bWJlcj48Zm9yZWlnbi1rZXlzPjxrZXkgYXBwPSJF
TiIgZGItaWQ9IjJ2dHJyenh3bDBwenRvZXp3ZjZ4MHB4NTAwOXYwd3IyNXR3eiIgdGltZXN0YW1w
PSIxNDIxMTYxNzkwIj4yMzwva2V5PjwvZm9yZWlnbi1rZXlzPjxyZWYtdHlwZSBuYW1lPSJKb3Vy
bmFsIEFydGljbGUiPjE3PC9yZWYtdHlwZT48Y29udHJpYnV0b3JzPjxhdXRob3JzPjxhdXRob3I+
TGF1cmVuY2UsIEIuPC9hdXRob3I+PGF1dGhvcj5IYXl3b29kLCBDLiwgSnIuPC9hdXRob3I+PGF1
dGhvcj5MYW56a3JvbiwgUy48L2F1dGhvcj48L2F1dGhvcnM+PC9jb250cmlidXRvcnM+PGF1dGgt
YWRkcmVzcz5Ib3dhcmQgVW5pdmVyc2l0eSBDb2xsZWdlIG9mIERlbnRpc3RyeSwgV2FzaGluZ3Rv
biwgREMgMjAwNTksIFVTQS4gYnJpYW5sYXVyZW5jZTIwMTJAZ21haWwuY29tPC9hdXRoLWFkZHJl
c3M+PHRpdGxlcz48dGl0bGU+RGVudGFsIGluZmVjdGlvbnMgaW5jcmVhc2UgdGhlIGxpa2VsaWhv
b2Qgb2YgaG9zcGl0YWwgYWRtaXNzaW9ucyBhbW9uZyBhZHVsdCBwYXRpZW50cyB3aXRoIHNpY2ts
ZSBjZWxsIGRpc2Vhc2U8L3RpdGxlPjxzZWNvbmRhcnktdGl0bGU+Q29tbXVuaXR5IERlbnQgSGVh
bHRoPC9zZWNvbmRhcnktdGl0bGU+PGFsdC10aXRsZT5Db21tdW5pdHkgZGVudGFsIGhlYWx0aDwv
YWx0LXRpdGxlPjwvdGl0bGVzPjxwZXJpb2RpY2FsPjxmdWxsLXRpdGxlPkNvbW11bml0eSBEZW50
IEhlYWx0aDwvZnVsbC10aXRsZT48YWJici0xPkNvbW11bml0eSBkZW50YWwgaGVhbHRoPC9hYmJy
LTE+PC9wZXJpb2RpY2FsPjxhbHQtcGVyaW9kaWNhbD48ZnVsbC10aXRsZT5Db21tdW5pdHkgRGVu
dCBIZWFsdGg8L2Z1bGwtdGl0bGU+PGFiYnItMT5Db21tdW5pdHkgZGVudGFsIGhlYWx0aDwvYWJi
ci0xPjwvYWx0LXBlcmlvZGljYWw+PHBhZ2VzPjE2OC03MjwvcGFnZXM+PHZvbHVtZT4zMDwvdm9s
dW1lPjxudW1iZXI+MzwvbnVtYmVyPjxlZGl0aW9uPjIwMTMvMTAvMjU8L2VkaXRpb24+PGtleXdv
cmRzPjxrZXl3b3JkPkFkb2xlc2NlbnQ8L2tleXdvcmQ+PGtleXdvcmQ+QWR1bHQ8L2tleXdvcmQ+
PGtleXdvcmQ+QW5lbWlhLCBTaWNrbGUgQ2VsbC8qY29tcGxpY2F0aW9ucy9lY29ub21pY3MvdGhl
cmFweTwva2V5d29yZD48a2V5d29yZD5Dcm9zcy1TZWN0aW9uYWwgU3R1ZGllczwva2V5d29yZD48
a2V5d29yZD5FbWVyZ2VuY3kgU2VydmljZSwgSG9zcGl0YWwvZWNvbm9taWNzL3N0YXRpc3RpY3Mg
JmFtcDsgbnVtZXJpY2FsIGRhdGEvKnV0aWxpemF0aW9uPC9rZXl3b3JkPjxrZXl3b3JkPkhvc3Bp
dGFsaXphdGlvbi8qc3RhdGlzdGljcyAmYW1wOyBudW1lcmljYWwgZGF0YTwva2V5d29yZD48a2V5
d29yZD5IdW1hbnM8L2tleXdvcmQ+PGtleXdvcmQ+SW5mZWN0aW9uLypjb21wbGljYXRpb25zPC9r
ZXl3b3JkPjxrZXl3b3JkPlJlZ3Jlc3Npb24gQW5hbHlzaXM8L2tleXdvcmQ+PGtleXdvcmQ+VG9v
dGggRGlzZWFzZXMvKmNvbXBsaWNhdGlvbnM8L2tleXdvcmQ+PGtleXdvcmQ+VW5pdGVkIFN0YXRl
czwva2V5d29yZD48a2V5d29yZD5Zb3VuZyBBZHVsdDwva2V5d29yZD48L2tleXdvcmRzPjxkYXRl
cz48eWVhcj4yMDEzPC95ZWFyPjxwdWItZGF0ZXM+PGRhdGU+U2VwPC9kYXRlPjwvcHViLWRhdGVz
PjwvZGF0ZXM+PGlzYm4+MDI2NS01MzlYIChQcmludCkmI3hEOzAyNjUtNTM5eDwvaXNibj48YWNj
ZXNzaW9uLW51bT4yNDE1MTc5MTwvYWNjZXNzaW9uLW51bT48dXJscz48cmVsYXRlZC11cmxzPjx1
cmw+aHR0cDovL3d3dy5uY2JpLm5sbS5uaWguZ292L3BtYy9hcnRpY2xlcy9QTUM0MTE1MjQzL3Bk
Zi9uaWhtczYwNTE5OS5wZGY8L3VybD48L3JlbGF0ZWQtdXJscz48L3VybHM+PGN1c3RvbTI+UG1j
NDExNTI0MzwvY3VzdG9tMj48Y3VzdG9tNj5OaWhtczYwNTE5OTwvY3VzdG9tNj48cmVtb3RlLWRh
dGFiYXNlLXByb3ZpZGVyPk5MTTwvcmVtb3RlLWRhdGFiYXNlLXByb3ZpZGVyPjxsYW5ndWFnZT5l
bmc8L2xhbmd1YWdlPjwvcmVjb3JkPjwvQ2l0ZT48Q2l0ZT48QXV0aG9yPkxhdXJlbmNlPC9BdXRo
b3I+PFllYXI+MjAxNTwvWWVhcj48UmVjTnVtPjc3MjwvUmVjTnVtPjxyZWNvcmQ+PHJlYy1udW1i
ZXI+NzcyPC9yZWMtbnVtYmVyPjxmb3JlaWduLWtleXM+PGtleSBhcHA9IkVOIiBkYi1pZD0iMnZ0
cnJ6eHdsMHB6dG9lendmNngwcHg1MDA5djB3cjI1dHd6IiB0aW1lc3RhbXA9IjE0MzgyMDIyMjQi
Pjc3Mjwva2V5PjwvZm9yZWlnbi1rZXlzPjxyZWYtdHlwZSBuYW1lPSJKb3VybmFsIEFydGljbGUi
PjE3PC9yZWYtdHlwZT48Y29udHJpYnV0b3JzPjxhdXRob3JzPjxhdXRob3I+TGF1cmVuY2UsIEIu
PC9hdXRob3I+PGF1dGhvcj5Nb3VsZC1NaWxsbWFuLCBOLiBLLjwvYXV0aG9yPjxhdXRob3I+U2Nh
bm5hcGllY28sIEYuIEEuPC9hdXRob3I+PGF1dGhvcj5BYnJvbiwgQS48L2F1dGhvcj48L2F1dGhv
cnM+PC9jb250cmlidXRvcnM+PGF1dGgtYWRkcmVzcz5EZXBhcnRtZW50IG9mIFJlc3RvcmF0aXZl
IFNlcnZpY2VzLCBIb3dhcmQgVW5pdmVyc2l0eSBDb2xsZWdlIG9mIERlbnRpc3RyeSwgV2FzaGlu
Z3RvbiwgREMsIFVTQSwgYnJpYW5sYXVyZW5jZTIwMTJAZ21haWwuY29tLjwvYXV0aC1hZGRyZXNz
Pjx0aXRsZXM+PHRpdGxlPkhvc3BpdGFsIGFkbWlzc2lvbnMgZm9yIHBuZXVtb25pYSBtb3JlIGxp
a2VseSB3aXRoIGNvbmNvbWl0YW50IGRlbnRhbCBpbmZlY3Rpb25zPC90aXRsZT48c2Vjb25kYXJ5
LXRpdGxlPkNsaW4gT3JhbCBJbnZlc3RpZzwvc2Vjb25kYXJ5LXRpdGxlPjxhbHQtdGl0bGU+Q2xp
bmljYWwgb3JhbCBpbnZlc3RpZ2F0aW9uczwvYWx0LXRpdGxlPjwvdGl0bGVzPjxwZXJpb2RpY2Fs
PjxmdWxsLXRpdGxlPkNsaW4gT3JhbCBJbnZlc3RpZzwvZnVsbC10aXRsZT48YWJici0xPkNsaW5p
Y2FsIG9yYWwgaW52ZXN0aWdhdGlvbnM8L2FiYnItMT48L3BlcmlvZGljYWw+PGFsdC1wZXJpb2Rp
Y2FsPjxmdWxsLXRpdGxlPkNsaW4gT3JhbCBJbnZlc3RpZzwvZnVsbC10aXRsZT48YWJici0xPkNs
aW5pY2FsIG9yYWwgaW52ZXN0aWdhdGlvbnM8L2FiYnItMT48L2FsdC1wZXJpb2RpY2FsPjxwYWdl
cz4xMjYxLTg8L3BhZ2VzPjx2b2x1bWU+MTk8L3ZvbHVtZT48bnVtYmVyPjY8L251bWJlcj48ZWRp
dGlvbj4yMDE0LzExLzAyPC9lZGl0aW9uPjxkYXRlcz48eWVhcj4yMDE1PC95ZWFyPjxwdWItZGF0
ZXM+PGRhdGU+SnVsPC9kYXRlPjwvcHViLWRhdGVzPjwvZGF0ZXM+PGlzYm4+MTQzMi02OTgxPC9p
c2JuPjxhY2Nlc3Npb24tbnVtPjI1MzU5MzI1PC9hY2Nlc3Npb24tbnVtPjx1cmxzPjxyZWxhdGVk
LXVybHM+PHVybD5odHRwOi8vZG93bmxvYWQuc3ByaW5nZXIuY29tL3N0YXRpYy9wZGYvMzEwL2Fy
dCUyNTNBMTAuMTAwNyUyNTJGczAwNzg0LTAxNC0xMzQyLXkucGRmP29yaWdpblVybD1odHRwJTNB
JTJGJTJGbGluay5zcHJpbmdlci5jb20lMkZhcnRpY2xlJTJGMTAuMTAwNyUyRnMwMDc4NC0wMTQt
MTM0Mi15JmFtcDt0b2tlbjI9ZXhwPTE0MzgyMDM1NDl+YWNsPSUyRnN0YXRpYyUyRnBkZiUyRjMx
MCUyRmFydCUyNTI1M0ExMC4xMDA3JTI1MjUyRnMwMDc4NC0wMTQtMTM0Mi15LnBkZiUzRm9yaWdp
blVybCUzRGh0dHAlMjUzQSUyNTJGJTI1MkZsaW5rLnNwcmluZ2VyLmNvbSUyNTJGYXJ0aWNsZSUy
NTJGMTAuMTAwNyUyNTJGczAwNzg0LTAxNC0xMzQyLXkqfmhtYWM9N2Y0MWE0MDRiZDI0NDFkZjM0
YmI3MWY4MDg4N2Q2NjFjYzkyYzVmNDhmZmJhZjkzZWE1OGJiYjRjMjk1M2ZjZTwvdXJsPjwvcmVs
YXRlZC11cmxzPjwvdXJscz48ZWxlY3Ryb25pYy1yZXNvdXJjZS1udW0+MTAuMTAwNy9zMDA3ODQt
MDE0LTEzNDIteTwvZWxlY3Ryb25pYy1yZXNvdXJjZS1udW0+PHJlbW90ZS1kYXRhYmFzZS1wcm92
aWRlcj5OTE08L3JlbW90ZS1kYXRhYmFzZS1wcm92aWRlcj48bGFuZ3VhZ2U+ZW5nPC9sYW5ndWFn
ZT48L3JlY29yZD48L0NpdGU+PC9FbmROb3RlPgB=
</w:fldData>
        </w:fldChar>
      </w:r>
      <w:r w:rsidRPr="00212DCC">
        <w:instrText xml:space="preserve"> ADDIN EN.CITE.DATA </w:instrText>
      </w:r>
      <w:r w:rsidR="00E053B7" w:rsidRPr="00212DCC">
        <w:fldChar w:fldCharType="end"/>
      </w:r>
      <w:r w:rsidR="00E053B7" w:rsidRPr="00212DCC">
        <w:fldChar w:fldCharType="separate"/>
      </w:r>
      <w:r w:rsidRPr="00212DCC">
        <w:rPr>
          <w:noProof/>
        </w:rPr>
        <w:t>(38, 39)</w:t>
      </w:r>
      <w:r w:rsidR="00E053B7" w:rsidRPr="00212DCC">
        <w:fldChar w:fldCharType="end"/>
      </w:r>
      <w:r w:rsidRPr="00212DCC">
        <w:t xml:space="preserve">, </w:t>
      </w:r>
      <w:proofErr w:type="spellStart"/>
      <w:r w:rsidRPr="00212DCC">
        <w:t>Nakao</w:t>
      </w:r>
      <w:proofErr w:type="spellEnd"/>
      <w:r w:rsidRPr="00212DCC">
        <w:t xml:space="preserve"> et al.</w:t>
      </w:r>
      <w:r w:rsidR="00E053B7" w:rsidRPr="00212DCC">
        <w:fldChar w:fldCharType="begin"/>
      </w:r>
      <w:r w:rsidRPr="00212DCC">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rsidRPr="00212DCC">
        <w:fldChar w:fldCharType="separate"/>
      </w:r>
      <w:r w:rsidRPr="00212DCC">
        <w:rPr>
          <w:noProof/>
        </w:rPr>
        <w:t>(40)</w:t>
      </w:r>
      <w:r w:rsidR="00E053B7" w:rsidRPr="00212DCC">
        <w:fldChar w:fldCharType="end"/>
      </w:r>
      <w:r w:rsidRPr="00212DCC">
        <w:t xml:space="preserve">, </w:t>
      </w:r>
      <w:proofErr w:type="spellStart"/>
      <w:r w:rsidRPr="00212DCC">
        <w:t>Nalliah</w:t>
      </w:r>
      <w:proofErr w:type="spellEnd"/>
      <w:r w:rsidRPr="00212DCC">
        <w:t xml:space="preserve"> et al.</w:t>
      </w:r>
      <w:r w:rsidR="00E053B7" w:rsidRPr="00212DCC">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Pr="00212DCC">
        <w:instrText xml:space="preserve"> ADDIN EN.CITE </w:instrText>
      </w:r>
      <w:r w:rsidR="00E053B7" w:rsidRPr="00212DCC">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Pr="00212DCC">
        <w:instrText xml:space="preserve"> ADDIN EN.CITE.DATA </w:instrText>
      </w:r>
      <w:r w:rsidR="00E053B7" w:rsidRPr="00212DCC">
        <w:fldChar w:fldCharType="end"/>
      </w:r>
      <w:r w:rsidR="00E053B7" w:rsidRPr="00212DCC">
        <w:fldChar w:fldCharType="separate"/>
      </w:r>
      <w:r w:rsidRPr="00212DCC">
        <w:rPr>
          <w:noProof/>
        </w:rPr>
        <w:t>(23)</w:t>
      </w:r>
      <w:r w:rsidR="00E053B7" w:rsidRPr="00212DCC">
        <w:fldChar w:fldCharType="end"/>
      </w:r>
      <w:r w:rsidRPr="00212DCC">
        <w:t>, Walker et al.</w:t>
      </w:r>
      <w:r w:rsidR="00E053B7" w:rsidRPr="00212DCC">
        <w:fldChar w:fldCharType="begin"/>
      </w:r>
      <w:r w:rsidRPr="00212DCC">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rsidRPr="00212DCC">
        <w:fldChar w:fldCharType="separate"/>
      </w:r>
      <w:r w:rsidRPr="00212DCC">
        <w:rPr>
          <w:noProof/>
        </w:rPr>
        <w:t>(37)</w:t>
      </w:r>
      <w:r w:rsidR="00E053B7" w:rsidRPr="00212DCC">
        <w:fldChar w:fldCharType="end"/>
      </w:r>
      <w:r w:rsidRPr="00212DCC">
        <w:t>, Wall and Vujicic</w:t>
      </w:r>
      <w:r w:rsidR="00E053B7" w:rsidRPr="00212DCC">
        <w:fldChar w:fldCharType="begin"/>
      </w:r>
      <w:r w:rsidRPr="00212DCC">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rsidRPr="00212DCC">
        <w:fldChar w:fldCharType="separate"/>
      </w:r>
      <w:r w:rsidRPr="00212DCC">
        <w:rPr>
          <w:noProof/>
        </w:rPr>
        <w:t>(24)</w:t>
      </w:r>
      <w:r w:rsidR="00E053B7" w:rsidRPr="00212DCC">
        <w:fldChar w:fldCharType="end"/>
      </w:r>
      <w:r w:rsidRPr="00212DCC">
        <w:t>.</w:t>
      </w:r>
    </w:p>
    <w:p w:rsidR="00CF659F" w:rsidRDefault="005629C8" w:rsidP="00286FC3">
      <w:pPr>
        <w:pStyle w:val="Heading4"/>
      </w:pPr>
      <w:r>
        <w:t>Medical Expenditure Panel Survey (MEPS)</w:t>
      </w:r>
    </w:p>
    <w:p w:rsidR="00286FC3" w:rsidRPr="00212DCC" w:rsidRDefault="009C3CC0" w:rsidP="00212DCC">
      <w:pPr>
        <w:pStyle w:val="contentstyle"/>
        <w:shd w:val="clear" w:color="auto" w:fill="FFFFFF"/>
        <w:spacing w:before="0" w:beforeAutospacing="0" w:line="234" w:lineRule="atLeast"/>
        <w:rPr>
          <w:rFonts w:asciiTheme="minorHAnsi" w:hAnsiTheme="minorHAnsi"/>
          <w:sz w:val="22"/>
          <w:szCs w:val="22"/>
        </w:rPr>
      </w:pPr>
      <w:r>
        <w:rPr>
          <w:rFonts w:asciiTheme="minorHAnsi" w:hAnsiTheme="minorHAnsi"/>
          <w:color w:val="000000"/>
          <w:sz w:val="22"/>
          <w:szCs w:val="22"/>
        </w:rPr>
        <w:t>I</w:t>
      </w:r>
      <w:r w:rsidR="003E499C" w:rsidRPr="00212DCC">
        <w:rPr>
          <w:rFonts w:asciiTheme="minorHAnsi" w:hAnsiTheme="minorHAnsi"/>
          <w:color w:val="000000"/>
          <w:sz w:val="22"/>
          <w:szCs w:val="22"/>
        </w:rPr>
        <w:t>n 1996 t</w:t>
      </w:r>
      <w:r w:rsidR="008274C0" w:rsidRPr="00212DCC">
        <w:rPr>
          <w:rFonts w:asciiTheme="minorHAnsi" w:hAnsiTheme="minorHAnsi"/>
          <w:color w:val="000000"/>
          <w:sz w:val="22"/>
          <w:szCs w:val="22"/>
        </w:rPr>
        <w:t xml:space="preserve">he Medical Expenditure Panel Survey </w:t>
      </w:r>
      <w:r>
        <w:rPr>
          <w:rFonts w:asciiTheme="minorHAnsi" w:hAnsiTheme="minorHAnsi"/>
          <w:color w:val="000000"/>
          <w:sz w:val="22"/>
          <w:szCs w:val="22"/>
        </w:rPr>
        <w:t xml:space="preserve">began </w:t>
      </w:r>
      <w:r w:rsidR="003E499C" w:rsidRPr="00212DCC">
        <w:rPr>
          <w:rFonts w:asciiTheme="minorHAnsi" w:hAnsiTheme="minorHAnsi"/>
          <w:color w:val="000000"/>
          <w:sz w:val="22"/>
          <w:szCs w:val="22"/>
        </w:rPr>
        <w:t>collect</w:t>
      </w:r>
      <w:r>
        <w:rPr>
          <w:rFonts w:asciiTheme="minorHAnsi" w:hAnsiTheme="minorHAnsi"/>
          <w:color w:val="000000"/>
          <w:sz w:val="22"/>
          <w:szCs w:val="22"/>
        </w:rPr>
        <w:t>ing</w:t>
      </w:r>
      <w:r w:rsidR="003E499C" w:rsidRPr="00212DCC">
        <w:rPr>
          <w:rFonts w:asciiTheme="minorHAnsi" w:hAnsiTheme="minorHAnsi"/>
          <w:color w:val="000000"/>
          <w:sz w:val="22"/>
          <w:szCs w:val="22"/>
        </w:rPr>
        <w:t xml:space="preserve"> data on use, frequency of use, and costs of health services used by American families</w:t>
      </w:r>
      <w:r w:rsidR="00266674">
        <w:rPr>
          <w:rFonts w:asciiTheme="minorHAnsi" w:hAnsiTheme="minorHAnsi"/>
          <w:color w:val="000000"/>
          <w:sz w:val="22"/>
          <w:szCs w:val="22"/>
        </w:rPr>
        <w:t xml:space="preserve"> and</w:t>
      </w:r>
      <w:r w:rsidR="003E499C" w:rsidRPr="00212DCC">
        <w:rPr>
          <w:rFonts w:asciiTheme="minorHAnsi" w:hAnsiTheme="minorHAnsi"/>
          <w:color w:val="000000"/>
          <w:sz w:val="22"/>
          <w:szCs w:val="22"/>
        </w:rPr>
        <w:t xml:space="preserve"> individuals, and how these services are paid for</w:t>
      </w:r>
      <w:r w:rsidR="008274C0" w:rsidRPr="00212DCC">
        <w:rPr>
          <w:rFonts w:asciiTheme="minorHAnsi" w:hAnsiTheme="minorHAnsi"/>
          <w:color w:val="000000"/>
          <w:sz w:val="22"/>
          <w:szCs w:val="22"/>
        </w:rPr>
        <w:t>.</w:t>
      </w:r>
      <w:r w:rsidR="00E053B7" w:rsidRPr="00212DCC">
        <w:rPr>
          <w:rFonts w:asciiTheme="minorHAnsi" w:hAnsiTheme="minorHAnsi"/>
          <w:color w:val="000000"/>
          <w:sz w:val="22"/>
          <w:szCs w:val="22"/>
        </w:rPr>
        <w:fldChar w:fldCharType="begin"/>
      </w:r>
      <w:r w:rsidR="00A26EEE">
        <w:rPr>
          <w:rFonts w:asciiTheme="minorHAnsi" w:hAnsiTheme="minorHAnsi"/>
          <w:color w:val="000000"/>
          <w:sz w:val="22"/>
          <w:szCs w:val="22"/>
        </w:rPr>
        <w:instrText xml:space="preserve"> ADDIN EN.CITE &lt;EndNote&gt;&lt;Cite&gt;&lt;Author&gt;Quality&lt;/Author&gt;&lt;Year&gt;2009&lt;/Year&gt;&lt;RecNum&gt;1130&lt;/RecNum&gt;&lt;DisplayText&gt;(96)&lt;/DisplayText&gt;&lt;record&gt;&lt;rec-number&gt;1130&lt;/rec-number&gt;&lt;foreign-keys&gt;&lt;key app="EN" db-id="2vtrrzxwl0pztoezwf6x0px5009v0wr25twz" timestamp="1447175915"&gt;1130&lt;/key&gt;&lt;/foreign-keys&gt;&lt;ref-type name="Web Page"&gt;12&lt;/ref-type&gt;&lt;contributors&gt;&lt;authors&gt;&lt;author&gt;Agency for Healthcare Research and Quality&lt;/author&gt;&lt;/authors&gt;&lt;/contributors&gt;&lt;auth-address&gt;540 Gaither Road Rockville, MD 20850&lt;/auth-address&gt;&lt;titles&gt;&lt;title&gt;Medical Expenditure Panel Survey: Survey Background&lt;/title&gt;&lt;/titles&gt;&lt;volume&gt;2015&lt;/volume&gt;&lt;dates&gt;&lt;year&gt;2009&lt;/year&gt;&lt;/dates&gt;&lt;publisher&gt;Agency for Healthcare Research and Quality&lt;/publisher&gt;&lt;urls&gt;&lt;related-urls&gt;&lt;url&gt;http://meps.ahrq.gov/mepsweb/about_meps/survey_back.jsp&lt;/url&gt;&lt;/related-urls&gt;&lt;/urls&gt;&lt;/record&gt;&lt;/Cite&gt;&lt;/EndNote&gt;</w:instrText>
      </w:r>
      <w:r w:rsidR="00E053B7" w:rsidRPr="00212DCC">
        <w:rPr>
          <w:rFonts w:asciiTheme="minorHAnsi" w:hAnsiTheme="minorHAnsi"/>
          <w:color w:val="000000"/>
          <w:sz w:val="22"/>
          <w:szCs w:val="22"/>
        </w:rPr>
        <w:fldChar w:fldCharType="separate"/>
      </w:r>
      <w:r w:rsidR="00A26EEE">
        <w:rPr>
          <w:rFonts w:asciiTheme="minorHAnsi" w:hAnsiTheme="minorHAnsi"/>
          <w:noProof/>
          <w:color w:val="000000"/>
          <w:sz w:val="22"/>
          <w:szCs w:val="22"/>
        </w:rPr>
        <w:t>(96)</w:t>
      </w:r>
      <w:r w:rsidR="00E053B7" w:rsidRPr="00212DCC">
        <w:rPr>
          <w:rFonts w:asciiTheme="minorHAnsi" w:hAnsiTheme="minorHAnsi"/>
          <w:color w:val="000000"/>
          <w:sz w:val="22"/>
          <w:szCs w:val="22"/>
        </w:rPr>
        <w:fldChar w:fldCharType="end"/>
      </w:r>
      <w:r w:rsidR="008274C0" w:rsidRPr="00212DCC">
        <w:rPr>
          <w:rFonts w:asciiTheme="minorHAnsi" w:hAnsiTheme="minorHAnsi"/>
          <w:color w:val="000000"/>
          <w:sz w:val="22"/>
          <w:szCs w:val="22"/>
        </w:rPr>
        <w:t xml:space="preserve"> </w:t>
      </w:r>
      <w:r w:rsidR="003E499C" w:rsidRPr="00212DCC">
        <w:rPr>
          <w:rFonts w:asciiTheme="minorHAnsi" w:hAnsiTheme="minorHAnsi"/>
          <w:color w:val="000000"/>
          <w:sz w:val="22"/>
          <w:szCs w:val="22"/>
        </w:rPr>
        <w:t>The surveys include data from families</w:t>
      </w:r>
      <w:r w:rsidR="00266674">
        <w:rPr>
          <w:rFonts w:asciiTheme="minorHAnsi" w:hAnsiTheme="minorHAnsi"/>
          <w:color w:val="000000"/>
          <w:sz w:val="22"/>
          <w:szCs w:val="22"/>
        </w:rPr>
        <w:t>,</w:t>
      </w:r>
      <w:r w:rsidR="003E499C" w:rsidRPr="00212DCC">
        <w:rPr>
          <w:rFonts w:asciiTheme="minorHAnsi" w:hAnsiTheme="minorHAnsi"/>
          <w:color w:val="000000"/>
          <w:sz w:val="22"/>
          <w:szCs w:val="22"/>
        </w:rPr>
        <w:t xml:space="preserve"> individuals, doctors, hospitals, pharmacies, and employers across the United States. MEPS surveys include a household component (including additional information from health care providers) and an insurance component.</w:t>
      </w:r>
      <w:r w:rsidR="00212DCC" w:rsidRPr="00212DCC">
        <w:rPr>
          <w:rFonts w:asciiTheme="minorHAnsi" w:hAnsiTheme="minorHAnsi"/>
          <w:color w:val="000000"/>
          <w:sz w:val="22"/>
          <w:szCs w:val="22"/>
        </w:rPr>
        <w:t xml:space="preserve"> </w:t>
      </w:r>
      <w:r w:rsidR="00212DCC" w:rsidRPr="00212DCC">
        <w:rPr>
          <w:rFonts w:asciiTheme="minorHAnsi" w:hAnsiTheme="minorHAnsi"/>
          <w:sz w:val="22"/>
          <w:szCs w:val="22"/>
        </w:rPr>
        <w:t xml:space="preserve">Further information on </w:t>
      </w:r>
      <w:r>
        <w:rPr>
          <w:rFonts w:asciiTheme="minorHAnsi" w:hAnsiTheme="minorHAnsi"/>
          <w:sz w:val="22"/>
          <w:szCs w:val="22"/>
        </w:rPr>
        <w:t>MEPS</w:t>
      </w:r>
      <w:r w:rsidRPr="00212DCC">
        <w:rPr>
          <w:rFonts w:asciiTheme="minorHAnsi" w:hAnsiTheme="minorHAnsi"/>
          <w:sz w:val="22"/>
          <w:szCs w:val="22"/>
        </w:rPr>
        <w:t xml:space="preserve"> </w:t>
      </w:r>
      <w:r w:rsidR="00212DCC" w:rsidRPr="00212DCC">
        <w:rPr>
          <w:rFonts w:asciiTheme="minorHAnsi" w:hAnsiTheme="minorHAnsi"/>
          <w:sz w:val="22"/>
          <w:szCs w:val="22"/>
        </w:rPr>
        <w:t xml:space="preserve">can be found in Appendix </w:t>
      </w:r>
      <w:r w:rsidR="00361E87">
        <w:rPr>
          <w:rFonts w:asciiTheme="minorHAnsi" w:hAnsiTheme="minorHAnsi"/>
          <w:sz w:val="22"/>
          <w:szCs w:val="22"/>
        </w:rPr>
        <w:t>2</w:t>
      </w:r>
      <w:r w:rsidR="00212DCC" w:rsidRPr="00212DCC">
        <w:rPr>
          <w:rFonts w:asciiTheme="minorHAnsi" w:hAnsiTheme="minorHAnsi"/>
          <w:sz w:val="22"/>
          <w:szCs w:val="22"/>
        </w:rPr>
        <w:t xml:space="preserve">. </w:t>
      </w:r>
      <w:r w:rsidR="00286FC3" w:rsidRPr="00212DCC">
        <w:rPr>
          <w:rFonts w:asciiTheme="minorHAnsi" w:hAnsiTheme="minorHAnsi"/>
          <w:sz w:val="22"/>
          <w:szCs w:val="22"/>
        </w:rPr>
        <w:t xml:space="preserve">Investigators using this dataset include </w:t>
      </w:r>
      <w:proofErr w:type="spellStart"/>
      <w:r w:rsidR="00452436" w:rsidRPr="00212DCC">
        <w:rPr>
          <w:rFonts w:asciiTheme="minorHAnsi" w:hAnsiTheme="minorHAnsi"/>
          <w:sz w:val="22"/>
          <w:szCs w:val="22"/>
        </w:rPr>
        <w:t>Dismuke</w:t>
      </w:r>
      <w:proofErr w:type="spellEnd"/>
      <w:r w:rsidR="00452436" w:rsidRPr="00212DCC">
        <w:rPr>
          <w:rFonts w:asciiTheme="minorHAnsi" w:hAnsiTheme="minorHAnsi"/>
          <w:sz w:val="22"/>
          <w:szCs w:val="22"/>
        </w:rPr>
        <w:t xml:space="preserve"> et al.</w:t>
      </w:r>
      <w:r w:rsidR="00E053B7" w:rsidRPr="00212DCC">
        <w:rPr>
          <w:rFonts w:asciiTheme="minorHAnsi" w:hAnsiTheme="minorHAnsi"/>
          <w:sz w:val="22"/>
          <w:szCs w:val="22"/>
        </w:rPr>
        <w:fldChar w:fldCharType="begin"/>
      </w:r>
      <w:r w:rsidR="00A26EEE">
        <w:rPr>
          <w:rFonts w:asciiTheme="minorHAnsi" w:hAnsiTheme="minorHAnsi"/>
          <w:sz w:val="22"/>
          <w:szCs w:val="22"/>
        </w:rPr>
        <w:instrText xml:space="preserve"> ADDIN EN.CITE &lt;EndNote&gt;&lt;Cite&gt;&lt;Author&gt;Dismuke&lt;/Author&gt;&lt;Year&gt;2011&lt;/Year&gt;&lt;RecNum&gt;751&lt;/RecNum&gt;&lt;DisplayText&gt;(92)&lt;/DisplayText&gt;&lt;record&gt;&lt;rec-number&gt;751&lt;/rec-number&gt;&lt;foreign-keys&gt;&lt;key app="EN" db-id="2vtrrzxwl0pztoezwf6x0px5009v0wr25twz" timestamp="1438202224"&gt;751&lt;/key&gt;&lt;/foreign-keys&gt;&lt;ref-type name="Journal Article"&gt;17&lt;/ref-type&gt;&lt;contributors&gt;&lt;authors&gt;&lt;author&gt;Dismuke, C. E.&lt;/author&gt;&lt;author&gt;Egede, L. E.&lt;/author&gt;&lt;/authors&gt;&lt;/contributors&gt;&lt;auth-address&gt;Center for Disease Prevention and Health Interventions for Diverse Populations, Ralph H. Johnson VA Medical Center, Charleston, SC 29401, USA.&lt;/auth-address&gt;&lt;titles&gt;&lt;title&gt;Association of serious psychological distress with health services expenditures and utilization in a national sample of US adults&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311-7&lt;/pages&gt;&lt;volume&gt;33&lt;/volume&gt;&lt;number&gt;4&lt;/number&gt;&lt;edition&gt;2011/07/19&lt;/edition&gt;&lt;keywords&gt;&lt;keyword&gt;Adult&lt;/keyword&gt;&lt;keyword&gt;Female&lt;/keyword&gt;&lt;keyword&gt;*Health Expenditures&lt;/keyword&gt;&lt;keyword&gt;Health Services/*utilization&lt;/keyword&gt;&lt;keyword&gt;Humans&lt;/keyword&gt;&lt;keyword&gt;Male&lt;/keyword&gt;&lt;keyword&gt;Middle Aged&lt;/keyword&gt;&lt;keyword&gt;*Stress, Psychological&lt;/keyword&gt;&lt;keyword&gt;United States&lt;/keyword&gt;&lt;/keywords&gt;&lt;dates&gt;&lt;year&gt;2011&lt;/year&gt;&lt;pub-dates&gt;&lt;date&gt;Jul-Aug&lt;/date&gt;&lt;/pub-dates&gt;&lt;/dates&gt;&lt;isbn&gt;0163-8343&lt;/isbn&gt;&lt;accession-num&gt;21762826&lt;/accession-num&gt;&lt;urls&gt;&lt;related-urls&gt;&lt;url&gt;http://ac.els-cdn.com/S0163834311001228/1-s2.0-S0163834311001228-main.pdf?_tid=b6ba749e-3631-11e5-95f3-00000aab0f01&amp;amp;acdnat=1438202465_5707cae7392366ae9368ac9554378670&lt;/url&gt;&lt;/related-urls&gt;&lt;/urls&gt;&lt;electronic-resource-num&gt;10.1016/j.genhosppsych.2011.03.014&lt;/electronic-resource-num&gt;&lt;remote-database-provider&gt;NLM&lt;/remote-database-provider&gt;&lt;language&gt;eng&lt;/language&gt;&lt;/record&gt;&lt;/Cite&gt;&lt;/EndNote&gt;</w:instrText>
      </w:r>
      <w:r w:rsidR="00E053B7" w:rsidRPr="00212DCC">
        <w:rPr>
          <w:rFonts w:asciiTheme="minorHAnsi" w:hAnsiTheme="minorHAnsi"/>
          <w:sz w:val="22"/>
          <w:szCs w:val="22"/>
        </w:rPr>
        <w:fldChar w:fldCharType="separate"/>
      </w:r>
      <w:r w:rsidR="00A26EEE">
        <w:rPr>
          <w:rFonts w:asciiTheme="minorHAnsi" w:hAnsiTheme="minorHAnsi"/>
          <w:noProof/>
          <w:sz w:val="22"/>
          <w:szCs w:val="22"/>
        </w:rPr>
        <w:t>(92)</w:t>
      </w:r>
      <w:r w:rsidR="00E053B7" w:rsidRPr="00212DCC">
        <w:rPr>
          <w:rFonts w:asciiTheme="minorHAnsi" w:hAnsiTheme="minorHAnsi"/>
          <w:sz w:val="22"/>
          <w:szCs w:val="22"/>
        </w:rPr>
        <w:fldChar w:fldCharType="end"/>
      </w:r>
      <w:r w:rsidR="00D30538" w:rsidRPr="00212DCC">
        <w:rPr>
          <w:rFonts w:asciiTheme="minorHAnsi" w:hAnsiTheme="minorHAnsi"/>
          <w:sz w:val="22"/>
          <w:szCs w:val="22"/>
        </w:rPr>
        <w:t>, Fields et al.</w:t>
      </w:r>
      <w:r w:rsidR="00E053B7" w:rsidRPr="00212DCC">
        <w:rPr>
          <w:rFonts w:asciiTheme="minorHAnsi" w:hAnsiTheme="minorHAnsi"/>
          <w:sz w:val="22"/>
          <w:szCs w:val="22"/>
        </w:rPr>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rsidRPr="00212DCC">
        <w:rPr>
          <w:rFonts w:asciiTheme="minorHAnsi" w:hAnsiTheme="minorHAnsi"/>
          <w:sz w:val="22"/>
          <w:szCs w:val="22"/>
        </w:rPr>
        <w:instrText xml:space="preserve"> ADDIN EN.CITE </w:instrText>
      </w:r>
      <w:r w:rsidR="00E053B7" w:rsidRPr="00212DCC">
        <w:rPr>
          <w:rFonts w:asciiTheme="minorHAnsi" w:hAnsiTheme="minorHAnsi"/>
          <w:sz w:val="22"/>
          <w:szCs w:val="22"/>
        </w:rPr>
        <w:fldChar w:fldCharType="begin">
          <w:fldData xml:space="preserve">PEVuZE5vdGU+PENpdGU+PEF1dGhvcj5GaWVsZHM8L0F1dGhvcj48WWVhcj4yMDE1PC9ZZWFyPjxS
ZWNOdW0+NzU4PC9SZWNOdW0+PERpc3BsYXlUZXh0PigyNik8L0Rpc3BsYXlUZXh0PjxyZWNvcmQ+
PHJlYy1udW1iZXI+NzU4PC9yZWMtbnVtYmVyPjxmb3JlaWduLWtleXM+PGtleSBhcHA9IkVOIiBk
Yi1pZD0iMnZ0cnJ6eHdsMHB6dG9lendmNngwcHg1MDA5djB3cjI1dHd6IiB0aW1lc3RhbXA9IjE0
MzgyMDIyMjQiPjc1ODwva2V5PjwvZm9yZWlnbi1rZXlzPjxyZWYtdHlwZSBuYW1lPSJKb3VybmFs
IEFydGljbGUiPjE3PC9yZWYtdHlwZT48Y29udHJpYnV0b3JzPjxhdXRob3JzPjxhdXRob3I+Rmll
bGRzLCBCLiBFLjwvYXV0aG9yPjxhdXRob3I+QmVsbCwgSi4gRi48L2F1dGhvcj48YXV0aG9yPk1v
eWNlLCBTLjwvYXV0aG9yPjxhdXRob3I+QmlnYmVlLCBKLiBMLjwvYXV0aG9yPjwvYXV0aG9ycz48
L2NvbnRyaWJ1dG9ycz48YXV0aC1hZGRyZXNzPkJldHR5IElyZW5lIE1vb3JlIFNjaG9vbCBvZiBO
dXJzaW5nLCBVbml2ZXJzaXR5IG9mIENhbGlmb3JuaWEgRGF2aXMsIFNhY3JhbWVudG8sIENhbGlm
b3JuaWEuPC9hdXRoLWFkZHJlc3M+PHRpdGxlcz48dGl0bGU+VGhlIGltcGFjdCBvZiBpbnN1cmFu
Y2UgaW5zdGFiaWxpdHkgb24gaGVhbHRoIHNlcnZpY2UgdXRpbGl6YXRpb246IGRvZXMgbm9uLW1l
dHJvcG9saXRhbiByZXNpZGVuY2UgbWFrZSBhIGRpZmZlcmVuY2U/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Ny0zNDwvcGFnZXM+PHZvbHVtZT4zMTwvdm9sdW1lPjxu
dW1iZXI+MTwvbnVtYmVyPjxlZGl0aW9uPjIwMTQvMDcvMjI8L2VkaXRpb24+PGtleXdvcmRzPjxr
ZXl3b3JkPk1lZGljYWwgRXhwZW5kaXR1cmUgUGFuZWwgU3VydmV5PC9rZXl3b3JkPjxrZXl3b3Jk
Pmdlb2dyYXBoeTwva2V5d29yZD48a2V5d29yZD5oZWFsdGggZGlzcGFyaXRpZXM8L2tleXdvcmQ+
PGtleXdvcmQ+aGVhbHRoIHNlcnZpY2VzIHJlc2VhcmNoPC9rZXl3b3JkPjxrZXl3b3JkPmluc3Vy
YW5jZTwva2V5d29yZD48L2tleXdvcmRzPjxkYXRlcz48eWVhcj4yMDE1PC95ZWFyPjxwdWItZGF0
ZXM+PGRhdGU+SmFuPC9kYXRlPjwvcHViLWRhdGVzPjwvZGF0ZXM+PGlzYm4+MDg5MC03NjV4PC9p
c2JuPjxhY2Nlc3Npb24tbnVtPjI1MDQwNDIwPC9hY2Nlc3Npb24tbnVtPjx1cmxzPjxyZWxhdGVk
LXVybHM+PHVybD5odHRwOi8vb25saW5lbGlicmFyeS53aWxleS5jb20vc3RvcmUvMTAuMTExMS9q
cmguMTIwNzcvYXNzZXQvanJoMTIwNzcucGRmP3Y9MSZhbXA7dD1pY3A4ajNsZCZhbXA7cz00YTUw
OGUwMDg5ZGRhZGM2YjI4MjkzZjE4OTA2M2UxOWY1MjU2NGRjPC91cmw+PC9yZWxhdGVkLXVybHM+
PC91cmxzPjxlbGVjdHJvbmljLXJlc291cmNlLW51bT4xMC4xMTExL2pyaC4xMjA3NzwvZWxlY3Ry
b25pYy1yZXNvdXJjZS1udW0+PHJlbW90ZS1kYXRhYmFzZS1wcm92aWRlcj5OTE08L3JlbW90ZS1k
YXRhYmFzZS1wcm92aWRlcj48bGFuZ3VhZ2U+ZW5nPC9sYW5ndWFnZT48L3JlY29yZD48L0NpdGU+
PC9FbmROb3RlPn==
</w:fldData>
        </w:fldChar>
      </w:r>
      <w:r w:rsidR="00A868AA" w:rsidRPr="00212DCC">
        <w:rPr>
          <w:rFonts w:asciiTheme="minorHAnsi" w:hAnsiTheme="minorHAnsi"/>
          <w:sz w:val="22"/>
          <w:szCs w:val="22"/>
        </w:rPr>
        <w:instrText xml:space="preserve"> ADDIN EN.CITE.DATA </w:instrText>
      </w:r>
      <w:r w:rsidR="00E053B7" w:rsidRPr="00212DCC">
        <w:rPr>
          <w:rFonts w:asciiTheme="minorHAnsi" w:hAnsiTheme="minorHAnsi"/>
          <w:sz w:val="22"/>
          <w:szCs w:val="22"/>
        </w:rPr>
      </w:r>
      <w:r w:rsidR="00E053B7" w:rsidRPr="00212DCC">
        <w:rPr>
          <w:rFonts w:asciiTheme="minorHAnsi" w:hAnsiTheme="minorHAnsi"/>
          <w:sz w:val="22"/>
          <w:szCs w:val="22"/>
        </w:rPr>
        <w:fldChar w:fldCharType="end"/>
      </w:r>
      <w:r w:rsidR="00E053B7" w:rsidRPr="00212DCC">
        <w:rPr>
          <w:rFonts w:asciiTheme="minorHAnsi" w:hAnsiTheme="minorHAnsi"/>
          <w:sz w:val="22"/>
          <w:szCs w:val="22"/>
        </w:rPr>
      </w:r>
      <w:r w:rsidR="00E053B7" w:rsidRPr="00212DCC">
        <w:rPr>
          <w:rFonts w:asciiTheme="minorHAnsi" w:hAnsiTheme="minorHAnsi"/>
          <w:sz w:val="22"/>
          <w:szCs w:val="22"/>
        </w:rPr>
        <w:fldChar w:fldCharType="separate"/>
      </w:r>
      <w:r w:rsidR="00A868AA" w:rsidRPr="00212DCC">
        <w:rPr>
          <w:rFonts w:asciiTheme="minorHAnsi" w:hAnsiTheme="minorHAnsi"/>
          <w:noProof/>
          <w:sz w:val="22"/>
          <w:szCs w:val="22"/>
        </w:rPr>
        <w:t>(26)</w:t>
      </w:r>
      <w:r w:rsidR="00E053B7" w:rsidRPr="00212DCC">
        <w:rPr>
          <w:rFonts w:asciiTheme="minorHAnsi" w:hAnsiTheme="minorHAnsi"/>
          <w:sz w:val="22"/>
          <w:szCs w:val="22"/>
        </w:rPr>
        <w:fldChar w:fldCharType="end"/>
      </w:r>
      <w:r w:rsidR="00D30538" w:rsidRPr="00212DCC">
        <w:rPr>
          <w:rFonts w:asciiTheme="minorHAnsi" w:hAnsiTheme="minorHAnsi"/>
          <w:sz w:val="22"/>
          <w:szCs w:val="22"/>
        </w:rPr>
        <w:t xml:space="preserve">, </w:t>
      </w:r>
      <w:proofErr w:type="spellStart"/>
      <w:r w:rsidR="00D30538" w:rsidRPr="00212DCC">
        <w:rPr>
          <w:rFonts w:asciiTheme="minorHAnsi" w:hAnsiTheme="minorHAnsi"/>
          <w:sz w:val="22"/>
          <w:szCs w:val="22"/>
        </w:rPr>
        <w:t>Chevarly</w:t>
      </w:r>
      <w:proofErr w:type="spellEnd"/>
      <w:r w:rsidR="00D30538" w:rsidRPr="00212DCC">
        <w:rPr>
          <w:rFonts w:asciiTheme="minorHAnsi" w:hAnsiTheme="minorHAnsi"/>
          <w:sz w:val="22"/>
          <w:szCs w:val="22"/>
        </w:rPr>
        <w:t xml:space="preserve"> et al.</w:t>
      </w:r>
      <w:r w:rsidR="00E053B7" w:rsidRPr="00212DCC">
        <w:rPr>
          <w:rFonts w:asciiTheme="minorHAnsi" w:hAnsiTheme="minorHAnsi"/>
          <w:sz w:val="22"/>
          <w:szCs w:val="22"/>
        </w:rPr>
        <w:fldChar w:fldCharType="begin">
          <w:fldData xml:space="preserve">PEVuZE5vdGU+PENpdGU+PEF1dGhvcj5DaGV2YXJsZXk8L0F1dGhvcj48WWVhcj4yMDA2PC9ZZWFy
PjxSZWNOdW0+NzQwPC9SZWNOdW0+PERpc3BsYXlUZXh0Pig5MSk8L0Rpc3BsYXlUZXh0PjxyZWNv
cmQ+PHJlYy1udW1iZXI+NzQwPC9yZWMtbnVtYmVyPjxmb3JlaWduLWtleXM+PGtleSBhcHA9IkVO
IiBkYi1pZD0iMnZ0cnJ6eHdsMHB6dG9lendmNngwcHg1MDA5djB3cjI1dHd6IiB0aW1lc3RhbXA9
IjE0MzgyMDIyMjMiPjc0MDwva2V5PjwvZm9yZWlnbi1rZXlzPjxyZWYtdHlwZSBuYW1lPSJKb3Vy
bmFsIEFydGljbGUiPjE3PC9yZWYtdHlwZT48Y29udHJpYnV0b3JzPjxhdXRob3JzPjxhdXRob3I+
Q2hldmFybGV5LCBGLiBNLjwvYXV0aG9yPjxhdXRob3I+T3dlbnMsIFAuIEwuPC9hdXRob3I+PGF1
dGhvcj5ab2RldCwgTS4gVy48L2F1dGhvcj48YXV0aG9yPlNpbXBzb24sIEwuIEEuPC9hdXRob3I+
PGF1dGhvcj5NY0Nvcm1pY2ssIE0uIEMuPC9hdXRob3I+PGF1dGhvcj5Eb3VnaGVydHksIEQuPC9h
dXRob3I+PC9hdXRob3JzPjwvY29udHJpYnV0b3JzPjxhdXRoLWFkZHJlc3M+QWdlbmN5IGZvciBI
ZWFsdGhjYXJlIFJlc2VhcmNoIGFuZCBRdWFsaXR5LCBEZXBhcnRtZW50IG9mIEhlYWx0aCBhbmQg
SHVtYW4gU2VydmljZXMsIDU0MCBHYWl0aGVyIFJvYWQsIFJvY2t2aWxsZSwgTUQgMjA4NTAsIFVT
QS4gRnJhbi5DaGV2YXJsZXlAQUhSUS5oaHMuZ292PC9hdXRoLWFkZHJlc3M+PHRpdGxlcz48dGl0
bGU+SGVhbHRoIGNhcmUgZm9yIGNoaWxkcmVuIGFuZCB5b3V0aCBpbiB0aGUgVW5pdGVkIFN0YXRl
czogYW5udWFsIHJlcG9ydCBvbiBwYXR0ZXJucyBvZiBjb3ZlcmFnZSwgdXRpbGl6YXRpb24sIHF1
YWxpdHksIGFuZCBleHBlbmRpdHVyZXMgYnkgYSBjb3VudHkgbGV2ZWwgb2YgdXJiYW4gaW5mbHVl
bmNlPC90aXRsZT48c2Vjb25kYXJ5LXRpdGxlPkFtYnVsIFBlZGlhdHI8L3NlY29uZGFyeS10aXRs
ZT48YWx0LXRpdGxlPkFtYnVsYXRvcnkgcGVkaWF0cmljcyA6IHRoZSBvZmZpY2lhbCBqb3VybmFs
IG9mIHRoZSBBbWJ1bGF0b3J5IFBlZGlhdHJpYyBBc3NvY2lhdGlvbjwvYWx0LXRpdGxlPjwvdGl0
bGVzPjxwZXJpb2RpY2FsPjxmdWxsLXRpdGxlPkFtYnVsIFBlZGlhdHI8L2Z1bGwtdGl0bGU+PGFi
YnItMT5BbWJ1bGF0b3J5IHBlZGlhdHJpY3MgOiB0aGUgb2ZmaWNpYWwgam91cm5hbCBvZiB0aGUg
QW1idWxhdG9yeSBQZWRpYXRyaWMgQXNzb2NpYXRpb248L2FiYnItMT48L3BlcmlvZGljYWw+PGFs
dC1wZXJpb2RpY2FsPjxmdWxsLXRpdGxlPkFtYnVsIFBlZGlhdHI8L2Z1bGwtdGl0bGU+PGFiYnIt
MT5BbWJ1bGF0b3J5IHBlZGlhdHJpY3MgOiB0aGUgb2ZmaWNpYWwgam91cm5hbCBvZiB0aGUgQW1i
dWxhdG9yeSBQZWRpYXRyaWMgQXNzb2NpYXRpb248L2FiYnItMT48L2FsdC1wZXJpb2RpY2FsPjxw
YWdlcz4yNDEtNjQ8L3BhZ2VzPjx2b2x1bWU+Njwvdm9sdW1lPjxudW1iZXI+NTwvbnVtYmVyPjxl
ZGl0aW9uPjIwMDYvMDkvMjc8L2VkaXRpb24+PGtleXdvcmRzPjxrZXl3b3JkPkFkb2xlc2NlbnQ8
L2tleXdvcmQ+PGtleXdvcmQ+Q2hpbGQ8L2tleXdvcmQ+PGtleXdvcmQ+Q2hpbGQgSGVhbHRoIFNl
cnZpY2VzL2Vjb25vbWljcy8qc3RhdGlzdGljcyAmYW1wOyBudW1lcmljYWwgZGF0YTwva2V5d29y
ZD48a2V5d29yZD5DaGlsZCwgUHJlc2Nob29sPC9rZXl3b3JkPjxrZXl3b3JkPkhlYWx0aCBFeHBl
bmRpdHVyZXMvc3RhdGlzdGljcyAmYW1wOyBudW1lcmljYWwgZGF0YTwva2V5d29yZD48a2V5d29y
ZD5IdW1hbnM8L2tleXdvcmQ+PGtleXdvcmQ+SW5mYW50PC9rZXl3b3JkPjxrZXl3b3JkPkluc3Vy
YW5jZSBDb3ZlcmFnZS9zdGF0aXN0aWNzICZhbXA7IG51bWVyaWNhbCBkYXRhPC9rZXl3b3JkPjxr
ZXl3b3JkPkluc3VyYW5jZSwgSGVhbHRoL3N0YXRpc3RpY3MgJmFtcDsgbnVtZXJpY2FsIGRhdGE8
L2tleXdvcmQ+PGtleXdvcmQ+UXVhbGl0eSBvZiBIZWFsdGggQ2FyZS9lY29ub21pY3MvKnN0YXRp
c3RpY3MgJmFtcDsgbnVtZXJpY2FsIGRhdGE8L2tleXdvcmQ+PGtleXdvcmQ+VW5pdGVkIFN0YXRl
czwva2V5d29yZD48a2V5d29yZD5VcmJhbiBIZWFsdGggU2VydmljZXMvZWNvbm9taWNzL3N0YXRp
c3RpY3MgJmFtcDsgbnVtZXJpY2FsIGRhdGE8L2tleXdvcmQ+PC9rZXl3b3Jkcz48ZGF0ZXM+PHll
YXI+MjAwNjwveWVhcj48cHViLWRhdGVzPjxkYXRlPlNlcC1PY3Q8L2RhdGU+PC9wdWItZGF0ZXM+
PC9kYXRlcz48aXNibj4xNTMwLTE1NjcgKFByaW50KSYjeEQ7MTUzMC0xNTY3PC9pc2JuPjxhY2Nl
c3Npb24tbnVtPjE3MDAwNDE0PC9hY2Nlc3Npb24tbnVtPjx1cmxzPjxyZWxhdGVkLXVybHM+PHVy
bD5odHRwOi8vYWMuZWxzLWNkbi5jb20vUzE1MzAxNTY3MDYwMDE1NzIvMS1zMi4wLVMxNTMwMTU2
NzA2MDAxNTcyLW1haW4ucGRmP190aWQ9YWJlNTBmMzQtMzYzMS0xMWU1LTg0ZjItMDAwMDBhYWNi
MzVkJmFtcDthY2RuYXQ9MTQzODIwMjQ0N181NTZkNmY4NWE5ZDk1NzcxOWE2OWU0NjU2NWFiMjc5
YjwvdXJsPjwvcmVsYXRlZC11cmxzPjwvdXJscz48ZWxlY3Ryb25pYy1yZXNvdXJjZS1udW0+MTAu
MTAxNi9qLmFtYnAuMjAwNi4wNi4wMDQ8L2VsZWN0cm9uaWMtcmVzb3VyY2UtbnVtPjxyZW1vdGUt
ZGF0YWJhc2UtcHJvdmlkZXI+TkxNPC9yZW1vdGUtZGF0YWJhc2UtcHJvdmlkZXI+PGxhbmd1YWdl
PmVuZzwvbGFuZ3VhZ2U+PC9yZWNvcmQ+PC9DaXRlPjwvRW5kTm90ZT5=
</w:fldData>
        </w:fldChar>
      </w:r>
      <w:r w:rsidR="00A26EEE">
        <w:rPr>
          <w:rFonts w:asciiTheme="minorHAnsi" w:hAnsiTheme="minorHAnsi"/>
          <w:sz w:val="22"/>
          <w:szCs w:val="22"/>
        </w:rPr>
        <w:instrText xml:space="preserve"> ADDIN EN.CITE </w:instrText>
      </w:r>
      <w:r w:rsidR="00E053B7">
        <w:rPr>
          <w:rFonts w:asciiTheme="minorHAnsi" w:hAnsiTheme="minorHAnsi"/>
          <w:sz w:val="22"/>
          <w:szCs w:val="22"/>
        </w:rPr>
        <w:fldChar w:fldCharType="begin">
          <w:fldData xml:space="preserve">PEVuZE5vdGU+PENpdGU+PEF1dGhvcj5DaGV2YXJsZXk8L0F1dGhvcj48WWVhcj4yMDA2PC9ZZWFy
PjxSZWNOdW0+NzQwPC9SZWNOdW0+PERpc3BsYXlUZXh0Pig5MSk8L0Rpc3BsYXlUZXh0PjxyZWNv
cmQ+PHJlYy1udW1iZXI+NzQwPC9yZWMtbnVtYmVyPjxmb3JlaWduLWtleXM+PGtleSBhcHA9IkVO
IiBkYi1pZD0iMnZ0cnJ6eHdsMHB6dG9lendmNngwcHg1MDA5djB3cjI1dHd6IiB0aW1lc3RhbXA9
IjE0MzgyMDIyMjMiPjc0MDwva2V5PjwvZm9yZWlnbi1rZXlzPjxyZWYtdHlwZSBuYW1lPSJKb3Vy
bmFsIEFydGljbGUiPjE3PC9yZWYtdHlwZT48Y29udHJpYnV0b3JzPjxhdXRob3JzPjxhdXRob3I+
Q2hldmFybGV5LCBGLiBNLjwvYXV0aG9yPjxhdXRob3I+T3dlbnMsIFAuIEwuPC9hdXRob3I+PGF1
dGhvcj5ab2RldCwgTS4gVy48L2F1dGhvcj48YXV0aG9yPlNpbXBzb24sIEwuIEEuPC9hdXRob3I+
PGF1dGhvcj5NY0Nvcm1pY2ssIE0uIEMuPC9hdXRob3I+PGF1dGhvcj5Eb3VnaGVydHksIEQuPC9h
dXRob3I+PC9hdXRob3JzPjwvY29udHJpYnV0b3JzPjxhdXRoLWFkZHJlc3M+QWdlbmN5IGZvciBI
ZWFsdGhjYXJlIFJlc2VhcmNoIGFuZCBRdWFsaXR5LCBEZXBhcnRtZW50IG9mIEhlYWx0aCBhbmQg
SHVtYW4gU2VydmljZXMsIDU0MCBHYWl0aGVyIFJvYWQsIFJvY2t2aWxsZSwgTUQgMjA4NTAsIFVT
QS4gRnJhbi5DaGV2YXJsZXlAQUhSUS5oaHMuZ292PC9hdXRoLWFkZHJlc3M+PHRpdGxlcz48dGl0
bGU+SGVhbHRoIGNhcmUgZm9yIGNoaWxkcmVuIGFuZCB5b3V0aCBpbiB0aGUgVW5pdGVkIFN0YXRl
czogYW5udWFsIHJlcG9ydCBvbiBwYXR0ZXJucyBvZiBjb3ZlcmFnZSwgdXRpbGl6YXRpb24sIHF1
YWxpdHksIGFuZCBleHBlbmRpdHVyZXMgYnkgYSBjb3VudHkgbGV2ZWwgb2YgdXJiYW4gaW5mbHVl
bmNlPC90aXRsZT48c2Vjb25kYXJ5LXRpdGxlPkFtYnVsIFBlZGlhdHI8L3NlY29uZGFyeS10aXRs
ZT48YWx0LXRpdGxlPkFtYnVsYXRvcnkgcGVkaWF0cmljcyA6IHRoZSBvZmZpY2lhbCBqb3VybmFs
IG9mIHRoZSBBbWJ1bGF0b3J5IFBlZGlhdHJpYyBBc3NvY2lhdGlvbjwvYWx0LXRpdGxlPjwvdGl0
bGVzPjxwZXJpb2RpY2FsPjxmdWxsLXRpdGxlPkFtYnVsIFBlZGlhdHI8L2Z1bGwtdGl0bGU+PGFi
YnItMT5BbWJ1bGF0b3J5IHBlZGlhdHJpY3MgOiB0aGUgb2ZmaWNpYWwgam91cm5hbCBvZiB0aGUg
QW1idWxhdG9yeSBQZWRpYXRyaWMgQXNzb2NpYXRpb248L2FiYnItMT48L3BlcmlvZGljYWw+PGFs
dC1wZXJpb2RpY2FsPjxmdWxsLXRpdGxlPkFtYnVsIFBlZGlhdHI8L2Z1bGwtdGl0bGU+PGFiYnIt
MT5BbWJ1bGF0b3J5IHBlZGlhdHJpY3MgOiB0aGUgb2ZmaWNpYWwgam91cm5hbCBvZiB0aGUgQW1i
dWxhdG9yeSBQZWRpYXRyaWMgQXNzb2NpYXRpb248L2FiYnItMT48L2FsdC1wZXJpb2RpY2FsPjxw
YWdlcz4yNDEtNjQ8L3BhZ2VzPjx2b2x1bWU+Njwvdm9sdW1lPjxudW1iZXI+NTwvbnVtYmVyPjxl
ZGl0aW9uPjIwMDYvMDkvMjc8L2VkaXRpb24+PGtleXdvcmRzPjxrZXl3b3JkPkFkb2xlc2NlbnQ8
L2tleXdvcmQ+PGtleXdvcmQ+Q2hpbGQ8L2tleXdvcmQ+PGtleXdvcmQ+Q2hpbGQgSGVhbHRoIFNl
cnZpY2VzL2Vjb25vbWljcy8qc3RhdGlzdGljcyAmYW1wOyBudW1lcmljYWwgZGF0YTwva2V5d29y
ZD48a2V5d29yZD5DaGlsZCwgUHJlc2Nob29sPC9rZXl3b3JkPjxrZXl3b3JkPkhlYWx0aCBFeHBl
bmRpdHVyZXMvc3RhdGlzdGljcyAmYW1wOyBudW1lcmljYWwgZGF0YTwva2V5d29yZD48a2V5d29y
ZD5IdW1hbnM8L2tleXdvcmQ+PGtleXdvcmQ+SW5mYW50PC9rZXl3b3JkPjxrZXl3b3JkPkluc3Vy
YW5jZSBDb3ZlcmFnZS9zdGF0aXN0aWNzICZhbXA7IG51bWVyaWNhbCBkYXRhPC9rZXl3b3JkPjxr
ZXl3b3JkPkluc3VyYW5jZSwgSGVhbHRoL3N0YXRpc3RpY3MgJmFtcDsgbnVtZXJpY2FsIGRhdGE8
L2tleXdvcmQ+PGtleXdvcmQ+UXVhbGl0eSBvZiBIZWFsdGggQ2FyZS9lY29ub21pY3MvKnN0YXRp
c3RpY3MgJmFtcDsgbnVtZXJpY2FsIGRhdGE8L2tleXdvcmQ+PGtleXdvcmQ+VW5pdGVkIFN0YXRl
czwva2V5d29yZD48a2V5d29yZD5VcmJhbiBIZWFsdGggU2VydmljZXMvZWNvbm9taWNzL3N0YXRp
c3RpY3MgJmFtcDsgbnVtZXJpY2FsIGRhdGE8L2tleXdvcmQ+PC9rZXl3b3Jkcz48ZGF0ZXM+PHll
YXI+MjAwNjwveWVhcj48cHViLWRhdGVzPjxkYXRlPlNlcC1PY3Q8L2RhdGU+PC9wdWItZGF0ZXM+
PC9kYXRlcz48aXNibj4xNTMwLTE1NjcgKFByaW50KSYjeEQ7MTUzMC0xNTY3PC9pc2JuPjxhY2Nl
c3Npb24tbnVtPjE3MDAwNDE0PC9hY2Nlc3Npb24tbnVtPjx1cmxzPjxyZWxhdGVkLXVybHM+PHVy
bD5odHRwOi8vYWMuZWxzLWNkbi5jb20vUzE1MzAxNTY3MDYwMDE1NzIvMS1zMi4wLVMxNTMwMTU2
NzA2MDAxNTcyLW1haW4ucGRmP190aWQ9YWJlNTBmMzQtMzYzMS0xMWU1LTg0ZjItMDAwMDBhYWNi
MzVkJmFtcDthY2RuYXQ9MTQzODIwMjQ0N181NTZkNmY4NWE5ZDk1NzcxOWE2OWU0NjU2NWFiMjc5
YjwvdXJsPjwvcmVsYXRlZC11cmxzPjwvdXJscz48ZWxlY3Ryb25pYy1yZXNvdXJjZS1udW0+MTAu
MTAxNi9qLmFtYnAuMjAwNi4wNi4wMDQ8L2VsZWN0cm9uaWMtcmVzb3VyY2UtbnVtPjxyZW1vdGUt
ZGF0YWJhc2UtcHJvdmlkZXI+TkxNPC9yZW1vdGUtZGF0YWJhc2UtcHJvdmlkZXI+PGxhbmd1YWdl
PmVuZzwvbGFuZ3VhZ2U+PC9yZWNvcmQ+PC9DaXRlPjwvRW5kTm90ZT5=
</w:fldData>
        </w:fldChar>
      </w:r>
      <w:r w:rsidR="00A26EEE">
        <w:rPr>
          <w:rFonts w:asciiTheme="minorHAnsi" w:hAnsiTheme="minorHAnsi"/>
          <w:sz w:val="22"/>
          <w:szCs w:val="22"/>
        </w:rPr>
        <w:instrText xml:space="preserve"> ADDIN EN.CITE.DATA </w:instrText>
      </w:r>
      <w:r w:rsidR="00E053B7">
        <w:rPr>
          <w:rFonts w:asciiTheme="minorHAnsi" w:hAnsiTheme="minorHAnsi"/>
          <w:sz w:val="22"/>
          <w:szCs w:val="22"/>
        </w:rPr>
      </w:r>
      <w:r w:rsidR="00E053B7">
        <w:rPr>
          <w:rFonts w:asciiTheme="minorHAnsi" w:hAnsiTheme="minorHAnsi"/>
          <w:sz w:val="22"/>
          <w:szCs w:val="22"/>
        </w:rPr>
        <w:fldChar w:fldCharType="end"/>
      </w:r>
      <w:r w:rsidR="00E053B7" w:rsidRPr="00212DCC">
        <w:rPr>
          <w:rFonts w:asciiTheme="minorHAnsi" w:hAnsiTheme="minorHAnsi"/>
          <w:sz w:val="22"/>
          <w:szCs w:val="22"/>
        </w:rPr>
      </w:r>
      <w:r w:rsidR="00E053B7" w:rsidRPr="00212DCC">
        <w:rPr>
          <w:rFonts w:asciiTheme="minorHAnsi" w:hAnsiTheme="minorHAnsi"/>
          <w:sz w:val="22"/>
          <w:szCs w:val="22"/>
        </w:rPr>
        <w:fldChar w:fldCharType="separate"/>
      </w:r>
      <w:r w:rsidR="00A26EEE">
        <w:rPr>
          <w:rFonts w:asciiTheme="minorHAnsi" w:hAnsiTheme="minorHAnsi"/>
          <w:noProof/>
          <w:sz w:val="22"/>
          <w:szCs w:val="22"/>
        </w:rPr>
        <w:t>(91)</w:t>
      </w:r>
      <w:r w:rsidR="00E053B7" w:rsidRPr="00212DCC">
        <w:rPr>
          <w:rFonts w:asciiTheme="minorHAnsi" w:hAnsiTheme="minorHAnsi"/>
          <w:sz w:val="22"/>
          <w:szCs w:val="22"/>
        </w:rPr>
        <w:fldChar w:fldCharType="end"/>
      </w:r>
      <w:r w:rsidR="007E21BD" w:rsidRPr="00212DCC">
        <w:rPr>
          <w:rFonts w:asciiTheme="minorHAnsi" w:hAnsiTheme="minorHAnsi"/>
          <w:sz w:val="22"/>
          <w:szCs w:val="22"/>
        </w:rPr>
        <w:t xml:space="preserve">, </w:t>
      </w:r>
      <w:r w:rsidR="002A7FBD" w:rsidRPr="00212DCC">
        <w:rPr>
          <w:rFonts w:asciiTheme="minorHAnsi" w:hAnsiTheme="minorHAnsi"/>
          <w:sz w:val="22"/>
          <w:szCs w:val="22"/>
        </w:rPr>
        <w:t>Newacheck et al.</w:t>
      </w:r>
      <w:r w:rsidR="00E053B7" w:rsidRPr="00212DCC">
        <w:rPr>
          <w:rFonts w:asciiTheme="minorHAnsi" w:hAnsiTheme="minorHAnsi"/>
          <w:sz w:val="22"/>
          <w:szCs w:val="22"/>
        </w:rPr>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rsidRPr="00212DCC">
        <w:rPr>
          <w:rFonts w:asciiTheme="minorHAnsi" w:hAnsiTheme="minorHAnsi"/>
          <w:sz w:val="22"/>
          <w:szCs w:val="22"/>
        </w:rPr>
        <w:instrText xml:space="preserve"> ADDIN EN.CITE </w:instrText>
      </w:r>
      <w:r w:rsidR="00E053B7" w:rsidRPr="00212DCC">
        <w:rPr>
          <w:rFonts w:asciiTheme="minorHAnsi" w:hAnsiTheme="minorHAnsi"/>
          <w:sz w:val="22"/>
          <w:szCs w:val="22"/>
        </w:rPr>
        <w:fldChar w:fldCharType="begin">
          <w:fldData xml:space="preserve">PEVuZE5vdGU+PENpdGU+PEF1dGhvcj5OZXdhY2hlY2s8L0F1dGhvcj48WWVhcj4yMDA1PC9ZZWFy
PjxSZWNOdW0+Nzg2PC9SZWNOdW0+PERpc3BsYXlUZXh0PigyNyk8L0Rpc3BsYXlUZXh0PjxyZWNv
cmQ+PHJlYy1udW1iZXI+Nzg2PC9yZWMtbnVtYmVyPjxmb3JlaWduLWtleXM+PGtleSBhcHA9IkVO
IiBkYi1pZD0iMnZ0cnJ6eHdsMHB6dG9lendmNngwcHg1MDA5djB3cjI1dHd6IiB0aW1lc3RhbXA9
IjE0MzgyMDIyMjQiPjc4Njwva2V5PjwvZm9yZWlnbi1rZXlzPjxyZWYtdHlwZSBuYW1lPSJKb3Vy
bmFsIEFydGljbGUiPjE3PC9yZWYtdHlwZT48Y29udHJpYnV0b3JzPjxhdXRob3JzPjxhdXRob3I+
TmV3YWNoZWNrLCBQLiBXLjwvYXV0aG9yPjxhdXRob3I+S2ltLCBTLiBFLjwvYXV0aG9yPjwvYXV0
aG9ycz48L2NvbnRyaWJ1dG9ycz48YXV0aC1hZGRyZXNzPkluc3RpdHV0ZSBmb3IgSGVhbHRoIFBv
bGljeSBTdHVkaWVzIGFuZCBEZXBhcnRtZW50IG9mIFBlZGlhdHJpY3MsIFVuaXZlcnNpdHkgb2Yg
Q2FsaWZvcm5pYSwgU2FuIEZyYW5jaXNjbywgOTQxMTgsIFVTQS4gcGF1bG5AaXRzYS51Y3NmLmVk
dTwvYXV0aC1hZGRyZXNzPjx0aXRsZXM+PHRpdGxlPkEgbmF0aW9uYWwgcHJvZmlsZSBvZiBoZWFs
dGggY2FyZSB1dGlsaXphdGlvbiBhbmQgZXhwZW5kaXR1cmVzIGZvciBjaGlsZHJlbiB3aXRoIHNw
ZWNpYWwgaGVhbHRoIGNhcmUgbmVlZHM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EwLTc8L3BhZ2VzPjx2b2x1bWU+MTU5PC92b2x1bWU+PG51bWJlcj4xPC9udW1iZXI+
PGVkaXRpb24+MjAwNS8wMS8wNTwvZWRpdGlvbj48a2V5d29yZHM+PGtleXdvcmQ+QWRvbGVzY2Vu
dDwva2V5d29yZD48a2V5d29yZD5BZ2UgRmFjdG9yczwva2V5d29yZD48a2V5d29yZD5DaGlsZDwv
a2V5d29yZD48a2V5d29yZD5DaGlsZCBIZWFsdGggU2VydmljZXMvZWNvbm9taWNzLyp1dGlsaXph
dGlvbjwva2V5d29yZD48a2V5d29yZD5Db250aW5lbnRhbCBQb3B1bGF0aW9uIEdyb3Vwczwva2V5
d29yZD48a2V5d29yZD5EZW50YWwgQ2FyZS9lY29ub21pY3M8L2tleXdvcmQ+PGtleXdvcmQ+RGlz
YWJsZWQgQ2hpbGRyZW4vKnN0YXRpc3RpY3MgJmFtcDsgbnVtZXJpY2FsIGRhdGE8L2tleXdvcmQ+
PGtleXdvcmQ+RHJ1ZyBQcmVzY3JpcHRpb25zL3N0YXRpc3RpY3MgJmFtcDsgbnVtZXJpY2FsIGRh
dGE8L2tleXdvcmQ+PGtleXdvcmQ+RW1lcmdlbmN5IFNlcnZpY2UsIEhvc3BpdGFsL3V0aWxpemF0
aW9uPC9rZXl3b3JkPjxrZXl3b3JkPkZlbWFsZTwva2V5d29yZD48a2V5d29yZD5GaW5hbmNpbmcs
IFBlcnNvbmFsLypzdGF0aXN0aWNzICZhbXA7IG51bWVyaWNhbCBkYXRhPC9rZXl3b3JkPjxrZXl3
b3JkPkhlYWx0aCBFeHBlbmRpdHVyZXMvKnN0YXRpc3RpY3MgJmFtcDsgbnVtZXJpY2FsIGRhdGE8
L2tleXdvcmQ+PGtleXdvcmQ+SGVhbHRoIFN1cnZleXM8L2tleXdvcmQ+PGtleXdvcmQ+SG9tZSBD
YXJlIFNlcnZpY2VzL3N0YXRpc3RpY3MgJmFtcDsgbnVtZXJpY2FsIGRhdGE8L2tleXdvcmQ+PGtl
eXdvcmQ+SG9zcGl0YWxpemF0aW9uL2Vjb25vbWljcy9zdGF0aXN0aWNzICZhbXA7IG51bWVyaWNh
bCBkYXRhPC9rZXl3b3JkPjxrZXl3b3JkPkh1bWFuczwva2V5d29yZD48a2V5d29yZD5JbnN1cmFu
Y2UgQ292ZXJhZ2UvZWNvbm9taWNzL3N0YXRpc3RpY3MgJmFtcDsgbnVtZXJpY2FsIGRhdGE8L2tl
eXdvcmQ+PGtleXdvcmQ+SW5zdXJhbmNlLCBIZWFsdGgvZWNvbm9taWNzL3N0YXRpc3RpY3MgJmFt
cDsgbnVtZXJpY2FsIGRhdGE8L2tleXdvcmQ+PGtleXdvcmQ+TWFsZTwva2V5d29yZD48a2V5d29y
ZD5NdWx0aXZhcmlhdGUgQW5hbHlzaXM8L2tleXdvcmQ+PGtleXdvcmQ+UG92ZXJ0eTwva2V5d29y
ZD48a2V5d29yZD5Vbml0ZWQgU3RhdGVzL2VwaWRlbWlvbG9neTwva2V5d29yZD48L2tleXdvcmRz
PjxkYXRlcz48eWVhcj4yMDA1PC95ZWFyPjxwdWItZGF0ZXM+PGRhdGU+SmFuPC9kYXRlPjwvcHVi
LWRhdGVzPjwvZGF0ZXM+PGlzYm4+MTA3Mi00NzEwIChQcmludCkmI3hEOzEwNzItNDcxMDwvaXNi
bj48YWNjZXNzaW9uLW51bT4xNTYzMDA1MjwvYWNjZXNzaW9uLW51bT48dXJscz48cmVsYXRlZC11
cmxzPjx1cmw+aHR0cDovL2FyY2hwZWRpLmphbWFuZXR3b3JrLmNvbS9kYXRhL0pvdXJuYWxzL1BF
RFMvMTIwMDgvUE9BNDAwNjIucGRmPC91cmw+PC9yZWxhdGVkLXVybHM+PC91cmxzPjxlbGVjdHJv
bmljLXJlc291cmNlLW51bT4xMC4xMDAxL2FyY2hwZWRpLjE1OS4xLjEwPC9lbGVjdHJvbmljLXJl
c291cmNlLW51bT48cmVtb3RlLWRhdGFiYXNlLXByb3ZpZGVyPk5MTTwvcmVtb3RlLWRhdGFiYXNl
LXByb3ZpZGVyPjxsYW5ndWFnZT5lbmc8L2xhbmd1YWdlPjwvcmVjb3JkPjwvQ2l0ZT48L0VuZE5v
dGU+
</w:fldData>
        </w:fldChar>
      </w:r>
      <w:r w:rsidR="00A868AA" w:rsidRPr="00212DCC">
        <w:rPr>
          <w:rFonts w:asciiTheme="minorHAnsi" w:hAnsiTheme="minorHAnsi"/>
          <w:sz w:val="22"/>
          <w:szCs w:val="22"/>
        </w:rPr>
        <w:instrText xml:space="preserve"> ADDIN EN.CITE.DATA </w:instrText>
      </w:r>
      <w:r w:rsidR="00E053B7" w:rsidRPr="00212DCC">
        <w:rPr>
          <w:rFonts w:asciiTheme="minorHAnsi" w:hAnsiTheme="minorHAnsi"/>
          <w:sz w:val="22"/>
          <w:szCs w:val="22"/>
        </w:rPr>
      </w:r>
      <w:r w:rsidR="00E053B7" w:rsidRPr="00212DCC">
        <w:rPr>
          <w:rFonts w:asciiTheme="minorHAnsi" w:hAnsiTheme="minorHAnsi"/>
          <w:sz w:val="22"/>
          <w:szCs w:val="22"/>
        </w:rPr>
        <w:fldChar w:fldCharType="end"/>
      </w:r>
      <w:r w:rsidR="00E053B7" w:rsidRPr="00212DCC">
        <w:rPr>
          <w:rFonts w:asciiTheme="minorHAnsi" w:hAnsiTheme="minorHAnsi"/>
          <w:sz w:val="22"/>
          <w:szCs w:val="22"/>
        </w:rPr>
      </w:r>
      <w:r w:rsidR="00E053B7" w:rsidRPr="00212DCC">
        <w:rPr>
          <w:rFonts w:asciiTheme="minorHAnsi" w:hAnsiTheme="minorHAnsi"/>
          <w:sz w:val="22"/>
          <w:szCs w:val="22"/>
        </w:rPr>
        <w:fldChar w:fldCharType="separate"/>
      </w:r>
      <w:r w:rsidR="00A868AA" w:rsidRPr="00212DCC">
        <w:rPr>
          <w:rFonts w:asciiTheme="minorHAnsi" w:hAnsiTheme="minorHAnsi"/>
          <w:noProof/>
          <w:sz w:val="22"/>
          <w:szCs w:val="22"/>
        </w:rPr>
        <w:t>(27)</w:t>
      </w:r>
      <w:r w:rsidR="00E053B7" w:rsidRPr="00212DCC">
        <w:rPr>
          <w:rFonts w:asciiTheme="minorHAnsi" w:hAnsiTheme="minorHAnsi"/>
          <w:sz w:val="22"/>
          <w:szCs w:val="22"/>
        </w:rPr>
        <w:fldChar w:fldCharType="end"/>
      </w:r>
      <w:r w:rsidR="00DB0E03" w:rsidRPr="00212DCC">
        <w:rPr>
          <w:rFonts w:asciiTheme="minorHAnsi" w:hAnsiTheme="minorHAnsi"/>
          <w:sz w:val="22"/>
          <w:szCs w:val="22"/>
        </w:rPr>
        <w:t xml:space="preserve">, </w:t>
      </w:r>
      <w:proofErr w:type="spellStart"/>
      <w:r w:rsidR="00DB0E03" w:rsidRPr="00212DCC">
        <w:rPr>
          <w:rFonts w:asciiTheme="minorHAnsi" w:hAnsiTheme="minorHAnsi"/>
          <w:sz w:val="22"/>
          <w:szCs w:val="22"/>
        </w:rPr>
        <w:t>Romaire</w:t>
      </w:r>
      <w:proofErr w:type="spellEnd"/>
      <w:r w:rsidR="00DB0E03" w:rsidRPr="00212DCC">
        <w:rPr>
          <w:rFonts w:asciiTheme="minorHAnsi" w:hAnsiTheme="minorHAnsi"/>
          <w:sz w:val="22"/>
          <w:szCs w:val="22"/>
        </w:rPr>
        <w:t xml:space="preserve"> et al.</w:t>
      </w:r>
      <w:r w:rsidR="00E053B7" w:rsidRPr="00212DCC">
        <w:rPr>
          <w:rFonts w:asciiTheme="minorHAnsi" w:hAnsiTheme="minorHAnsi"/>
          <w:sz w:val="22"/>
          <w:szCs w:val="22"/>
        </w:rPr>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rsidRPr="00212DCC">
        <w:rPr>
          <w:rFonts w:asciiTheme="minorHAnsi" w:hAnsiTheme="minorHAnsi"/>
          <w:sz w:val="22"/>
          <w:szCs w:val="22"/>
        </w:rPr>
        <w:instrText xml:space="preserve"> ADDIN EN.CITE </w:instrText>
      </w:r>
      <w:r w:rsidR="00E053B7" w:rsidRPr="00212DCC">
        <w:rPr>
          <w:rFonts w:asciiTheme="minorHAnsi" w:hAnsiTheme="minorHAnsi"/>
          <w:sz w:val="22"/>
          <w:szCs w:val="22"/>
        </w:rPr>
        <w:fldChar w:fldCharType="begin">
          <w:fldData xml:space="preserve">PEVuZE5vdGU+PENpdGU+PEF1dGhvcj5Sb21haXJlPC9BdXRob3I+PFllYXI+MjAxMjwvWWVhcj48
UmVjTnVtPjc5MzwvUmVjTnVtPjxEaXNwbGF5VGV4dD4oNDEsIDQyKTwvRGlzcGxheVRleHQ+PHJl
Y29yZD48cmVjLW51bWJlcj43OTM8L3JlYy1udW1iZXI+PGZvcmVpZ24ta2V5cz48a2V5IGFwcD0i
RU4iIGRiLWlkPSIydnRycnp4d2wwcHp0b2V6d2Y2eDBweDUwMDl2MHdyMjV0d3oiIHRpbWVzdGFt
cD0iMTQzODIwMjIyNSI+NzkzPC9rZXk+PC9mb3JlaWduLWtleXM+PHJlZi10eXBlIG5hbWU9Ikpv
dXJuYWwgQXJ0aWNsZSI+MTc8L3JlZi10eXBlPjxjb250cmlidXRvcnM+PGF1dGhvcnM+PGF1dGhv
cj5Sb21haXJlLCBNLiBBLjwvYXV0aG9yPjxhdXRob3I+QmVsbCwgSi4gRi48L2F1dGhvcj48YXV0
aG9yPkdyb3NzbWFuLCBELiBDLjwvYXV0aG9yPjwvYXV0aG9ycz48L2NvbnRyaWJ1dG9ycz48YXV0
aC1hZGRyZXNzPkRlcGFydG1lbnQgb2YgSGVhbHRoIFNlcnZpY2VzLCBTY2hvb2wgb2YgUHVibGlj
IEhlYWx0aCwgVW5pdmVyc2l0eSBvZiBXYXNoaW5ndG9uLCBTZWF0dGxlLCBXQSA5ODE5NS03NjYw
LCBVU0EuIG1yb21haXJlQHUud2FzaGluZ3Rvbi5lZHU8L2F1dGgtYWRkcmVzcz48dGl0bGVzPjx0
aXRsZT5IZWFsdGggY2FyZSB1c2UgYW5kIGV4cGVuZGl0dXJlcyBhc3NvY2lhdGVkIHdpdGggYWNj
ZXNzIHRvIHRoZSBtZWRpY2FsIGhvbWUgZm9yIGNoaWxkcmVuIGFuZCB5b3V0aD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MjYyLTk8L3BhZ2Vz
Pjx2b2x1bWU+NTA8L3ZvbHVtZT48bnVtYmVyPjM8L251bWJlcj48ZWRpdGlvbj4yMDEyLzAxLzEw
PC9lZGl0aW9uPjxrZXl3b3Jkcz48a2V5d29yZD5BZG9sZXNjZW50PC9rZXl3b3JkPjxrZXl3b3Jk
PkNoaWxkPC9rZXl3b3JkPjxrZXl3b3JkPkNoaWxkLCBQcmVzY2hvb2w8L2tleXdvcmQ+PGtleXdv
cmQ+Q3Jvc3MtU2VjdGlvbmFsIFN0dWRpZXM8L2tleXdvcmQ+PGtleXdvcmQ+RGVsaXZlcnkgb2Yg
SGVhbHRoIENhcmUvKmVjb25vbWljcy91dGlsaXphdGlvbjwva2V5d29yZD48a2V5d29yZD5EZW50
YWwgQ2FyZSBmb3IgQ2hpbGRyZW4vZWNvbm9taWNzL3V0aWxpemF0aW9uPC9rZXl3b3JkPjxrZXl3
b3JkPkVtZXJnZW5jeSBTZXJ2aWNlLCBIb3NwaXRhbC9lY29ub21pY3MvdXRpbGl6YXRpb248L2tl
eXdvcmQ+PGtleXdvcmQ+RmVtYWxlPC9rZXl3b3JkPjxrZXl3b3JkPkhlYWx0aCBFeHBlbmRpdHVy
ZXMvKnN0YXRpc3RpY3MgJmFtcDsgbnVtZXJpY2FsIGRhdGE8L2tleXdvcmQ+PGtleXdvcmQ+SGVh
bHRoIFNlcnZpY2VzIEFjY2Vzc2liaWxpdHkvKmVjb25vbWljcy9zdGF0aXN0aWNzICZhbXA7IG51
bWVyaWNhbCBkYXRhPC9rZXl3b3JkPjxrZXl3b3JkPkh1bWFuczwva2V5d29yZD48a2V5d29yZD5J
bmZhbnQ8L2tleXdvcmQ+PGtleXdvcmQ+SW5mYW50LCBOZXdib3JuPC9rZXl3b3JkPjxrZXl3b3Jk
Pk1hbGU8L2tleXdvcmQ+PGtleXdvcmQ+UGF0aWVudC1DZW50ZXJlZCBDYXJlLyplY29ub21pY3Mv
dXRpbGl6YXRpb248L2tleXdvcmQ+PGtleXdvcmQ+UHJldmVudGl2ZSBNZWRpY2luZS9lY29ub21p
Y3Mvc3RhdGlzdGljcyAmYW1wOyBudW1lcmljYWwgZGF0YTwva2V5d29yZD48a2V5d29yZD5Tb2Np
b2Vjb25vbWljIEZhY3RvcnM8L2tleXdvcmQ+PGtleXdvcmQ+VW5pdGVkIFN0YXRlczwva2V5d29y
ZD48L2tleXdvcmRzPjxkYXRlcz48eWVhcj4yMDEyPC95ZWFyPjxwdWItZGF0ZXM+PGRhdGU+TWFy
PC9kYXRlPjwvcHViLWRhdGVzPjwvZGF0ZXM+PGlzYm4+MDAyNS03MDc5PC9pc2JuPjxhY2Nlc3Np
b24tbnVtPjIyMjI4MjQ2PC9hY2Nlc3Npb24tbnVtPjx1cmxzPjxyZWxhdGVkLXVybHM+PHVybD5o
dHRwOi8vZ3JhcGhpY3MudHgub3ZpZC5jb20vb3ZmdHBkZnMvRlBERE5DRENIR09FT0UwMC9mczA0
Ni9vdmZ0L2xpdmUvZ3YwMjUvMDAwMDU2NTAvMDAwMDU2NTAtMjAxMjAzMDAwLTAwMDExLnBkZjwv
dXJsPjwvcmVsYXRlZC11cmxzPjwvdXJscz48ZWxlY3Ryb25pYy1yZXNvdXJjZS1udW0+MTAuMTA5
Ny9NTFIuMGIwMTNlMzE4MjQ0ZDM0NTwvZWxlY3Ryb25pYy1yZXNvdXJjZS1udW0+PHJlbW90ZS1k
YXRhYmFzZS1wcm92aWRlcj5OTE08L3JlbW90ZS1kYXRhYmFzZS1wcm92aWRlcj48bGFuZ3VhZ2U+
ZW5nPC9sYW5ndWFnZT48L3JlY29yZD48L0NpdGU+PENpdGU+PEF1dGhvcj5Sb21haXJlPC9BdXRo
b3I+PFllYXI+MjAxMjwvWWVhcj48UmVjTnVtPjc5NDwvUmVjTnVtPjxyZWNvcmQ+PHJlYy1udW1i
ZXI+Nzk0PC9yZWMtbnVtYmVyPjxmb3JlaWduLWtleXM+PGtleSBhcHA9IkVOIiBkYi1pZD0iMnZ0
cnJ6eHdsMHB6dG9lendmNngwcHg1MDA5djB3cjI1dHd6IiB0aW1lc3RhbXA9IjE0MzgyMDIyMjUi
Pjc5NDwva2V5PjwvZm9yZWlnbi1rZXlzPjxyZWYtdHlwZSBuYW1lPSJKb3VybmFsIEFydGljbGUi
PjE3PC9yZWYtdHlwZT48Y29udHJpYnV0b3JzPjxhdXRob3JzPjxhdXRob3I+Um9tYWlyZSwgTS4g
QS48L2F1dGhvcj48YXV0aG9yPkJlbGwsIEouIEYuPC9hdXRob3I+PGF1dGhvcj5Hcm9zc21hbiwg
RC4gQy48L2F1dGhvcj48L2F1dGhvcnM+PC9jb250cmlidXRvcnM+PGF1dGgtYWRkcmVzcz5EZXBh
cnRtZW50IG9mIEhlYWx0aCBTZXJ2aWNlcywgU2Nob29sIG9mIFB1YmxpYyBIZWFsdGgsIFVuaXZl
cnNpdHkgb2YgV2FzaGluZ3RvbiwgMTk1OSBORSBQYWNpZmljIFN0LCBQTyBCb3ggMzU3NjYwLCBT
ZWF0dGxlLCBXQSA5ODE5NS03NjYwLCBVU0EuIG1yb21haXJlQHUud2FzaGluZ3Rvbi5lZHU8L2F1
dGgtYWRkcmVzcz48dGl0bGVzPjx0aXRsZT5NZWRpY2FsIGhvbWUgYWNjZXNzIGFuZCBoZWFsdGgg
Y2FyZSB1c2UgYW5kIGV4cGVuZGl0dXJlcyBhbW9uZyBjaGlsZHJlbiB3aXRoIHNwZWNpYWwgaGVh
bHRoIGNhcmUgbmVlZH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My
My0zMDwvcGFnZXM+PHZvbHVtZT4xNjY8L3ZvbHVtZT48bnVtYmVyPjQ8L251bWJlcj48ZWRpdGlv
bj4yMDExLzEyLzA4PC9lZGl0aW9uPjxrZXl3b3Jkcz48a2V5d29yZD5BZG9sZXNjZW50PC9rZXl3
b3JkPjxrZXl3b3JkPkNoaWxkPC9rZXl3b3JkPjxrZXl3b3JkPkNoaWxkIEhlYWx0aCBTZXJ2aWNl
cy8qdXRpbGl6YXRpb248L2tleXdvcmQ+PGtleXdvcmQ+Q2hpbGQsIFByZXNjaG9vbDwva2V5d29y
ZD48a2V5d29yZD5Dcm9zcy1TZWN0aW9uYWwgU3R1ZGllczwva2V5d29yZD48a2V5d29yZD5EaXNh
YmxlZCBDaGlsZHJlbi8qc3RhdGlzdGljcyAmYW1wOyBudW1lcmljYWwgZGF0YTwva2V5d29yZD48
a2V5d29yZD5GZW1hbGU8L2tleXdvcmQ+PGtleXdvcmQ+KkhlYWx0aCBFeHBlbmRpdHVyZXM8L2tl
eXdvcmQ+PGtleXdvcmQ+SGVhbHRoIFNlcnZpY2VzIEFjY2Vzc2liaWxpdHkvKmVjb25vbWljczwv
a2V5d29yZD48a2V5d29yZD5IdW1hbnM8L2tleXdvcmQ+PGtleXdvcmQ+SW5mYW50PC9rZXl3b3Jk
PjxrZXl3b3JkPkluZmFudCwgTmV3Ym9ybjwva2V5d29yZD48a2V5d29yZD5NYWxlPC9rZXl3b3Jk
PjxrZXl3b3JkPk5lZWRzIEFzc2Vzc21lbnQvKmVjb25vbWljczwva2V5d29yZD48a2V5d29yZD5Q
YXRpZW50LUNlbnRlcmVkIENhcmUvZWNvbm9taWNzLyp1dGlsaXphdGlvbjwva2V5d29yZD48a2V5
d29yZD5SZXRyb3NwZWN0aXZlIFN0dWRpZXM8L2tleXdvcmQ+PGtleXdvcmQ+VW5pdGVkIFN0YXRl
czwva2V5d29yZD48L2tleXdvcmRzPjxkYXRlcz48eWVhcj4yMDEyPC95ZWFyPjxwdWItZGF0ZXM+
PGRhdGU+QXByPC9kYXRlPjwvcHViLWRhdGVzPjwvZGF0ZXM+PGlzYm4+MTA3Mi00NzEwPC9pc2Ju
PjxhY2Nlc3Npb24tbnVtPjIyMTQ3NzU3PC9hY2Nlc3Npb24tbnVtPjx1cmxzPjxyZWxhdGVkLXVy
bHM+PHVybD5odHRwOi8vYXJjaHBlZGkuamFtYW5ldHdvcmsuY29tL2RhdGEvSm91cm5hbHMvUEVE
Uy8yMzMxMS9wb2ExMTAwNDRfMzIzXzMzMC5wZGY8L3VybD48L3JlbGF0ZWQtdXJscz48L3VybHM+
PGVsZWN0cm9uaWMtcmVzb3VyY2UtbnVtPjEwLjEwMDEvYXJjaHBlZGlhdHJpY3MuMjAxMS4xMTU0
PC9lbGVjdHJvbmljLXJlc291cmNlLW51bT48cmVtb3RlLWRhdGFiYXNlLXByb3ZpZGVyPk5MTTwv
cmVtb3RlLWRhdGFiYXNlLXByb3ZpZGVyPjxsYW5ndWFnZT5lbmc8L2xhbmd1YWdlPjwvcmVjb3Jk
PjwvQ2l0ZT48L0VuZE5vdGU+
</w:fldData>
        </w:fldChar>
      </w:r>
      <w:r w:rsidR="00D64416" w:rsidRPr="00212DCC">
        <w:rPr>
          <w:rFonts w:asciiTheme="minorHAnsi" w:hAnsiTheme="minorHAnsi"/>
          <w:sz w:val="22"/>
          <w:szCs w:val="22"/>
        </w:rPr>
        <w:instrText xml:space="preserve"> ADDIN EN.CITE.DATA </w:instrText>
      </w:r>
      <w:r w:rsidR="00E053B7" w:rsidRPr="00212DCC">
        <w:rPr>
          <w:rFonts w:asciiTheme="minorHAnsi" w:hAnsiTheme="minorHAnsi"/>
          <w:sz w:val="22"/>
          <w:szCs w:val="22"/>
        </w:rPr>
      </w:r>
      <w:r w:rsidR="00E053B7" w:rsidRPr="00212DCC">
        <w:rPr>
          <w:rFonts w:asciiTheme="minorHAnsi" w:hAnsiTheme="minorHAnsi"/>
          <w:sz w:val="22"/>
          <w:szCs w:val="22"/>
        </w:rPr>
        <w:fldChar w:fldCharType="end"/>
      </w:r>
      <w:r w:rsidR="00E053B7" w:rsidRPr="00212DCC">
        <w:rPr>
          <w:rFonts w:asciiTheme="minorHAnsi" w:hAnsiTheme="minorHAnsi"/>
          <w:sz w:val="22"/>
          <w:szCs w:val="22"/>
        </w:rPr>
      </w:r>
      <w:r w:rsidR="00E053B7" w:rsidRPr="00212DCC">
        <w:rPr>
          <w:rFonts w:asciiTheme="minorHAnsi" w:hAnsiTheme="minorHAnsi"/>
          <w:sz w:val="22"/>
          <w:szCs w:val="22"/>
        </w:rPr>
        <w:fldChar w:fldCharType="separate"/>
      </w:r>
      <w:r w:rsidR="00D64416" w:rsidRPr="00212DCC">
        <w:rPr>
          <w:rFonts w:asciiTheme="minorHAnsi" w:hAnsiTheme="minorHAnsi"/>
          <w:noProof/>
          <w:sz w:val="22"/>
          <w:szCs w:val="22"/>
        </w:rPr>
        <w:t>(41, 42)</w:t>
      </w:r>
      <w:r w:rsidR="00E053B7" w:rsidRPr="00212DCC">
        <w:rPr>
          <w:rFonts w:asciiTheme="minorHAnsi" w:hAnsiTheme="minorHAnsi"/>
          <w:sz w:val="22"/>
          <w:szCs w:val="22"/>
        </w:rPr>
        <w:fldChar w:fldCharType="end"/>
      </w:r>
    </w:p>
    <w:p w:rsidR="00252DEA" w:rsidRDefault="00252DEA" w:rsidP="00154CB9">
      <w:pPr>
        <w:pStyle w:val="Heading4"/>
      </w:pPr>
      <w:r>
        <w:t xml:space="preserve">National </w:t>
      </w:r>
      <w:r w:rsidRPr="00266674">
        <w:rPr>
          <w:color w:val="0070C0"/>
        </w:rPr>
        <w:t>Hospital</w:t>
      </w:r>
      <w:r>
        <w:t xml:space="preserve"> Ambulatory Medical Care Survey</w:t>
      </w:r>
      <w:r w:rsidR="00361E87">
        <w:t xml:space="preserve"> </w:t>
      </w:r>
      <w:r w:rsidR="00637F5E">
        <w:t>(NHAMCS)</w:t>
      </w:r>
    </w:p>
    <w:p w:rsidR="00252DEA" w:rsidRPr="00645583" w:rsidRDefault="00252DEA" w:rsidP="00252DEA">
      <w:pPr>
        <w:pStyle w:val="NormalWeb"/>
        <w:shd w:val="clear" w:color="auto" w:fill="FFFFFF"/>
        <w:spacing w:before="0" w:beforeAutospacing="0" w:after="240" w:afterAutospacing="0" w:line="319" w:lineRule="atLeast"/>
        <w:rPr>
          <w:rFonts w:asciiTheme="minorHAnsi" w:hAnsiTheme="minorHAnsi"/>
          <w:color w:val="000000"/>
          <w:sz w:val="22"/>
          <w:szCs w:val="22"/>
        </w:rPr>
      </w:pPr>
      <w:r w:rsidRPr="00645583">
        <w:rPr>
          <w:rFonts w:asciiTheme="minorHAnsi" w:hAnsiTheme="minorHAnsi"/>
          <w:color w:val="000000"/>
          <w:sz w:val="22"/>
          <w:szCs w:val="22"/>
        </w:rPr>
        <w:t xml:space="preserve">The National Hospital Ambulatory Medical Care Survey (NHAMCS) </w:t>
      </w:r>
      <w:r w:rsidR="000B1F0F" w:rsidRPr="00645583">
        <w:rPr>
          <w:rFonts w:asciiTheme="minorHAnsi" w:hAnsiTheme="minorHAnsi"/>
          <w:color w:val="000000"/>
          <w:sz w:val="22"/>
          <w:szCs w:val="22"/>
        </w:rPr>
        <w:t>includes data on</w:t>
      </w:r>
      <w:r w:rsidRPr="00645583">
        <w:rPr>
          <w:rFonts w:asciiTheme="minorHAnsi" w:hAnsiTheme="minorHAnsi"/>
          <w:color w:val="000000"/>
          <w:sz w:val="22"/>
          <w:szCs w:val="22"/>
        </w:rPr>
        <w:t xml:space="preserve"> </w:t>
      </w:r>
      <w:r w:rsidR="000B1F0F" w:rsidRPr="00645583">
        <w:rPr>
          <w:rFonts w:asciiTheme="minorHAnsi" w:hAnsiTheme="minorHAnsi"/>
          <w:color w:val="000000"/>
          <w:sz w:val="22"/>
          <w:szCs w:val="22"/>
        </w:rPr>
        <w:t xml:space="preserve">utilization and care provided </w:t>
      </w:r>
      <w:r w:rsidRPr="00645583">
        <w:rPr>
          <w:rFonts w:asciiTheme="minorHAnsi" w:hAnsiTheme="minorHAnsi"/>
          <w:color w:val="000000"/>
          <w:sz w:val="22"/>
          <w:szCs w:val="22"/>
        </w:rPr>
        <w:t>in hospital emergency and outpatient departments and in ambulatory surgery centers. </w:t>
      </w:r>
      <w:r w:rsidR="000B1F0F" w:rsidRPr="00645583">
        <w:rPr>
          <w:rFonts w:asciiTheme="minorHAnsi" w:hAnsiTheme="minorHAnsi"/>
          <w:color w:val="000000"/>
          <w:sz w:val="22"/>
          <w:szCs w:val="22"/>
        </w:rPr>
        <w:t>The h</w:t>
      </w:r>
      <w:r w:rsidRPr="00645583">
        <w:rPr>
          <w:rFonts w:asciiTheme="minorHAnsi" w:hAnsiTheme="minorHAnsi"/>
          <w:color w:val="000000"/>
          <w:sz w:val="22"/>
          <w:szCs w:val="22"/>
        </w:rPr>
        <w:t xml:space="preserve">ospital component of the </w:t>
      </w:r>
      <w:r w:rsidR="000B1F0F" w:rsidRPr="00645583">
        <w:rPr>
          <w:rFonts w:asciiTheme="minorHAnsi" w:hAnsiTheme="minorHAnsi"/>
          <w:color w:val="000000"/>
          <w:sz w:val="22"/>
          <w:szCs w:val="22"/>
        </w:rPr>
        <w:t>survey includes data from</w:t>
      </w:r>
      <w:r w:rsidRPr="00645583">
        <w:rPr>
          <w:rFonts w:asciiTheme="minorHAnsi" w:hAnsiTheme="minorHAnsi"/>
          <w:color w:val="000000"/>
          <w:sz w:val="22"/>
          <w:szCs w:val="22"/>
        </w:rPr>
        <w:t xml:space="preserve"> a national </w:t>
      </w:r>
      <w:r w:rsidR="000B1F0F" w:rsidRPr="00645583">
        <w:rPr>
          <w:rFonts w:asciiTheme="minorHAnsi" w:hAnsiTheme="minorHAnsi"/>
          <w:color w:val="000000"/>
          <w:sz w:val="22"/>
          <w:szCs w:val="22"/>
        </w:rPr>
        <w:t xml:space="preserve">probability </w:t>
      </w:r>
      <w:r w:rsidRPr="00645583">
        <w:rPr>
          <w:rFonts w:asciiTheme="minorHAnsi" w:hAnsiTheme="minorHAnsi"/>
          <w:color w:val="000000"/>
          <w:sz w:val="22"/>
          <w:szCs w:val="22"/>
        </w:rPr>
        <w:t>sample of visits to emergency and outpatient departments and to ambulatory surgery facilities in non</w:t>
      </w:r>
      <w:r w:rsidR="000B1F0F" w:rsidRPr="00645583">
        <w:rPr>
          <w:rFonts w:asciiTheme="minorHAnsi" w:hAnsiTheme="minorHAnsi"/>
          <w:color w:val="000000"/>
          <w:sz w:val="22"/>
          <w:szCs w:val="22"/>
        </w:rPr>
        <w:t>-</w:t>
      </w:r>
      <w:r w:rsidRPr="00645583">
        <w:rPr>
          <w:rFonts w:asciiTheme="minorHAnsi" w:hAnsiTheme="minorHAnsi"/>
          <w:color w:val="000000"/>
          <w:sz w:val="22"/>
          <w:szCs w:val="22"/>
        </w:rPr>
        <w:t>institutional hospitals</w:t>
      </w:r>
      <w:r w:rsidR="000B1F0F" w:rsidRPr="00645583">
        <w:rPr>
          <w:rFonts w:asciiTheme="minorHAnsi" w:hAnsiTheme="minorHAnsi"/>
          <w:color w:val="000000"/>
          <w:sz w:val="22"/>
          <w:szCs w:val="22"/>
        </w:rPr>
        <w:t xml:space="preserve"> in all</w:t>
      </w:r>
      <w:r w:rsidRPr="00645583">
        <w:rPr>
          <w:rFonts w:asciiTheme="minorHAnsi" w:hAnsiTheme="minorHAnsi"/>
          <w:color w:val="000000"/>
          <w:sz w:val="22"/>
          <w:szCs w:val="22"/>
        </w:rPr>
        <w:t xml:space="preserve"> 50 States and the District of Columbia. </w:t>
      </w:r>
      <w:r w:rsidR="000B1F0F" w:rsidRPr="00645583">
        <w:rPr>
          <w:rFonts w:asciiTheme="minorHAnsi" w:hAnsiTheme="minorHAnsi"/>
          <w:color w:val="000000"/>
          <w:sz w:val="22"/>
          <w:szCs w:val="22"/>
        </w:rPr>
        <w:t>T</w:t>
      </w:r>
      <w:r w:rsidRPr="00645583">
        <w:rPr>
          <w:rFonts w:asciiTheme="minorHAnsi" w:hAnsiTheme="minorHAnsi"/>
          <w:color w:val="000000"/>
          <w:sz w:val="22"/>
          <w:szCs w:val="22"/>
        </w:rPr>
        <w:t>he freestanding a</w:t>
      </w:r>
      <w:r w:rsidR="000B1F0F" w:rsidRPr="00645583">
        <w:rPr>
          <w:rFonts w:asciiTheme="minorHAnsi" w:hAnsiTheme="minorHAnsi"/>
          <w:color w:val="000000"/>
          <w:sz w:val="22"/>
          <w:szCs w:val="22"/>
        </w:rPr>
        <w:t>mbulatory surgery component includes data from</w:t>
      </w:r>
      <w:r w:rsidRPr="00645583">
        <w:rPr>
          <w:rFonts w:asciiTheme="minorHAnsi" w:hAnsiTheme="minorHAnsi"/>
          <w:color w:val="000000"/>
          <w:sz w:val="22"/>
          <w:szCs w:val="22"/>
        </w:rPr>
        <w:t xml:space="preserve"> a na</w:t>
      </w:r>
      <w:r w:rsidR="000B1F0F" w:rsidRPr="00645583">
        <w:rPr>
          <w:rFonts w:asciiTheme="minorHAnsi" w:hAnsiTheme="minorHAnsi"/>
          <w:color w:val="000000"/>
          <w:sz w:val="22"/>
          <w:szCs w:val="22"/>
        </w:rPr>
        <w:t>tional probability sample of visits to</w:t>
      </w:r>
      <w:r w:rsidRPr="00645583">
        <w:rPr>
          <w:rFonts w:asciiTheme="minorHAnsi" w:hAnsiTheme="minorHAnsi"/>
          <w:color w:val="000000"/>
          <w:sz w:val="22"/>
          <w:szCs w:val="22"/>
        </w:rPr>
        <w:t xml:space="preserve"> am</w:t>
      </w:r>
      <w:r w:rsidR="000B1F0F" w:rsidRPr="00645583">
        <w:rPr>
          <w:rFonts w:asciiTheme="minorHAnsi" w:hAnsiTheme="minorHAnsi"/>
          <w:color w:val="000000"/>
          <w:sz w:val="22"/>
          <w:szCs w:val="22"/>
        </w:rPr>
        <w:t>bulatory surgery centers in all</w:t>
      </w:r>
      <w:r w:rsidRPr="00645583">
        <w:rPr>
          <w:rFonts w:asciiTheme="minorHAnsi" w:hAnsiTheme="minorHAnsi"/>
          <w:color w:val="000000"/>
          <w:sz w:val="22"/>
          <w:szCs w:val="22"/>
        </w:rPr>
        <w:t xml:space="preserve"> 50 States and the District of</w:t>
      </w:r>
      <w:r w:rsidR="000B1F0F" w:rsidRPr="00645583">
        <w:rPr>
          <w:rFonts w:asciiTheme="minorHAnsi" w:hAnsiTheme="minorHAnsi"/>
          <w:color w:val="000000"/>
          <w:sz w:val="22"/>
          <w:szCs w:val="22"/>
        </w:rPr>
        <w:t xml:space="preserve"> Columbia</w:t>
      </w:r>
      <w:r w:rsidRPr="00645583">
        <w:rPr>
          <w:rFonts w:asciiTheme="minorHAnsi" w:hAnsiTheme="minorHAnsi"/>
          <w:color w:val="000000"/>
          <w:sz w:val="22"/>
          <w:szCs w:val="22"/>
        </w:rPr>
        <w:t>. </w:t>
      </w:r>
      <w:r w:rsidR="000B1F0F" w:rsidRPr="00645583">
        <w:rPr>
          <w:rFonts w:asciiTheme="minorHAnsi" w:hAnsiTheme="minorHAnsi"/>
          <w:color w:val="000000"/>
          <w:sz w:val="22"/>
          <w:szCs w:val="22"/>
        </w:rPr>
        <w:t>Data include</w:t>
      </w:r>
      <w:r w:rsidRPr="00645583">
        <w:rPr>
          <w:rFonts w:asciiTheme="minorHAnsi" w:hAnsiTheme="minorHAnsi"/>
          <w:color w:val="000000"/>
          <w:sz w:val="22"/>
          <w:szCs w:val="22"/>
        </w:rPr>
        <w:t xml:space="preserve"> demographic characteristics of patients, expected source(s) of </w:t>
      </w:r>
      <w:r w:rsidRPr="00645583">
        <w:rPr>
          <w:rFonts w:asciiTheme="minorHAnsi" w:hAnsiTheme="minorHAnsi"/>
          <w:color w:val="000000"/>
          <w:sz w:val="22"/>
          <w:szCs w:val="22"/>
        </w:rPr>
        <w:lastRenderedPageBreak/>
        <w:t>payment, patients' complaints, diagnoses, diagnostic/screening services, procedures, medication therapy, disposition, types of providers seen, causes of injury (emergency department and ambulatory surgery center only), and certain characteristics of the facility, such as geographic region and metropolitan status.</w:t>
      </w:r>
      <w:r w:rsidR="00637F5E">
        <w:rPr>
          <w:rFonts w:asciiTheme="minorHAnsi" w:hAnsiTheme="minorHAnsi"/>
          <w:color w:val="000000"/>
          <w:sz w:val="22"/>
          <w:szCs w:val="22"/>
        </w:rPr>
        <w:t xml:space="preserve"> See Appendix 3 for additional information on NHAMCS. </w:t>
      </w:r>
      <w:r w:rsidR="000B1F0F" w:rsidRPr="00645583">
        <w:rPr>
          <w:rFonts w:asciiTheme="minorHAnsi" w:hAnsiTheme="minorHAnsi"/>
          <w:color w:val="000000"/>
          <w:sz w:val="22"/>
          <w:szCs w:val="22"/>
        </w:rPr>
        <w:t xml:space="preserve"> </w:t>
      </w:r>
      <w:r w:rsidRPr="00645583">
        <w:rPr>
          <w:rFonts w:asciiTheme="minorHAnsi" w:hAnsiTheme="minorHAnsi"/>
          <w:sz w:val="22"/>
          <w:szCs w:val="22"/>
        </w:rPr>
        <w:t>Investigators using this dataset include Lee et al.</w:t>
      </w:r>
      <w:r w:rsidR="00E053B7" w:rsidRPr="00645583">
        <w:rPr>
          <w:rFonts w:asciiTheme="minorHAnsi" w:hAnsiTheme="minorHAnsi"/>
          <w:sz w:val="22"/>
          <w:szCs w:val="22"/>
        </w:rPr>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rsidRPr="00645583">
        <w:rPr>
          <w:rFonts w:asciiTheme="minorHAnsi" w:hAnsiTheme="minorHAnsi"/>
          <w:sz w:val="22"/>
          <w:szCs w:val="22"/>
        </w:rPr>
        <w:instrText xml:space="preserve"> ADDIN EN.CITE </w:instrText>
      </w:r>
      <w:r w:rsidR="00E053B7" w:rsidRPr="00645583">
        <w:rPr>
          <w:rFonts w:asciiTheme="minorHAnsi" w:hAnsiTheme="minorHAnsi"/>
          <w:sz w:val="22"/>
          <w:szCs w:val="22"/>
        </w:rPr>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A868AA" w:rsidRPr="00645583">
        <w:rPr>
          <w:rFonts w:asciiTheme="minorHAnsi" w:hAnsiTheme="minorHAnsi"/>
          <w:sz w:val="22"/>
          <w:szCs w:val="22"/>
        </w:rPr>
        <w:instrText xml:space="preserve"> ADDIN EN.CITE.DATA </w:instrText>
      </w:r>
      <w:r w:rsidR="00E053B7" w:rsidRPr="00645583">
        <w:rPr>
          <w:rFonts w:asciiTheme="minorHAnsi" w:hAnsiTheme="minorHAnsi"/>
          <w:sz w:val="22"/>
          <w:szCs w:val="22"/>
        </w:rPr>
      </w:r>
      <w:r w:rsidR="00E053B7" w:rsidRPr="00645583">
        <w:rPr>
          <w:rFonts w:asciiTheme="minorHAnsi" w:hAnsiTheme="minorHAnsi"/>
          <w:sz w:val="22"/>
          <w:szCs w:val="22"/>
        </w:rPr>
        <w:fldChar w:fldCharType="end"/>
      </w:r>
      <w:r w:rsidR="00E053B7" w:rsidRPr="00645583">
        <w:rPr>
          <w:rFonts w:asciiTheme="minorHAnsi" w:hAnsiTheme="minorHAnsi"/>
          <w:sz w:val="22"/>
          <w:szCs w:val="22"/>
        </w:rPr>
      </w:r>
      <w:r w:rsidR="00E053B7" w:rsidRPr="00645583">
        <w:rPr>
          <w:rFonts w:asciiTheme="minorHAnsi" w:hAnsiTheme="minorHAnsi"/>
          <w:sz w:val="22"/>
          <w:szCs w:val="22"/>
        </w:rPr>
        <w:fldChar w:fldCharType="separate"/>
      </w:r>
      <w:r w:rsidR="00A868AA" w:rsidRPr="00645583">
        <w:rPr>
          <w:rFonts w:asciiTheme="minorHAnsi" w:hAnsiTheme="minorHAnsi"/>
          <w:noProof/>
          <w:sz w:val="22"/>
          <w:szCs w:val="22"/>
        </w:rPr>
        <w:t>(28)</w:t>
      </w:r>
      <w:r w:rsidR="00E053B7" w:rsidRPr="00645583">
        <w:rPr>
          <w:rFonts w:asciiTheme="minorHAnsi" w:hAnsiTheme="minorHAnsi"/>
          <w:sz w:val="22"/>
          <w:szCs w:val="22"/>
        </w:rPr>
        <w:fldChar w:fldCharType="end"/>
      </w:r>
      <w:r w:rsidR="003F4327" w:rsidRPr="00645583">
        <w:rPr>
          <w:rFonts w:asciiTheme="minorHAnsi" w:hAnsiTheme="minorHAnsi"/>
          <w:sz w:val="22"/>
          <w:szCs w:val="22"/>
        </w:rPr>
        <w:t>, Lewis et al.</w:t>
      </w:r>
      <w:r w:rsidR="00E053B7" w:rsidRPr="00645583">
        <w:rPr>
          <w:rFonts w:asciiTheme="minorHAnsi" w:hAnsiTheme="minorHAnsi"/>
          <w:sz w:val="22"/>
          <w:szCs w:val="22"/>
        </w:rPr>
        <w:fldChar w:fldCharType="begin">
          <w:fldData xml:space="preserve">PEVuZE5vdGU+PENpdGU+PEF1dGhvcj5MZXdpczwvQXV0aG9yPjxZZWFyPjIwMDM8L1llYXI+PFJl
Y051bT45NzwvUmVjTnVtPjxEaXNwbGF5VGV4dD4oMzAsIDMxKTwvRGlzcGxheVRleHQ+PHJlY29y
ZD48cmVjLW51bWJlcj45NzwvcmVjLW51bWJlcj48Zm9yZWlnbi1rZXlzPjxrZXkgYXBwPSJFTiIg
ZGItaWQ9IjJ2dHJyenh3bDBwenRvZXp3ZjZ4MHB4NTAwOXYwd3IyNXR3eiIgdGltZXN0YW1wPSIx
NDIxMTYxNzkwIj45Nzwva2V5PjwvZm9yZWlnbi1rZXlzPjxyZWYtdHlwZSBuYW1lPSJKb3VybmFs
IEFydGljbGUiPjE3PC9yZWYtdHlwZT48Y29udHJpYnV0b3JzPjxhdXRob3JzPjxhdXRob3I+TGV3
aXMsIEMuPC9hdXRob3I+PGF1dGhvcj5MeW5jaCwgSC48L2F1dGhvcj48YXV0aG9yPkpvaG5zdG9u
LCBCLjwvYXV0aG9yPjwvYXV0aG9ycz48L2NvbnRyaWJ1dG9ycz48YXV0aC1hZGRyZXNzPkNoaWxk
IEhlYWx0aCBJbnN0aXR1dGUsIERlcGFydG1lbnQgb2YgUGVkaWF0cmljcywgVW5pdmVyc2l0eSBv
ZiBXYXNoaW5ndG9uLCA2MjAwIE5FIDc0dGggU3RyZWV0LCBCdWlsZGluZyAyOSwgU2VhdHRsZSwg
V0EgOTgxMTUsIFVTQS4gY2xld2lzMTlAdS53YXNoaW5ndG9uLmVkdTwvYXV0aC1hZGRyZXNzPjx0
aXRsZXM+PHRpdGxlPkRlbnRhbCBjb21wbGFpbnRzIGluIGVtZXJnZW5jeSBkZXBhcnRtZW50czog
YSBuYXRpb25hbCBwZXJzcGVjdGl2Z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OTMtOTwvcGFnZXM+PHZvbHVtZT40Mjwvdm9sdW1l
PjxudW1iZXI+MTwvbnVtYmVyPjxlZGl0aW9uPjIwMDMvMDYvMjc8L2VkaXRpb24+PGtleXdvcmRz
PjxrZXl3b3JkPkFkb2xlc2NlbnQ8L2tleXdvcmQ+PGtleXdvcmQ+QWR1bHQ8L2tleXdvcmQ+PGtl
eXdvcmQ+Q2hpbGQ8L2tleXdvcmQ+PGtleXdvcmQ+Q2hpbGQsIFByZXNjaG9vbDwva2V5d29yZD48
a2V5d29yZD5FbWVyZ2VuY3kgU2VydmljZSwgSG9zcGl0YWwvKnN0YXRpc3RpY3MgJmFtcDsgbnVt
ZXJpY2FsIGRhdGE8L2tleXdvcmQ+PGtleXdvcmQ+RmVtYWxlPC9rZXl3b3JkPjxrZXl3b3JkPkh1
bWFuczwva2V5d29yZD48a2V5d29yZD5JbmZhbnQ8L2tleXdvcmQ+PGtleXdvcmQ+SW50ZXJuYXRp
b25hbCBDbGFzc2lmaWNhdGlvbiBvZiBEaXNlYXNlczwva2V5d29yZD48a2V5d29yZD5NYWxlPC9r
ZXl3b3JkPjxrZXl3b3JkPk1lZGljYWxseSBVbmluc3VyZWQ8L2tleXdvcmQ+PGtleXdvcmQ+TWlk
ZGxlIEFnZWQ8L2tleXdvcmQ+PGtleXdvcmQ+KlRvb3RoIERpc2Vhc2VzL2NsYXNzaWZpY2F0aW9u
L2VwaWRlbWlvbG9neTwva2V5d29yZD48a2V5d29yZD5Vbml0ZWQgU3RhdGVzL2VwaWRlbWlvbG9n
eTwva2V5d29yZD48L2tleXdvcmRzPjxkYXRlcz48eWVhcj4yMDAzPC95ZWFyPjxwdWItZGF0ZXM+
PGRhdGU+SnVsPC9kYXRlPjwvcHViLWRhdGVzPjwvZGF0ZXM+PGlzYm4+MDE5Ni0wNjQ0IChQcmlu
dCkmI3hEOzAxOTYtMDY0NDwvaXNibj48YWNjZXNzaW9uLW51bT4xMjgyNzEyODwvYWNjZXNzaW9u
LW51bT48dXJscz48cmVsYXRlZC11cmxzPjx1cmw+aHR0cDovL2FjLmVscy1jZG4uY29tL1MwMTk2
MDY0NDAzMDAzMDgxLzEtczIuMC1TMDE5NjA2NDQwMzAwMzA4MS1tYWluLnBkZj9fdGlkPWU0YjY5
NGUwLTliMzYtMTFlNC1hMGM5LTAwMDAwYWFjYjM2MCZhbXA7YWNkbmF0PTE0MjExNjIyNTlfMmJh
NjdjZTk5ZjNlYjc1M2MwYzY3OGU1OTVhNTU3N2Y8L3VybD48L3JlbGF0ZWQtdXJscz48L3VybHM+
PGVsZWN0cm9uaWMtcmVzb3VyY2UtbnVtPjEwLjEwNjcvbWVtLjIwMDMuMjM0PC9lbGVjdHJvbmlj
LXJlc291cmNlLW51bT48cmVtb3RlLWRhdGFiYXNlLXByb3ZpZGVyPk5MTTwvcmVtb3RlLWRhdGFi
YXNlLXByb3ZpZGVyPjxsYW5ndWFnZT5lbmc8L2xhbmd1YWdlPjwvcmVjb3JkPjwvQ2l0ZT48Q2l0
ZT48QXV0aG9yPkxld2lzPC9BdXRob3I+PFllYXI+MjAxNTwvWWVhcj48UmVjTnVtPjc3NTwvUmVj
TnVtPjxyZWNvcmQ+PHJlYy1udW1iZXI+Nzc1PC9yZWMtbnVtYmVyPjxmb3JlaWduLWtleXM+PGtl
eSBhcHA9IkVOIiBkYi1pZD0iMnZ0cnJ6eHdsMHB6dG9lendmNngwcHg1MDA5djB3cjI1dHd6IiB0
aW1lc3RhbXA9IjE0MzgyMDIyMjQiPjc3NTwva2V5PjwvZm9yZWlnbi1rZXlzPjxyZWYtdHlwZSBu
YW1lPSJKb3VybmFsIEFydGljbGUiPjE3PC9yZWYtdHlwZT48Y29udHJpYnV0b3JzPjxhdXRob3Jz
PjxhdXRob3I+TGV3aXMsIEMuIFcuPC9hdXRob3I+PGF1dGhvcj5NY0tpbm5leSwgQy4gTS48L2F1
dGhvcj48YXV0aG9yPkxlZSwgSC4gSC48L2F1dGhvcj48YXV0aG9yPk1lbGJ5ZSwgTS4gTC48L2F1
dGhvcj48YXV0aG9yPlJ1ZSwgVC4gQy48L2F1dGhvcj48L2F1dGhvcnM+PC9jb250cmlidXRvcnM+
PHRpdGxlcz48dGl0bGU+VmlzaXRzIHRvIFVTIGVtZXJnZW5jeSBkZXBhcnRtZW50cyBieSAyMC0g
dG8gMjkteWVhci1vbGRzIHdpdGggdG9vdGhhY2hlIGR1cmluZyAyMDAxLTIwMTA8L3RpdGxlPjxz
ZWNvbmRhcnktdGl0bGU+SiBBbSBEZW50IEFzc29jPC9zZWNvbmRhcnktdGl0bGU+PGFsdC10aXRs
ZT5Kb3VybmFsIG9mIHRoZSBBbWVyaWNhbiBEZW50YWwgQXNzb2NpYXRpb24gKDE5MzkpPC9hbHQt
dGl0bGU+PC90aXRsZXM+PHBlcmlvZGljYWw+PGZ1bGwtdGl0bGU+SiBBbSBEZW50IEFzc29jPC9m
dWxsLXRpdGxlPjxhYmJyLTE+Sm91cm5hbCBvZiB0aGUgQW1lcmljYW4gRGVudGFsIEFzc29jaWF0
aW9uICgxOTM5KTwvYWJici0xPjwvcGVyaW9kaWNhbD48YWx0LXBlcmlvZGljYWw+PGZ1bGwtdGl0
bGU+SiBBbSBEZW50IEFzc29jPC9mdWxsLXRpdGxlPjxhYmJyLTE+Sm91cm5hbCBvZiB0aGUgQW1l
cmljYW4gRGVudGFsIEFzc29jaWF0aW9uICgxOTM5KTwvYWJici0xPjwvYWx0LXBlcmlvZGljYWw+
PHBhZ2VzPjI5NS0zMDIuZTI8L3BhZ2VzPjx2b2x1bWU+MTQ2PC92b2x1bWU+PG51bWJlcj41PC9u
dW1iZXI+PGVkaXRpb24+MjAxNS8wNS8wMTwvZWRpdGlvbj48a2V5d29yZHM+PGtleXdvcmQ+QWNj
ZXNzIHRvIGNhcmU8L2tleXdvcmQ+PGtleXdvcmQ+ZW1lcmdlbmN5IHNlcnZpY2VzPC9rZXl3b3Jk
PjxrZXl3b3JkPmVtZXJnZW5jeSB0cmVhdG1lbnQ8L2tleXdvcmQ+PGtleXdvcmQ+dG9vdGhhY2hl
PC9rZXl3b3JkPjwva2V5d29yZHM+PGRhdGVzPjx5ZWFyPjIwMTU8L3llYXI+PHB1Yi1kYXRlcz48
ZGF0ZT5NYXk8L2RhdGU+PC9wdWItZGF0ZXM+PC9kYXRlcz48aXNibj4wMDAyLTgxNzc8L2lzYm4+
PGFjY2Vzc2lvbi1udW0+MjU5MjU1MjE8L2FjY2Vzc2lvbi1udW0+PHVybHM+PHJlbGF0ZWQtdXJs
cz48dXJsPmh0dHA6Ly9hYy5lbHMtY2RuLmNvbS9TMDAwMjgxNzcxNTAwMjI0WC8xLXMyLjAtUzAw
MDI4MTc3MTUwMDIyNFgtbWFpbi5wZGY/X3RpZD1kZjM5Mjk3NC0zNjMxLTExZTUtYTc0Yi0wMDAw
MGFhY2IzNjImYW1wO2FjZG5hdD0xNDM4MjAyNTMzXzQ0ODZlNGU3MDBhNzQxMTAyNzUzNTBjNGQ4
NzMxMTM2PC91cmw+PC9yZWxhdGVkLXVybHM+PC91cmxzPjxjdXN0b20yPlBtYzQ0MTgyMTQ8L2N1
c3RvbTI+PGN1c3RvbTY+TmlobXM2NTY5Mjk8L2N1c3RvbTY+PGVsZWN0cm9uaWMtcmVzb3VyY2Ut
bnVtPjEwLjEwMTYvai5hZGFqLjIwMTUuMDEuMDEzPC9lbGVjdHJvbmljLXJlc291cmNlLW51bT48
cmVtb3RlLWRhdGFiYXNlLXByb3ZpZGVyPk5MTTwvcmVtb3RlLWRhdGFiYXNlLXByb3ZpZGVyPjxs
YW5ndWFnZT5lbmc8L2xhbmd1YWdlPjwvcmVjb3JkPjwvQ2l0ZT48L0VuZE5vdGU+
</w:fldData>
        </w:fldChar>
      </w:r>
      <w:r w:rsidR="00A868AA" w:rsidRPr="00645583">
        <w:rPr>
          <w:rFonts w:asciiTheme="minorHAnsi" w:hAnsiTheme="minorHAnsi"/>
          <w:sz w:val="22"/>
          <w:szCs w:val="22"/>
        </w:rPr>
        <w:instrText xml:space="preserve"> ADDIN EN.CITE </w:instrText>
      </w:r>
      <w:r w:rsidR="00E053B7" w:rsidRPr="00645583">
        <w:rPr>
          <w:rFonts w:asciiTheme="minorHAnsi" w:hAnsiTheme="minorHAnsi"/>
          <w:sz w:val="22"/>
          <w:szCs w:val="22"/>
        </w:rPr>
        <w:fldChar w:fldCharType="begin">
          <w:fldData xml:space="preserve">PEVuZE5vdGU+PENpdGU+PEF1dGhvcj5MZXdpczwvQXV0aG9yPjxZZWFyPjIwMDM8L1llYXI+PFJl
Y051bT45NzwvUmVjTnVtPjxEaXNwbGF5VGV4dD4oMzAsIDMxKTwvRGlzcGxheVRleHQ+PHJlY29y
ZD48cmVjLW51bWJlcj45NzwvcmVjLW51bWJlcj48Zm9yZWlnbi1rZXlzPjxrZXkgYXBwPSJFTiIg
ZGItaWQ9IjJ2dHJyenh3bDBwenRvZXp3ZjZ4MHB4NTAwOXYwd3IyNXR3eiIgdGltZXN0YW1wPSIx
NDIxMTYxNzkwIj45Nzwva2V5PjwvZm9yZWlnbi1rZXlzPjxyZWYtdHlwZSBuYW1lPSJKb3VybmFs
IEFydGljbGUiPjE3PC9yZWYtdHlwZT48Y29udHJpYnV0b3JzPjxhdXRob3JzPjxhdXRob3I+TGV3
aXMsIEMuPC9hdXRob3I+PGF1dGhvcj5MeW5jaCwgSC48L2F1dGhvcj48YXV0aG9yPkpvaG5zdG9u
LCBCLjwvYXV0aG9yPjwvYXV0aG9ycz48L2NvbnRyaWJ1dG9ycz48YXV0aC1hZGRyZXNzPkNoaWxk
IEhlYWx0aCBJbnN0aXR1dGUsIERlcGFydG1lbnQgb2YgUGVkaWF0cmljcywgVW5pdmVyc2l0eSBv
ZiBXYXNoaW5ndG9uLCA2MjAwIE5FIDc0dGggU3RyZWV0LCBCdWlsZGluZyAyOSwgU2VhdHRsZSwg
V0EgOTgxMTUsIFVTQS4gY2xld2lzMTlAdS53YXNoaW5ndG9uLmVkdTwvYXV0aC1hZGRyZXNzPjx0
aXRsZXM+PHRpdGxlPkRlbnRhbCBjb21wbGFpbnRzIGluIGVtZXJnZW5jeSBkZXBhcnRtZW50czog
YSBuYXRpb25hbCBwZXJzcGVjdGl2Z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OTMtOTwvcGFnZXM+PHZvbHVtZT40Mjwvdm9sdW1l
PjxudW1iZXI+MTwvbnVtYmVyPjxlZGl0aW9uPjIwMDMvMDYvMjc8L2VkaXRpb24+PGtleXdvcmRz
PjxrZXl3b3JkPkFkb2xlc2NlbnQ8L2tleXdvcmQ+PGtleXdvcmQ+QWR1bHQ8L2tleXdvcmQ+PGtl
eXdvcmQ+Q2hpbGQ8L2tleXdvcmQ+PGtleXdvcmQ+Q2hpbGQsIFByZXNjaG9vbDwva2V5d29yZD48
a2V5d29yZD5FbWVyZ2VuY3kgU2VydmljZSwgSG9zcGl0YWwvKnN0YXRpc3RpY3MgJmFtcDsgbnVt
ZXJpY2FsIGRhdGE8L2tleXdvcmQ+PGtleXdvcmQ+RmVtYWxlPC9rZXl3b3JkPjxrZXl3b3JkPkh1
bWFuczwva2V5d29yZD48a2V5d29yZD5JbmZhbnQ8L2tleXdvcmQ+PGtleXdvcmQ+SW50ZXJuYXRp
b25hbCBDbGFzc2lmaWNhdGlvbiBvZiBEaXNlYXNlczwva2V5d29yZD48a2V5d29yZD5NYWxlPC9r
ZXl3b3JkPjxrZXl3b3JkPk1lZGljYWxseSBVbmluc3VyZWQ8L2tleXdvcmQ+PGtleXdvcmQ+TWlk
ZGxlIEFnZWQ8L2tleXdvcmQ+PGtleXdvcmQ+KlRvb3RoIERpc2Vhc2VzL2NsYXNzaWZpY2F0aW9u
L2VwaWRlbWlvbG9neTwva2V5d29yZD48a2V5d29yZD5Vbml0ZWQgU3RhdGVzL2VwaWRlbWlvbG9n
eTwva2V5d29yZD48L2tleXdvcmRzPjxkYXRlcz48eWVhcj4yMDAzPC95ZWFyPjxwdWItZGF0ZXM+
PGRhdGU+SnVsPC9kYXRlPjwvcHViLWRhdGVzPjwvZGF0ZXM+PGlzYm4+MDE5Ni0wNjQ0IChQcmlu
dCkmI3hEOzAxOTYtMDY0NDwvaXNibj48YWNjZXNzaW9uLW51bT4xMjgyNzEyODwvYWNjZXNzaW9u
LW51bT48dXJscz48cmVsYXRlZC11cmxzPjx1cmw+aHR0cDovL2FjLmVscy1jZG4uY29tL1MwMTk2
MDY0NDAzMDAzMDgxLzEtczIuMC1TMDE5NjA2NDQwMzAwMzA4MS1tYWluLnBkZj9fdGlkPWU0YjY5
NGUwLTliMzYtMTFlNC1hMGM5LTAwMDAwYWFjYjM2MCZhbXA7YWNkbmF0PTE0MjExNjIyNTlfMmJh
NjdjZTk5ZjNlYjc1M2MwYzY3OGU1OTVhNTU3N2Y8L3VybD48L3JlbGF0ZWQtdXJscz48L3VybHM+
PGVsZWN0cm9uaWMtcmVzb3VyY2UtbnVtPjEwLjEwNjcvbWVtLjIwMDMuMjM0PC9lbGVjdHJvbmlj
LXJlc291cmNlLW51bT48cmVtb3RlLWRhdGFiYXNlLXByb3ZpZGVyPk5MTTwvcmVtb3RlLWRhdGFi
YXNlLXByb3ZpZGVyPjxsYW5ndWFnZT5lbmc8L2xhbmd1YWdlPjwvcmVjb3JkPjwvQ2l0ZT48Q2l0
ZT48QXV0aG9yPkxld2lzPC9BdXRob3I+PFllYXI+MjAxNTwvWWVhcj48UmVjTnVtPjc3NTwvUmVj
TnVtPjxyZWNvcmQ+PHJlYy1udW1iZXI+Nzc1PC9yZWMtbnVtYmVyPjxmb3JlaWduLWtleXM+PGtl
eSBhcHA9IkVOIiBkYi1pZD0iMnZ0cnJ6eHdsMHB6dG9lendmNngwcHg1MDA5djB3cjI1dHd6IiB0
aW1lc3RhbXA9IjE0MzgyMDIyMjQiPjc3NTwva2V5PjwvZm9yZWlnbi1rZXlzPjxyZWYtdHlwZSBu
YW1lPSJKb3VybmFsIEFydGljbGUiPjE3PC9yZWYtdHlwZT48Y29udHJpYnV0b3JzPjxhdXRob3Jz
PjxhdXRob3I+TGV3aXMsIEMuIFcuPC9hdXRob3I+PGF1dGhvcj5NY0tpbm5leSwgQy4gTS48L2F1
dGhvcj48YXV0aG9yPkxlZSwgSC4gSC48L2F1dGhvcj48YXV0aG9yPk1lbGJ5ZSwgTS4gTC48L2F1
dGhvcj48YXV0aG9yPlJ1ZSwgVC4gQy48L2F1dGhvcj48L2F1dGhvcnM+PC9jb250cmlidXRvcnM+
PHRpdGxlcz48dGl0bGU+VmlzaXRzIHRvIFVTIGVtZXJnZW5jeSBkZXBhcnRtZW50cyBieSAyMC0g
dG8gMjkteWVhci1vbGRzIHdpdGggdG9vdGhhY2hlIGR1cmluZyAyMDAxLTIwMTA8L3RpdGxlPjxz
ZWNvbmRhcnktdGl0bGU+SiBBbSBEZW50IEFzc29jPC9zZWNvbmRhcnktdGl0bGU+PGFsdC10aXRs
ZT5Kb3VybmFsIG9mIHRoZSBBbWVyaWNhbiBEZW50YWwgQXNzb2NpYXRpb24gKDE5MzkpPC9hbHQt
dGl0bGU+PC90aXRsZXM+PHBlcmlvZGljYWw+PGZ1bGwtdGl0bGU+SiBBbSBEZW50IEFzc29jPC9m
dWxsLXRpdGxlPjxhYmJyLTE+Sm91cm5hbCBvZiB0aGUgQW1lcmljYW4gRGVudGFsIEFzc29jaWF0
aW9uICgxOTM5KTwvYWJici0xPjwvcGVyaW9kaWNhbD48YWx0LXBlcmlvZGljYWw+PGZ1bGwtdGl0
bGU+SiBBbSBEZW50IEFzc29jPC9mdWxsLXRpdGxlPjxhYmJyLTE+Sm91cm5hbCBvZiB0aGUgQW1l
cmljYW4gRGVudGFsIEFzc29jaWF0aW9uICgxOTM5KTwvYWJici0xPjwvYWx0LXBlcmlvZGljYWw+
PHBhZ2VzPjI5NS0zMDIuZTI8L3BhZ2VzPjx2b2x1bWU+MTQ2PC92b2x1bWU+PG51bWJlcj41PC9u
dW1iZXI+PGVkaXRpb24+MjAxNS8wNS8wMTwvZWRpdGlvbj48a2V5d29yZHM+PGtleXdvcmQ+QWNj
ZXNzIHRvIGNhcmU8L2tleXdvcmQ+PGtleXdvcmQ+ZW1lcmdlbmN5IHNlcnZpY2VzPC9rZXl3b3Jk
PjxrZXl3b3JkPmVtZXJnZW5jeSB0cmVhdG1lbnQ8L2tleXdvcmQ+PGtleXdvcmQ+dG9vdGhhY2hl
PC9rZXl3b3JkPjwva2V5d29yZHM+PGRhdGVzPjx5ZWFyPjIwMTU8L3llYXI+PHB1Yi1kYXRlcz48
ZGF0ZT5NYXk8L2RhdGU+PC9wdWItZGF0ZXM+PC9kYXRlcz48aXNibj4wMDAyLTgxNzc8L2lzYm4+
PGFjY2Vzc2lvbi1udW0+MjU5MjU1MjE8L2FjY2Vzc2lvbi1udW0+PHVybHM+PHJlbGF0ZWQtdXJs
cz48dXJsPmh0dHA6Ly9hYy5lbHMtY2RuLmNvbS9TMDAwMjgxNzcxNTAwMjI0WC8xLXMyLjAtUzAw
MDI4MTc3MTUwMDIyNFgtbWFpbi5wZGY/X3RpZD1kZjM5Mjk3NC0zNjMxLTExZTUtYTc0Yi0wMDAw
MGFhY2IzNjImYW1wO2FjZG5hdD0xNDM4MjAyNTMzXzQ0ODZlNGU3MDBhNzQxMTAyNzUzNTBjNGQ4
NzMxMTM2PC91cmw+PC9yZWxhdGVkLXVybHM+PC91cmxzPjxjdXN0b20yPlBtYzQ0MTgyMTQ8L2N1
c3RvbTI+PGN1c3RvbTY+TmlobXM2NTY5Mjk8L2N1c3RvbTY+PGVsZWN0cm9uaWMtcmVzb3VyY2Ut
bnVtPjEwLjEwMTYvai5hZGFqLjIwMTUuMDEuMDEzPC9lbGVjdHJvbmljLXJlc291cmNlLW51bT48
cmVtb3RlLWRhdGFiYXNlLXByb3ZpZGVyPk5MTTwvcmVtb3RlLWRhdGFiYXNlLXByb3ZpZGVyPjxs
YW5ndWFnZT5lbmc8L2xhbmd1YWdlPjwvcmVjb3JkPjwvQ2l0ZT48L0VuZE5vdGU+
</w:fldData>
        </w:fldChar>
      </w:r>
      <w:r w:rsidR="00A868AA" w:rsidRPr="00645583">
        <w:rPr>
          <w:rFonts w:asciiTheme="minorHAnsi" w:hAnsiTheme="minorHAnsi"/>
          <w:sz w:val="22"/>
          <w:szCs w:val="22"/>
        </w:rPr>
        <w:instrText xml:space="preserve"> ADDIN EN.CITE.DATA </w:instrText>
      </w:r>
      <w:r w:rsidR="00E053B7" w:rsidRPr="00645583">
        <w:rPr>
          <w:rFonts w:asciiTheme="minorHAnsi" w:hAnsiTheme="minorHAnsi"/>
          <w:sz w:val="22"/>
          <w:szCs w:val="22"/>
        </w:rPr>
      </w:r>
      <w:r w:rsidR="00E053B7" w:rsidRPr="00645583">
        <w:rPr>
          <w:rFonts w:asciiTheme="minorHAnsi" w:hAnsiTheme="minorHAnsi"/>
          <w:sz w:val="22"/>
          <w:szCs w:val="22"/>
        </w:rPr>
        <w:fldChar w:fldCharType="end"/>
      </w:r>
      <w:r w:rsidR="00E053B7" w:rsidRPr="00645583">
        <w:rPr>
          <w:rFonts w:asciiTheme="minorHAnsi" w:hAnsiTheme="minorHAnsi"/>
          <w:sz w:val="22"/>
          <w:szCs w:val="22"/>
        </w:rPr>
      </w:r>
      <w:r w:rsidR="00E053B7" w:rsidRPr="00645583">
        <w:rPr>
          <w:rFonts w:asciiTheme="minorHAnsi" w:hAnsiTheme="minorHAnsi"/>
          <w:sz w:val="22"/>
          <w:szCs w:val="22"/>
        </w:rPr>
        <w:fldChar w:fldCharType="separate"/>
      </w:r>
      <w:proofErr w:type="gramStart"/>
      <w:r w:rsidR="00A868AA" w:rsidRPr="00645583">
        <w:rPr>
          <w:rFonts w:asciiTheme="minorHAnsi" w:hAnsiTheme="minorHAnsi"/>
          <w:noProof/>
          <w:sz w:val="22"/>
          <w:szCs w:val="22"/>
        </w:rPr>
        <w:t>(30, 31)</w:t>
      </w:r>
      <w:r w:rsidR="00E053B7" w:rsidRPr="00645583">
        <w:rPr>
          <w:rFonts w:asciiTheme="minorHAnsi" w:hAnsiTheme="minorHAnsi"/>
          <w:sz w:val="22"/>
          <w:szCs w:val="22"/>
        </w:rPr>
        <w:fldChar w:fldCharType="end"/>
      </w:r>
      <w:r w:rsidR="00815B6E" w:rsidRPr="00645583">
        <w:rPr>
          <w:rFonts w:asciiTheme="minorHAnsi" w:hAnsiTheme="minorHAnsi"/>
          <w:sz w:val="22"/>
          <w:szCs w:val="22"/>
        </w:rPr>
        <w:t>, Okunseri et al.</w:t>
      </w:r>
      <w:proofErr w:type="gramEnd"/>
      <w:r w:rsidR="00E053B7" w:rsidRPr="00645583">
        <w:rPr>
          <w:rFonts w:asciiTheme="minorHAnsi" w:hAnsiTheme="minorHAnsi"/>
          <w:sz w:val="22"/>
          <w:szCs w:val="22"/>
        </w:rPr>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MzMjwvUmVjTnVtPjxyZWNvcmQ+
PHJlYy1udW1iZXI+MzMyPC9yZWMtbnVtYmVyPjxmb3JlaWduLWtleXM+PGtleSBhcHA9IkVOIiBk
Yi1pZD0iMnZ0cnJ6eHdsMHB6dG9lendmNngwcHg1MDA5djB3cjI1dHd6IiB0aW1lc3RhbXA9IjE0
Mzc1OTQ3NzYiPjMzMj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A1MzIwMS0xODgxLCBVU0EuIGNocmlzdG9waGVy
Lm9rdW5zZXJpQG11LmVkdTwvYXV0aC1hZGRyZXNzPjx0aXRsZXM+PHRpdGxlPk1lZGljYXRpb25z
IHByZXNjcmliZWQgaW4gZW1lcmdlbmN5IGRlcGFydG1lbnRzIGZvciBub250cmF1bWF0aWMgZGVu
dGFsIGNvbmRpdGlvbiB2aXNpdHMgaW4gdGhlIFVuaXRlZCBTdGF0ZXM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UwOC0xMjwvcGFnZXM+PHZv
bHVtZT41MDwvdm9sdW1lPjxudW1iZXI+NjwvbnVtYmVyPjxlZGl0aW9uPjIwMTIvMDUvMTY8L2Vk
aXRpb24+PGtleXdvcmRzPjxrZXl3b3JkPkFkb2xlc2NlbnQ8L2tleXdvcmQ+PGtleXdvcmQ+QWR1
bHQ8L2tleXdvcmQ+PGtleXdvcmQ+QWdlIEZhY3RvcnM8L2tleXdvcmQ+PGtleXdvcmQ+QWdlZDwv
a2V5d29yZD48a2V5d29yZD5BbmFsZ2VzaWNzLyphZG1pbmlzdHJhdGlvbiAmYW1wOyBkb3NhZ2Uv
dGhlcmFwZXV0aWMgdXNlPC9rZXl3b3JkPjxrZXl3b3JkPkFudGktQmFjdGVyaWFsIEFnZW50cy8q
YWRtaW5pc3RyYXRpb24gJmFtcDsgZG9zYWdlL3RoZXJhcGV1dGljIHVzZTwva2V5d29yZD48a2V5
d29yZD5DaGlsZDwva2V5d29yZD48a2V5d29yZD5DaGlsZCwgUHJlc2Nob29sPC9rZXl3b3JkPjxr
ZXl3b3JkPkRydWcgUHJlc2NyaXB0aW9ucy8qc3RhdGlzdGljcyAmYW1wOyBudW1lcmljYWwgZGF0
YTwva2V5d29yZD48a2V5d29yZD5EcnVnIFV0aWxpemF0aW9uPC9rZXl3b3JkPjxrZXl3b3JkPkVt
ZXJnZW5jeSBTZXJ2aWNlLCBIb3NwaXRhbC8qc3RhdGlzdGljcyAmYW1wOyBudW1lcmljYWwgZGF0
YTwva2V5d29yZD48a2V5d29yZD5GZW1hbGU8L2tleXdvcmQ+PGtleXdvcmQ+SHVtYW5zPC9rZXl3
b3JkPjxrZXl3b3JkPkluZmFudDwva2V5d29yZD48a2V5d29yZD5NYWxlPC9rZXl3b3JkPjxrZXl3
b3JkPk1pZGRsZSBBZ2VkPC9rZXl3b3JkPjxrZXl3b3JkPlBoeXNpY2lhbiZhcG9zO3MgUHJhY3Rp
Y2UgUGF0dGVybnMvKnN0YXRpc3RpY3MgJmFtcDsgbnVtZXJpY2FsIGRhdGE8L2tleXdvcmQ+PGtl
eXdvcmQ+U2V4IEZhY3RvcnM8L2tleXdvcmQ+PGtleXdvcmQ+U29jaW9lY29ub21pYyBGYWN0b3Jz
PC9rZXl3b3JkPjxrZXl3b3JkPlN0b21hdG9nbmF0aGljIERpc2Vhc2VzLypkcnVnIHRoZXJhcHk8
L2tleXdvcmQ+PGtleXdvcmQ+VW5pdGVkIFN0YXRlczwva2V5d29yZD48a2V5d29yZD5Zb3VuZyBB
ZHVsdDwva2V5d29yZD48L2tleXdvcmRzPjxkYXRlcz48eWVhcj4yMDEyPC95ZWFyPjxwdWItZGF0
ZXM+PGRhdGU+SnVuPC9kYXRlPjwvcHViLWRhdGVzPjwvZGF0ZXM+PGlzYm4+MDAyNS03MDc5PC9p
c2JuPjxhY2Nlc3Npb24tbnVtPjIyNTg0ODg2PC9hY2Nlc3Npb24tbnVtPjx1cmxzPjwvdXJscz48
Y3VzdG9tMj5QbWMzMzUzMTQ3PC9jdXN0b20yPjxjdXN0b202Pk5paG1zMzQ4NjM3PC9jdXN0b202
PjxlbGVjdHJvbmljLXJlc291cmNlLW51bT4xMC4xMDk3L01MUi4wYjAxM2UzMTgyNDVhNTc1PC9l
bGVjdHJvbmljLXJlc291cmNlLW51bT48cmVtb3RlLWRhdGFiYXNlLXByb3ZpZGVyPk5MTTwvcmVt
b3RlLWRhdGFiYXNlLXByb3ZpZGVyPjxsYW5ndWFnZT5lbmc8L2xhbmd1YWdlPjwvcmVjb3JkPjwv
Q2l0ZT48Q2l0ZT48QXV0aG9yPk9rdW5zZXJpPC9BdXRob3I+PFllYXI+MjAxMjwvWWVhcj48UmVj
TnVtPjMzODwvUmVjTnVtPjxyZWNvcmQ+PHJlYy1udW1iZXI+MzM4PC9yZWMtbnVtYmVyPjxmb3Jl
aWduLWtleXM+PGtleSBhcHA9IkVOIiBkYi1pZD0iMnZ0cnJ6eHdsMHB6dG9lendmNngwcHg1MDA5
djB3cjI1dHd6IiB0aW1lc3RhbXA9IjE0Mzc1OTQ3NzYiPjMzODwva2V5PjwvZm9yZWlnbi1rZXlz
PjxyZWYtdHlwZSBuYW1lPSJKb3VybmFsIEFydGljbGUiPjE3PC9yZWYtdHlwZT48Y29udHJpYnV0
b3JzPjxhdXRob3JzPjxhdXRob3I+T2t1bnNlcmksIEMuPC9hdXRob3I+PGF1dGhvcj5Pa3Vuc2Vy
aSwgRS48L2F1dGhvcj48YXV0aG9yPlRob3JwZSwgSi4gTS48L2F1dGhvcj48YXV0aG9yPlhpYW5n
LCBRLjwvYXV0aG9yPjxhdXRob3I+U3phYm8sIEEuPC9hdXRob3I+PC9hdXRob3JzPjwvY29udHJp
YnV0b3JzPjxhdXRoLWFkZHJlc3M+RGVwYXJ0bWVudCBvZiBDbGluaWNhbCBTZXJ2aWNlcywgTWFy
cXVldHRlIFVuaXZlcnNpdHkgU2Nob29sIG9mIERlbnRpc3RyeSwgTWlsd2F1a2VlLCBXSSwgVVNB
LjwvYXV0aC1hZGRyZXNzPjx0aXRsZXM+PHRpdGxlPlBhdGllbnQgY2hhcmFjdGVyaXN0aWNzIGFu
ZCB0cmVuZHMgaW4gbm9udHJhdW1hdGljIGRlbnRhbCBjb25kaXRpb24gdmlzaXRzIHRvIGVtZXJn
ZW5jeSBkZXBhcnRtZW50cyBpbiB0aGUgVW5pdGVkIFN0YXRlczwvdGl0bGU+PHNlY29uZGFyeS10
aXRsZT5DbGluIENvc21ldCBJbnZlc3RpZyBEZW50PC9zZWNvbmRhcnktdGl0bGU+PGFsdC10aXRs
ZT5DbGluaWNhbCwgY29zbWV0aWMgYW5kIGludmVzdGlnYXRpb25hbCBkZW50aXN0cnk8L2FsdC10
aXRsZT48L3RpdGxlcz48cGVyaW9kaWNhbD48ZnVsbC10aXRsZT5DbGluIENvc21ldCBJbnZlc3Rp
ZyBEZW50PC9mdWxsLXRpdGxlPjxhYmJyLTE+Q2xpbmljYWwsIGNvc21ldGljIGFuZCBpbnZlc3Rp
Z2F0aW9uYWwgZGVudGlzdHJ5PC9hYmJyLTE+PC9wZXJpb2RpY2FsPjxhbHQtcGVyaW9kaWNhbD48
ZnVsbC10aXRsZT5DbGluIENvc21ldCBJbnZlc3RpZyBEZW50PC9mdWxsLXRpdGxlPjxhYmJyLTE+
Q2xpbmljYWwsIGNvc21ldGljIGFuZCBpbnZlc3RpZ2F0aW9uYWwgZGVudGlzdHJ5PC9hYmJyLTE+
PC9hbHQtcGVyaW9kaWNhbD48cGFnZXM+MS03PC9wYWdlcz48dm9sdW1lPjQ8L3ZvbHVtZT48ZWRp
dGlvbj4yMDEyLzAxLzAxPC9lZGl0aW9uPjxrZXl3b3Jkcz48a2V5d29yZD5hZHVsdHM8L2tleXdv
cmQ+PGtleXdvcmQ+ZGVudGFsIGRpc2Vhc2U8L2tleXdvcmQ+PGtleXdvcmQ+ZGVudGFsIHV0aWxp
emF0aW9uPC9rZXl3b3JkPjxrZXl3b3JkPmVtZXJnZW5jeSBzZXJ2aWNlPC9rZXl3b3JkPjwva2V5
d29yZHM+PGRhdGVzPjx5ZWFyPjIwMTI8L3llYXI+PC9kYXRlcz48aXNibj4xMTc5LTEzNTc8L2lz
Ym4+PGFjY2Vzc2lvbi1udW0+MjM2NzQ5MTk8L2FjY2Vzc2lvbi1udW0+PHVybHM+PC91cmxzPjxj
dXN0b20yPlBtYzM2NTIzNjM8L2N1c3RvbTI+PGVsZWN0cm9uaWMtcmVzb3VyY2UtbnVtPjEwLjIx
NDcvY2NpZGVuLnMyODE2ODwvZWxlY3Ryb25pYy1yZXNvdXJjZS1udW0+PHJlbW90ZS1kYXRhYmFz
ZS1wcm92aWRlcj5OTE08L3JlbW90ZS1kYXRhYmFzZS1wcm92aWRlcj48bGFuZ3VhZ2U+ZW5nPC9s
YW5ndWFnZT48L3JlY29yZD48L0NpdGU+PENpdGU+PEF1dGhvcj5Pa3Vuc2VyaTwvQXV0aG9yPjxZ
ZWFyPjIwMTQ8L1llYXI+PFJlY051bT40PC9SZWNOdW0+PHJlY29yZD48cmVjLW51bWJlcj40PC9y
ZWMtbnVtYmVyPjxmb3JlaWduLWtleXM+PGtleSBhcHA9IkVOIiBkYi1pZD0iMnZ0cnJ6eHdsMHB6
dG9lendmNngwcHg1MDA5djB3cjI1dHd6IiB0aW1lc3RhbXA9IjE0MjExNjE3ODkiPjQ8L2tleT48
L2ZvcmVpZ24ta2V5cz48cmVmLXR5cGUgbmFtZT0iSm91cm5hbCBBcnRpY2xlIj4xNzwvcmVmLXR5
cGU+PGNvbnRyaWJ1dG9ycz48YXV0aG9ycz48YXV0aG9yPk9rdW5zZXJpLCBDLjwvYXV0aG9yPjxh
dXRob3I+T2t1bnNlcmksIEUuPC9hdXRob3I+PGF1dGhvcj5YaWFuZywgUS48L2F1dGhvcj48YXV0
aG9yPlRob3JwZSwgSi4gTS48L2F1dGhvcj48YXV0aG9yPlN6YWJvLCBBLjwvYXV0aG9yPjwvYXV0
aG9ycz48L2NvbnRyaWJ1dG9ycz48YXV0aC1hZGRyZXNzPkRlcGFydG1lbnQgb2YgQ2xpbmljYWwg
U2VydmljZXMsIFNjaG9vbCBvZiBEZW50aXN0cnksIE1hcnF1ZXR0ZSBVbml2ZXJzaXR5LCBNaWx3
YXVrZWUsIFdJLCBVU0EuPC9hdXRoLWFkZHJlc3M+PHRpdGxlcz48dGl0bGU+UHJlc2NyaXB0aW9u
IG9mIG9waW9pZCBhbmQgbm9ub3Bpb2lkIGFuYWxnZXNpY3MgZm9yIGRlbnRhbCBjYXJlIGluIGVt
ZXJnZW5jeSBkZXBhcnRtZW50czogRmluZGluZ3MgZnJvbSB0aGUgTmF0aW9uYWwgSG9zcGl0YWwg
QW1idWxhdG9yeSBNZWRpY2FsIENhcmUgU3VydmV5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yODMtOTI8L3BhZ2VzPjx2b2x1bWU+NzQ8L3ZvbHVtZT48bnVtYmVy
PjQ8L251bWJlcj48ZWRpdGlvbj4yMDE0LzA1LzI4PC9lZGl0aW9uPjxrZXl3b3Jkcz48a2V5d29y
ZD5kZW50YWwgY2FyZTwva2V5d29yZD48a2V5d29yZD5kZW50YWwgaGVhbHRoIHNlcnZpY2VzPC9r
ZXl3b3JkPjxrZXl3b3JkPmVtZXJnZW5jeSBwaHlzaWNpYW5zPC9rZXl3b3JkPjxrZXl3b3JkPm5v
bm9waW9pZCBhbmFsZ2VzaWNzPC9rZXl3b3JkPjxrZXl3b3JkPm5vbnRyYXVtYXRpYyBkZW50YWwg
Y29uZGl0aW9uczwva2V5d29yZD48a2V5d29yZD5vcGlvaWQgYW5hbGdlc2ljczwva2V5d29yZD48
a2V5d29yZD50b290aGFjaGU8L2tleXdvcmQ+PC9rZXl3b3Jkcz48ZGF0ZXM+PHllYXI+MjAxNDwv
eWVhcj48cHViLWRhdGVzPjxkYXRlPlNlcDwvZGF0ZT48L3B1Yi1kYXRlcz48L2RhdGVzPjxpc2Ju
PjAwMjItNDAwNjwvaXNibj48YWNjZXNzaW9uLW51bT4yNDg2MzQwNzwvYWNjZXNzaW9uLW51bT48
dXJscz48cmVsYXRlZC11cmxzPjx1cmw+aHR0cDovL29ubGluZWxpYnJhcnkud2lsZXkuY29tL3N0
b3JlLzEwLjExMTEvanBoZC4xMjA1NS9hc3NldC9qcGhkMTIwNTUucGRmP3Y9MSZhbXA7dD1pNHZm
MXRnNiZhbXA7cz03OTJmYTJkYTY1M2Q2N2NlNmU2MmY5ZWEyOTAwODM3ODQ3NjI3NjE1PC91cmw+
PC9yZWxhdGVkLXVybHM+PC91cmxzPjxjdXN0b20yPlBtYzQyNDUzODY8L2N1c3RvbTI+PGN1c3Rv
bTY+TmlobXM1ODE4NTE8L2N1c3RvbTY+PGVsZWN0cm9uaWMtcmVzb3VyY2UtbnVtPjEwLjExMTEv
anBoZC4xMjA1NTwvZWxlY3Ryb25pYy1yZXNvdXJjZS1udW0+PHJlbW90ZS1kYXRhYmFzZS1wcm92
aWRlcj5OTE08L3JlbW90ZS1kYXRhYmFzZS1wcm92aWRlcj48bGFuZ3VhZ2U+ZW5nPC9sYW5ndWFn
ZT48L3JlY29yZD48L0NpdGU+PC9FbmROb3RlPn==
</w:fldData>
        </w:fldChar>
      </w:r>
      <w:r w:rsidR="00A868AA" w:rsidRPr="00645583">
        <w:rPr>
          <w:rFonts w:asciiTheme="minorHAnsi" w:hAnsiTheme="minorHAnsi"/>
          <w:sz w:val="22"/>
          <w:szCs w:val="22"/>
        </w:rPr>
        <w:instrText xml:space="preserve"> ADDIN EN.CITE </w:instrText>
      </w:r>
      <w:r w:rsidR="00E053B7" w:rsidRPr="00645583">
        <w:rPr>
          <w:rFonts w:asciiTheme="minorHAnsi" w:hAnsiTheme="minorHAnsi"/>
          <w:sz w:val="22"/>
          <w:szCs w:val="22"/>
        </w:rPr>
        <w:fldChar w:fldCharType="begin">
          <w:fldData xml:space="preserve">PEVuZE5vdGU+PENpdGU+PEF1dGhvcj5Pa3Vuc2VyaTwvQXV0aG9yPjxZZWFyPjIwMTM8L1llYXI+
PFJlY051bT4yNzwvUmVjTnVtPjxEaXNwbGF5VGV4dD4oMzItMzYpPC9EaXNwbGF5VGV4dD48cmVj
b3JkPjxyZWMtbnVtYmVyPjI3PC9yZWMtbnVtYmVyPjxmb3JlaWduLWtleXM+PGtleSBhcHA9IkVO
IiBkYi1pZD0iMnZ0cnJ6eHdsMHB6dG9lendmNngwcHg1MDA5djB3cjI1dHd6IiB0aW1lc3RhbXA9
IjE0MjExNjE3OTAiPjI3PC9rZXk+PC9mb3JlaWduLWtleXM+PHJlZi10eXBlIG5hbWU9IkpvdXJu
YWwgQXJ0aWNsZSI+MTc8L3JlZi10eXBlPjxjb250cmlidXRvcnM+PGF1dGhvcnM+PGF1dGhvcj5P
a3Vuc2VyaSwgQy48L2F1dGhvcj48YXV0aG9yPk9rdW5zZXJpLCBFLjwvYXV0aG9yPjxhdXRob3I+
Q2hpbG1hemEsIEMuIEEuPC9hdXRob3I+PGF1dGhvcj5IYXJ1bmFuaSwgUy48L2F1dGhvcj48YXV0
aG9yPlhpYW5nLCBRLjwvYXV0aG9yPjxhdXRob3I+U3phYm8sIEEuPC9hdXRob3I+PC9hdXRob3Jz
PjwvY29udHJpYnV0b3JzPjxhdXRoLWFkZHJlc3M+RGVwYXJ0bWVudCBvZiBDbGluaWNhbCBTZXJ2
aWNlcywgU2Nob29sIG9mIERlbnRpc3RyeSwgTWFycXVldHRlIFVuaXZlcnNpdHksIE1pbHdhdWtl
ZSwgV2lzLiA1MzIwMS0xODgxLCBVU0EuIGNocmlzdG9waGVyLm9rdW5zZXJpQG1hcnF1ZXR0ZS5l
ZHU8L2F1dGgtYWRkcmVzcz48dGl0bGVzPjx0aXRsZT5SYWNpYWwgYW5kIGV0aG5pYyB2YXJpYXRp
b25zIGluIHdhaXRpbmcgdGltZXMgZm9yIGVtZXJnZW5jeSBkZXBhcnRtZW50IHZpc2l0cyByZWxh
dGVkIHRvIG5vbnRyYXVtYXRpYyBkZW50YWwgY29uZGl0aW9ucyBpbiB0aGUgVW5pdGVkIFN0YXRl
czwvdGl0bGU+PHNlY29uZGFyeS10aXRsZT5KIEFtIERlbnQgQXNzb2M8L3NlY29uZGFyeS10aXRs
ZT48YWx0LXRpdGxlPkpvdXJuYWwgb2YgdGhlIEFtZXJpY2FuIERlbnRhbCBBc3NvY2lhdGlvbiAo
MTkzOSk8L2FsdC10aXRsZT48L3RpdGxlcz48cGVyaW9kaWNhbD48ZnVsbC10aXRsZT5KIEFtIERl
bnQgQXNzb2M8L2Z1bGwtdGl0bGU+PGFiYnItMT5Kb3VybmFsIG9mIHRoZSBBbWVyaWNhbiBEZW50
YWwgQXNzb2NpYXRpb24gKDE5MzkpPC9hYmJyLTE+PC9wZXJpb2RpY2FsPjxhbHQtcGVyaW9kaWNh
bD48ZnVsbC10aXRsZT5KIEFtIERlbnQgQXNzb2M8L2Z1bGwtdGl0bGU+PGFiYnItMT5Kb3VybmFs
IG9mIHRoZSBBbWVyaWNhbiBEZW50YWwgQXNzb2NpYXRpb24gKDE5MzkpPC9hYmJyLTE+PC9hbHQt
cGVyaW9kaWNhbD48cGFnZXM+ODI4LTM2PC9wYWdlcz48dm9sdW1lPjE0NDwvdm9sdW1lPjxudW1i
ZXI+NzwvbnVtYmVyPjxlZGl0aW9uPjIwMTMvMDcvMDM8L2VkaXRpb24+PGtleXdvcmRzPjxrZXl3
b3JkPkFkb2xlc2NlbnQ8L2tleXdvcmQ+PGtleXdvcmQ+QWR1bHQ8L2tleXdvcmQ+PGtleXdvcmQ+
QWZyaWNhbiBBbWVyaWNhbnMvc3RhdGlzdGljcyAmYW1wOyBudW1lcmljYWwgZGF0YTwva2V5d29y
ZD48a2V5d29yZD5BZ2UgRmFjdG9yczwva2V5d29yZD48a2V5d29yZD5BZ2VkPC9rZXl3b3JkPjxr
ZXl3b3JkPkNoaWxkPC9rZXl3b3JkPjxrZXl3b3JkPkNoaWxkLCBQcmVzY2hvb2w8L2tleXdvcmQ+
PGtleXdvcmQ+Q29udGluZW50YWwgUG9wdWxhdGlvbiBHcm91cHMvKnN0YXRpc3RpY3MgJmFtcDsg
bnVtZXJpY2FsIGRhdGE8L2tleXdvcmQ+PGtleXdvcmQ+RGVudGFsIENhcmUvKnN0YXRpc3RpY3Mg
JmFtcDsgbnVtZXJpY2FsIGRhdGE8L2tleXdvcmQ+PGtleXdvcmQ+RW1lcmdlbmN5IFNlcnZpY2Us
IEhvc3BpdGFsLypzdGF0aXN0aWNzICZhbXA7IG51bWVyaWNhbCBkYXRhPC9rZXl3b3JkPjxrZXl3
b3JkPkV0aG5pYyBHcm91cHMvKnN0YXRpc3RpY3MgJmFtcDsgbnVtZXJpY2FsIGRhdGE8L2tleXdv
cmQ+PGtleXdvcmQ+RXVyb3BlYW4gQ29udGluZW50YWwgQW5jZXN0cnkgR3JvdXAvc3RhdGlzdGlj
cyAmYW1wOyBudW1lcmljYWwgZGF0YTwva2V5d29yZD48a2V5d29yZD5GZW1hbGU8L2tleXdvcmQ+
PGtleXdvcmQ+RmluYW5jaW5nLCBQZXJzb25hbC9zdGF0aXN0aWNzICZhbXA7IG51bWVyaWNhbCBk
YXRhPC9rZXl3b3JkPjxrZXl3b3JkPkhpc3BhbmljIEFtZXJpY2Fucy9zdGF0aXN0aWNzICZhbXA7
IG51bWVyaWNhbCBkYXRhPC9rZXl3b3JkPjxrZXl3b3JkPkh1bWFuczwva2V5d29yZD48a2V5d29y
ZD5JbnN1cmFuY2UsIEhlYWx0aC9zdGF0aXN0aWNzICZhbXA7IG51bWVyaWNhbCBkYXRhPC9rZXl3
b3JkPjxrZXl3b3JkPk1hbGU8L2tleXdvcmQ+PGtleXdvcmQ+TWVkaWNhaWQvc3RhdGlzdGljcyAm
YW1wOyBudW1lcmljYWwgZGF0YTwva2V5d29yZD48a2V5d29yZD5NZWRpY2FyZS9zdGF0aXN0aWNz
ICZhbXA7IG51bWVyaWNhbCBkYXRhPC9rZXl3b3JkPjxrZXl3b3JkPk1pZGRsZSBBZ2VkPC9rZXl3
b3JkPjxrZXl3b3JkPk1pbm9yaXR5IEdyb3Vwcy9zdGF0aXN0aWNzICZhbXA7IG51bWVyaWNhbCBk
YXRhPC9rZXl3b3JkPjxrZXl3b3JkPlJldHJvc3BlY3RpdmUgU3R1ZGllczwva2V5d29yZD48a2V5
d29yZD5TZXggRmFjdG9yczwva2V5d29yZD48a2V5d29yZD5UaW1lIEZhY3RvcnM8L2tleXdvcmQ+
PGtleXdvcmQ+KlRpbWUtdG8tVHJlYXRtZW50PC9rZXl3b3JkPjxrZXl3b3JkPlRyaWFnZS9zdGF0
aXN0aWNzICZhbXA7IG51bWVyaWNhbCBkYXRhPC9rZXl3b3JkPjxrZXl3b3JkPlVuaXRlZCBTdGF0
ZXM8L2tleXdvcmQ+PGtleXdvcmQ+KldhaXRpbmcgTGlzdHM8L2tleXdvcmQ+PGtleXdvcmQ+WW91
bmcgQWR1bHQ8L2tleXdvcmQ+PGtleXdvcmQ+RW1lcmdlbmN5IGhlYWx0aCBzZXJ2aWNlczwva2V5
d29yZD48a2V5d29yZD5kZW50YWwgY2FyZTwva2V5d29yZD48a2V5d29yZD5kZW50YWwgc2Vydmlj
ZSB1dGlsaXphdGlvbjwva2V5d29yZD48L2tleXdvcmRzPjxkYXRlcz48eWVhcj4yMDEzPC95ZWFy
PjxwdWItZGF0ZXM+PGRhdGU+SnVsPC9kYXRlPjwvcHViLWRhdGVzPjwvZGF0ZXM+PGlzYm4+MDAw
Mi04MTc3PC9pc2JuPjxhY2Nlc3Npb24tbnVtPjIzODEzMjY1PC9hY2Nlc3Npb24tbnVtPjx1cmxz
PjxyZWxhdGVkLXVybHM+PHVybD5odHRwOi8vd3d3Lm5jYmkubmxtLm5paC5nb3YvcG1jL2FydGlj
bGVzL1BNQzM4MTc2MTIvcGRmL25paG1zNTIxNDMzLnBkZjwvdXJsPjwvcmVsYXRlZC11cmxzPjwv
dXJscz48Y3VzdG9tMj5QbWMzODE3NjEyPC9jdXN0b20yPjxjdXN0b202Pk5paG1zNTIxNDMzPC9j
dXN0b202PjxyZW1vdGUtZGF0YWJhc2UtcHJvdmlkZXI+TkxNPC9yZW1vdGUtZGF0YWJhc2UtcHJv
dmlkZXI+PGxhbmd1YWdlPmVuZzwvbGFuZ3VhZ2U+PC9yZWNvcmQ+PC9DaXRlPjxDaXRlPjxBdXRo
b3I+T2t1bnNlcmk8L0F1dGhvcj48WWVhcj4yMDEzPC9ZZWFyPjxSZWNOdW0+MzU8L1JlY051bT48
cmVjb3JkPjxyZWMtbnVtYmVyPjM1PC9yZWMtbnVtYmVyPjxmb3JlaWduLWtleXM+PGtleSBhcHA9
IkVOIiBkYi1pZD0iMnZ0cnJ6eHdsMHB6dG9lendmNngwcHg1MDA5djB3cjI1dHd6IiB0aW1lc3Rh
bXA9IjE0MjExNjE3OTAiPjM1PC9rZXk+PC9mb3JlaWduLWtleXM+PHJlZi10eXBlIG5hbWU9Ikpv
dXJuYWwgQXJ0aWNsZSI+MTc8L3JlZi10eXBlPjxjb250cmlidXRvcnM+PGF1dGhvcnM+PGF1dGhv
cj5Pa3Vuc2VyaSwgQy48L2F1dGhvcj48YXV0aG9yPk9rdW5zZXJpLCBFLjwvYXV0aG9yPjxhdXRo
b3I+RmlzY2hlciwgTS4gQy48L2F1dGhvcj48YXV0aG9yPlNhZGVnaGksIFMuIE4uPC9hdXRob3I+
PGF1dGhvcj5YaWFuZywgUS48L2F1dGhvcj48YXV0aG9yPlN6YWJvLCBBLjwvYXV0aG9yPjwvYXV0
aG9ycz48L2NvbnRyaWJ1dG9ycz48YXV0aC1hZGRyZXNzPkRlcGFydG1lbnQgb2YgQ2xpbmljYWwg
U2VydmljZXMsIFNjaG9vbCBvZiBEZW50aXN0cnksIE1hcnF1ZXR0ZSBVbml2ZXJzaXR5LCBNaWx3
YXVrZWUsIFdJLCBVU0EuPC9hdXRoLWFkZHJlc3M+PHRpdGxlcz48dGl0bGU+Tm9udHJhdW1hdGlj
IGRlbnRhbCBjb25kaXRpb24tcmVsYXRlZCB2aXNpdHMgdG8gZW1lcmdlbmN5IGRlcGFydG1lbnRz
IG9uIHdlZWtkYXlzLCB3ZWVrZW5kcyBhbmQgbmlnaHQgaG91cnM6IGZpbmRpbmdzIGZyb20gdGhl
IE5hdGlvbmFsIEhvc3BpdGFsIEFtYnVsYXRvcnkgTWVkaWNhbCBDYXJlIHN1cnZleTwvdGl0bGU+
PHNlY29uZGFyeS10aXRsZT5DbGluIENvc21ldCBJbnZlc3RpZyBEZW50PC9zZWNvbmRhcnktdGl0
bGU+PGFsdC10aXRsZT5DbGluaWNhbCwgY29zbWV0aWMgYW5kIGludmVzdGlnYXRpb25hbCBkZW50
aXN0cnk8L2FsdC10aXRsZT48L3RpdGxlcz48cGVyaW9kaWNhbD48ZnVsbC10aXRsZT5DbGluIENv
c21ldCBJbnZlc3RpZyBEZW50PC9mdWxsLXRpdGxlPjxhYmJyLTE+Q2xpbmljYWwsIGNvc21ldGlj
IGFuZCBpbnZlc3RpZ2F0aW9uYWwgZGVudGlzdHJ5PC9hYmJyLTE+PC9wZXJpb2RpY2FsPjxhbHQt
cGVyaW9kaWNhbD48ZnVsbC10aXRsZT5DbGluIENvc21ldCBJbnZlc3RpZyBEZW50PC9mdWxsLXRp
dGxlPjxhYmJyLTE+Q2xpbmljYWwsIGNvc21ldGljIGFuZCBpbnZlc3RpZ2F0aW9uYWwgZGVudGlz
dHJ5PC9hYmJyLTE+PC9hbHQtcGVyaW9kaWNhbD48cGFnZXM+NjktNzY8L3BhZ2VzPjx2b2x1bWU+
NTwvdm9sdW1lPjxlZGl0aW9uPjIwMTMvMDkvMTc8L2VkaXRpb24+PGtleXdvcmRzPjxrZXl3b3Jk
PmRlbnRhbCBjYXJlPC9rZXl3b3JkPjxrZXl3b3JkPmRlbnRhbCBoZWFsdGggc2VydmljZXM8L2tl
eXdvcmQ+PGtleXdvcmQ+ZW1lcmdlbmN5IHNlcnZpY2U8L2tleXdvcmQ+PGtleXdvcmQ+dG9vdGhh
Y2hlPC9rZXl3b3JkPjwva2V5d29yZHM+PGRhdGVzPjx5ZWFyPjIwMTM8L3llYXI+PC9kYXRlcz48
aXNibj4xMTc5LTEzNTc8L2lzYm4+PGFjY2Vzc2lvbi1udW0+MjQwMzk0NTM8L2FjY2Vzc2lvbi1u
dW0+PHVybHM+PHJlbGF0ZWQtdXJscz48dXJsPmh0dHA6Ly93d3cubmNiaS5ubG0ubmloLmdvdi9w
bWMvYXJ0aWNsZXMvUE1DMzc3MDUyMi9wZGYvY2NpZGUtNS0wNjkucGRmPC91cmw+PC9yZWxhdGVk
LXVybHM+PC91cmxzPjxjdXN0b20yPlBtYzM3NzA1MjI8L2N1c3RvbTI+PGVsZWN0cm9uaWMtcmVz
b3VyY2UtbnVtPjEwLjIxNDcvY2NpZGUuczQ5MTkxPC9lbGVjdHJvbmljLXJlc291cmNlLW51bT48
cmVtb3RlLWRhdGFiYXNlLXByb3ZpZGVyPk5MTTwvcmVtb3RlLWRhdGFiYXNlLXByb3ZpZGVyPjxs
YW5ndWFnZT5lbmc8L2xhbmd1YWdlPjwvcmVjb3JkPjwvQ2l0ZT48Q2l0ZT48QXV0aG9yPk9rdW5z
ZXJpPC9BdXRob3I+PFllYXI+MjAxMjwvWWVhcj48UmVjTnVtPjMzMjwvUmVjTnVtPjxyZWNvcmQ+
PHJlYy1udW1iZXI+MzMyPC9yZWMtbnVtYmVyPjxmb3JlaWduLWtleXM+PGtleSBhcHA9IkVOIiBk
Yi1pZD0iMnZ0cnJ6eHdsMHB6dG9lendmNngwcHg1MDA5djB3cjI1dHd6IiB0aW1lc3RhbXA9IjE0
Mzc1OTQ3NzYiPjMzMjwva2V5PjwvZm9yZWlnbi1rZXlzPjxyZWYtdHlwZSBuYW1lPSJKb3VybmFs
IEFydGljbGUiPjE3PC9yZWYtdHlwZT48Y29udHJpYnV0b3JzPjxhdXRob3JzPjxhdXRob3I+T2t1
bnNlcmksIEMuPC9hdXRob3I+PGF1dGhvcj5Pa3Vuc2VyaSwgRS48L2F1dGhvcj48YXV0aG9yPlRo
b3JwZSwgSi4gTS48L2F1dGhvcj48YXV0aG9yPlhpYW5nLCBRLjwvYXV0aG9yPjxhdXRob3I+U3ph
Ym8sIEEuPC9hdXRob3I+PC9hdXRob3JzPjwvY29udHJpYnV0b3JzPjxhdXRoLWFkZHJlc3M+RGVw
YXJ0bWVudCBvZiBDbGluaWNhbCBTZXJ2aWNlcywgTWFycXVldHRlIFVuaXZlcnNpdHkgU2Nob29s
IG9mIERlbnRpc3RyeSwgTWlsd2F1a2VlLCBXSSA1MzIwMS0xODgxLCBVU0EuIGNocmlzdG9waGVy
Lm9rdW5zZXJpQG11LmVkdTwvYXV0aC1hZGRyZXNzPjx0aXRsZXM+PHRpdGxlPk1lZGljYXRpb25z
IHByZXNjcmliZWQgaW4gZW1lcmdlbmN5IGRlcGFydG1lbnRzIGZvciBub250cmF1bWF0aWMgZGVu
dGFsIGNvbmRpdGlvbiB2aXNpdHMgaW4gdGhlIFVuaXRlZCBTdGF0ZXM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UwOC0xMjwvcGFnZXM+PHZv
bHVtZT41MDwvdm9sdW1lPjxudW1iZXI+NjwvbnVtYmVyPjxlZGl0aW9uPjIwMTIvMDUvMTY8L2Vk
aXRpb24+PGtleXdvcmRzPjxrZXl3b3JkPkFkb2xlc2NlbnQ8L2tleXdvcmQ+PGtleXdvcmQ+QWR1
bHQ8L2tleXdvcmQ+PGtleXdvcmQ+QWdlIEZhY3RvcnM8L2tleXdvcmQ+PGtleXdvcmQ+QWdlZDwv
a2V5d29yZD48a2V5d29yZD5BbmFsZ2VzaWNzLyphZG1pbmlzdHJhdGlvbiAmYW1wOyBkb3NhZ2Uv
dGhlcmFwZXV0aWMgdXNlPC9rZXl3b3JkPjxrZXl3b3JkPkFudGktQmFjdGVyaWFsIEFnZW50cy8q
YWRtaW5pc3RyYXRpb24gJmFtcDsgZG9zYWdlL3RoZXJhcGV1dGljIHVzZTwva2V5d29yZD48a2V5
d29yZD5DaGlsZDwva2V5d29yZD48a2V5d29yZD5DaGlsZCwgUHJlc2Nob29sPC9rZXl3b3JkPjxr
ZXl3b3JkPkRydWcgUHJlc2NyaXB0aW9ucy8qc3RhdGlzdGljcyAmYW1wOyBudW1lcmljYWwgZGF0
YTwva2V5d29yZD48a2V5d29yZD5EcnVnIFV0aWxpemF0aW9uPC9rZXl3b3JkPjxrZXl3b3JkPkVt
ZXJnZW5jeSBTZXJ2aWNlLCBIb3NwaXRhbC8qc3RhdGlzdGljcyAmYW1wOyBudW1lcmljYWwgZGF0
YTwva2V5d29yZD48a2V5d29yZD5GZW1hbGU8L2tleXdvcmQ+PGtleXdvcmQ+SHVtYW5zPC9rZXl3
b3JkPjxrZXl3b3JkPkluZmFudDwva2V5d29yZD48a2V5d29yZD5NYWxlPC9rZXl3b3JkPjxrZXl3
b3JkPk1pZGRsZSBBZ2VkPC9rZXl3b3JkPjxrZXl3b3JkPlBoeXNpY2lhbiZhcG9zO3MgUHJhY3Rp
Y2UgUGF0dGVybnMvKnN0YXRpc3RpY3MgJmFtcDsgbnVtZXJpY2FsIGRhdGE8L2tleXdvcmQ+PGtl
eXdvcmQ+U2V4IEZhY3RvcnM8L2tleXdvcmQ+PGtleXdvcmQ+U29jaW9lY29ub21pYyBGYWN0b3Jz
PC9rZXl3b3JkPjxrZXl3b3JkPlN0b21hdG9nbmF0aGljIERpc2Vhc2VzLypkcnVnIHRoZXJhcHk8
L2tleXdvcmQ+PGtleXdvcmQ+VW5pdGVkIFN0YXRlczwva2V5d29yZD48a2V5d29yZD5Zb3VuZyBB
ZHVsdDwva2V5d29yZD48L2tleXdvcmRzPjxkYXRlcz48eWVhcj4yMDEyPC95ZWFyPjxwdWItZGF0
ZXM+PGRhdGU+SnVuPC9kYXRlPjwvcHViLWRhdGVzPjwvZGF0ZXM+PGlzYm4+MDAyNS03MDc5PC9p
c2JuPjxhY2Nlc3Npb24tbnVtPjIyNTg0ODg2PC9hY2Nlc3Npb24tbnVtPjx1cmxzPjwvdXJscz48
Y3VzdG9tMj5QbWMzMzUzMTQ3PC9jdXN0b20yPjxjdXN0b202Pk5paG1zMzQ4NjM3PC9jdXN0b202
PjxlbGVjdHJvbmljLXJlc291cmNlLW51bT4xMC4xMDk3L01MUi4wYjAxM2UzMTgyNDVhNTc1PC9l
bGVjdHJvbmljLXJlc291cmNlLW51bT48cmVtb3RlLWRhdGFiYXNlLXByb3ZpZGVyPk5MTTwvcmVt
b3RlLWRhdGFiYXNlLXByb3ZpZGVyPjxsYW5ndWFnZT5lbmc8L2xhbmd1YWdlPjwvcmVjb3JkPjwv
Q2l0ZT48Q2l0ZT48QXV0aG9yPk9rdW5zZXJpPC9BdXRob3I+PFllYXI+MjAxMjwvWWVhcj48UmVj
TnVtPjMzODwvUmVjTnVtPjxyZWNvcmQ+PHJlYy1udW1iZXI+MzM4PC9yZWMtbnVtYmVyPjxmb3Jl
aWduLWtleXM+PGtleSBhcHA9IkVOIiBkYi1pZD0iMnZ0cnJ6eHdsMHB6dG9lendmNngwcHg1MDA5
djB3cjI1dHd6IiB0aW1lc3RhbXA9IjE0Mzc1OTQ3NzYiPjMzODwva2V5PjwvZm9yZWlnbi1rZXlz
PjxyZWYtdHlwZSBuYW1lPSJKb3VybmFsIEFydGljbGUiPjE3PC9yZWYtdHlwZT48Y29udHJpYnV0
b3JzPjxhdXRob3JzPjxhdXRob3I+T2t1bnNlcmksIEMuPC9hdXRob3I+PGF1dGhvcj5Pa3Vuc2Vy
aSwgRS48L2F1dGhvcj48YXV0aG9yPlRob3JwZSwgSi4gTS48L2F1dGhvcj48YXV0aG9yPlhpYW5n
LCBRLjwvYXV0aG9yPjxhdXRob3I+U3phYm8sIEEuPC9hdXRob3I+PC9hdXRob3JzPjwvY29udHJp
YnV0b3JzPjxhdXRoLWFkZHJlc3M+RGVwYXJ0bWVudCBvZiBDbGluaWNhbCBTZXJ2aWNlcywgTWFy
cXVldHRlIFVuaXZlcnNpdHkgU2Nob29sIG9mIERlbnRpc3RyeSwgTWlsd2F1a2VlLCBXSSwgVVNB
LjwvYXV0aC1hZGRyZXNzPjx0aXRsZXM+PHRpdGxlPlBhdGllbnQgY2hhcmFjdGVyaXN0aWNzIGFu
ZCB0cmVuZHMgaW4gbm9udHJhdW1hdGljIGRlbnRhbCBjb25kaXRpb24gdmlzaXRzIHRvIGVtZXJn
ZW5jeSBkZXBhcnRtZW50cyBpbiB0aGUgVW5pdGVkIFN0YXRlczwvdGl0bGU+PHNlY29uZGFyeS10
aXRsZT5DbGluIENvc21ldCBJbnZlc3RpZyBEZW50PC9zZWNvbmRhcnktdGl0bGU+PGFsdC10aXRs
ZT5DbGluaWNhbCwgY29zbWV0aWMgYW5kIGludmVzdGlnYXRpb25hbCBkZW50aXN0cnk8L2FsdC10
aXRsZT48L3RpdGxlcz48cGVyaW9kaWNhbD48ZnVsbC10aXRsZT5DbGluIENvc21ldCBJbnZlc3Rp
ZyBEZW50PC9mdWxsLXRpdGxlPjxhYmJyLTE+Q2xpbmljYWwsIGNvc21ldGljIGFuZCBpbnZlc3Rp
Z2F0aW9uYWwgZGVudGlzdHJ5PC9hYmJyLTE+PC9wZXJpb2RpY2FsPjxhbHQtcGVyaW9kaWNhbD48
ZnVsbC10aXRsZT5DbGluIENvc21ldCBJbnZlc3RpZyBEZW50PC9mdWxsLXRpdGxlPjxhYmJyLTE+
Q2xpbmljYWwsIGNvc21ldGljIGFuZCBpbnZlc3RpZ2F0aW9uYWwgZGVudGlzdHJ5PC9hYmJyLTE+
PC9hbHQtcGVyaW9kaWNhbD48cGFnZXM+MS03PC9wYWdlcz48dm9sdW1lPjQ8L3ZvbHVtZT48ZWRp
dGlvbj4yMDEyLzAxLzAxPC9lZGl0aW9uPjxrZXl3b3Jkcz48a2V5d29yZD5hZHVsdHM8L2tleXdv
cmQ+PGtleXdvcmQ+ZGVudGFsIGRpc2Vhc2U8L2tleXdvcmQ+PGtleXdvcmQ+ZGVudGFsIHV0aWxp
emF0aW9uPC9rZXl3b3JkPjxrZXl3b3JkPmVtZXJnZW5jeSBzZXJ2aWNlPC9rZXl3b3JkPjwva2V5
d29yZHM+PGRhdGVzPjx5ZWFyPjIwMTI8L3llYXI+PC9kYXRlcz48aXNibj4xMTc5LTEzNTc8L2lz
Ym4+PGFjY2Vzc2lvbi1udW0+MjM2NzQ5MTk8L2FjY2Vzc2lvbi1udW0+PHVybHM+PC91cmxzPjxj
dXN0b20yPlBtYzM2NTIzNjM8L2N1c3RvbTI+PGVsZWN0cm9uaWMtcmVzb3VyY2UtbnVtPjEwLjIx
NDcvY2NpZGVuLnMyODE2ODwvZWxlY3Ryb25pYy1yZXNvdXJjZS1udW0+PHJlbW90ZS1kYXRhYmFz
ZS1wcm92aWRlcj5OTE08L3JlbW90ZS1kYXRhYmFzZS1wcm92aWRlcj48bGFuZ3VhZ2U+ZW5nPC9s
YW5ndWFnZT48L3JlY29yZD48L0NpdGU+PENpdGU+PEF1dGhvcj5Pa3Vuc2VyaTwvQXV0aG9yPjxZ
ZWFyPjIwMTQ8L1llYXI+PFJlY051bT40PC9SZWNOdW0+PHJlY29yZD48cmVjLW51bWJlcj40PC9y
ZWMtbnVtYmVyPjxmb3JlaWduLWtleXM+PGtleSBhcHA9IkVOIiBkYi1pZD0iMnZ0cnJ6eHdsMHB6
dG9lendmNngwcHg1MDA5djB3cjI1dHd6IiB0aW1lc3RhbXA9IjE0MjExNjE3ODkiPjQ8L2tleT48
L2ZvcmVpZ24ta2V5cz48cmVmLXR5cGUgbmFtZT0iSm91cm5hbCBBcnRpY2xlIj4xNzwvcmVmLXR5
cGU+PGNvbnRyaWJ1dG9ycz48YXV0aG9ycz48YXV0aG9yPk9rdW5zZXJpLCBDLjwvYXV0aG9yPjxh
dXRob3I+T2t1bnNlcmksIEUuPC9hdXRob3I+PGF1dGhvcj5YaWFuZywgUS48L2F1dGhvcj48YXV0
aG9yPlRob3JwZSwgSi4gTS48L2F1dGhvcj48YXV0aG9yPlN6YWJvLCBBLjwvYXV0aG9yPjwvYXV0
aG9ycz48L2NvbnRyaWJ1dG9ycz48YXV0aC1hZGRyZXNzPkRlcGFydG1lbnQgb2YgQ2xpbmljYWwg
U2VydmljZXMsIFNjaG9vbCBvZiBEZW50aXN0cnksIE1hcnF1ZXR0ZSBVbml2ZXJzaXR5LCBNaWx3
YXVrZWUsIFdJLCBVU0EuPC9hdXRoLWFkZHJlc3M+PHRpdGxlcz48dGl0bGU+UHJlc2NyaXB0aW9u
IG9mIG9waW9pZCBhbmQgbm9ub3Bpb2lkIGFuYWxnZXNpY3MgZm9yIGRlbnRhbCBjYXJlIGluIGVt
ZXJnZW5jeSBkZXBhcnRtZW50czogRmluZGluZ3MgZnJvbSB0aGUgTmF0aW9uYWwgSG9zcGl0YWwg
QW1idWxhdG9yeSBNZWRpY2FsIENhcmUgU3VydmV5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yODMtOTI8L3BhZ2VzPjx2b2x1bWU+NzQ8L3ZvbHVtZT48bnVtYmVy
PjQ8L251bWJlcj48ZWRpdGlvbj4yMDE0LzA1LzI4PC9lZGl0aW9uPjxrZXl3b3Jkcz48a2V5d29y
ZD5kZW50YWwgY2FyZTwva2V5d29yZD48a2V5d29yZD5kZW50YWwgaGVhbHRoIHNlcnZpY2VzPC9r
ZXl3b3JkPjxrZXl3b3JkPmVtZXJnZW5jeSBwaHlzaWNpYW5zPC9rZXl3b3JkPjxrZXl3b3JkPm5v
bm9waW9pZCBhbmFsZ2VzaWNzPC9rZXl3b3JkPjxrZXl3b3JkPm5vbnRyYXVtYXRpYyBkZW50YWwg
Y29uZGl0aW9uczwva2V5d29yZD48a2V5d29yZD5vcGlvaWQgYW5hbGdlc2ljczwva2V5d29yZD48
a2V5d29yZD50b290aGFjaGU8L2tleXdvcmQ+PC9rZXl3b3Jkcz48ZGF0ZXM+PHllYXI+MjAxNDwv
eWVhcj48cHViLWRhdGVzPjxkYXRlPlNlcDwvZGF0ZT48L3B1Yi1kYXRlcz48L2RhdGVzPjxpc2Ju
PjAwMjItNDAwNjwvaXNibj48YWNjZXNzaW9uLW51bT4yNDg2MzQwNzwvYWNjZXNzaW9uLW51bT48
dXJscz48cmVsYXRlZC11cmxzPjx1cmw+aHR0cDovL29ubGluZWxpYnJhcnkud2lsZXkuY29tL3N0
b3JlLzEwLjExMTEvanBoZC4xMjA1NS9hc3NldC9qcGhkMTIwNTUucGRmP3Y9MSZhbXA7dD1pNHZm
MXRnNiZhbXA7cz03OTJmYTJkYTY1M2Q2N2NlNmU2MmY5ZWEyOTAwODM3ODQ3NjI3NjE1PC91cmw+
PC9yZWxhdGVkLXVybHM+PC91cmxzPjxjdXN0b20yPlBtYzQyNDUzODY8L2N1c3RvbTI+PGN1c3Rv
bTY+TmlobXM1ODE4NTE8L2N1c3RvbTY+PGVsZWN0cm9uaWMtcmVzb3VyY2UtbnVtPjEwLjExMTEv
anBoZC4xMjA1NTwvZWxlY3Ryb25pYy1yZXNvdXJjZS1udW0+PHJlbW90ZS1kYXRhYmFzZS1wcm92
aWRlcj5OTE08L3JlbW90ZS1kYXRhYmFzZS1wcm92aWRlcj48bGFuZ3VhZ2U+ZW5nPC9sYW5ndWFn
ZT48L3JlY29yZD48L0NpdGU+PC9FbmROb3RlPn==
</w:fldData>
        </w:fldChar>
      </w:r>
      <w:r w:rsidR="00A868AA" w:rsidRPr="00645583">
        <w:rPr>
          <w:rFonts w:asciiTheme="minorHAnsi" w:hAnsiTheme="minorHAnsi"/>
          <w:sz w:val="22"/>
          <w:szCs w:val="22"/>
        </w:rPr>
        <w:instrText xml:space="preserve"> ADDIN EN.CITE.DATA </w:instrText>
      </w:r>
      <w:r w:rsidR="00E053B7" w:rsidRPr="00645583">
        <w:rPr>
          <w:rFonts w:asciiTheme="minorHAnsi" w:hAnsiTheme="minorHAnsi"/>
          <w:sz w:val="22"/>
          <w:szCs w:val="22"/>
        </w:rPr>
      </w:r>
      <w:r w:rsidR="00E053B7" w:rsidRPr="00645583">
        <w:rPr>
          <w:rFonts w:asciiTheme="minorHAnsi" w:hAnsiTheme="minorHAnsi"/>
          <w:sz w:val="22"/>
          <w:szCs w:val="22"/>
        </w:rPr>
        <w:fldChar w:fldCharType="end"/>
      </w:r>
      <w:r w:rsidR="00E053B7" w:rsidRPr="00645583">
        <w:rPr>
          <w:rFonts w:asciiTheme="minorHAnsi" w:hAnsiTheme="minorHAnsi"/>
          <w:sz w:val="22"/>
          <w:szCs w:val="22"/>
        </w:rPr>
      </w:r>
      <w:r w:rsidR="00E053B7" w:rsidRPr="00645583">
        <w:rPr>
          <w:rFonts w:asciiTheme="minorHAnsi" w:hAnsiTheme="minorHAnsi"/>
          <w:sz w:val="22"/>
          <w:szCs w:val="22"/>
        </w:rPr>
        <w:fldChar w:fldCharType="separate"/>
      </w:r>
      <w:r w:rsidR="00A868AA" w:rsidRPr="00645583">
        <w:rPr>
          <w:rFonts w:asciiTheme="minorHAnsi" w:hAnsiTheme="minorHAnsi"/>
          <w:noProof/>
          <w:sz w:val="22"/>
          <w:szCs w:val="22"/>
        </w:rPr>
        <w:t>(32-36)</w:t>
      </w:r>
      <w:r w:rsidR="00E053B7" w:rsidRPr="00645583">
        <w:rPr>
          <w:rFonts w:asciiTheme="minorHAnsi" w:hAnsiTheme="minorHAnsi"/>
          <w:sz w:val="22"/>
          <w:szCs w:val="22"/>
        </w:rPr>
        <w:fldChar w:fldCharType="end"/>
      </w:r>
      <w:r w:rsidR="00FF7008" w:rsidRPr="00645583">
        <w:rPr>
          <w:rFonts w:asciiTheme="minorHAnsi" w:hAnsiTheme="minorHAnsi"/>
          <w:sz w:val="22"/>
          <w:szCs w:val="22"/>
        </w:rPr>
        <w:t>, Wall</w:t>
      </w:r>
      <w:r w:rsidR="00E053B7" w:rsidRPr="00645583">
        <w:rPr>
          <w:rFonts w:asciiTheme="minorHAnsi" w:hAnsiTheme="minorHAnsi"/>
          <w:sz w:val="22"/>
          <w:szCs w:val="22"/>
        </w:rPr>
        <w:fldChar w:fldCharType="begin"/>
      </w:r>
      <w:r w:rsidR="00A868AA" w:rsidRPr="00645583">
        <w:rPr>
          <w:rFonts w:asciiTheme="minorHAnsi" w:hAnsiTheme="minorHAnsi"/>
          <w:sz w:val="22"/>
          <w:szCs w:val="22"/>
        </w:rPr>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rsidRPr="00645583">
        <w:rPr>
          <w:rFonts w:asciiTheme="minorHAnsi" w:hAnsiTheme="minorHAnsi"/>
          <w:sz w:val="22"/>
          <w:szCs w:val="22"/>
        </w:rPr>
        <w:fldChar w:fldCharType="separate"/>
      </w:r>
      <w:r w:rsidR="00A868AA" w:rsidRPr="00645583">
        <w:rPr>
          <w:rFonts w:asciiTheme="minorHAnsi" w:hAnsiTheme="minorHAnsi"/>
          <w:noProof/>
          <w:sz w:val="22"/>
          <w:szCs w:val="22"/>
        </w:rPr>
        <w:t>(29)</w:t>
      </w:r>
      <w:r w:rsidR="00E053B7" w:rsidRPr="00645583">
        <w:rPr>
          <w:rFonts w:asciiTheme="minorHAnsi" w:hAnsiTheme="minorHAnsi"/>
          <w:sz w:val="22"/>
          <w:szCs w:val="22"/>
        </w:rPr>
        <w:fldChar w:fldCharType="end"/>
      </w:r>
      <w:r w:rsidR="00FF7008" w:rsidRPr="00645583">
        <w:rPr>
          <w:rFonts w:asciiTheme="minorHAnsi" w:hAnsiTheme="minorHAnsi"/>
          <w:sz w:val="22"/>
          <w:szCs w:val="22"/>
        </w:rPr>
        <w:t xml:space="preserve">, </w:t>
      </w:r>
    </w:p>
    <w:p w:rsidR="00266674" w:rsidRPr="00266674" w:rsidRDefault="00266674" w:rsidP="00286FC3">
      <w:pPr>
        <w:rPr>
          <w:rFonts w:asciiTheme="majorHAnsi" w:hAnsiTheme="majorHAnsi"/>
          <w:b/>
          <w:i/>
          <w:color w:val="0070C0"/>
        </w:rPr>
      </w:pPr>
      <w:r w:rsidRPr="00266674">
        <w:rPr>
          <w:rFonts w:asciiTheme="majorHAnsi" w:hAnsiTheme="majorHAnsi"/>
          <w:b/>
          <w:i/>
          <w:color w:val="0070C0"/>
        </w:rPr>
        <w:t>Other National Databases</w:t>
      </w:r>
    </w:p>
    <w:p w:rsidR="00286FC3" w:rsidRDefault="00C50863" w:rsidP="00286FC3">
      <w:r w:rsidRPr="00645583">
        <w:t>Other national datasets containing relevant health and dental care utilization</w:t>
      </w:r>
      <w:r w:rsidR="003C373C">
        <w:t xml:space="preserve"> </w:t>
      </w:r>
      <w:r w:rsidR="003C373C" w:rsidRPr="00645583">
        <w:t>data</w:t>
      </w:r>
      <w:r w:rsidRPr="00645583">
        <w:t xml:space="preserve">, including use of EDs for care, have also been used to explore various research questions. Flores and </w:t>
      </w:r>
      <w:proofErr w:type="spellStart"/>
      <w:r w:rsidRPr="00645583">
        <w:t>Tomany-Korman</w:t>
      </w:r>
      <w:proofErr w:type="spellEnd"/>
      <w:r w:rsidRPr="00645583">
        <w:t xml:space="preserve"> analyzed 2003-2004 National Survey of Children’s Health to examine racial/ethnic disparities in health and dental care.</w:t>
      </w:r>
      <w:r w:rsidR="00E053B7" w:rsidRPr="00645583">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rsidRPr="00645583">
        <w:instrText xml:space="preserve"> ADDIN EN.CITE </w:instrText>
      </w:r>
      <w:r w:rsidR="00E053B7" w:rsidRPr="00645583">
        <w:fldChar w:fldCharType="begin">
          <w:fldData xml:space="preserve">PEVuZE5vdGU+PENpdGU+PEF1dGhvcj5GbG9yZXM8L0F1dGhvcj48WWVhcj4yMDA4PC9ZZWFyPjxS
ZWNOdW0+NzU5PC9SZWNOdW0+PERpc3BsYXlUZXh0Pig0Myk8L0Rpc3BsYXlUZXh0PjxyZWNvcmQ+
PHJlYy1udW1iZXI+NzU5PC9yZWMtbnVtYmVyPjxmb3JlaWduLWtleXM+PGtleSBhcHA9IkVOIiBk
Yi1pZD0iMnZ0cnJ6eHdsMHB6dG9lendmNngwcHg1MDA5djB3cjI1dHd6IiB0aW1lc3RhbXA9IjE0
MzgyMDIyMjQiPjc1OTwva2V5PjwvZm9yZWlnbi1rZXlzPjxyZWYtdHlwZSBuYW1lPSJKb3VybmFs
IEFydGljbGUiPjE3PC9yZWYtdHlwZT48Y29udHJpYnV0b3JzPjxhdXRob3JzPjxhdXRob3I+Rmxv
cmVzLCBHLjwvYXV0aG9yPjxhdXRob3I+VG9tYW55LUtvcm1hbiwgUy4gQy48L2F1dGhvcj48L2F1
dGhvcnM+PC9jb250cmlidXRvcnM+PGF1dGgtYWRkcmVzcz5EaXZpc2lvbiBvZiBHZW5lcmFsIFBl
ZGlhdHJpY3MsIERlcGFydG1lbnQgb2YgUGVkaWF0cmljcywgVW5pdmVyc2l0eSBvZiBUZXhhcyBT
b3V0aHdlc3Rlcm4gTWVkaWNhbCBDZW50ZXIsIDUzMjMgSGFycnkgSGluZXMgQmx2ZCwgRGFsbGFz
LCBUWCA3NTM5MCwgVVNBLiBnbGVubi5mbG9yZXNAdXRzb3V0aHdlc3Rlcm4uZWR1PC9hdXRoLWFk
ZHJlc3M+PHRpdGxlcz48dGl0bGU+UmFjaWFsIGFuZCBldGhuaWMgZGlzcGFyaXRpZXMgaW4gbWVk
aWNhbCBhbmQgZGVudGFsIGhlYWx0aCwgYWNjZXNzIHRvIGNhcmUsIGFuZCB1c2Ugb2Ygc2Vydmlj
ZXMgaW4gVVM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DYtOTg8L3BhZ2VzPjx2b2x1bWU+MTIxPC92b2x1bWU+PG51bWJl
cj4yPC9udW1iZXI+PGVkaXRpb24+MjAwOC8wMS8xNjwvZWRpdGlvbj48a2V5d29yZHM+PGtleXdv
cmQ+QWRvbGVzY2VudDwva2V5d29yZD48a2V5d29yZD5DaGlsZDwva2V5d29yZD48a2V5d29yZD5D
aGlsZCwgUHJlc2Nob29sPC9rZXl3b3JkPjxrZXl3b3JkPkNvbnRpbmVudGFsIFBvcHVsYXRpb24g
R3JvdXBzPC9rZXl3b3JkPjxrZXl3b3JkPkRlbnRhbCBDYXJlLyp1dGlsaXphdGlvbjwva2V5d29y
ZD48a2V5d29yZD4qRXRobmljIEdyb3Vwczwva2V5d29yZD48a2V5d29yZD5GZW1hbGU8L2tleXdv
cmQ+PGtleXdvcmQ+SGVhbHRoIENhcmUgU3VydmV5czwva2V5d29yZD48a2V5d29yZD5IZWFsdGgg
U2VydmljZXMvKnV0aWxpemF0aW9uPC9rZXl3b3JkPjxrZXl3b3JkPkhlYWx0aCBTZXJ2aWNlcyBB
Y2Nlc3NpYmlsaXR5LypzdGF0aXN0aWNzICZhbXA7IG51bWVyaWNhbCBkYXRhPC9rZXl3b3JkPjxr
ZXl3b3JkPipIZWFsdGggU3RhdHVzIERpc3Bhcml0aWVzPC9rZXl3b3JkPjxrZXl3b3JkPkhlYWx0
aCBTdXJ2ZXlzPC9rZXl3b3JkPjxrZXl3b3JkPkhlYWx0aGNhcmUgRGlzcGFyaXRpZXMvKnN0YXRp
c3RpY3MgJmFtcDsgbnVtZXJpY2FsIGRhdGE8L2tleXdvcmQ+PGtleXdvcmQ+SHVtYW5zPC9rZXl3
b3JkPjxrZXl3b3JkPkluZmFudDwva2V5d29yZD48a2V5d29yZD5NYWxlPC9rZXl3b3JkPjxrZXl3
b3JkPk11bHRpdmFyaWF0ZSBBbmFseXNpczwva2V5d29yZD48a2V5d29yZD5Tb2Npb2Vjb25vbWlj
IEZhY3RvcnM8L2tleXdvcmQ+PGtleXdvcmQ+VW5pdGVkIFN0YXRlczwva2V5d29yZD48L2tleXdv
cmRzPjxkYXRlcz48eWVhcj4yMDA4PC95ZWFyPjxwdWItZGF0ZXM+PGRhdGU+RmViPC9kYXRlPjwv
cHViLWRhdGVzPjwvZGF0ZXM+PGlzYm4+MDAzMS00MDA1PC9pc2JuPjxhY2Nlc3Npb24tbnVtPjE4
MTk1MDAwPC9hY2Nlc3Npb24tbnVtPjx1cmxzPjxyZWxhdGVkLXVybHM+PHVybD5odHRwOi8vcGVk
aWF0cmljcy5hYXBwdWJsaWNhdGlvbnMub3JnL2NvbnRlbnQvMTIxLzIvZTI4Ni5mdWxsLnBkZjwv
dXJsPjwvcmVsYXRlZC11cmxzPjwvdXJscz48ZWxlY3Ryb25pYy1yZXNvdXJjZS1udW0+MTAuMTU0
Mi9wZWRzLjIwMDctMTI0MzwvZWxlY3Ryb25pYy1yZXNvdXJjZS1udW0+PHJlbW90ZS1kYXRhYmFz
ZS1wcm92aWRlcj5OTE08L3JlbW90ZS1kYXRhYmFzZS1wcm92aWRlcj48bGFuZ3VhZ2U+ZW5nPC9s
YW5ndWFnZT48L3JlY29yZD48L0NpdGU+PC9FbmROb3RlPn==
</w:fldData>
        </w:fldChar>
      </w:r>
      <w:r w:rsidR="00D64416" w:rsidRPr="00645583">
        <w:instrText xml:space="preserve"> ADDIN EN.CITE.DATA </w:instrText>
      </w:r>
      <w:r w:rsidR="00E053B7" w:rsidRPr="00645583">
        <w:fldChar w:fldCharType="end"/>
      </w:r>
      <w:r w:rsidR="00E053B7" w:rsidRPr="00645583">
        <w:fldChar w:fldCharType="separate"/>
      </w:r>
      <w:r w:rsidR="00D64416" w:rsidRPr="00645583">
        <w:rPr>
          <w:noProof/>
        </w:rPr>
        <w:t>(43)</w:t>
      </w:r>
      <w:r w:rsidR="00E053B7" w:rsidRPr="00645583">
        <w:fldChar w:fldCharType="end"/>
      </w:r>
      <w:r w:rsidRPr="00645583">
        <w:t xml:space="preserve"> </w:t>
      </w:r>
    </w:p>
    <w:p w:rsidR="00286FC3" w:rsidRDefault="00286FC3" w:rsidP="00286FC3">
      <w:pPr>
        <w:pStyle w:val="Heading3"/>
      </w:pPr>
      <w:r>
        <w:t>State Level Data/Sources</w:t>
      </w:r>
    </w:p>
    <w:p w:rsidR="00645583" w:rsidRDefault="00645583" w:rsidP="00645583">
      <w:r>
        <w:t xml:space="preserve">Some investigators, especially those connected to SOHPs, are more interested in state level data. </w:t>
      </w:r>
      <w:r w:rsidR="00266674">
        <w:t>These</w:t>
      </w:r>
      <w:r>
        <w:t xml:space="preserve"> data may vary </w:t>
      </w:r>
      <w:r w:rsidR="00266674">
        <w:t>by</w:t>
      </w:r>
      <w:r>
        <w:t xml:space="preserve"> availability and </w:t>
      </w:r>
      <w:r w:rsidR="00266674">
        <w:t xml:space="preserve">the </w:t>
      </w:r>
      <w:r>
        <w:t xml:space="preserve">content of datasets. To the extent that data are available and consistent across states, and similar methodology is employed, comparisons </w:t>
      </w:r>
      <w:r w:rsidR="003C373C">
        <w:t xml:space="preserve">among </w:t>
      </w:r>
      <w:r>
        <w:t>states can be made. A common source of state level data is the state’s emergency room discharge database (SEDD).</w:t>
      </w:r>
    </w:p>
    <w:p w:rsidR="00646D58" w:rsidRDefault="00646D58" w:rsidP="00646D58">
      <w:pPr>
        <w:pStyle w:val="Heading4"/>
      </w:pPr>
      <w:r>
        <w:t>State Emergency Department Databases</w:t>
      </w:r>
      <w:r w:rsidR="003C373C">
        <w:t xml:space="preserve"> (SEDD)</w:t>
      </w:r>
    </w:p>
    <w:p w:rsidR="00646D58" w:rsidRPr="00646D58" w:rsidRDefault="00646D58" w:rsidP="00646D58">
      <w:r w:rsidRPr="00646D58">
        <w:t xml:space="preserve">The State Emergency Department Databases (SEDD) </w:t>
      </w:r>
      <w:proofErr w:type="gramStart"/>
      <w:r w:rsidRPr="00646D58">
        <w:t>are</w:t>
      </w:r>
      <w:proofErr w:type="gramEnd"/>
      <w:r w:rsidRPr="00646D58">
        <w:t xml:space="preserve"> part of the family of </w:t>
      </w:r>
      <w:r w:rsidR="00817A6A" w:rsidRPr="00212DCC">
        <w:t>databases including software developed by the Healthcare Cost and Utilization Project (HCUP)</w:t>
      </w:r>
      <w:r w:rsidRPr="00646D58">
        <w:t xml:space="preserve"> The SEDD </w:t>
      </w:r>
      <w:r w:rsidR="00817A6A">
        <w:t>includes data on</w:t>
      </w:r>
      <w:r w:rsidRPr="00646D58">
        <w:t xml:space="preserve"> emergenc</w:t>
      </w:r>
      <w:r w:rsidR="00817A6A">
        <w:t>y visits at hospital emergency departments</w:t>
      </w:r>
      <w:r w:rsidRPr="00646D58">
        <w:t xml:space="preserve"> that do not result in hospitalization. </w:t>
      </w:r>
      <w:r w:rsidR="00817A6A">
        <w:t>Data on</w:t>
      </w:r>
      <w:r w:rsidRPr="00646D58">
        <w:t xml:space="preserve"> patients </w:t>
      </w:r>
      <w:r w:rsidR="00817A6A">
        <w:t xml:space="preserve">admitted to a hospital after </w:t>
      </w:r>
      <w:proofErr w:type="gramStart"/>
      <w:r w:rsidR="00817A6A">
        <w:t xml:space="preserve">an </w:t>
      </w:r>
      <w:r w:rsidRPr="00646D58">
        <w:t xml:space="preserve">ED </w:t>
      </w:r>
      <w:r w:rsidR="00817A6A">
        <w:t>visit are</w:t>
      </w:r>
      <w:proofErr w:type="gramEnd"/>
      <w:r w:rsidRPr="00646D58">
        <w:t xml:space="preserve"> included in the State Inpatient Databases (SID). The SEDD files include all </w:t>
      </w:r>
      <w:r w:rsidR="00817A6A">
        <w:t xml:space="preserve">ED </w:t>
      </w:r>
      <w:r w:rsidRPr="00646D58">
        <w:t>patients regardless of payer</w:t>
      </w:r>
      <w:r w:rsidR="00645583">
        <w:t>, and include clinical and non-clinical data</w:t>
      </w:r>
      <w:r w:rsidRPr="00646D58">
        <w:t>.</w:t>
      </w:r>
      <w:r w:rsidR="00817A6A">
        <w:t xml:space="preserve"> Thirty-two state</w:t>
      </w:r>
      <w:r w:rsidR="00645583">
        <w:t>s currently participate in SEDD.</w:t>
      </w:r>
      <w:r w:rsidR="003C373C">
        <w:t xml:space="preserve"> Further information on SEDD can be found in Appendix 4.</w:t>
      </w:r>
    </w:p>
    <w:p w:rsidR="003C373C" w:rsidRDefault="003C373C" w:rsidP="003C373C">
      <w:pPr>
        <w:pStyle w:val="Heading4"/>
      </w:pPr>
      <w:r>
        <w:t>Other State Emergency Department Data Sources</w:t>
      </w:r>
    </w:p>
    <w:p w:rsidR="00250242" w:rsidRDefault="001C2942" w:rsidP="00286FC3">
      <w:r>
        <w:t>States</w:t>
      </w:r>
      <w:r w:rsidR="003C373C">
        <w:t xml:space="preserve"> </w:t>
      </w:r>
      <w:r>
        <w:t xml:space="preserve">that don’t participate </w:t>
      </w:r>
      <w:r w:rsidR="00645583">
        <w:t xml:space="preserve">in SEDD </w:t>
      </w:r>
      <w:r>
        <w:t xml:space="preserve">may still maintain and make available their own ED databases. Different </w:t>
      </w:r>
      <w:r w:rsidR="00266674">
        <w:t>researchers</w:t>
      </w:r>
      <w:r>
        <w:t xml:space="preserve"> have used SEDD data or state ED databases to study ED dental care at the state level. </w:t>
      </w:r>
      <w:r w:rsidR="00BC3D70">
        <w:t xml:space="preserve">Singhal et al. used California 2006-2011 SEDD data and Medicaid enrollment and reimbursement data from the California Department of Health Care Services </w:t>
      </w:r>
      <w:r w:rsidR="00162F9D">
        <w:t>in a</w:t>
      </w:r>
      <w:r w:rsidR="00266674">
        <w:t xml:space="preserve"> study</w:t>
      </w:r>
      <w:r w:rsidR="00162F9D">
        <w:t xml:space="preserve"> of the effects of changes in state Medicaid benefits.</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r w:rsidR="00162F9D">
        <w:t xml:space="preserve"> </w:t>
      </w:r>
      <w:r w:rsidR="00E12D41">
        <w:t>Sun et al. used a combination of 2010 claims data from 45 of Oregon’s 60 hospitals (including all payer groups) and the Oregon Payer All Claims file (which includes procedure, prescription, repeat ED visits, and costs data not available in hospital supplied data), and also interviewed purposive samples of ED dental visitors and community stakeholders in six counties.</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44)</w:t>
      </w:r>
      <w:r w:rsidR="00E053B7">
        <w:fldChar w:fldCharType="end"/>
      </w:r>
      <w:r w:rsidR="00E12D41">
        <w:t xml:space="preserve"> Anderson et al. </w:t>
      </w:r>
      <w:r w:rsidR="00266674">
        <w:t xml:space="preserve">studied </w:t>
      </w:r>
      <w:r w:rsidR="00286FC3">
        <w:t>ED use for non-traumatic dental care in New Hampshire using the New Hampshire Hospital Discharge dataset, focusing on ED visits not resulting in hospital admission.</w: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 </w:instrTex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DATA </w:instrText>
      </w:r>
      <w:r w:rsidR="00E053B7">
        <w:fldChar w:fldCharType="end"/>
      </w:r>
      <w:r w:rsidR="00E053B7">
        <w:fldChar w:fldCharType="separate"/>
      </w:r>
      <w:r w:rsidR="00A26EEE">
        <w:rPr>
          <w:noProof/>
        </w:rPr>
        <w:t>(87)</w:t>
      </w:r>
      <w:r w:rsidR="00E053B7">
        <w:fldChar w:fldCharType="end"/>
      </w:r>
      <w:r w:rsidR="003E5BE3">
        <w:t xml:space="preserve"> Likewise, </w:t>
      </w:r>
      <w:proofErr w:type="spellStart"/>
      <w:r w:rsidR="003E5BE3">
        <w:t>DeLia</w:t>
      </w:r>
      <w:proofErr w:type="spellEnd"/>
      <w:r w:rsidR="003E5BE3">
        <w:t xml:space="preserve"> et al.</w:t>
      </w:r>
      <w:r w:rsidR="00B16B5D">
        <w:t>,</w:t>
      </w:r>
      <w:r w:rsidR="003E5BE3">
        <w:t xml:space="preserve"> in their study of ED dental care, used the New Jersey Discharge Data Collection System, which contains billing records for inpatient and ED care for all of the state’s hospitals.</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r w:rsidR="00250242">
        <w:t xml:space="preserve"> </w:t>
      </w:r>
      <w:proofErr w:type="spellStart"/>
      <w:r w:rsidR="00250242">
        <w:t>Hom</w:t>
      </w:r>
      <w:proofErr w:type="spellEnd"/>
      <w:r w:rsidR="00250242">
        <w:t xml:space="preserve"> et al. used the North Carolina Emergency Room Discharge Database to investigate </w:t>
      </w:r>
      <w:r w:rsidR="006D47DE">
        <w:t xml:space="preserve">the relation of dental related ED visits to insurance mix of patient populations across North Carolina </w:t>
      </w:r>
      <w:proofErr w:type="spellStart"/>
      <w:r w:rsidR="006D47DE">
        <w:t>EDs.</w:t>
      </w:r>
      <w:proofErr w:type="spellEnd"/>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DATA </w:instrText>
      </w:r>
      <w:r w:rsidR="00E053B7">
        <w:fldChar w:fldCharType="end"/>
      </w:r>
      <w:r w:rsidR="00E053B7">
        <w:fldChar w:fldCharType="separate"/>
      </w:r>
      <w:r w:rsidR="00D64416">
        <w:rPr>
          <w:noProof/>
        </w:rPr>
        <w:t>(45)</w:t>
      </w:r>
      <w:r w:rsidR="00E053B7">
        <w:fldChar w:fldCharType="end"/>
      </w:r>
      <w:r w:rsidR="007E21BD">
        <w:t xml:space="preserve"> </w:t>
      </w:r>
      <w:proofErr w:type="spellStart"/>
      <w:r>
        <w:t>Shortridge</w:t>
      </w:r>
      <w:proofErr w:type="spellEnd"/>
      <w:r>
        <w:t xml:space="preserve"> and </w:t>
      </w:r>
      <w:r>
        <w:lastRenderedPageBreak/>
        <w:t xml:space="preserve">Moore used </w:t>
      </w:r>
      <w:r w:rsidR="009E5E73">
        <w:t xml:space="preserve">2005 </w:t>
      </w:r>
      <w:r>
        <w:t xml:space="preserve">SEDD data from three states to assess similarities and differences in ED </w:t>
      </w:r>
      <w:r w:rsidR="004B5802">
        <w:t xml:space="preserve">dental </w:t>
      </w:r>
      <w:r>
        <w:t>care among the states.</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r>
        <w:t xml:space="preserve"> </w:t>
      </w:r>
    </w:p>
    <w:p w:rsidR="00A148D9" w:rsidRDefault="00511356" w:rsidP="00A148D9">
      <w:r>
        <w:t xml:space="preserve">Available state level datasets other than hospital ED discharge data </w:t>
      </w:r>
      <w:r w:rsidR="00B16B5D">
        <w:t xml:space="preserve">also </w:t>
      </w:r>
      <w:r>
        <w:t>are used. Lee et al. used a combination of North Carolina birth records, Medicaid data, WIC files, and the area resource file in comparing North Carolina Medicaid children participating in WIC to those not participating in WIC for dental care access, dental procedures, and ED visits specifically for caries.</w: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MZWU8L0F1dGhvcj48WWVhcj4yMDA0PC9ZZWFyPjxSZWNO
dW0+Nzc0PC9SZWNOdW0+PERpc3BsYXlUZXh0Pig1Myk8L0Rpc3BsYXlUZXh0PjxyZWNvcmQ+PHJl
Yy1udW1iZXI+Nzc0PC9yZWMtbnVtYmVyPjxmb3JlaWduLWtleXM+PGtleSBhcHA9IkVOIiBkYi1p
ZD0iMnZ0cnJ6eHdsMHB6dG9lendmNngwcHg1MDA5djB3cjI1dHd6IiB0aW1lc3RhbXA9IjE0Mzgy
MDIyMjQiPjc3NDwva2V5PjwvZm9yZWlnbi1rZXlzPjxyZWYtdHlwZSBuYW1lPSJKb3VybmFsIEFy
dGljbGUiPjE3PC9yZWYtdHlwZT48Y29udHJpYnV0b3JzPjxhdXRob3JzPjxhdXRob3I+TGVlLCBK
LiBZLjwvYXV0aG9yPjxhdXRob3I+Um96aWVyLCBSLiBHLjwvYXV0aG9yPjxhdXRob3I+Tm9ydG9u
LCBFLiBDLjwvYXV0aG9yPjxhdXRob3I+S290Y2gsIEouIEIuPC9hdXRob3I+PGF1dGhvcj5WYW5u
LCBXLiBGLiwgSnIuPC9hdXRob3I+PC9hdXRob3JzPjwvY29udHJpYnV0b3JzPjxhdXRoLWFkZHJl
c3M+RGVwYXJ0bWVudCBvZiBQZWRpYXRyaWMgRGVudGlzdHJ5LCBTY2hvb2wgb2YgUHVibGljIEhl
YWx0aCwgVW5pdmVyc2l0eSBvZiBOb3J0aCBDYXJvbGluYSwgQ0IgNzQ1MCBCcmF1ZXIgSGFsbCwg
Q2Fyb2xpbmEgQ2FtcHVzLCBDaGFwZWwgSGlsbCwgTkMgMjc1OTktNzQ1MCwgVVNBLiBqZXNzaWNh
X2xlZUBkZW50aXN0cnkudW5jLmVkdTwvYXV0aC1hZGRyZXNzPjx0aXRsZXM+PHRpdGxlPkVmZmVj
dHMgb2YgV0lDIHBhcnRpY2lwYXRpb24gb24gY2hpbGRyZW4mYXBvcztzIHVzZSBvZiBvcmFsIGhl
YWx0aCBzZXJ2aWNlcz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NzcyLTc8L3Bh
Z2VzPjx2b2x1bWU+OTQ8L3ZvbHVtZT48bnVtYmVyPjU8L251bWJlcj48ZWRpdGlvbj4yMDA0LzA1
LzAxPC9lZGl0aW9uPjxrZXl3b3Jkcz48a2V5d29yZD4qQWlkIHRvIEZhbWlsaWVzIHdpdGggRGVw
ZW5kZW50IENoaWxkcmVuPC9rZXl3b3JkPjxrZXl3b3JkPkNoaWxkLCBQcmVzY2hvb2w8L2tleXdv
cmQ+PGtleXdvcmQ+RGVudGFsIENhcmUgZm9yIENoaWxkcmVuLyp1dGlsaXphdGlvbjwva2V5d29y
ZD48a2V5d29yZD5GZW1hbGU8L2tleXdvcmQ+PGtleXdvcmQ+SGVhbHRoIFNlcnZpY2VzIEFjY2Vz
c2liaWxpdHk8L2tleXdvcmQ+PGtleXdvcmQ+SHVtYW5zPC9rZXl3b3JkPjxrZXl3b3JkPkluZmFu
dDwva2V5d29yZD48a2V5d29yZD5NYWxlPC9rZXl3b3JkPjxrZXl3b3JkPk1lZGljYWlkL2Vjb25v
bWljczwva2V5d29yZD48a2V5d29yZD5Ob3J0aCBDYXJvbGluYTwva2V5d29yZD48a2V5d29yZD5P
ZGRzIFJhdGlvPC9rZXl3b3JkPjxrZXl3b3JkPlJlZ3Jlc3Npb24gQW5hbHlzaXM8L2tleXdvcmQ+
PC9rZXl3b3Jkcz48ZGF0ZXM+PHllYXI+MjAwNDwveWVhcj48cHViLWRhdGVzPjxkYXRlPk1heTwv
ZGF0ZT48L3B1Yi1kYXRlcz48L2RhdGVzPjxpc2JuPjAwOTAtMDAzNiAoUHJpbnQpJiN4RDswMDkw
LTAwMzY8L2lzYm4+PGFjY2Vzc2lvbi1udW0+MTUxMTc2OTk8L2FjY2Vzc2lvbi1udW0+PHVybHM+
PHJlbGF0ZWQtdXJscz48dXJsPmh0dHA6Ly93d3cubmNiaS5ubG0ubmloLmdvdi9wbWMvYXJ0aWNs
ZXMvUE1DMTQ0ODMzNi9wZGYvMDk0MDc3Mi5wZGY8L3VybD48L3JlbGF0ZWQtdXJscz48L3VybHM+
PGN1c3RvbTI+UG1jMTQ0ODMzNjwvY3VzdG9tMj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3)</w:t>
      </w:r>
      <w:r w:rsidR="00E053B7">
        <w:fldChar w:fldCharType="end"/>
      </w:r>
      <w:r w:rsidR="002A3031">
        <w:t xml:space="preserve"> Wallace et al. analyzed a combination of </w:t>
      </w:r>
      <w:r w:rsidR="00517726">
        <w:t xml:space="preserve">data from before and after an elimination </w:t>
      </w:r>
      <w:r w:rsidR="009C3CC0">
        <w:t xml:space="preserve">of </w:t>
      </w:r>
      <w:r w:rsidR="00517726">
        <w:t xml:space="preserve">Medicaid dental benefits, including </w:t>
      </w:r>
      <w:r w:rsidR="002A3031">
        <w:t xml:space="preserve">Oregon Health Plan eligibility data, fee-for-service claims data, and encounter data from managed care organizations, as well as patient survey data in their </w:t>
      </w:r>
      <w:r w:rsidR="00B16B5D">
        <w:t xml:space="preserve">research </w:t>
      </w:r>
      <w:r w:rsidR="002A3031">
        <w:t>o</w:t>
      </w:r>
      <w:r w:rsidR="00B16B5D">
        <w:t>n</w:t>
      </w:r>
      <w:r w:rsidR="002A3031">
        <w:t xml:space="preserve"> </w:t>
      </w:r>
      <w:r w:rsidR="00517726">
        <w:t xml:space="preserve">changes in </w:t>
      </w:r>
      <w:r w:rsidR="00110B16">
        <w:t xml:space="preserve">dental care utilization and </w:t>
      </w:r>
      <w:r w:rsidR="002A3031">
        <w:t>accessing medical care settings for dental care among Oregon Medicaid patients.</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r w:rsidR="00B027D7">
        <w:t xml:space="preserve"> Martin et al. used South Carolina Medicaid data in their study of dental care utilization for Medicaid children </w:t>
      </w:r>
      <w:r w:rsidR="00B16B5D">
        <w:t xml:space="preserve">younger than four </w:t>
      </w:r>
      <w:r w:rsidR="00B027D7">
        <w:t>years.</w: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 </w:instrText>
      </w:r>
      <w:r w:rsidR="00E053B7">
        <w:fldChar w:fldCharType="begin">
          <w:fldData xml:space="preserve">PEVuZE5vdGU+PENpdGU+PEF1dGhvcj5NYXJ0aW48L0F1dGhvcj48WWVhcj4yMDEyPC9ZZWFyPjxS
ZWNOdW0+Nzc3PC9SZWNOdW0+PERpc3BsYXlUZXh0Pig0Nik8L0Rpc3BsYXlUZXh0PjxyZWNvcmQ+
PHJlYy1udW1iZXI+Nzc3PC9yZWMtbnVtYmVyPjxmb3JlaWduLWtleXM+PGtleSBhcHA9IkVOIiBk
Yi1pZD0iMnZ0cnJ6eHdsMHB6dG9lendmNngwcHg1MDA5djB3cjI1dHd6IiB0aW1lc3RhbXA9IjE0
MzgyMDIyMjQiPjc3Nzwva2V5PjwvZm9yZWlnbi1rZXlzPjxyZWYtdHlwZSBuYW1lPSJKb3VybmFs
IEFydGljbGUiPjE3PC9yZWYtdHlwZT48Y29udHJpYnV0b3JzPjxhdXRob3JzPjxhdXRob3I+TWFy
dGluLCBBLiBCLjwvYXV0aG9yPjxhdXRob3I+VnlhdmFoYXJrYXIsIE0uPC9hdXRob3I+PGF1dGhv
cj5WZXNjaHVzaW8sIEMuPC9hdXRob3I+PGF1dGhvcj5LaXJieSwgSC48L2F1dGhvcj48L2F1dGhv
cnM+PC9jb250cmlidXRvcnM+PGF1dGgtYWRkcmVzcz5TQyBSdXJhbCBIZWFsdGggUmVzZWFyY2gg
Q2VudGVyLCBBcm5vbGQgU2Nob29sIG9mIFB1YmxpYyBIZWFsdGgsIFVuaXZlcnNpdHkgb2YgU291
dGggQ2Fyb2xpbmEsIENvbHVtYmlhLCBTQyAyOTIxMCwgVVNBLiBicm9ja2FAbWFpbGJveC5zYy5l
ZHU8L2F1dGgtYWRkcmVzcz48dGl0bGVzPjx0aXRsZT5SdXJhbC11cmJhbiBkaWZmZXJlbmNlcyBp
biBkZW50YWwgc2VydmljZSB1dGlsaXphdGlvbiBhbW9uZyBhbiBlYXJseSBjaGlsZGhvb2QgcG9w
dWxhdGlvbiBlbnJvbGxlZCBpbiBTb3V0aCBDYXJvbGluYSBNZWRpY2FpZDwvdGl0bGU+PHNlY29u
ZGFyeS10aXRsZT5NYXRlcm4gQ2hpbGQgSGVhbHRoIEo8L3NlY29uZGFyeS10aXRsZT48YWx0LXRp
dGxlPk1hdGVybmFsIGFuZCBjaGlsZCBoZWFsdGggam91cm5hbDwvYWx0LXRpdGxlPjwvdGl0bGVz
PjxwZXJpb2RpY2FsPjxmdWxsLXRpdGxlPk1hdGVybiBDaGlsZCBIZWFsdGggSjwvZnVsbC10aXRs
ZT48YWJici0xPk1hdGVybmFsIGFuZCBjaGlsZCBoZWFsdGggam91cm5hbDwvYWJici0xPjwvcGVy
aW9kaWNhbD48YWx0LXBlcmlvZGljYWw+PGZ1bGwtdGl0bGU+TWF0ZXJuIENoaWxkIEhlYWx0aCBK
PC9mdWxsLXRpdGxlPjxhYmJyLTE+TWF0ZXJuYWwgYW5kIGNoaWxkIGhlYWx0aCBqb3VybmFsPC9h
YmJyLTE+PC9hbHQtcGVyaW9kaWNhbD48cGFnZXM+MjAzLTExPC9wYWdlcz48dm9sdW1lPjE2PC92
b2x1bWU+PG51bWJlcj4xPC9udW1iZXI+PGVkaXRpb24+MjAxMC8xMi8xNTwvZWRpdGlvbj48a2V5
d29yZHM+PGtleXdvcmQ+Q2hpbGQgSGVhbHRoIFNlcnZpY2VzL3V0aWxpemF0aW9uPC9rZXl3b3Jk
PjxrZXl3b3JkPkNoaWxkLCBQcmVzY2hvb2w8L2tleXdvcmQ+PGtleXdvcmQ+Q3Jvc3MtU2VjdGlv
bmFsIFN0dWRpZXM8L2tleXdvcmQ+PGtleXdvcmQ+RGVudGFsIENhcmUgZm9yIENoaWxkcmVuL2Vj
b25vbWljcy8qdXRpbGl6YXRpb248L2tleXdvcmQ+PGtleXdvcmQ+RmVtYWxlPC9rZXl3b3JkPjxr
ZXl3b3JkPipIZWFsdGggU2VydmljZXMgQWNjZXNzaWJpbGl0eTwva2V5d29yZD48a2V5d29yZD5I
ZWFsdGggU3RhdHVzIERpc3Bhcml0aWVzPC9rZXl3b3JkPjxrZXl3b3JkPipIZWFsdGhjYXJlIERp
c3Bhcml0aWVzPC9rZXl3b3JkPjxrZXl3b3JkPkh1bWFuczwva2V5d29yZD48a2V5d29yZD5JbmZh
bnQ8L2tleXdvcmQ+PGtleXdvcmQ+TG9naXN0aWMgTW9kZWxzPC9rZXl3b3JkPjxrZXl3b3JkPk1h
bGU8L2tleXdvcmQ+PGtleXdvcmQ+Kk1lZGljYWlkPC9rZXl3b3JkPjxrZXl3b3JkPk1vZGVscywg
U3RhdGlzdGljYWw8L2tleXdvcmQ+PGtleXdvcmQ+TW9kZWxzLCBUaGVvcmV0aWNhbDwva2V5d29y
ZD48a2V5d29yZD5QYXRpZW50IEFjY2VwdGFuY2Ugb2YgSGVhbHRoIENhcmU8L2tleXdvcmQ+PGtl
eXdvcmQ+UnVyYWwgUG9wdWxhdGlvbjwva2V5d29yZD48a2V5d29yZD5Tb3V0aCBDYXJvbGluYTwv
a2V5d29yZD48a2V5d29yZD5Vbml0ZWQgU3RhdGVzPC9rZXl3b3JkPjxrZXl3b3JkPlVyYmFuIFBv
cHVsYXRpb248L2tleXdvcmQ+PGtleXdvcmQ+VnVsbmVyYWJsZSBQb3B1bGF0aW9uczwva2V5d29y
ZD48L2tleXdvcmRzPjxkYXRlcz48eWVhcj4yMDEyPC95ZWFyPjxwdWItZGF0ZXM+PGRhdGU+SmFu
PC9kYXRlPjwvcHViLWRhdGVzPjwvZGF0ZXM+PGlzYm4+MTA5Mi03ODc1PC9pc2JuPjxhY2Nlc3Np
b24tbnVtPjIxMTUzNzYwPC9hY2Nlc3Npb24tbnVtPjx1cmxzPjxyZWxhdGVkLXVybHM+PHVybD5o
dHRwOi8vZG93bmxvYWQuc3ByaW5nZXIuY29tL3N0YXRpYy9wZGYvODExL2FydCUyNTNBMTAuMTAw
NyUyNTJGczEwOTk1LTAxMC0wNzI1LTEucGRmP29yaWdpblVybD1odHRwJTNBJTJGJTJGbGluay5z
cHJpbmdlci5jb20lMkZhcnRpY2xlJTJGMTAuMTAwNyUyRnMxMDk5NS0wMTAtMDcyNS0xJmFtcDt0
b2tlbjI9ZXhwPTE0MzgyMDM1NTl+YWNsPSUyRnN0YXRpYyUyRnBkZiUyRjgxMSUyRmFydCUyNTI1
M0ExMC4xMDA3JTI1MjUyRnMxMDk5NS0wMTAtMDcyNS0xLnBkZiUzRm9yaWdpblVybCUzRGh0dHAl
MjUzQSUyNTJGJTI1MkZsaW5rLnNwcmluZ2VyLmNvbSUyNTJGYXJ0aWNsZSUyNTJGMTAuMTAwNyUy
NTJGczEwOTk1LTAxMC0wNzI1LTEqfmhtYWM9MmU5NWM4MmE0Zjg1ZGYxMGE5MGEyMzg3ZjIzYTdk
OGIyNjM5MzU5MDNmNDI4ODI2NjRmMWExMjM4YWVhYTBjNDwvdXJsPjwvcmVsYXRlZC11cmxzPjwv
dXJscz48ZWxlY3Ryb25pYy1yZXNvdXJjZS1udW0+MTAuMTAwNy9zMTA5OTUtMDEwLTA3MjUtMTwv
ZWxlY3Ryb25pYy1yZXNvdXJjZS1udW0+PHJlbW90ZS1kYXRhYmFzZS1wcm92aWRlcj5OTE08L3Jl
bW90ZS1kYXRhYmFzZS1wcm92aWRlcj48bGFuZ3VhZ2U+ZW5nPC9sYW5ndWFnZT48L3JlY29yZD48
L0NpdGU+PC9FbmROb3RlPn==
</w:fldData>
        </w:fldChar>
      </w:r>
      <w:r w:rsidR="00D64416">
        <w:instrText xml:space="preserve"> ADDIN EN.CITE.DATA </w:instrText>
      </w:r>
      <w:r w:rsidR="00E053B7">
        <w:fldChar w:fldCharType="end"/>
      </w:r>
      <w:r w:rsidR="00E053B7">
        <w:fldChar w:fldCharType="separate"/>
      </w:r>
      <w:r w:rsidR="00D64416">
        <w:rPr>
          <w:noProof/>
        </w:rPr>
        <w:t>(46)</w:t>
      </w:r>
      <w:r w:rsidR="00E053B7">
        <w:fldChar w:fldCharType="end"/>
      </w:r>
      <w:r w:rsidR="00E43AA6">
        <w:t xml:space="preserve"> </w:t>
      </w:r>
      <w:r w:rsidR="003C667A">
        <w:t xml:space="preserve">Okunseri et al. used Wisconsin state Medicaid data combined with county Wisconsin DHPSA data and US Department of Agriculture Urban Influence Codes (a measure of county </w:t>
      </w:r>
      <w:proofErr w:type="spellStart"/>
      <w:r w:rsidR="003C667A">
        <w:t>rurality</w:t>
      </w:r>
      <w:proofErr w:type="spellEnd"/>
      <w:r w:rsidR="003C667A">
        <w:t>) in their study of Medicaid dental treatment provided in EDs and physicians’ offices.</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DATA </w:instrText>
      </w:r>
      <w:r w:rsidR="00E053B7">
        <w:fldChar w:fldCharType="end"/>
      </w:r>
      <w:r w:rsidR="00E053B7">
        <w:fldChar w:fldCharType="separate"/>
      </w:r>
      <w:r w:rsidR="00D64416">
        <w:rPr>
          <w:noProof/>
        </w:rPr>
        <w:t>(50)</w:t>
      </w:r>
      <w:r w:rsidR="00E053B7">
        <w:fldChar w:fldCharType="end"/>
      </w:r>
      <w:r w:rsidR="00A148D9">
        <w:t xml:space="preserve"> </w:t>
      </w:r>
      <w:proofErr w:type="spellStart"/>
      <w:r w:rsidR="00A148D9">
        <w:t>Pajewski</w:t>
      </w:r>
      <w:proofErr w:type="spellEnd"/>
      <w:r w:rsidR="00A148D9">
        <w:t xml:space="preserve"> and Okunseri did a similar analysis of Wisconsin Medicaid data focusing on adult Medicaid patients.</w: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 </w:instrText>
      </w:r>
      <w:r w:rsidR="00E053B7">
        <w:fldChar w:fldCharType="begin">
          <w:fldData xml:space="preserve">PEVuZE5vdGU+PENpdGU+PEF1dGhvcj5QYWpld3NraTwvQXV0aG9yPjxZZWFyPjIwMTQ8L1llYXI+
PFJlY051bT4xNzwvUmVjTnVtPjxEaXNwbGF5VGV4dD4oNTEpPC9EaXNwbGF5VGV4dD48cmVjb3Jk
PjxyZWMtbnVtYmVyPjE3PC9yZWMtbnVtYmVyPjxmb3JlaWduLWtleXM+PGtleSBhcHA9IkVOIiBk
Yi1pZD0iMnZ0cnJ6eHdsMHB6dG9lendmNngwcHg1MDA5djB3cjI1dHd6IiB0aW1lc3RhbXA9IjE0
MjExNjE3OTAiPjE3PC9rZXk+PC9mb3JlaWduLWtleXM+PHJlZi10eXBlIG5hbWU9IkpvdXJuYWwg
QXJ0aWNsZSI+MTc8L3JlZi10eXBlPjxjb250cmlidXRvcnM+PGF1dGhvcnM+PGF1dGhvcj5QYWpl
d3NraSwgTi4gTS48L2F1dGhvcj48YXV0aG9yPk9rdW5zZXJpLCBDLjwvYXV0aG9yPjwvYXV0aG9y
cz48L2NvbnRyaWJ1dG9ycz48YXV0aC1hZGRyZXNzPkRlcGFydG1lbnQgb2YgQmlvc3RhdGlzdGlj
YWwgU2NpZW5jZXMsIERpdmlzaW9uIG9mIFB1YmxpYyBIZWFsdGggU2NpZW5jZXMsIFdha2UgRm9y
ZXN0IFVuaXZlcnNpdHkgSGVhbHRoIFNjaWVuY2VzLCBXaW5zdG9uLVNhbGVtLCBOQywgVVNBIFNj
aG9vbCBvZiBEZW50aXN0cnksIERlcGFydG1lbnQgb2YgQ2xpbmljYWwgU2VydmljZXMsIE1hcnF1
ZXR0ZSBVbml2ZXJzaXR5LCBNaWx3YXVrZWUsIFdJLCBVU0EuPC9hdXRoLWFkZHJlc3M+PHRpdGxl
cz48dGl0bGU+UGF0dGVybnMgb2YgZGVudGFsIHNlcnZpY2UgdXRpbGl6YXRpb24gZm9sbG93aW5n
IG5vbnRyYXVtYXRpYyBkZW50YWwgY29uZGl0aW9uIHZpc2l0cyB0byB0aGUgZW1lcmdlbmN5IGRl
cGFydG1lbnQgaW4gV2lzY29uc2luIE1lZGljYWlkPC90aXRsZT48c2Vjb25kYXJ5LXRpdGxlPkog
UHVibGljIEhlYWx0aCBEZW50PC9zZWNvbmRhcnktdGl0bGU+PGFsdC10aXRsZT5Kb3VybmFsIG9m
IHB1YmxpYyBoZWFsdGggZGVudGlzdHJ5PC9hbHQtdGl0bGU+PC90aXRsZXM+PHBlcmlvZGljYWw+
PGZ1bGwtdGl0bGU+SiBQdWJsaWMgSGVhbHRoIERlbnQ8L2Z1bGwtdGl0bGU+PGFiYnItMT5Kb3Vy
bmFsIG9mIHB1YmxpYyBoZWFsdGggZGVudGlzdHJ5PC9hYmJyLTE+PC9wZXJpb2RpY2FsPjxhbHQt
cGVyaW9kaWNhbD48ZnVsbC10aXRsZT5KIFB1YmxpYyBIZWFsdGggRGVudDwvZnVsbC10aXRsZT48
YWJici0xPkpvdXJuYWwgb2YgcHVibGljIGhlYWx0aCBkZW50aXN0cnk8L2FiYnItMT48L2FsdC1w
ZXJpb2RpY2FsPjxwYWdlcz4zNC00MTwvcGFnZXM+PHZvbHVtZT43NDwvdm9sdW1lPjxudW1iZXI+
MTwvbnVtYmVyPjxlZGl0aW9uPjIwMTIvMDgvMTQ8L2VkaXRpb24+PGtleXdvcmRzPjxrZXl3b3Jk
PkRlbnRhbCBIZWFsdGggU2VydmljZXMvKnV0aWxpemF0aW9uPC9rZXl3b3JkPjxrZXl3b3JkPkVt
ZXJnZW5jeSBTZXJ2aWNlLCBIb3NwaXRhbC8qb3JnYW5pemF0aW9uICZhbXA7IGFkbWluaXN0cmF0
aW9uPC9rZXl3b3JkPjxrZXl3b3JkPkh1bWFuczwva2V5d29yZD48a2V5d29yZD5TdG9tYXRvZ25h
dGhpYyBEaXNlYXNlcy8qdGhlcmFweTwva2V5d29yZD48a2V5d29yZD5XaXNjb25zaW48L2tleXdv
cmQ+PGtleXdvcmQ+TWVkaWNhaWQ8L2tleXdvcmQ+PGtleXdvcmQ+ZGVudGFsIGNhcmU8L2tleXdv
cmQ+PGtleXdvcmQ+ZGVudGFsIGhlYWx0aCBzZXJ2aWNlczwva2V5d29yZD48a2V5d29yZD5lbWVy
Z2VuY3kgc2VydmljZSwgaG9zcGl0YWw8L2tleXdvcmQ+PC9rZXl3b3Jkcz48ZGF0ZXM+PHllYXI+
MjAxNDwveWVhcj48cHViLWRhdGVzPjxkYXRlPldpbnRlcjwvZGF0ZT48L3B1Yi1kYXRlcz48L2Rh
dGVzPjxpc2JuPjAwMjItNDAwNjwvaXNibj48YWNjZXNzaW9uLW51bT4yMjg4MjA3NTwvYWNjZXNz
aW9uLW51bT48dXJscz48cmVsYXRlZC11cmxzPjx1cmw+aHR0cDovL29ubGluZWxpYnJhcnkud2ls
ZXkuY29tL3N0b3JlLzEwLjExMTEvai4xNzUyLTczMjUuMjAxMi4wMDM2NC54L2Fzc2V0L2pwaGQz
NjQucGRmP3Y9MSZhbXA7dD1pNHZmM2swNSZhbXA7cz1jNGQ4ZjViNWFjMGEyMjQ2MTc1YWE3MmIx
ODM0NmUwYTc5YWY5M2ZjPC91cmw+PC9yZWxhdGVkLXVybHM+PC91cmxzPjxjdXN0b20yPlBtYzQx
MDQ2MDU8L2N1c3RvbTI+PGN1c3RvbTY+TmlobXM1ODg5NDk8L2N1c3RvbTY+PGVsZWN0cm9uaWMt
cmVzb3VyY2UtbnVtPjEwLjExMTEvai4xNzUyLTczMjUuMjAxMi4wMDM2NC54PC9lbGVjdHJvbmlj
LXJlc291cmNlLW51bT48cmVtb3RlLWRhdGFiYXNlLXByb3ZpZGVyPk5MTTwvcmVtb3RlLWRhdGFi
YXNlLXByb3ZpZGVyPjxsYW5ndWFnZT5lbmc8L2xhbmd1YWdlPjwvcmVjb3JkPjwvQ2l0ZT48L0Vu
ZE5vdGU+
</w:fldData>
        </w:fldChar>
      </w:r>
      <w:r w:rsidR="00D64416">
        <w:instrText xml:space="preserve"> ADDIN EN.CITE.DATA </w:instrText>
      </w:r>
      <w:r w:rsidR="00E053B7">
        <w:fldChar w:fldCharType="end"/>
      </w:r>
      <w:r w:rsidR="00E053B7">
        <w:fldChar w:fldCharType="separate"/>
      </w:r>
      <w:r w:rsidR="00D64416">
        <w:rPr>
          <w:noProof/>
        </w:rPr>
        <w:t>(51)</w:t>
      </w:r>
      <w:r w:rsidR="00E053B7">
        <w:fldChar w:fldCharType="end"/>
      </w:r>
      <w:r w:rsidR="00BC3D70">
        <w:t xml:space="preserve"> </w:t>
      </w:r>
      <w:r w:rsidR="00C625C1">
        <w:t xml:space="preserve">Medicaid data availability presents an opportunity for investigating ED access for dental care in the primary care sector as medical and dental data for Medicaid subjects can be linked. For example, follow-up dental care subsequent to ED visits for dental problems can be explored. </w:t>
      </w:r>
      <w:r w:rsidR="00B16B5D">
        <w:t xml:space="preserve">When using state Medicaid data, issues </w:t>
      </w:r>
      <w:r w:rsidR="00C625C1">
        <w:t xml:space="preserve">related to Medicaid data analysis must be addressed, including changes in eligibility </w:t>
      </w:r>
      <w:r w:rsidR="0099515F">
        <w:t xml:space="preserve">affecting numerator and denominator determination in calculation of rates, </w:t>
      </w:r>
      <w:r w:rsidR="00C625C1">
        <w:t xml:space="preserve">and the </w:t>
      </w:r>
      <w:r w:rsidR="0099515F">
        <w:t xml:space="preserve">use of procedure </w:t>
      </w:r>
      <w:r w:rsidR="00B16B5D">
        <w:t xml:space="preserve">codes </w:t>
      </w:r>
      <w:r w:rsidR="0099515F">
        <w:t xml:space="preserve">instead of diagnostic codes in dental insurance data. </w:t>
      </w:r>
      <w:r w:rsidR="00C625C1">
        <w:t xml:space="preserve">   </w:t>
      </w:r>
    </w:p>
    <w:p w:rsidR="00B766C1" w:rsidRDefault="007E21BD" w:rsidP="00B766C1">
      <w:proofErr w:type="spellStart"/>
      <w:r>
        <w:t>DeVoe</w:t>
      </w:r>
      <w:proofErr w:type="spellEnd"/>
      <w:r>
        <w:t xml:space="preserve"> et al. collected their own Oregon state level dataset of a demographic subpopulation, sending mail surveys to a sample of randomly selected families in the Oregon food stamp program.</w: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 </w:instrText>
      </w:r>
      <w:r w:rsidR="00E053B7">
        <w:fldChar w:fldCharType="begin">
          <w:fldData xml:space="preserve">PEVuZE5vdGU+PENpdGU+PEF1dGhvcj5EZVZvZTwvQXV0aG9yPjxZZWFyPjIwMDk8L1llYXI+PFJl
Y051bT43NTA8L1JlY051bT48RGlzcGxheVRleHQ+KDU0KTwvRGlzcGxheVRleHQ+PHJlY29yZD48
cmVjLW51bWJlcj43NTA8L3JlYy1udW1iZXI+PGZvcmVpZ24ta2V5cz48a2V5IGFwcD0iRU4iIGRi
LWlkPSIydnRycnp4d2wwcHp0b2V6d2Y2eDBweDUwMDl2MHdyMjV0d3oiIHRpbWVzdGFtcD0iMTQz
ODIwMjIyNCI+NzUwPC9rZXk+PC9mb3JlaWduLWtleXM+PHJlZi10eXBlIG5hbWU9IkpvdXJuYWwg
QXJ0aWNsZSI+MTc8L3JlZi10eXBlPjxjb250cmlidXRvcnM+PGF1dGhvcnM+PGF1dGhvcj5EZVZv
ZSwgSi4gRS48L2F1dGhvcj48YXV0aG9yPktyb2lzLCBMLjwvYXV0aG9yPjxhdXRob3I+U3Rlbmdl
ciwgUi48L2F1dGhvcj48L2F1dGhvcnM+PC9jb250cmlidXRvcnM+PGF1dGgtYWRkcmVzcz5EZXBh
cnRtZW50IG9mIEZhbWlseSBNZWRpY2luZSwgT3JlZ29uIEhlYWx0aCBhbmQgU2NpZW5jZSBVbml2
ZXJzaXR5LCBQb3J0bGFuZCwgT3JlZ29uIDk3MjM5LCBVU0EuIGRldm9lakBvaHN1LmVkdTwvYXV0
aC1hZGRyZXNzPjx0aXRsZXM+PHRpdGxlPkRvIGNoaWxkcmVuIGluIHJ1cmFsIGFyZWFzIHN0aWxs
IGhhdmUgZGlmZmVyZW50IGFjY2VzcyB0byBoZWFsdGggY2FyZT8gUmVzdWx0cyBmcm9tIGEgc3Rh
dGV3aWRlIHN1cnZleSBvZiBPcmVnb24mYXBvcztzIGZvb2Qgc3RhbXAgcG9wdWxhdGlvbjwvdGl0
bGU+PHNlY29uZGFyeS10aXRsZT5KIFJ1cmFsIEhlYWx0aDwvc2Vjb25kYXJ5LXRpdGxlPjxhbHQt
dGl0bGU+VGhlIEpvdXJuYWwgb2YgcnVyYWwgaGVhbHRoIDogb2ZmaWNpYWwgam91cm5hbCBvZiB0
aGUgQW1lcmljYW4gUnVyYWwgSGVhbHRoIEFzc29jaWF0aW9uIGFuZCB0aGUgTmF0aW9uYWwgUnVy
YWwgSGVhbHRoIENhcmUgQXNzb2NpYXRpb248L2FsdC10aXRsZT48L3RpdGxlcz48cGVyaW9kaWNh
bD48ZnVsbC10aXRsZT5KIFJ1cmFsIEhlYWx0aDwvZnVsbC10aXRsZT48YWJici0xPlRoZSBKb3Vy
bmFsIG9mIHJ1cmFsIGhlYWx0aCA6IG9mZmljaWFsIGpvdXJuYWwgb2YgdGhlIEFtZXJpY2FuIFJ1
cmFsIEhlYWx0aCBBc3NvY2lhdGlvbiBhbmQgdGhlIE5hdGlvbmFsIFJ1cmFsIEhlYWx0aCBDYXJl
IEFzc29jaWF0aW9uPC9hYmJyLTE+PC9wZXJpb2RpY2FsPjxhbHQtcGVyaW9kaWNhbD48ZnVsbC10
aXRsZT5KIFJ1cmFsIEhlYWx0aDwvZnVsbC10aXRsZT48YWJici0xPlRoZSBKb3VybmFsIG9mIHJ1
cmFsIGhlYWx0aCA6IG9mZmljaWFsIGpvdXJuYWwgb2YgdGhlIEFtZXJpY2FuIFJ1cmFsIEhlYWx0
aCBBc3NvY2lhdGlvbiBhbmQgdGhlIE5hdGlvbmFsIFJ1cmFsIEhlYWx0aCBDYXJlIEFzc29jaWF0
aW9uPC9hYmJyLTE+PC9hbHQtcGVyaW9kaWNhbD48cGFnZXM+MS03PC9wYWdlcz48dm9sdW1lPjI1
PC92b2x1bWU+PG51bWJlcj4xPC9udW1iZXI+PGVkaXRpb24+MjAwOS8wMS8yNzwvZWRpdGlvbj48
a2V5d29yZHM+PGtleXdvcmQ+QWRvbGVzY2VudDwva2V5d29yZD48a2V5d29yZD5BaWQgdG8gRmFt
aWxpZXMgd2l0aCBEZXBlbmRlbnQgQ2hpbGRyZW4vKnN0YXRpc3RpY3MgJmFtcDsgbnVtZXJpY2Fs
IGRhdGE8L2tleXdvcmQ+PGtleXdvcmQ+Q2hpbGQ8L2tleXdvcmQ+PGtleXdvcmQ+Q2hpbGQgSGVh
bHRoIFNlcnZpY2VzL2Vjb25vbWljcy8qdXRpbGl6YXRpb248L2tleXdvcmQ+PGtleXdvcmQ+Q2hp
bGQsIFByZXNjaG9vbDwva2V5d29yZD48a2V5d29yZD5Db250aW51aXR5IG9mIFBhdGllbnQgQ2Fy
ZTwva2V5d29yZD48a2V5d29yZD5EaXNhYmxlZCBDaGlsZHJlbi9zdGF0aXN0aWNzICZhbXA7IG51
bWVyaWNhbCBkYXRhPC9rZXl3b3JkPjxrZXl3b3JkPkZvb2QgU2VydmljZXM8L2tleXdvcmQ+PGtl
eXdvcmQ+SGVhbHRoIENhcmUgU3VydmV5czwva2V5d29yZD48a2V5d29yZD5IZWFsdGggU2Vydmlj
ZXMgQWNjZXNzaWJpbGl0eS9lY29ub21pY3MvKnN0YXRpc3RpY3MgJmFtcDsgbnVtZXJpY2FsIGRh
dGE8L2tleXdvcmQ+PGtleXdvcmQ+SGVhbHRoIFNlcnZpY2VzIE5lZWRzIGFuZCBEZW1hbmQvKnN0
YXRpc3RpY3MgJmFtcDsgbnVtZXJpY2FsIGRhdGE8L2tleXdvcmQ+PGtleXdvcmQ+SGVhbHRoY2Fy
ZSBEaXNwYXJpdGllcy8qc3RhdGlzdGljcyAmYW1wOyBudW1lcmljYWwgZGF0YTwva2V5d29yZD48
a2V5d29yZD5IdW1hbnM8L2tleXdvcmQ+PGtleXdvcmQ+SW5mYW50PC9rZXl3b3JkPjxrZXl3b3Jk
PkxvZ2lzdGljIE1vZGVsczwva2V5d29yZD48a2V5d29yZD5PcmVnb248L2tleXdvcmQ+PGtleXdv
cmQ+UnVyYWwgSGVhbHRoIFNlcnZpY2VzL2Vjb25vbWljcy8qdXRpbGl6YXRpb248L2tleXdvcmQ+
PGtleXdvcmQ+VW5pdGVkIFN0YXRlczwva2V5d29yZD48a2V5d29yZD5VcmJhbiBIZWFsdGggU2Vy
dmljZXMvZWNvbm9taWNzL3V0aWxpemF0aW9uPC9rZXl3b3JkPjxrZXl3b3JkPlZ1bG5lcmFibGUg
UG9wdWxhdGlvbnMvc3RhdGlzdGljcyAmYW1wOyBudW1lcmljYWwgZGF0YTwva2V5d29yZD48L2tl
eXdvcmRzPjxkYXRlcz48eWVhcj4yMDA5PC95ZWFyPjxwdWItZGF0ZXM+PGRhdGU+V2ludGVyPC9k
YXRlPjwvcHViLWRhdGVzPjwvZGF0ZXM+PGlzYm4+MDg5MC03NjV4PC9pc2JuPjxhY2Nlc3Npb24t
bnVtPjE5MTY2NTU1PC9hY2Nlc3Npb24tbnVtPjx1cmxzPjxyZWxhdGVkLXVybHM+PHVybD5odHRw
Oi8vb25saW5lbGlicmFyeS53aWxleS5jb20vc3RvcmUvMTAuMTExMS9qLjE3NDgtMDM2MS4yMDA5
LjAwMTkyLngvYXNzZXQvai4xNzQ4LTAzNjEuMjAwOS4wMDE5Mi54LnBkZj92PTEmYW1wO3Q9aWNw
OGlhMXkmYW1wO3M9ZWZiYjM4YmM2NTczMGQ0ZGVlNDk3MzE3N2NkNDliNWYzNDY4OWVlMDwvdXJs
PjwvcmVsYXRlZC11cmxzPjwvdXJscz48ZWxlY3Ryb25pYy1yZXNvdXJjZS1udW0+MTAuMTExMS9q
LjE3NDgtMDM2MS4yMDA5LjAwMTkyLng8L2VsZWN0cm9uaWMtcmVzb3VyY2UtbnVtPjxyZW1vdGUt
ZGF0YWJhc2UtcHJvdmlkZXI+TkxNPC9yZW1vdGUtZGF0YWJhc2UtcHJvdmlkZXI+PGxhbmd1YWdl
PmVuZzwvbGFuZ3VhZ2U+PC9yZWNvcmQ+PC9DaXRlPjwvRW5kTm90ZT5=
</w:fldData>
        </w:fldChar>
      </w:r>
      <w:r w:rsidR="00C365DC">
        <w:instrText xml:space="preserve"> ADDIN EN.CITE.DATA </w:instrText>
      </w:r>
      <w:r w:rsidR="00E053B7">
        <w:fldChar w:fldCharType="end"/>
      </w:r>
      <w:r w:rsidR="00E053B7">
        <w:fldChar w:fldCharType="separate"/>
      </w:r>
      <w:r w:rsidR="00C365DC">
        <w:rPr>
          <w:noProof/>
        </w:rPr>
        <w:t>(54)</w:t>
      </w:r>
      <w:r w:rsidR="00E053B7">
        <w:fldChar w:fldCharType="end"/>
      </w:r>
      <w:r w:rsidR="00B766C1">
        <w:t xml:space="preserve"> Similarly, </w:t>
      </w:r>
      <w:proofErr w:type="spellStart"/>
      <w:r w:rsidR="00B766C1">
        <w:t>Kempe</w:t>
      </w:r>
      <w:proofErr w:type="spellEnd"/>
      <w:r w:rsidR="00B766C1">
        <w:t xml:space="preserve"> et al. surveyed a </w:t>
      </w:r>
      <w:r w:rsidR="00B16B5D">
        <w:t xml:space="preserve">statewide </w:t>
      </w:r>
      <w:r w:rsidR="00B766C1">
        <w:t>random sample of Colorado Child Health Plan Plus (CHP+) enrollees to assess health access changes, including changes accessing dental care and EDs for health care, before to one year after enrollment.</w: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 </w:instrText>
      </w:r>
      <w:r w:rsidR="00E053B7">
        <w:fldChar w:fldCharType="begin">
          <w:fldData xml:space="preserve">PEVuZE5vdGU+PENpdGU+PEF1dGhvcj5LZW1wZTwvQXV0aG9yPjxZZWFyPjIwMDU8L1llYXI+PFJl
Y051bT43NzA8L1JlY051bT48RGlzcGxheVRleHQ+KDUyKTwvRGlzcGxheVRleHQ+PHJlY29yZD48
cmVjLW51bWJlcj43NzA8L3JlYy1udW1iZXI+PGZvcmVpZ24ta2V5cz48a2V5IGFwcD0iRU4iIGRi
LWlkPSIydnRycnp4d2wwcHp0b2V6d2Y2eDBweDUwMDl2MHdyMjV0d3oiIHRpbWVzdGFtcD0iMTQz
ODIwMjIyNCI+NzcwPC9rZXk+PC9mb3JlaWduLWtleXM+PHJlZi10eXBlIG5hbWU9IkpvdXJuYWwg
QXJ0aWNsZSI+MTc8L3JlZi10eXBlPjxjb250cmlidXRvcnM+PGF1dGhvcnM+PGF1dGhvcj5LZW1w
ZSwgQS48L2F1dGhvcj48YXV0aG9yPkJlYXR5LCBCLiBMLjwvYXV0aG9yPjxhdXRob3I+Q3JhbmUs
IEwuIEEuPC9hdXRob3I+PGF1dGhvcj5TdG9rc3RhZCwgSi48L2F1dGhvcj48YXV0aG9yPkJhcnJv
dywgSi48L2F1dGhvcj48YXV0aG9yPkJlbG1hbiwgUy48L2F1dGhvcj48YXV0aG9yPlN0ZWluZXIs
IEouIEYuPC9hdXRob3I+PC9hdXRob3JzPjwvY29udHJpYnV0b3JzPjxhdXRoLWFkZHJlc3M+RGVw
YXJ0bWVudCBvZiBQZWRpYXRyaWNzLCBVbml2ZXJzaXR5IG9mIENvbG9yYWRvIEhlYWx0aCBTY2ll
bmNlcyBDZW50ZXIsIGFuZCB0aGUgQ2hpbGRyZW4mYXBvcztzIE91dGNvbWVzIFJlc2VhcmNoIFBy
b2dyYW0sIENoaWxkcmVuJmFwb3M7cyBIb3NwaXRhbCwgRGVudmVyLCBDb2xvcmFkbywgVVNBLiBr
ZW1wZS5hbGxpc29uQHRjaGRlbi5vcmc8L2F1dGgtYWRkcmVzcz48dGl0bGVzPjx0aXRsZT5DaGFu
Z2VzIGluIGFjY2VzcywgdXRpbGl6YXRpb24sIGFuZCBxdWFsaXR5IG9mIGNhcmUgYWZ0ZXIgZW5y
b2xsbWVudCBpbnRvIGEgc3RhdGUgY2hpbGQgaGVhbHRoIGluc3VyYW5jZSBwbGF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zNjQtNzE8L3Bh
Z2VzPjx2b2x1bWU+MTE1PC92b2x1bWU+PG51bWJlcj4yPC9udW1iZXI+PGVkaXRpb24+MjAwNS8w
Mi8wMzwvZWRpdGlvbj48a2V5d29yZHM+PGtleXdvcmQ+Q2hpbGQ8L2tleXdvcmQ+PGtleXdvcmQ+
Q2hpbGQgSGVhbHRoIFNlcnZpY2VzL3V0aWxpemF0aW9uPC9rZXl3b3JkPjxrZXl3b3JkPkNoaWxk
LCBQcmVzY2hvb2w8L2tleXdvcmQ+PGtleXdvcmQ+Q2hyb25pYyBEaXNlYXNlL3RoZXJhcHk8L2tl
eXdvcmQ+PGtleXdvcmQ+Q29ob3J0IFN0dWRpZXM8L2tleXdvcmQ+PGtleXdvcmQ+Q29sb3JhZG88
L2tleXdvcmQ+PGtleXdvcmQ+RW1lcmdlbmN5IFNlcnZpY2UsIEhvc3BpdGFsL3V0aWxpemF0aW9u
PC9rZXl3b3JkPjxrZXl3b3JkPkhlYWx0aCBDYXJlIFN1cnZleXM8L2tleXdvcmQ+PGtleXdvcmQ+
SGVhbHRoIFNlcnZpY2VzLyp1dGlsaXphdGlvbjwva2V5d29yZD48a2V5d29yZD5IZWFsdGggU2Vy
dmljZXMgQWNjZXNzaWJpbGl0eS8qc3RhdGlzdGljcyAmYW1wOyBudW1lcmljYWwgZGF0YTwva2V5
d29yZD48a2V5d29yZD5IZWFsdGggU2VydmljZXMgTmVlZHMgYW5kIERlbWFuZC9zdGF0aXN0aWNz
ICZhbXA7IG51bWVyaWNhbCBkYXRhPC9rZXl3b3JkPjxrZXl3b3JkPkh1bWFuczwva2V5d29yZD48
a2V5d29yZD5JbnN1cmFuY2UgQ292ZXJhZ2U8L2tleXdvcmQ+PGtleXdvcmQ+SW5zdXJhbmNlLCBI
ZWFsdGgvdXRpbGl6YXRpb248L2tleXdvcmQ+PGtleXdvcmQ+TXVsdGl2YXJpYXRlIEFuYWx5c2lz
PC9rZXl3b3JkPjxrZXl3b3JkPlByb2dyYW0gRXZhbHVhdGlvbjwva2V5d29yZD48a2V5d29yZD4q
UXVhbGl0eSBvZiBIZWFsdGggQ2FyZTwva2V5d29yZD48a2V5d29yZD5SZWdyZXNzaW9uIEFuYWx5
c2lzPC9rZXl3b3JkPjxrZXl3b3JkPipTdGF0ZSBIZWFsdGggUGxhbnMvdXRpbGl6YXRpb248L2tl
eXdvcmQ+PGtleXdvcmQ+VW5pdGVkIFN0YXRlczwva2V5d29yZD48L2tleXdvcmRzPjxkYXRlcz48
eWVhcj4yMDA1PC95ZWFyPjxwdWItZGF0ZXM+PGRhdGU+RmViPC9kYXRlPjwvcHViLWRhdGVzPjwv
ZGF0ZXM+PGlzYm4+MDAzMS00MDA1PC9pc2JuPjxhY2Nlc3Npb24tbnVtPjE1Njg3NDQ2PC9hY2Nl
c3Npb24tbnVtPjx1cmxzPjxyZWxhdGVkLXVybHM+PHVybD5odHRwOi8vcGVkaWF0cmljcy5hYXBw
dWJsaWNhdGlvbnMub3JnL2NvbnRlbnQvMTE1LzIvMzY0LmZ1bGwucGRmPC91cmw+PC9yZWxhdGVk
LXVybHM+PC91cmxzPjxlbGVjdHJvbmljLXJlc291cmNlLW51bT4xMC4xNTQyL3BlZHMuMjAwNC0w
NDc1PC9lbGVjdHJvbmljLXJlc291cmNlLW51bT48cmVtb3RlLWRhdGFiYXNlLXByb3ZpZGVyPk5M
TTwvcmVtb3RlLWRhdGFiYXNlLXByb3ZpZGVyPjxsYW5ndWFnZT5lbmc8L2xhbmd1YWdlPjwvcmVj
b3JkPjwvQ2l0ZT48L0VuZE5vdGU+
</w:fldData>
        </w:fldChar>
      </w:r>
      <w:r w:rsidR="00D64416">
        <w:instrText xml:space="preserve"> ADDIN EN.CITE.DATA </w:instrText>
      </w:r>
      <w:r w:rsidR="00E053B7">
        <w:fldChar w:fldCharType="end"/>
      </w:r>
      <w:r w:rsidR="00E053B7">
        <w:fldChar w:fldCharType="separate"/>
      </w:r>
      <w:r w:rsidR="00D64416">
        <w:rPr>
          <w:noProof/>
        </w:rPr>
        <w:t>(52)</w:t>
      </w:r>
      <w:r w:rsidR="00E053B7">
        <w:fldChar w:fldCharType="end"/>
      </w:r>
    </w:p>
    <w:p w:rsidR="009F4256" w:rsidRDefault="009F4256" w:rsidP="009F4256">
      <w:pPr>
        <w:pStyle w:val="Heading3"/>
      </w:pPr>
      <w:r>
        <w:t>Local Level Data/Sources</w:t>
      </w:r>
    </w:p>
    <w:p w:rsidR="009F4256" w:rsidRPr="009F4256" w:rsidRDefault="00D30538" w:rsidP="009F4256">
      <w:r>
        <w:t xml:space="preserve">Many studies have used administrative data or collected patient data in single hospitals or </w:t>
      </w:r>
      <w:proofErr w:type="spellStart"/>
      <w:r>
        <w:t>EDs.</w:t>
      </w:r>
      <w:proofErr w:type="spellEnd"/>
      <w:r w:rsidR="00E053B7">
        <w:fldChar w:fldCharType="begin">
          <w:fldData xml:space="preserve">YWJhc2UtcHJvdmlkZXI+PGxhbmd1YWdlPmVuZzwvbGFuZ3VhZ2U+PC9yZWNvcmQ+PC9DaXRlPjxD
aXRlPjxBdXRob3I+U3RldmVuczwvQXV0aG9yPjxZZWFyPjIwMTQ8L1llYXI+PFJlY051bT44MDM8
L1JlY051bT48cmVjb3JkPjxyZWMtbnVtYmVyPjgwMzwvcmVjLW51bWJlcj48Zm9yZWlnbi1rZXlz
PjxrZXkgYXBwPSJFTiIgZGItaWQ9IjJ2dHJyenh3bDBwenRvZXp3ZjZ4MHB4NTAwOXYwd3IyNXR3
eiIgdGltZXN0YW1wPSIxNDM4MjAyMjI1Ij44MDM8L2tleT48L2ZvcmVpZ24ta2V5cz48cmVmLXR5
cGUgbmFtZT0iSm91cm5hbCBBcnRpY2xlIj4xNzwvcmVmLXR5cGU+PGNvbnRyaWJ1dG9ycz48YXV0
aG9ycz48YXV0aG9yPlN0ZXZlbnMsIFQuIEIuPC9hdXRob3I+PGF1dGhvcj5SaWNobW9uZCwgTi4g
TC48L2F1dGhvcj48YXV0aG9yPlBlcmVpcmEsIEcuIEYuPC9hdXRob3I+PGF1dGhvcj5TaGVudmks
IEMuIEwuPC9hdXRob3I+PGF1dGhvcj5QbGF0dHMtTWlsbHMsIFQuIEYuPC9hdXRob3I+PC9hdXRo
b3JzPjwvY29udHJpYnV0b3JzPjxhdXRoLWFkZHJlc3M+VGhlIFNjaG9vbCBvZiBNZWRpY2luZSwg
TWVoYXJyeSBNZWRpY2FsIENvbGxlZ2UsIE5hc2h2aWxsZSwgVE4uPC9hdXRoLWFkZHJlc3M+PHRp
dGxlcz48dGl0bGU+UHJldmFsZW5jZSBvZiBub25tZWRpY2FsIHByb2JsZW1zIGFtb25nIG9sZGVy
IGFkdWx0cyBwcmVzZW50aW5nIHRvIHRoZSBlbWVyZ2VuY3kgZGVwYXJ0bWVudDwvdGl0bGU+PHNl
Y29uZGFyeS10aXRsZT5BY2FkIEVtZXJnIE1lZDwvc2Vjb25kYXJ5LXRpdGxlPjxhbHQtdGl0bGU+
QWNhZGVtaWMgZW1lcmdlbmN5IG1lZGljaW5lIDogb2ZmaWNpYWwgam91cm5hbCBvZiB0aGUgU29j
aWV0eSBmb3IgQWNhZGVtaWMgRW1lcmdlbmN5IE1lZGljaW5lPC9hbHQtdGl0bGU+PC90aXRsZXM+
PHBlcmlvZGljYWw+PGZ1bGwtdGl0bGU+QWNhZCBFbWVyZyBNZWQ8L2Z1bGwtdGl0bGU+PGFiYnIt
MT5BY2FkZW1pYyBlbWVyZ2VuY3kgbWVkaWNpbmUgOiBvZmZpY2lhbCBqb3VybmFsIG9mIHRoZSBT
b2NpZXR5IGZvciBBY2FkZW1pYyBFbWVyZ2VuY3kgTWVkaWNpbmU8L2FiYnItMT48L3BlcmlvZGlj
YWw+PGFsdC1wZXJpb2RpY2FsPjxmdWxsLXRpdGxlPkFjYWQgRW1lcmcgTWVkPC9mdWxsLXRpdGxl
PjxhYmJyLTE+QWNhZGVtaWMgZW1lcmdlbmN5IG1lZGljaW5lIDogb2ZmaWNpYWwgam91cm5hbCBv
ZiB0aGUgU29jaWV0eSBmb3IgQWNhZGVtaWMgRW1lcmdlbmN5IE1lZGljaW5lPC9hYmJyLTE+PC9h
bHQtcGVyaW9kaWNhbD48cGFnZXM+NjUxLTg8L3BhZ2VzPjx2b2x1bWU+MjE8L3ZvbHVtZT48bnVt
YmVyPjY8L251bWJlcj48ZWRpdGlvbj4yMDE0LzA3LzIyPC9lZGl0aW9uPjxrZXl3b3Jkcz48a2V5
d29yZD5BZ2UgRmFjdG9yczwva2V5d29yZD48a2V5d29yZD5BZ2VkPC9rZXl3b3JkPjxrZXl3b3Jk
PkFnZWQsIDgwIGFuZCBvdmVyPC9rZXl3b3JkPjxrZXl3b3JkPkFsY29ob2wgRHJpbmtpbmcvZXBp
ZGVtaW9sb2d5PC9rZXl3b3JkPjxrZXl3b3JkPkNyb3NzLVNlY3Rpb25hbCBTdHVkaWVzPC9rZXl3
b3JkPjxrZXl3b3JkPkVsZGVyIEFidXNlL3N0YXRpc3RpY3MgJmFtcDsgbnVtZXJpY2FsIGRhdGE8
L2tleXdvcmQ+PGtleXdvcmQ+KkVtZXJnZW5jeSBTZXJ2aWNlLCBIb3NwaXRhbDwva2V5d29yZD48
a2V5d29yZD5GZW1hbGU8L2tleXdvcmQ+PGtleXdvcmQ+KkdlcmlhdHJpYyBBc3Nlc3NtZW50PC9r
ZXl3b3JkPjxrZXl3b3JkPkhlYWx0aCBTZXJ2aWNlcyBBY2Nlc3NpYmlsaXR5L3N0YXRpc3RpY3Mg
JmFtcDsgbnVtZXJpY2FsIGRhdGE8L2tleXdvcmQ+PGtleXdvcmQ+SHVtYW5zPC9rZXl3b3JkPjxr
ZXl3b3JkPkluZGVwZW5kZW50IExpdmluZzwva2V5d29yZD48a2V5d29yZD5NYWxlPC9rZXl3b3Jk
PjxrZXl3b3JkPk1vYmlsaXR5IExpbWl0YXRpb248L2tleXdvcmQ+PGtleXdvcmQ+UGFpbi9lcGlk
ZW1pb2xvZ3k8L2tleXdvcmQ+PGtleXdvcmQ+UG92ZXJ0eS9zdGF0aXN0aWNzICZhbXA7IG51bWVy
aWNhbCBkYXRhPC9rZXl3b3JkPjxrZXl3b3JkPlByZXZhbGVuY2U8L2tleXdvcmQ+PGtleXdvcmQ+
Umlzazwva2V5d29yZD48a2V5d29yZD5Tb2NpYWwgSXNvbGF0aW9uPC9rZXl3b3JkPjxrZXl3b3Jk
PlNvdXRoZWFzdGVybiBVbml0ZWQgU3RhdGVzL2VwaWRlbWlvbG9neTwva2V5d29yZD48a2V5d29y
ZD5UcmFuc3BvcnRhdGlvbi9zdGF0aXN0aWNzICZhbXA7IG51bWVyaWNhbCBkYXRhPC9rZXl3b3Jk
PjxrZXl3b3JkPlVuaXRlZCBTdGF0ZXM8L2tleXdvcmQ+PC9rZXl3b3Jkcz48ZGF0ZXM+PHllYXI+
MjAxNDwveWVhcj48cHViLWRhdGVzPjxkYXRlPkp1bjwvZGF0ZT48L3B1Yi1kYXRlcz48L2RhdGVz
Pjxpc2JuPjEwNjktNjU2MzwvaXNibj48YWNjZXNzaW9uLW51bT4yNTAzOTU0OTwvYWNjZXNzaW9u
LW51bT48dXJscz48cmVsYXRlZC11cmxzPjx1cmw+aHR0cDovL29ubGluZWxpYnJhcnkud2lsZXku
Y29tL3N0b3JlLzEwLjExMTEvYWNlbS4xMjM5NS9hc3NldC9hY2VtMTIzOTUucGRmP3Y9MSZhbXA7
dD1pY3A4a3JkYiZhbXA7cz1lMjYwYjZhYTU3Mjc1ZWZjMDcwZDI4NDNhODdjM2Y0ZTlmNmFjYWEw
PC91cmw+PC9yZWxhdGVkLXVybHM+PC91cmxzPjxlbGVjdHJvbmljLXJlc291cmNlLW51bT4xMC4x
MTExL2FjZW0uMTIzOTU8L2VsZWN0cm9uaWMtcmVzb3VyY2UtbnVtPjxyZW1vdGUtZGF0YWJhc2Ut
cHJvdmlkZXI+TkxNPC9yZW1vdGUtZGF0YWJhc2UtcHJvdmlkZXI+PGxhbmd1YWdlPmVuZzwvbGFu
Z3VhZ2U+PC9yZWNvcmQ+PC9DaXRlPjxDaXRlPjxBdXRob3I+V2FsZHJvcDwvQXV0aG9yPjxZZWFy
PjIwMDA8L1llYXI+PFJlY051bT4xMDQ8L1JlY051bT48cmVjb3JkPjxyZWMtbnVtYmVyPjEwNDwv
cmVjLW51bWJlcj48Zm9yZWlnbi1rZXlzPjxrZXkgYXBwPSJFTiIgZGItaWQ9IjJ2dHJyenh3bDBw
enRvZXp3ZjZ4MHB4NTAwOXYwd3IyNXR3eiIgdGltZXN0YW1wPSIxNDIxMTYxNzkwIj4xMDQ8L2tl
eT48L2ZvcmVpZ24ta2V5cz48cmVmLXR5cGUgbmFtZT0iSm91cm5hbCBBcnRpY2xlIj4xNzwvcmVm
LXR5cGU+PGNvbnRyaWJ1dG9ycz48YXV0aG9ycz48YXV0aG9yPldhbGRyb3AsIFIuIEQuPC9hdXRo
b3I+PGF1dGhvcj5IbywgQi48L2F1dGhvcj48YXV0aG9yPlJlZWQsIFMuPC9hdXRob3I+PC9hdXRo
b3JzPjwvY29udHJpYnV0b3JzPjxhdXRoLWFkZHJlc3M+TG91aXNpYW5hIFN0YXRlIFVuaXZlcnNp
dHkgU2Nob29sIG9mIE1lZGljaW5lLCBEZXBhcnRtZW50IG9mIEVtZXJnZW5jeSBNZWRpY2luZSwg
RWFybCBLLiBMb25nIE1lZGljYWwgQ2VudGVyLCBCYXRvbiBSb3VnZSA3MDgwNSwgVVNBLjwvYXV0
aC1hZGRyZXNzPjx0aXRsZXM+PHRpdGxlPkluY3JlYXNpbmcgZnJlcXVlbmN5IG9mIGRlbnRhbCBw
YXRpZW50cyBpbiB0aGUgdXJiYW4gRUQ8L3RpdGxlPjxzZWNvbmRhcnktdGl0bGU+QW0gSiBFbWVy
ZyBNZWQ8L3NlY29uZGFyeS10aXRsZT48YWx0LXRpdGxlPlRoZSBBbWVyaWNhbiBqb3VybmFsIG9m
IGVtZXJnZW5jeSBtZWRpY2luZTwvYWx0LXRpdGxlPjwvdGl0bGVzPjxwZXJpb2RpY2FsPjxmdWxs
LXRpdGxlPkFtIEogRW1lcmcgTWVkPC9mdWxsLXRpdGxlPjxhYmJyLTE+VGhlIEFtZXJpY2FuIGpv
dXJuYWwgb2YgZW1lcmdlbmN5IG1lZGljaW5lPC9hYmJyLTE+PC9wZXJpb2RpY2FsPjxhbHQtcGVy
aW9kaWNhbD48ZnVsbC10aXRsZT5BbSBKIEVtZXJnIE1lZDwvZnVsbC10aXRsZT48YWJici0xPlRo
ZSBBbWVyaWNhbiBqb3VybmFsIG9mIGVtZXJnZW5jeSBtZWRpY2luZTwvYWJici0xPjwvYWx0LXBl
cmlvZGljYWw+PHBhZ2VzPjY4Ny05PC9wYWdlcz48dm9sdW1lPjE4PC92b2x1bWU+PG51bWJlcj42
PC9udW1iZXI+PGVkaXRpb24+MjAwMC8xMC8yNDwvZWRpdGlvbj48a2V5d29yZHM+PGtleXdvcmQ+
QWRvbGVzY2VudDwva2V5d29yZD48a2V5d29yZD5BZHVsdDwva2V5d29yZD48a2V5d29yZD5BZ2Vk
PC9rZXl3b3JkPjxrZXl3b3JkPkNoaS1TcXVhcmUgRGlzdHJpYnV0aW9uPC9rZXl3b3JkPjxrZXl3
b3JkPkRlbnRhbCBDYXJpZXMvZGlhZ25vc2lzL2VwaWRlbWlvbG9neS90aGVyYXB5PC9rZXl3b3Jk
PjxrZXl3b3JkPkVtZXJnZW5jeSBTZXJ2aWNlLCBIb3NwaXRhbC8qc3RhdGlzdGljcyAmYW1wOyBu
dW1lcmljYWwgZGF0YS90cmVuZHM8L2tleXdvcmQ+PGtleXdvcmQ+SHVtYW5zPC9rZXl3b3JkPjxr
ZXl3b3JkPkluY2lkZW5jZTwva2V5d29yZD48a2V5d29yZD5Mb3Vpc2lhbmEvZXBpZGVtaW9sb2d5
PC9rZXl3b3JkPjxrZXl3b3JkPk1hbmRpYnVsYXIgSW5qdXJpZXMvZGlhZ25vc2lzL2VwaWRlbWlv
bG9neS90aGVyYXB5PC9rZXl3b3JkPjxrZXl3b3JkPk1pZGRsZSBBZ2VkPC9rZXl3b3JkPjxrZXl3
b3JkPlBlcmlvZG9udGFsIEFic2Nlc3MvZGlhZ25vc2lzL2VwaWRlbWlvbG9neS90aGVyYXB5PC9r
ZXl3b3JkPjxrZXl3b3JkPlJldHJvc3BlY3RpdmUgU3R1ZGllczwva2V5d29yZD48a2V5d29yZD5V
cmJhbiBQb3B1bGF0aW9uPC9rZXl3b3JkPjwva2V5d29yZHM+PGRhdGVzPjx5ZWFyPjIwMDA8L3ll
YXI+PHB1Yi1kYXRlcz48ZGF0ZT5PY3Q8L2RhdGU+PC9wdWItZGF0ZXM+PC9kYXRlcz48aXNibj4w
NzM1LTY3NTcgKFByaW50KSYjeEQ7MDczNS02NzU3PC9pc2JuPjxhY2Nlc3Npb24tbnVtPjExMDQz
NjIzPC9hY2Nlc3Npb24tbnVtPjx1cmxzPjxyZWxhdGVkLXVybHM+PHVybD5odHRwOi8vYWMuZWxz
LWNkbi5jb20vUzA3MzU2NzU3MDA2Njk2NjgvMS1zMi4wLVMwNzM1Njc1NzAwNjY5NjY4LW1haW4u
cGRmP190aWQ9ZWIwNjBmMzgtOWIzNi0xMWU0LTk1MjMtMDAwMDBhYWIwZjI3JmFtcDthY2RuYXQ9
MTQyMTE2MjI3MF8wYzRhNzA4MjkwMmZhMmE2NDA2OGQzMWQ1NjQ2M2MyYjwvdXJsPjwvcmVsYXRl
ZC11cmxzPjwvdXJscz48ZWxlY3Ryb25pYy1yZXNvdXJjZS1udW0+MTAuMTA1My9hamVtLjIwMDAu
NzMzMzwvZWxlY3Ryb25pYy1yZXNvdXJjZS1udW0+PHJlbW90ZS1kYXRhYmFzZS1wcm92aWRlcj5O
TE08L3JlbW90ZS1kYXRhYmFzZS1wcm92aWRlcj48bGFuZ3VhZ2U+ZW5nPC9sYW5ndWFnZT48L3Jl
Y29yZD48L0NpdGU+PC9FbmROb3RlPn==
</w:fldData>
        </w:fldChar>
      </w:r>
      <w:r w:rsidR="00A26EEE">
        <w:instrText xml:space="preserve"> ADDIN EN.CITE </w:instrText>
      </w:r>
      <w:r w:rsidR="00E053B7">
        <w:fldChar w:fldCharType="begin">
          <w:fldData xml:space="preserve">PEVuZE5vdGU+PENpdGU+PEF1dGhvcj5DYWNob3ZhbjwvQXV0aG9yPjxZZWFyPjIwMTM8L1llYXI+
PFJlY051bT4zMTwvUmVjTnVtPjxEaXNwbGF5VGV4dD4oNywgMTAtMTIsIDY3LTc2LCA4MCwgODEp
PC9EaXNwbGF5VGV4dD48cmVjb3JkPjxyZWMtbnVtYmVyPjMxPC9yZWMtbnVtYmVyPjxmb3JlaWdu
LWtleXM+PGtleSBhcHA9IkVOIiBkYi1pZD0iMnZ0cnJ6eHdsMHB6dG9lendmNngwcHg1MDA5djB3
cjI1dHd6IiB0aW1lc3RhbXA9IjE0MjExNjE3OTAiPjMxPC9rZXk+PC9mb3JlaWduLWtleXM+PHJl
Zi10eXBlIG5hbWU9IkpvdXJuYWwgQXJ0aWNsZSI+MTc8L3JlZi10eXBlPjxjb250cmlidXRvcnM+
PGF1dGhvcnM+PGF1dGhvcj5DYWNob3ZhbiwgRy48L2F1dGhvcj48YXV0aG9yPlBoYXJrLCBKLiBI
LjwvYXV0aG9yPjxhdXRob3I+U2Nob24sIEcuPC9hdXRob3I+PGF1dGhvcj5Qb2hsZW56LCBQLjwv
YXV0aG9yPjxhdXRob3I+UGxhdHplciwgVS48L2F1dGhvcj48L2F1dGhvcnM+PC9jb250cmlidXRv
cnM+PGF1dGgtYWRkcmVzcz5DZW50ZXIgZm9yIE9yYWwgYW5kIERlbnRhbCBNZWRpY2luZSwgRGVw
YXJ0bWVudCBvZiBSZXN0b3JhdGl2ZSBhbmQgUHJldmVudGl2ZSBEZW50aXN0cnksIFVuaXZlcnNp
dHkgTWVkaWNhbCBDZW50ZXIgSGFtYnVyZy1FcHBlbmRvcmYsIEhhbWJ1cmcsIEdlcm1hbnkuPC9h
dXRoLWFkZHJlc3M+PHRpdGxlcz48dGl0bGU+T2RvbnRvZ2VuaWMgaW5mZWN0aW9uczogYW4gOC15
ZWFyIGVwaWRlbWlvbG9naWMgYW5hbHlzaXMgaW4gYSBkZW50YWwgZW1lcmdlbmN5IG91dHBhdGll
bnQgY2FyZSB1bml0PC90aXRsZT48c2Vjb25kYXJ5LXRpdGxlPkFjdGEgT2RvbnRvbCBTY2FuZDwv
c2Vjb25kYXJ5LXRpdGxlPjxhbHQtdGl0bGU+QWN0YSBvZG9udG9sb2dpY2EgU2NhbmRpbmF2aWNh
PC9hbHQtdGl0bGU+PC90aXRsZXM+PHBlcmlvZGljYWw+PGZ1bGwtdGl0bGU+QWN0YSBPZG9udG9s
IFNjYW5kPC9mdWxsLXRpdGxlPjxhYmJyLTE+QWN0YSBvZG9udG9sb2dpY2EgU2NhbmRpbmF2aWNh
PC9hYmJyLTE+PC9wZXJpb2RpY2FsPjxhbHQtcGVyaW9kaWNhbD48ZnVsbC10aXRsZT5BY3RhIE9k
b250b2wgU2NhbmQ8L2Z1bGwtdGl0bGU+PGFiYnItMT5BY3RhIG9kb250b2xvZ2ljYSBTY2FuZGlu
YXZpY2E8L2FiYnItMT48L2FsdC1wZXJpb2RpY2FsPjxwYWdlcz41MTgtMjQ8L3BhZ2VzPjx2b2x1
bWU+NzE8L3ZvbHVtZT48bnVtYmVyPjMtNDwvbnVtYmVyPjxlZGl0aW9uPjIwMTIvMDcvMjQ8L2Vk
aXRpb24+PGtleXdvcmRzPjxrZXl3b3JkPkFkb2xlc2NlbnQ8L2tleXdvcmQ+PGtleXdvcmQ+QWR1
bHQ8L2tleXdvcmQ+PGtleXdvcmQ+QWdlZDwva2V5d29yZD48a2V5d29yZD5DaGlsZDwva2V5d29y
ZD48a2V5d29yZD5DaGlsZCwgUHJlc2Nob29sPC9rZXl3b3JkPjxrZXl3b3JkPkRlbnRhbCBIZWFs
dGggU2VydmljZXMvKm9yZ2FuaXphdGlvbiAmYW1wOyBhZG1pbmlzdHJhdGlvbjwva2V5d29yZD48
a2V5d29yZD5FbWVyZ2VuY3kgU2VydmljZSwgSG9zcGl0YWwvKm9yZ2FuaXphdGlvbiAmYW1wOyBh
ZG1pbmlzdHJhdGlvbjwva2V5d29yZD48a2V5d29yZD5Gb2NhbCBJbmZlY3Rpb24sIERlbnRhbC9l
cGlkZW1pb2xvZ3kvKnRoZXJhcHk8L2tleXdvcmQ+PGtleXdvcmQ+R2VybWFueS9lcGlkZW1pb2xv
Z3k8L2tleXdvcmQ+PGtleXdvcmQ+SHVtYW5zPC9rZXl3b3JkPjxrZXl3b3JkPkluZmFudDwva2V5
d29yZD48a2V5d29yZD5JbmZhbnQsIE5ld2Jvcm48L2tleXdvcmQ+PGtleXdvcmQ+TWlkZGxlIEFn
ZWQ8L2tleXdvcmQ+PGtleXdvcmQ+WW91bmcgQWR1bHQ8L2tleXdvcmQ+PC9rZXl3b3Jkcz48ZGF0
ZXM+PHllYXI+MjAxMzwveWVhcj48cHViLWRhdGVzPjxkYXRlPk1heS1KdWw8L2RhdGU+PC9wdWIt
ZGF0ZXM+PC9kYXRlcz48aXNibj4wMDAxLTYzNTc8L2lzYm4+PGFjY2Vzc2lvbi1udW0+MjI4MTYz
ODA8L2FjY2Vzc2lvbi1udW0+PHVybHM+PHJlbGF0ZWQtdXJscz48dXJsPmh0dHA6Ly9pbmZvcm1h
aGVhbHRoY2FyZS5jb20vZG9pL3BkZnBsdXMvMTAuMzEwOS8wMDAxNjM1Ny4yMDEyLjY5NjY5NDwv
dXJsPjwvcmVsYXRlZC11cmxzPjwvdXJscz48ZWxlY3Ryb25pYy1yZXNvdXJjZS1udW0+MTAuMzEw
OS8wMDAxNjM1Ny4yMDEyLjY5NjY5NDwvZWxlY3Ryb25pYy1yZXNvdXJjZS1udW0+PHJlbW90ZS1k
YXRhYmFzZS1wcm92aWRlcj5OTE08L3JlbW90ZS1kYXRhYmFzZS1wcm92aWRlcj48bGFuZ3VhZ2U+
ZW5nPC9sYW5ndWFnZT48L3JlY29yZD48L0NpdGU+PENpdGU+PEF1dGhvcj5DdXJyaWU8L0F1dGhv
cj48WWVhcj4yMDE1PC9ZZWFyPjxSZWNOdW0+NzQ3PC9SZWNOdW0+PHJlY29yZD48cmVjLW51bWJl
cj43NDc8L3JlYy1udW1iZXI+PGZvcmVpZ24ta2V5cz48a2V5IGFwcD0iRU4iIGRiLWlkPSIydnRy
cnp4d2wwcHp0b2V6d2Y2eDBweDUwMDl2MHdyMjV0d3oiIHRpbWVzdGFtcD0iMTQzODIwMjIyMyI+
NzQ3PC9rZXk+PC9mb3JlaWduLWtleXM+PHJlZi10eXBlIG5hbWU9IkpvdXJuYWwgQXJ0aWNsZSI+
MTc8L3JlZi10eXBlPjxjb250cmlidXRvcnM+PGF1dGhvcnM+PGF1dGhvcj5DdXJyaWUsIEMuIEMu
PC9hdXRob3I+PGF1dGhvcj5TdG9uZSwgUy4gSi48L2F1dGhvcj48YXV0aG9yPkR1cmhhbSwgSi48
L2F1dGhvcj48L2F1dGhvcnM+PC9jb250cmlidXRvcnM+PGF1dGgtYWRkcmVzcz5DZW50cmUgZm9y
IE9yYWwgSGVhbHRoIFJlc2VhcmNoLCBTY2hvb2wgb2YgRGVudGFsIFNjaWVuY2VzLCBOZXdjYXN0
bGUgVW5pdmVyc2l0eSwgTmV3Y2FzdGxlIHVwb24gVHluZSwgVUsuJiN4RDtJbnN0aXR1dGUgb2Yg
SGVhbHRoICZhbXA7IFNvY2lldHkgYW5kIENlbnRyZSBmb3IgT3JhbCBIZWFsdGggUmVzZWFyY2gs
IFNjaG9vbCBvZiBEZW50YWwgU2NpZW5jZXMsIE5ld2Nhc3RsZSBVbml2ZXJzaXR5LCBOZXdjYXN0
bGUgdXBvbiBUeW5lLCBVSy4mI3hEO05ld2Nhc3RsZSB1cG9uIFR5bmUgSG9zcGl0YWxzIE5IUyBG
b3VuZGF0aW9uIFRydXN0LCBOZXdjYXN0bGUgdXBvbiBUeW5lLCBVSy48L2F1dGgtYWRkcmVzcz48
dGl0bGVzPjx0aXRsZT5QYWluIGFuZCBwcm9ibGVtczogYSBwcm9zcGVjdGl2ZSBjcm9zcy1zZWN0
aW9uYWwgc3R1ZHkgb2YgdGhlIGltcGFjdCBvZiBkZW50YWwgZW1lcmdlbmNpZXM8L3RpdGxlPjxz
ZWNvbmRhcnktdGl0bGU+SiBPcmFsIFJlaGFiaWw8L3NlY29uZGFyeS10aXRsZT48YWx0LXRpdGxl
PkpvdXJuYWwgb2Ygb3JhbCByZWhhYmlsaXRhdGlvbjwvYWx0LXRpdGxlPjwvdGl0bGVzPjxwZXJp
b2RpY2FsPjxmdWxsLXRpdGxlPkogT3JhbCBSZWhhYmlsPC9mdWxsLXRpdGxlPjxhYmJyLTE+Sm91
cm5hbCBvZiBvcmFsIHJlaGFiaWxpdGF0aW9uPC9hYmJyLTE+PC9wZXJpb2RpY2FsPjxhbHQtcGVy
aW9kaWNhbD48ZnVsbC10aXRsZT5KIE9yYWwgUmVoYWJpbDwvZnVsbC10aXRsZT48YWJici0xPkpv
dXJuYWwgb2Ygb3JhbCByZWhhYmlsaXRhdGlvbjwvYWJici0xPjwvYWx0LXBlcmlvZGljYWw+PGVk
aXRpb24+MjAxNS8wNy8xNjwvZWRpdGlvbj48a2V5d29yZHM+PGtleXdvcmQ+RXEtNWQtNWw8L2tl
eXdvcmQ+PGtleXdvcmQ+ZGVudGFsIHBhaW48L2tleXdvcmQ+PGtleXdvcmQ+cXVhbGl0eSBvZiBs
aWZlPC9rZXl3b3JkPjxrZXl3b3JkPnNlcnZpY2UgZXZhbHVhdGlvbjwva2V5d29yZD48a2V5d29y
ZD50b290aGFjaGU8L2tleXdvcmQ+PC9rZXl3b3Jkcz48ZGF0ZXM+PHllYXI+MjAxNTwveWVhcj48
cHViLWRhdGVzPjxkYXRlPkp1bCAxNDwvZGF0ZT48L3B1Yi1kYXRlcz48L2RhdGVzPjxpc2JuPjAz
MDUtMTgyeDwvaXNibj48YWNjZXNzaW9uLW51bT4yNjE3NDY5MjwvYWNjZXNzaW9uLW51bT48dXJs
cz48cmVsYXRlZC11cmxzPjx1cmw+aHR0cDovL29ubGluZWxpYnJhcnkud2lsZXkuY29tL3N0b3Jl
LzEwLjExMTEvam9vci4xMjMzMy9hc3NldC9qb29yMTIzMzMucGRmP3Y9MSZhbXA7dD1pY3A4aTV6
OCZhbXA7cz02NjY3MWNiZjEwZDE4YzcxZjMzNzRjYzRmYzFkNjQ1MzYyMDQ5M2FiPC91cmw+PC9y
ZWxhdGVkLXVybHM+PC91cmxzPjxlbGVjdHJvbmljLXJlc291cmNlLW51bT4xMC4xMTExL2pvb3Iu
MTIzMzM8L2VsZWN0cm9uaWMtcmVzb3VyY2UtbnVtPjxyZW1vdGUtZGF0YWJhc2UtcHJvdmlkZXI+
TkxNPC9yZW1vdGUtZGF0YWJhc2UtcHJvdmlkZXI+PGxhbmd1YWdlPkVuZzwvbGFuZ3VhZ2U+PC9y
ZWNvcmQ+PC9DaXRlPjxDaXRlPjxBdXRob3I+RG9yZm1hbjwvQXV0aG9yPjxZZWFyPjIwMDE8L1ll
YXI+PFJlY051bT4xMDE8L1JlY051bT48cmVjb3JkPjxyZWMtbnVtYmVyPjEwMTwvcmVjLW51bWJl
cj48Zm9yZWlnbi1rZXlzPjxrZXkgYXBwPSJFTiIgZGItaWQ9IjJ2dHJyenh3bDBwenRvZXp3ZjZ4
MHB4NTAwOXYwd3IyNXR3eiIgdGltZXN0YW1wPSIxNDIxMTYxNzkwIj4xMDE8L2tleT48L2ZvcmVp
Z24ta2V5cz48cmVmLXR5cGUgbmFtZT0iSm91cm5hbCBBcnRpY2xlIj4xNzwvcmVmLXR5cGU+PGNv
bnRyaWJ1dG9ycz48YXV0aG9ycz48YXV0aG9yPkRvcmZtYW4sIEQuIEguPC9hdXRob3I+PGF1dGhv
cj5LYXN0bmVyLCBCLjwvYXV0aG9yPjxhdXRob3I+VmluY2ksIFIuIEouPC9hdXRob3I+PC9hdXRo
b3JzPjwvY29udHJpYnV0b3JzPjxhdXRoLWFkZHJlc3M+Qm9zdG9uIE1lZGljYWwgQ2VudGVyL0Rl
cGFydG1lbnQgb2YgUGVkaWF0cmljcywgOTEgRSBDb25jb3JkIFN0LCBTaXh0aCBGbG9vciwgQm9z
dG9uLCBNQSAwMjExOCwgVVNBLiBkYXZpZC5kb3JmbWFuQGJtYy5vcmc8L2F1dGgtYWRkcmVzcz48
dGl0bGVzPjx0aXRsZT5EZW50YWwgY29uY2VybnMgdW5yZWxhdGVkIHRvIHRyYXVtYSBpbiB0aGUg
cGVkaWF0cmljIGVtZXJnZW5jeSBkZXBhcnRtZW50OiBiYXJyaWVycyB0byBjYXJl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2OTktNzAzPC9wYWdlcz48dm9sdW1lPjE1
NTwvdm9sdW1lPjxudW1iZXI+NjwvbnVtYmVyPjxlZGl0aW9uPjIwMDEvMDcvMTQ8L2VkaXRpb24+
PGtleXdvcmRzPjxrZXl3b3JkPkFkb2xlc2NlbnQ8L2tleXdvcmQ+PGtleXdvcmQ+QWR1bHQ8L2tl
eXdvcmQ+PGtleXdvcmQ+Q2hpLVNxdWFyZSBEaXN0cmlidXRpb248L2tleXdvcmQ+PGtleXdvcmQ+
Q2hpbGQ8L2tleXdvcmQ+PGtleXdvcmQ+Q2hpbGQsIFByZXNjaG9vbDwva2V5d29yZD48a2V5d29y
ZD5Db25maWRlbmNlIEludGVydmFsczwva2V5d29yZD48a2V5d29yZD4qRW1lcmdlbmN5IFNlcnZp
Y2UsIEhvc3BpdGFsPC9rZXl3b3JkPjxrZXl3b3JkPkZlbWFsZTwva2V5d29yZD48a2V5d29yZD5I
ZWFsdGggU2VydmljZXMgQWNjZXNzaWJpbGl0eTwva2V5d29yZD48a2V5d29yZD5IdW1hbnM8L2tl
eXdvcmQ+PGtleXdvcmQ+SW5mYW50PC9rZXl3b3JkPjxrZXl3b3JkPk1hbGU8L2tleXdvcmQ+PGtl
eXdvcmQ+T2RkcyBSYXRpbzwva2V5d29yZD48a2V5d29yZD5RdWVzdGlvbm5haXJlczwva2V5d29y
ZD48a2V5d29yZD5Ub290aCBEaXNlYXNlcy8qdGhlcmFweTwva2V5d29yZD48L2tleXdvcmRzPjxk
YXRlcz48eWVhcj4yMDAxPC95ZWFyPjxwdWItZGF0ZXM+PGRhdGU+SnVuPC9kYXRlPjwvcHViLWRh
dGVzPjwvZGF0ZXM+PGlzYm4+MTA3Mi00NzEwIChQcmludCkmI3hEOzEwNzItNDcxMDwvaXNibj48
YWNjZXNzaW9uLW51bT4xMTM4Njk2MTwvYWNjZXNzaW9uLW51bT48dXJscz48cmVsYXRlZC11cmxz
Pjx1cmw+aHR0cDovL2FyY2hwZWRpLmphbWFuZXR3b3JrLmNvbS9kYXRhL0pvdXJuYWxzL1BFRFMv
NDY2MC9QT0EwMDM0NC5wZGY8L3VybD48L3JlbGF0ZWQtdXJscz48L3VybHM+PHJlbW90ZS1kYXRh
YmFzZS1wcm92aWRlcj5OTE08L3JlbW90ZS1kYXRhYmFzZS1wcm92aWRlcj48bGFuZ3VhZ2U+ZW5n
PC9sYW5ndWFnZT48L3JlY29yZD48L0NpdGU+PENpdGU+PEF1dGhvcj5GZXJheW9ybmk8L0F1dGhv
cj48WWVhcj4yMDExPC9ZZWFyPjxSZWNOdW0+NzU3PC9SZWNOdW0+PHJlY29yZD48cmVjLW51bWJl
cj43NTc8L3JlYy1udW1iZXI+PGZvcmVpZ24ta2V5cz48a2V5IGFwcD0iRU4iIGRiLWlkPSIydnRy
cnp4d2wwcHp0b2V6d2Y2eDBweDUwMDl2MHdyMjV0d3oiIHRpbWVzdGFtcD0iMTQzODIwMjIyNCI+
NzU3PC9rZXk+PC9mb3JlaWduLWtleXM+PHJlZi10eXBlIG5hbWU9IkpvdXJuYWwgQXJ0aWNsZSI+
MTc8L3JlZi10eXBlPjxjb250cmlidXRvcnM+PGF1dGhvcnM+PGF1dGhvcj5GZXJheW9ybmksIEEu
PC9hdXRob3I+PGF1dGhvcj5TaW5oYSwgTS48L2F1dGhvcj48YXV0aG9yPk1jRG9uYWxkLCBGLiBX
LjwvYXV0aG9yPjwvYXV0aG9ycz48L2NvbnRyaWJ1dG9ycz48YXV0aC1hZGRyZXNzPlBlZGlhdHJp
YyBFbWVyZ2VuY3kgTWVkaWNpbmUgRGVwYXJ0bWVudCwgUGhvZW5peCBDaGlsZHJlbiZhcG9zO3Mg
SG9zcGl0YWwsIDE5MTkgRSwgVGhvbWFzIFJvYWQsIFBob2VuaXgsIEFaIDg1MDE2LCBVU0EuIGFm
ZXJheW9ybmlAcGhvZW5peGNoaWxkcmVucy5jb208L2F1dGgtYWRkcmVzcz48dGl0bGVzPjx0aXRs
ZT5IZWFsdGggaXNzdWVzIGFtb25nIGZvcmVpZ24gYm9ybiB1bmluc3VyZWQgY2hpbGRyZW4gdmlz
aXRpbmcgYW4gaW5uZXIgY2l0eSBwZWRpYXRyaWMgZW1lcmdlbmN5IGRlcGFydG1lbnQ8L3RpdGxl
PjxzZWNvbmRhcnktdGl0bGU+SiBJbW1pZ3IgTWlub3IgSGVhbHRoPC9zZWNvbmRhcnktdGl0bGU+
PGFsdC10aXRsZT5Kb3VybmFsIG9mIGltbWlncmFudCBhbmQgbWlub3JpdHkgaGVhbHRoIC8gQ2Vu
dGVyIGZvciBNaW5vcml0eSBQdWJsaWMgSGVhbHRoPC9hbHQtdGl0bGU+PC90aXRsZXM+PHBlcmlv
ZGljYWw+PGZ1bGwtdGl0bGU+SiBJbW1pZ3IgTWlub3IgSGVhbHRoPC9mdWxsLXRpdGxlPjxhYmJy
LTE+Sm91cm5hbCBvZiBpbW1pZ3JhbnQgYW5kIG1pbm9yaXR5IGhlYWx0aCAvIENlbnRlciBmb3Ig
TWlub3JpdHkgUHVibGljIEhlYWx0aDwvYWJici0xPjwvcGVyaW9kaWNhbD48YWx0LXBlcmlvZGlj
YWw+PGZ1bGwtdGl0bGU+SiBJbW1pZ3IgTWlub3IgSGVhbHRoPC9mdWxsLXRpdGxlPjxhYmJyLTE+
Sm91cm5hbCBvZiBpbW1pZ3JhbnQgYW5kIG1pbm9yaXR5IGhlYWx0aCAvIENlbnRlciBmb3IgTWlu
b3JpdHkgUHVibGljIEhlYWx0aDwvYWJici0xPjwvYWx0LXBlcmlvZGljYWw+PHBhZ2VzPjQzNC00
NDwvcGFnZXM+PHZvbHVtZT4xMzwvdm9sdW1lPjxudW1iZXI+MzwvbnVtYmVyPjxlZGl0aW9uPjIw
MTAvMDkvMDM8L2VkaXRpb24+PGtleXdvcmRzPjxrZXl3b3JkPkFyaXpvbmE8L2tleXdvcmQ+PGtl
eXdvcmQ+Q2hpbGQ8L2tleXdvcmQ+PGtleXdvcmQ+Q2hpbGQsIFByZXNjaG9vbDwva2V5d29yZD48
a2V5d29yZD5Dcm9zcy1TZWN0aW9uYWwgU3R1ZGllczwva2V5d29yZD48a2V5d29yZD5FbWVyZ2Vu
Y3kgU2VydmljZSwgSG9zcGl0YWwvKnN0YXRpc3RpY3MgJmFtcDsgbnVtZXJpY2FsIGRhdGE8L2tl
eXdvcmQ+PGtleXdvcmQ+KkVtaWdyYW50cyBhbmQgSW1taWdyYW50czwva2V5d29yZD48a2V5d29y
ZD5GZW1hbGU8L2tleXdvcmQ+PGtleXdvcmQ+SGVhbHRoIFNlcnZpY2VzIEFjY2Vzc2liaWxpdHk8
L2tleXdvcmQ+PGtleXdvcmQ+KkhlYWx0aCBTdGF0dXM8L2tleXdvcmQ+PGtleXdvcmQ+SHVtYW5z
PC9rZXl3b3JkPjxrZXl3b3JkPkluZmFudDwva2V5d29yZD48a2V5d29yZD5JbmZhbnQsIE5ld2Jv
cm48L2tleXdvcmQ+PGtleXdvcmQ+SW50ZXJ2aWV3cyBhcyBUb3BpYzwva2V5d29yZD48a2V5d29y
ZD5NYWxlPC9rZXl3b3JkPjxrZXl3b3JkPipNZWRpY2FsbHkgVW5pbnN1cmVkPC9rZXl3b3JkPjxr
ZXl3b3JkPlNvY2lhbCBDbGFzczwva2V5d29yZD48a2V5d29yZD5VcmJhbiBQb3B1bGF0aW9uPC9r
ZXl3b3JkPjwva2V5d29yZHM+PGRhdGVzPjx5ZWFyPjIwMTE8L3llYXI+PHB1Yi1kYXRlcz48ZGF0
ZT5KdW48L2RhdGU+PC9wdWItZGF0ZXM+PC9kYXRlcz48aXNibj4xNTU3LTE5MTI8L2lzYm4+PGFj
Y2Vzc2lvbi1udW0+MjA4MDkzNDA8L2FjY2Vzc2lvbi1udW0+PHVybHM+PHJlbGF0ZWQtdXJscz48
dXJsPmh0dHA6Ly9kb3dubG9hZC5zcHJpbmdlci5jb20vc3RhdGljL3BkZi8yOTEvYXJ0JTI1M0Ex
MC4xMDA3JTI1MkZzMTA5MDMtMDEwLTkzODYtOS5wZGY/b3JpZ2luVXJsPWh0dHAlM0ElMkYlMkZs
aW5rLnNwcmluZ2VyLmNvbSUyRmFydGljbGUlMkYxMC4xMDA3JTJGczEwOTAzLTAxMC05Mzg2LTkm
YW1wO3Rva2VuMj1leHA9MTQzODIwMzUyNn5hY2w9JTJGc3RhdGljJTJGcGRmJTJGMjkxJTJGYXJ0
JTI1MjUzQTEwLjEwMDclMjUyNTJGczEwOTAzLTAxMC05Mzg2LTkucGRmJTNGb3JpZ2luVXJsJTNE
aHR0cCUyNTNBJTI1MkYlMjUyRmxpbmsuc3ByaW5nZXIuY29tJTI1MkZhcnRpY2xlJTI1MkYxMC4x
MDA3JTI1MkZzMTA5MDMtMDEwLTkzODYtOSp+aG1hYz03MzU4NmUyOWFjNGEwNTlhNWM1MWYwZmZm
ODQzNWRmZTM5YjM5ODMxZjU0NmQyNzcxYWI2ZDQ3YTkwMTU4ZjI3PC91cmw+PC9yZWxhdGVkLXVy
bHM+PC91cmxzPjxlbGVjdHJvbmljLXJlc291cmNlLW51bT4xMC4xMDA3L3MxMDkwMy0wMTAtOTM4
Ni05PC9lbGVjdHJvbmljLXJlc291cmNlLW51bT48cmVtb3RlLWRhdGFiYXNlLXByb3ZpZGVyPk5M
TTwvcmVtb3RlLWRhdGFiYXNlLXByb3ZpZGVyPjxsYW5ndWFnZT5lbmc8L2xhbmd1YWdlPjwvcmVj
b3JkPjwvQ2l0ZT48Q2l0ZT48QXV0aG9yPkdyb3ZlcjwvQXV0aG9yPjxZZWFyPjIwMTI8L1llYXI+
PFJlY051bT43NjM8L1JlY051bT48cmVjb3JkPjxyZWMtbnVtYmVyPjc2MzwvcmVjLW51bWJlcj48
Zm9yZWlnbi1rZXlzPjxrZXkgYXBwPSJFTiIgZGItaWQ9IjJ2dHJyenh3bDBwenRvZXp3ZjZ4MHB4
NTAwOXYwd3IyNXR3eiIgdGltZXN0YW1wPSIxNDM4MjAyMjI0Ij43NjM8L2tleT48L2ZvcmVpZ24t
a2V5cz48cmVmLXR5cGUgbmFtZT0iSm91cm5hbCBBcnRpY2xlIj4xNzwvcmVmLXR5cGU+PGNvbnRy
aWJ1dG9ycz48YXV0aG9ycz48YXV0aG9yPkdyb3ZlciwgQy4gQS48L2F1dGhvcj48YXV0aG9yPkNs
b3NlLCBSLiBKLjwvYXV0aG9yPjxhdXRob3I+V2llbGUsIEUuIEQuPC9hdXRob3I+PGF1dGhvcj5W
aWxsYXJyZWFsLCBLLjwvYXV0aG9yPjxhdXRob3I+R29sZG1hbiwgTC4gTS48L2F1dGhvcj48L2F1
dGhvcnM+PC9jb250cmlidXRvcnM+PGF1dGgtYWRkcmVzcz5TdGFuZm9yZC9LYWlzZXIgRW1lcmdl
bmN5IE1lZGljaW5lIFJlc2lkZW5jeSwgU3RhbmZvcmQgVW5pdmVyc2l0eSBNZWRpY2FsIENlbnRl
ciwgU3RhbmZvcmQsIENhbGlmb3JuaWEgOTQzMDUsIFVTQS48L2F1dGgtYWRkcmVzcz48dGl0bGVz
Pjx0aXRsZT5RdWFudGlmeWluZyBkcnVnLXNlZWtpbmcgYmVoYXZpb3I6IGEgY2FzZSBjb250cm9s
IHN0dWR5PC90aXRsZT48c2Vjb25kYXJ5LXRpdGxlPkogRW1lcmcgTWVkPC9zZWNvbmRhcnktdGl0
bGU+PGFsdC10aXRsZT5UaGUgSm91cm5hbCBvZiBlbWVyZ2VuY3kgbWVkaWNpbmU8L2FsdC10aXRs
ZT48L3RpdGxlcz48cGVyaW9kaWNhbD48ZnVsbC10aXRsZT5KIEVtZXJnIE1lZDwvZnVsbC10aXRs
ZT48YWJici0xPlRoZSBKb3VybmFsIG9mIGVtZXJnZW5jeSBtZWRpY2luZTwvYWJici0xPjwvcGVy
aW9kaWNhbD48YWx0LXBlcmlvZGljYWw+PGZ1bGwtdGl0bGU+SiBFbWVyZyBNZWQ8L2Z1bGwtdGl0
bGU+PGFiYnItMT5UaGUgSm91cm5hbCBvZiBlbWVyZ2VuY3kgbWVkaWNpbmU8L2FiYnItMT48L2Fs
dC1wZXJpb2RpY2FsPjxwYWdlcz4xNS0yMTwvcGFnZXM+PHZvbHVtZT40Mjwvdm9sdW1lPjxudW1i
ZXI+MTwvbnVtYmVyPjxlZGl0aW9uPjIwMTEvMTAvMDE8L2VkaXRpb24+PGtleXdvcmRzPjxrZXl3
b3JkPkFkdWx0PC9rZXl3b3JkPjxrZXl3b3JkPkNhbGlmb3JuaWEvZXBpZGVtaW9sb2d5PC9rZXl3
b3JkPjxrZXl3b3JkPkNhc2UtQ29udHJvbCBTdHVkaWVzPC9rZXl3b3JkPjxrZXl3b3JkPkVtZXJn
ZW5jeSBTZXJ2aWNlLCBIb3NwaXRhbC8qdXRpbGl6YXRpb248L2tleXdvcmQ+PGtleXdvcmQ+RmVt
YWxlPC9rZXl3b3JkPjxrZXl3b3JkPkhvc3BpdGFscywgVXJiYW4vc3RhdGlzdGljcyAmYW1wOyBu
dW1lcmljYWwgZGF0YTwva2V5d29yZD48a2V5d29yZD5IdW1hbnM8L2tleXdvcmQ+PGtleXdvcmQ+
TWFsZTwva2V5d29yZD48a2V5d29yZD5NaWRkbGUgQWdlZDwva2V5d29yZD48a2V5d29yZD5PZGRz
IFJhdGlvPC9rZXl3b3JkPjxrZXl3b3JkPlBhaW4gTWVhc3VyZW1lbnQ8L2tleXdvcmQ+PGtleXdv
cmQ+UmV0cm9zcGVjdGl2ZSBTdHVkaWVzPC9rZXl3b3JkPjxrZXl3b3JkPlN1YnN0YW5jZS1SZWxh
dGVkIERpc29yZGVycy8qZXBpZGVtaW9sb2d5L3BzeWNob2xvZ3k8L2tleXdvcmQ+PC9rZXl3b3Jk
cz48ZGF0ZXM+PHllYXI+MjAxMjwveWVhcj48cHViLWRhdGVzPjxkYXRlPkphbjwvZGF0ZT48L3B1
Yi1kYXRlcz48L2RhdGVzPjxpc2JuPjA3MzYtNDY3OSAoUHJpbnQpJiN4RDswNzM2LTQ2Nzk8L2lz
Ym4+PGFjY2Vzc2lvbi1udW0+MjE5NTg0NTU8L2FjY2Vzc2lvbi1udW0+PHVybHM+PHJlbGF0ZWQt
dXJscz48dXJsPmh0dHA6Ly9hYy5lbHMtY2RuLmNvbS9TMDczNjQ2NzkxMTAwNjMyOS8xLXMyLjAt
UzA3MzY0Njc5MTEwMDYzMjktbWFpbi5wZGY/X3RpZD1kMjE5OWI1Yy0zNjMxLTExZTUtYTJlOS0w
MDAwMGFhYjBmMjcmYW1wO2FjZG5hdD0xNDM4MjAyNTExXzkyZjVlYmI1NTNjNmZmZDBkYTU3ZDE2
MDc3NWNmZGFhPC91cmw+PC9yZWxhdGVkLXVybHM+PC91cmxzPjxlbGVjdHJvbmljLXJlc291cmNl
LW51bT4xMC4xMDE2L2ouamVtZXJtZWQuMjAxMS4wNS4wNjU8L2VsZWN0cm9uaWMtcmVzb3VyY2Ut
bnVtPjxyZW1vdGUtZGF0YWJhc2UtcHJvdmlkZXI+TkxNPC9yZW1vdGUtZGF0YWJhc2UtcHJvdmlk
ZXI+PGxhbmd1YWdlPmVuZzwvbGFuZ3VhZ2U+PC9yZWNvcmQ+PC9DaXRlPjxDaXRlPjxBdXRob3I+
R3JvdmVyPC9BdXRob3I+PFllYXI+MjAxMjwvWWVhcj48UmVjTnVtPjc2MjwvUmVjTnVtPjxyZWNv
cmQ+PHJlYy1udW1iZXI+NzYyPC9yZWMtbnVtYmVyPjxmb3JlaWduLWtleXM+PGtleSBhcHA9IkVO
IiBkYi1pZD0iMnZ0cnJ6eHdsMHB6dG9lendmNngwcHg1MDA5djB3cjI1dHd6IiB0aW1lc3RhbXA9
IjE0MzgyMDIyMjQiPjc2Mjwva2V5PjwvZm9yZWlnbi1rZXlzPjxyZWYtdHlwZSBuYW1lPSJKb3Vy
bmFsIEFydGljbGUiPjE3PC9yZWYtdHlwZT48Y29udHJpYnV0b3JzPjxhdXRob3JzPjxhdXRob3I+
R3JvdmVyLCBDLiBBLjwvYXV0aG9yPjxhdXRob3I+RWxkZXIsIEouIFcuPC9hdXRob3I+PGF1dGhv
cj5DbG9zZSwgUi4gSi48L2F1dGhvcj48YXV0aG9yPkN1cnJ5LCBTLiBNLjwvYXV0aG9yPjwvYXV0
aG9ycz48L2NvbnRyaWJ1dG9ycz48YXV0aC1hZGRyZXNzPlN0YW5mb3JkL0thaXNlciBFbWVyZ2Vu
Y3kgTWVkaWNpbmUgUmVzaWRlbmN5LCBEZXBhcnRtZW50IG9mIEVtZXJnZW5jeSBNZWRpY2luZSwg
U3RhbmZvcmQsIENhbGlmb3JuaWEuPC9hdXRoLWFkZHJlc3M+PHRpdGxlcz48dGl0bGU+SG93IEZy
ZXF1ZW50bHkgYXJlICZxdW90O0NsYXNzaWMmcXVvdDsgRHJ1Zy1TZWVraW5nIEJlaGF2aW9ycyBV
c2VkIGJ5IERydWctU2Vla2luZyBQYXRpZW50cyBpbiB0aGUgRW1lcmdlbmN5IERlcGFydG1lbnQ/
PC90aXRsZT48c2Vjb25kYXJ5LXRpdGxlPldlc3QgSiBFbWVyZyBNZWQ8L3NlY29uZGFyeS10aXRs
ZT48YWx0LXRpdGxlPlRoZSB3ZXN0ZXJuIGpvdXJuYWwgb2YgZW1lcmdlbmN5IG1lZGljaW5lPC9h
bHQtdGl0bGU+PC90aXRsZXM+PHBlcmlvZGljYWw+PGZ1bGwtdGl0bGU+V2VzdCBKIEVtZXJnIE1l
ZDwvZnVsbC10aXRsZT48YWJici0xPlRoZSB3ZXN0ZXJuIGpvdXJuYWwgb2YgZW1lcmdlbmN5IG1l
ZGljaW5lPC9hYmJyLTE+PC9wZXJpb2RpY2FsPjxhbHQtcGVyaW9kaWNhbD48ZnVsbC10aXRsZT5X
ZXN0IEogRW1lcmcgTWVkPC9mdWxsLXRpdGxlPjxhYmJyLTE+VGhlIHdlc3Rlcm4gam91cm5hbCBv
ZiBlbWVyZ2VuY3kgbWVkaWNpbmU8L2FiYnItMT48L2FsdC1wZXJpb2RpY2FsPjxwYWdlcz40MTYt
MjE8L3BhZ2VzPjx2b2x1bWU+MTM8L3ZvbHVtZT48bnVtYmVyPjU8L251bWJlcj48ZWRpdGlvbj4y
MDEzLzAxLzMwPC9lZGl0aW9uPjxkYXRlcz48eWVhcj4yMDEyPC95ZWFyPjxwdWItZGF0ZXM+PGRh
dGU+Tm92PC9kYXRlPjwvcHViLWRhdGVzPjwvZGF0ZXM+PGlzYm4+MTkzNi05MDBYIChQcmludCkm
I3hEOzE5MzYtOTAweDwvaXNibj48YWNjZXNzaW9uLW51bT4yMzM1OTY1MDwvYWNjZXNzaW9uLW51
bT48dXJscz48cmVsYXRlZC11cmxzPjx1cmw+aHR0cDovL3d3dy5uY2JpLm5sbS5uaWguZ292L3Bt
Yy9hcnRpY2xlcy9QTUMzNTU2OTUwL3BkZi93amVtLTEzLTQxNi5wZGY8L3VybD48L3JlbGF0ZWQt
dXJscz48L3VybHM+PGN1c3RvbTI+UG1jMzU1Njk1MDwvY3VzdG9tMj48ZWxlY3Ryb25pYy1yZXNv
dXJjZS1udW0+MTAuNTgxMS93ZXN0amVtLjIwMTIuNC4xMTYwMDwvZWxlY3Ryb25pYy1yZXNvdXJj
ZS1udW0+PHJlbW90ZS1kYXRhYmFzZS1wcm92aWRlcj5OTE08L3JlbW90ZS1kYXRhYmFzZS1wcm92
aWRlcj48bGFuZ3VhZ2U+ZW5nPC9sYW5ndWFnZT48L3JlY29yZD48L0NpdGU+PENpdGU+PEF1dGhv
cj5IYXJkaWU8L0F1dGhvcj48WWVhcj4yMDE1PC9ZZWFyPjxSZWNOdW0+NzY1PC9SZWNOdW0+PHJl
Y29yZD48cmVjLW51bWJlcj43NjU8L3JlYy1udW1iZXI+PGZvcmVpZ24ta2V5cz48a2V5IGFwcD0i
RU4iIGRiLWlkPSIydnRycnp4d2wwcHp0b2V6d2Y2eDBweDUwMDl2MHdyMjV0d3oiIHRpbWVzdGFt
cD0iMTQzODIwMjIyNCI+NzY1PC9rZXk+PC9mb3JlaWduLWtleXM+PHJlZi10eXBlIG5hbWU9Ikpv
dXJuYWwgQXJ0aWNsZSI+MTc8L3JlZi10eXBlPjxjb250cmlidXRvcnM+PGF1dGhvcnM+PGF1dGhv
cj5IYXJkaWUsIFQuIEwuPC9hdXRob3I+PGF1dGhvcj5Qb2xlaywgQy48L2F1dGhvcj48YXV0aG9y
PldoZWVsZXIsIEUuPC9hdXRob3I+PGF1dGhvcj5NY0NhbWFudCwgSy48L2F1dGhvcj48YXV0aG9y
PkRpeHNvbiwgTS48L2F1dGhvcj48YXV0aG9yPkdhaWxleSwgUi48L2F1dGhvcj48YXV0aG9yPkxh
ZnJhaywgSy48L2F1dGhvcj48L2F1dGhvcnM+PC9jb250cmlidXRvcnM+PGF1dGgtYWRkcmVzcz5D
b2xsZWdlIG9mIE51cnNpbmcgYW5kIEhlYWx0aCBQcm9mZXNzaW9ucywgRHJleGVsIFVuaXZlcnNp
dHksIFBoaWxhZGVscGhpYSwgUGVubnN5bHZhbmlhLCBVU0EuJiN4RDtTY2hvb2wgb2YgTnVyc2lu
ZywgVW5pdmVyc2l0eSBvZiBEZWxhd2FyZSwgTmV3YXJrLCBEZWxhd2FyZSwgVVNBLiYjeEQ7QW1l
cmljYW4gTnVyc2VzIENyZWRlbnRpYWxpbmcgQ2VudGVyLCBTaWx2ZXIgU3ByaW5ncywgTWFyeWxh
bmQsIFVTQS4mI3hEO0VtZXJnZW5jeSBTZXJ2aWNlcywgVW5pb24gSG9zcGl0YWwgb2YgQ2VjaWwg
Q291bnR5LCBFbGt0b24sIE1hcnlsYW5kLCBVU0EuJiN4RDtVbmlvbiBIb3NwaXRhbCBvZiBDZWNp
bCBDb3VudHkgTWFyeWxhbmQsIFVTQS4mI3hEO0RlcGFydG1lbnQgb2YgRW1lcmdlbmN5IE1lZGlj
aW5lLCBVbmlvbiBIb3NwaXRhbCBvZiBDZWNpbCBDb3VudHksIEVsa3RvbiwgTWFyeWxhbmQsIFVT
QS48L2F1dGgtYWRkcmVzcz48dGl0bGVzPjx0aXRsZT5DaGFyYWN0ZXJpc2luZyBlbWVyZ2VuY3kg
ZGVwYXJ0bWVudCBoaWdoLWZyZXF1ZW5jeSB1c2VycyBpbiBhIHJ1cmFsIGhvc3BpdGFsPC90aXRs
ZT48c2Vjb25kYXJ5LXRpdGxlPkVtZXJnIE1lZCBKPC9zZWNvbmRhcnktdGl0bGU+PGFsdC10aXRs
ZT5FbWVyZ2VuY3kgbWVkaWNpbmUgam91cm5hbCA6IEVNSjwvYWx0LXRpdGxlPjwvdGl0bGVzPjxw
ZXJpb2RpY2FsPjxmdWxsLXRpdGxlPkVtZXJnIE1lZCBKPC9mdWxsLXRpdGxlPjxhYmJyLTE+RW1l
cmdlbmN5IG1lZGljaW5lIGpvdXJuYWwgOiBFTUo8L2FiYnItMT48L3BlcmlvZGljYWw+PGFsdC1w
ZXJpb2RpY2FsPjxmdWxsLXRpdGxlPkVtZXJnIE1lZCBKPC9mdWxsLXRpdGxlPjxhYmJyLTE+RW1l
cmdlbmN5IG1lZGljaW5lIGpvdXJuYWwgOiBFTUo8L2FiYnItMT48L2FsdC1wZXJpb2RpY2FsPjxw
YWdlcz4yMS01PC9wYWdlcz48dm9sdW1lPjMyPC92b2x1bWU+PG51bWJlcj4xPC9udW1iZXI+PGVk
aXRpb24+MjAxMy8xMi8yMDwvZWRpdGlvbj48a2V5d29yZHM+PGtleXdvcmQ+ZW1lcmdlbmN5IGNh
cmUgc3lzdGVtczwva2V5d29yZD48a2V5d29yZD5lcGlkZW1pb2xvZ3k8L2tleXdvcmQ+PGtleXdv
cmQ+cHJpbWFyeSBjYXJlPC9rZXl3b3JkPjxrZXl3b3JkPnJlbW90ZSBhbmQgcnVyYWwgbWVkaWNp
bmU8L2tleXdvcmQ+PGtleXdvcmQ+cmVzZWFyY2g8L2tleXdvcmQ+PC9rZXl3b3Jkcz48ZGF0ZXM+
PHllYXI+MjAxNTwveWVhcj48cHViLWRhdGVzPjxkYXRlPkphbjwvZGF0ZT48L3B1Yi1kYXRlcz48
L2RhdGVzPjxpc2JuPjE0NzItMDIwNTwvaXNibj48YWNjZXNzaW9uLW51bT4yNDM1MTUyMzwvYWNj
ZXNzaW9uLW51bT48dXJscz48cmVsYXRlZC11cmxzPjx1cmw+aHR0cDovL2Vtai5ibWouY29tL2Nv
bnRlbnQvMzIvMS8yMS5mdWxsLnBkZjwvdXJsPjwvcmVsYXRlZC11cmxzPjwvdXJscz48ZWxlY3Ry
b25pYy1yZXNvdXJjZS1udW0+MTAuMTEzNi9lbWVybWVkLTIwMTMtMjAyMzY5PC9lbGVjdHJvbmlj
LXJlc291cmNlLW51bT48cmVtb3RlLWRhdGFiYXNlLXByb3ZpZGVyPk5MTTwvcmVtb3RlLWRhdGFi
YXNlLXByb3ZpZGVyPjxsYW5ndWFnZT5lbmc8L2xhbmd1YWdlPjwvcmVjb3JkPjwvQ2l0ZT48Q2l0
ZT48QXV0aG9yPkhheWVzPC9BdXRob3I+PFllYXI+MjAxMjwvWWVhcj48UmVjTnVtPjc2NjwvUmVj
TnVtPjxyZWNvcmQ+PHJlYy1udW1iZXI+NzY2PC9yZWMtbnVtYmVyPjxmb3JlaWduLWtleXM+PGtl
eSBhcHA9IkVOIiBkYi1pZD0iMnZ0cnJ6eHdsMHB6dG9lendmNngwcHg1MDA5djB3cjI1dHd6IiB0
aW1lc3RhbXA9IjE0MzgyMDIyMjQiPjc2Njwva2V5PjwvZm9yZWlnbi1rZXlzPjxyZWYtdHlwZSBu
YW1lPSJKb3VybmFsIEFydGljbGUiPjE3PC9yZWYtdHlwZT48Y29udHJpYnV0b3JzPjxhdXRob3Jz
PjxhdXRob3I+SGF5ZXMsIEIuIEQuPC9hdXRob3I+PGF1dGhvcj5aYWhhcm5hLCBMLjwvYXV0aG9y
PjxhdXRob3I+V2ludGVycywgTS4gRS48L2F1dGhvcj48YXV0aG9yPkZlZW1zdGVyLCBBLiBBLjwv
YXV0aG9yPjxhdXRob3I+QnJvd25lLCBCLiBKLjwvYXV0aG9yPjxhdXRob3I+SGlyc2hvbiwgSi4g
TS48L2F1dGhvcj48L2F1dGhvcnM+PC9jb250cmlidXRvcnM+PGF1dGgtYWRkcmVzcz5EZXBhcnRt
ZW50IG9mIFBoYXJtYWN5IFNlcnZpY2VzLCBVbml2ZXJzaXR5IG9mIE1hcnlsYW5kIE1lZGljYWwg
Q2VudGVyLCBCYWx0aW1vcmUsIE1EIDIxMjAxLCBVU0EuIGJyeWFuLmhheWVzQGFsdW1uaS5tY3Bo
cy5lZHU8L2F1dGgtYWRkcmVzcz48dGl0bGVzPjx0aXRsZT5Uby1HbyBtZWRpY2F0aW9ucyBmb3Ig
ZGVjcmVhc2luZyBFRCByZXR1cm4gdmlzaXRzPC90aXRsZT48c2Vjb25kYXJ5LXRpdGxlPkFtIEog
RW1lcmcgTWVkPC9zZWNvbmRhcnktdGl0bGU+PGFsdC10aXRsZT5UaGUgQW1lcmljYW4gam91cm5h
bCBvZiBlbWVyZ2VuY3kgbWVkaWNpbmU8L2FsdC10aXRsZT48L3RpdGxlcz48cGVyaW9kaWNhbD48
ZnVsbC10aXRsZT5BbSBKIEVtZXJnIE1lZDwvZnVsbC10aXRsZT48YWJici0xPlRoZSBBbWVyaWNh
biBqb3VybmFsIG9mIGVtZXJnZW5jeSBtZWRpY2luZTwvYWJici0xPjwvcGVyaW9kaWNhbD48YWx0
LXBlcmlvZGljYWw+PGZ1bGwtdGl0bGU+QW0gSiBFbWVyZyBNZWQ8L2Z1bGwtdGl0bGU+PGFiYnIt
MT5UaGUgQW1lcmljYW4gam91cm5hbCBvZiBlbWVyZ2VuY3kgbWVkaWNpbmU8L2FiYnItMT48L2Fs
dC1wZXJpb2RpY2FsPjxwYWdlcz4yMDExLTQ8L3BhZ2VzPjx2b2x1bWU+MzA8L3ZvbHVtZT48bnVt
YmVyPjk8L251bWJlcj48ZWRpdGlvbj4yMDEyLzAzLzIwPC9lZGl0aW9uPjxrZXl3b3Jkcz48a2V5
d29yZD5BZHVsdDwva2V5d29yZD48a2V5d29yZD5BbnRpLUJhY3RlcmlhbCBBZ2VudHMvZWNvbm9t
aWNzLyp0aGVyYXBldXRpYyB1c2U8L2tleXdvcmQ+PGtleXdvcmQ+Q2VsbHVsaXRpcy9kcnVnIHRo
ZXJhcHk8L2tleXdvcmQ+PGtleXdvcmQ+RHJ1ZyBDb3N0czwva2V5d29yZD48a2V5d29yZD5EcnVn
IFByZXNjcmlwdGlvbnM8L2tleXdvcmQ+PGtleXdvcmQ+KkVtZXJnZW5jeSBTZXJ2aWNlLCBIb3Nw
aXRhbC9lY29ub21pY3Mvc3RhdGlzdGljcyAmYW1wOyBudW1lcmljYWwgZGF0YTwva2V5d29yZD48
a2V5d29yZD5Gb2NhbCBJbmZlY3Rpb24sIERlbnRhbC9kcnVnIHRoZXJhcHk8L2tleXdvcmQ+PGtl
eXdvcmQ+SHVtYW5zPC9rZXl3b3JkPjxrZXl3b3JkPk1hbGU8L2tleXdvcmQ+PGtleXdvcmQ+TWVk
aWNhdGlvbiBBZGhlcmVuY2U8L2tleXdvcmQ+PGtleXdvcmQ+KlBhdGllbnQgRGlzY2hhcmdlPC9r
ZXl3b3JkPjxrZXl3b3JkPlB5ZWxvbmVwaHJpdGlzL2RydWcgdGhlcmFweTwva2V5d29yZD48a2V5
d29yZD5VcmluYXJ5IFRyYWN0IEluZmVjdGlvbnMvZHJ1ZyB0aGVyYXB5PC9rZXl3b3JkPjwva2V5
d29yZHM+PGRhdGVzPjx5ZWFyPjIwMTI8L3llYXI+PHB1Yi1kYXRlcz48ZGF0ZT5Ob3Y8L2RhdGU+
PC9wdWItZGF0ZXM+PC9kYXRlcz48aXNibj4wNzM1LTY3NTc8L2lzYm4+PGFjY2Vzc2lvbi1udW0+
MjI0MjQ5OTc8L2FjY2Vzc2lvbi1udW0+PHVybHM+PHJlbGF0ZWQtdXJscz48dXJsPmh0dHA6Ly9h
Yy5lbHMtY2RuLmNvbS9TMDczNTY3NTcxMjAwMDU0WC8xLXMyLjAtUzA3MzU2NzU3MTIwMDA1NFgt
bWFpbi5wZGY/X3RpZD1kNTMwMWRkNC0zNjMxLTExZTUtOTBiOC0wMDAwMGFhY2IzNWUmYW1wO2Fj
ZG5hdD0xNDM4MjAyNTE2XzIwYjMwZDE2NWY5ZTBkMzE5ZDY3YjRkYWQwNTk0M2M0PC91cmw+PC9y
ZWxhdGVkLXVybHM+PC91cmxzPjxlbGVjdHJvbmljLXJlc291cmNlLW51bT4xMC4xMDE2L2ouYWpl
bS4yMDEyLjAxLjAyNzwvZWxlY3Ryb25pYy1yZXNvdXJjZS1udW0+PHJlbW90ZS1kYXRhYmFzZS1w
cm92aWRlcj5OTE08L3JlbW90ZS1kYXRhYmFzZS1wcm92aWRlcj48bGFuZ3VhZ2U+ZW5nPC9sYW5n
dWFnZT48L3JlY29yZD48L0NpdGU+PENpdGU+PEF1dGhvcj5NY0Nvcm1pY2s8L0F1dGhvcj48WWVh
cj4yMDEzPC9ZZWFyPjxSZWNOdW0+MzM8L1JlY051bT48cmVjb3JkPjxyZWMtbnVtYmVyPjMzPC9y
ZWMtbnVtYmVyPjxmb3JlaWduLWtleXM+PGtleSBhcHA9IkVOIiBkYi1pZD0iMnZ0cnJ6eHdsMHB6
dG9lendmNngwcHg1MDA5djB3cjI1dHd6IiB0aW1lc3RhbXA9IjE0MjExNjE3OTAiPjMzPC9rZXk+
PC9mb3JlaWduLWtleXM+PHJlZi10eXBlIG5hbWU9IkpvdXJuYWwgQXJ0aWNsZSI+MTc8L3JlZi10
eXBlPjxjb250cmlidXRvcnM+PGF1dGhvcnM+PGF1dGhvcj5NY0Nvcm1pY2ssIEEuIFAuPC9hdXRo
b3I+PGF1dGhvcj5BYnViYWtlciwgQS4gTy48L2F1dGhvcj48YXV0aG9yPkxhc2tpbiwgRC4gTS48
L2F1dGhvcj48YXV0aG9yPkdvbnphbGVzLCBNLiBTLjwvYXV0aG9yPjxhdXRob3I+R2FybGFuZCwg
Uy48L2F1dGhvcj48L2F1dGhvcnM+PC9jb250cmlidXRvcnM+PGF1dGgtYWRkcmVzcz5EZXBhcnRt
ZW50IG9mIE9yYWwgYW5kIE1heGlsbG9mYWNpYWwgU3VyZ2VyeSwgVmlyZ2luaWEgQ29tbW9ud2Vh
bHRoIFVuaXZlcnNpdHkgTWVkaWNhbCBDZW50ZXIsIFJpY2htb25kLCBWaXJnaW5pYSwgVVNBLjwv
YXV0aC1hZGRyZXNzPjx0aXRsZXM+PHRpdGxlPlJlZHVjaW5nIHRoZSBidXJkZW4gb2YgZGVudGFs
IHBhdGllbnRzIG9uIHRoZSBidXN5IGhvc3BpdGFsIGVtZXJnZW5jeSBkZXBhcnRtZW50PC90aXRs
ZT48c2Vjb25kYXJ5LXRpdGxlPkogT3JhbCBNYXhpbGxvZmFjIFN1cmc8L3NlY29uZGFyeS10aXRs
ZT48YWx0LXRpdGxlPkpvdXJuYWwgb2Ygb3JhbCBhbmQgbWF4aWxsb2ZhY2lhbCBzdXJnZXJ5IDog
b2ZmaWNpYWwgam91cm5hbCBvZiB0aGUgQW1lcmljYW4gQXNzb2NpYXRpb24gb2YgT3JhbCBhbmQg
TWF4aWxsb2ZhY2lhbCBTdXJnZW9uczwvYWx0LXRpdGxlPjwvdGl0bGVzPjxwZXJpb2RpY2FsPjxm
dWxsLXRpdGxlPkogT3JhbCBNYXhpbGxvZmFjIFN1cmc8L2Z1bGwtdGl0bGU+PGFiYnItMT5Kb3Vy
bmFsIG9mIG9yYWwgYW5kIG1heGlsbG9mYWNpYWwgc3VyZ2VyeSA6IG9mZmljaWFsIGpvdXJuYWwg
b2YgdGhlIEFtZXJpY2FuIEFzc29jaWF0aW9uIG9mIE9yYWwgYW5kIE1heGlsbG9mYWNpYWwgU3Vy
Z2VvbnM8L2FiYnItMT48L3BlcmlvZGljYWw+PGFsdC1wZXJpb2RpY2FsPjxmdWxsLXRpdGxlPkog
T3JhbCBNYXhpbGxvZmFjIFN1cmc8L2Z1bGwtdGl0bGU+PGFiYnItMT5Kb3VybmFsIG9mIG9yYWwg
YW5kIG1heGlsbG9mYWNpYWwgc3VyZ2VyeSA6IG9mZmljaWFsIGpvdXJuYWwgb2YgdGhlIEFtZXJp
Y2FuIEFzc29jaWF0aW9uIG9mIE9yYWwgYW5kIE1heGlsbG9mYWNpYWwgU3VyZ2VvbnM8L2FiYnIt
MT48L2FsdC1wZXJpb2RpY2FsPjxwYWdlcz40NzUtODwvcGFnZXM+PHZvbHVtZT43MTwvdm9sdW1l
PjxudW1iZXI+MzwvbnVtYmVyPjxlZGl0aW9uPjIwMTIvMTIvMjY8L2VkaXRpb24+PGtleXdvcmRz
PjxrZXl3b3JkPkFkb2xlc2NlbnQ8L2tleXdvcmQ+PGtleXdvcmQ+QWR1bHQ8L2tleXdvcmQ+PGtl
eXdvcmQ+RGVudGFsIFNlcnZpY2UsIEhvc3BpdGFsL3N0YXRpc3RpY3MgJmFtcDsgbnVtZXJpY2Fs
IGRhdGEvKnV0aWxpemF0aW9uPC9rZXl3b3JkPjxrZXl3b3JkPkVtZXJnZW5jeSBTZXJ2aWNlLCBI
b3NwaXRhbC9zdGF0aXN0aWNzICZhbXA7IG51bWVyaWNhbCBkYXRhLyp1dGlsaXphdGlvbjwva2V5
d29yZD48a2V5d29yZD5IdW1hbnM8L2tleXdvcmQ+PGtleXdvcmQ+TWlkZGxlIEFnZWQ8L2tleXdv
cmQ+PGtleXdvcmQ+UGVyaW9kb250YWwgRGlzZWFzZXMvdGhlcmFweTwva2V5d29yZD48a2V5d29y
ZD5QaWxvdCBQcm9qZWN0czwva2V5d29yZD48a2V5d29yZD5RdWFsaXR5IEFzc3VyYW5jZSwgSGVh
bHRoIENhcmU8L2tleXdvcmQ+PGtleXdvcmQ+VG9vdGggRGlzZWFzZXMvdGhlcmFweTwva2V5d29y
ZD48a2V5d29yZD5Ub290aGFjaGUvZHJ1ZyB0aGVyYXB5PC9rZXl3b3JkPjxrZXl3b3JkPlZpcmdp
bmlhPC9rZXl3b3JkPjxrZXl3b3JkPllvdW5nIEFkdWx0PC9rZXl3b3JkPjwva2V5d29yZHM+PGRh
dGVzPjx5ZWFyPjIwMTM8L3llYXI+PHB1Yi1kYXRlcz48ZGF0ZT5NYXI8L2RhdGU+PC9wdWItZGF0
ZXM+PC9kYXRlcz48aXNibj4wMjc4LTIzOTE8L2lzYm4+PGFjY2Vzc2lvbi1udW0+MjMyNjU4NTA8
L2FjY2Vzc2lvbi1udW0+PHVybHM+PHJlbGF0ZWQtdXJscz48dXJsPmh0dHA6Ly9hYy5lbHMtY2Ru
LmNvbS9TMDI3ODIzOTExMjAxMjMzNS8xLXMyLjAtUzAyNzgyMzkxMTIwMTIzMzUtbWFpbi5wZGY/
X3RpZD04NmYzZWQzMC05YjM2LTExZTQtYjkxMy0wMDAwMGFhY2IzNjImYW1wO2FjZG5hdD0xNDIx
MTYyMTAyXzE4ZWQxMTg1YjRlYWI4YTE3NjU1MWI2YzEyZTQ1ZWYzPC91cmw+PC9yZWxhdGVkLXVy
bHM+PC91cmxzPjxlbGVjdHJvbmljLXJlc291cmNlLW51bT4xMC4xMDE2L2ouam9tcy4yMDEyLjA4
LjAyMzwvZWxlY3Ryb25pYy1yZXNvdXJjZS1udW0+PHJlbW90ZS1kYXRhYmFzZS1wcm92aWRlcj5O
TE08L3JlbW90ZS1kYXRhYmFzZS1wcm92aWRlcj48bGFuZ3VhZ2U+ZW5nPC9sYW5ndWFnZT48L3Jl
Y29yZD48L0NpdGU+PENpdGU+PEF1dGhvcj5NY0Nvcm1pY2s8L0F1dGhvcj48WWVhcj4yMDEyPC9Z
ZWFyPjxSZWNOdW0+Nzc4PC9SZWNOdW0+PHJlY29yZD48cmVjLW51bWJlcj43Nzg8L3JlYy1udW1i
ZXI+PGZvcmVpZ24ta2V5cz48a2V5IGFwcD0iRU4iIGRiLWlkPSIydnRycnp4d2wwcHp0b2V6d2Y2
eDBweDUwMDl2MHdyMjV0d3oiIHRpbWVzdGFtcD0iMTQzODIwMjIyNCI+Nzc4PC9rZXk+PC9mb3Jl
aWduLWtleXM+PHJlZi10eXBlIG5hbWU9IkpvdXJuYWwgQXJ0aWNsZSI+MTc8L3JlZi10eXBlPjxj
b250cmlidXRvcnM+PGF1dGhvcnM+PGF1dGhvcj5NY0Nvcm1pY2ssIEQuPC9hdXRob3I+PGF1dGhv
cj5TYXlhaCwgQS48L2F1dGhvcj48YXV0aG9yPkxva2tvLCBILjwvYXV0aG9yPjxhdXRob3I+V29v
bGhhbmRsZXIsIFMuPC9hdXRob3I+PGF1dGhvcj5OYXJkaW4sIFIuPC9hdXRob3I+PC9hdXRob3Jz
PjwvY29udHJpYnV0b3JzPjxhdXRoLWFkZHJlc3M+RGVwYXJ0bWVudCBvZiBNZWRpY2luZSwgQ2Ft
YnJpZGdlIEhlYWx0aCBBbGxpYW5jZSwgMTQ5MyBDYW1icmlkZ2UgU3Q7LCBDYW1icmlkZ2UsIE1B
LCAwMjEzOSwgVVNBLiBkbWNjb3JtaWNrQGNoYWxsaWFuY2Uub3JnPC9hdXRoLWFkZHJlc3M+PHRp
dGxlcz48dGl0bGU+QWNjZXNzIHRvIGNhcmUgYWZ0ZXIgTWFzc2FjaHVzZXR0cyZhcG9zOyBoZWFs
dGggY2FyZSByZWZvcm06IGEgc2FmZXR5IG5ldCBob3NwaXRhbCBwYXRpZW50IHN1cnZleTwvdGl0
bGU+PHNlY29uZGFyeS10aXRsZT5KIEdlbiBJbnRlcm4gTWVkPC9zZWNvbmRhcnktdGl0bGU+PGFs
dC10aXRsZT5Kb3VybmFsIG9mIGdlbmVyYWwgaW50ZXJuYWwgbWVkaWNpbmU8L2FsdC10aXRsZT48
L3RpdGxlcz48cGVyaW9kaWNhbD48ZnVsbC10aXRsZT5KIEdlbiBJbnRlcm4gTWVkPC9mdWxsLXRp
dGxlPjxhYmJyLTE+Sm91cm5hbCBvZiBnZW5lcmFsIGludGVybmFsIG1lZGljaW5lPC9hYmJyLTE+
PC9wZXJpb2RpY2FsPjxhbHQtcGVyaW9kaWNhbD48ZnVsbC10aXRsZT5KIEdlbiBJbnRlcm4gTWVk
PC9mdWxsLXRpdGxlPjxhYmJyLTE+Sm91cm5hbCBvZiBnZW5lcmFsIGludGVybmFsIG1lZGljaW5l
PC9hYmJyLTE+PC9hbHQtcGVyaW9kaWNhbD48cGFnZXM+MTU0OC01NDwvcGFnZXM+PHZvbHVtZT4y
Nzwvdm9sdW1lPjxudW1iZXI+MTE8L251bWJlcj48ZWRpdGlvbj4yMDEyLzA3LzI1PC9lZGl0aW9u
PjxrZXl3b3Jkcz48a2V5d29yZD5BZG9sZXNjZW50PC9rZXl3b3JkPjxrZXl3b3JkPkFkdWx0PC9r
ZXl3b3JkPjxrZXl3b3JkPkRhdGEgQ29sbGVjdGlvbjwva2V5d29yZD48a2V5d29yZD5FbWVyZ2Vu
Y3kgU2VydmljZSwgSG9zcGl0YWwvZWNvbm9taWNzLypzdGF0aXN0aWNzICZhbXA7IG51bWVyaWNh
bCBkYXRhPC9rZXl3b3JkPjxrZXl3b3JkPkhlYWx0aCBDYXJlIFJlZm9ybS8qZWNvbm9taWNzPC9r
ZXl3b3JkPjxrZXl3b3JkPkhlYWx0aCBTZXJ2aWNlcyBBY2Nlc3NpYmlsaXR5L2Vjb25vbWljcy8q
c3RhdGlzdGljcyAmYW1wOyBudW1lcmljYWwgZGF0YTwva2V5d29yZD48a2V5d29yZD5IdW1hbnM8
L2tleXdvcmQ+PGtleXdvcmQ+SW5zdXJhbmNlLCBIZWFsdGgvZWNvbm9taWNzLypzdGF0aXN0aWNz
ICZhbXA7IG51bWVyaWNhbCBkYXRhPC9rZXl3b3JkPjxrZXl3b3JkPk1hc3NhY2h1c2V0dHM8L2tl
eXdvcmQ+PGtleXdvcmQ+TWlkZGxlIEFnZWQ8L2tleXdvcmQ+PGtleXdvcmQ+UGF0aWVudCBTYWZl
dHk8L2tleXdvcmQ+PGtleXdvcmQ+VW5pdGVkIFN0YXRlczwva2V5d29yZD48a2V5d29yZD5Zb3Vu
ZyBBZHVsdDwva2V5d29yZD48L2tleXdvcmRzPjxkYXRlcz48eWVhcj4yMDEyPC95ZWFyPjxwdWIt
ZGF0ZXM+PGRhdGU+Tm92PC9kYXRlPjwvcHViLWRhdGVzPjwvZGF0ZXM+PGlzYm4+MDg4NC04NzM0
PC9pc2JuPjxhY2Nlc3Npb24tbnVtPjIyODI1ODA3PC9hY2Nlc3Npb24tbnVtPjx1cmxzPjxyZWxh
dGVkLXVybHM+PHVybD5odHRwOi8vd3d3Lm5jYmkubmxtLm5paC5nb3YvcG1jL2FydGljbGVzL1BN
QzM0NzU4MTQvcGRmLzExNjA2XzIwMTJfQXJ0aWNsZV8yMTczLnBkZjwvdXJsPjwvcmVsYXRlZC11
cmxzPjwvdXJscz48Y3VzdG9tMj5QbWMzNDc1ODE0PC9jdXN0b20yPjxlbGVjdHJvbmljLXJlc291
cmNlLW51bT4xMC4xMDA3L3MxMTYwNi0wMTItMjE3My03PC9lbGVjdHJvbmljLXJlc291cmNlLW51
bT48cmVtb3RlLWRhdGFiYXNlLXByb3ZpZGVyPk5MTTwvcmVtb3RlLWRhdGFiYXNlLXByb3ZpZGVy
PjxsYW5ndWFnZT5lbmc8L2xhbmd1YWdlPjwvcmVjb3JkPjwvQ2l0ZT48Q2l0ZT48QXV0aG9yPk5l
ZWx5PC9BdXRob3I+PFllYXI+MjAxNDwvWWVhcj48UmVjTnVtPjk8L1JlY051bT48cmVjb3JkPjxy
ZWMtbnVtYmVyPjk8L3JlYy1udW1iZXI+PGZvcmVpZ24ta2V5cz48a2V5IGFwcD0iRU4iIGRiLWlk
PSIydnRycnp4d2wwcHp0b2V6d2Y2eDBweDUwMDl2MHdyMjV0d3oiIHRpbWVzdGFtcD0iMTQyMTE2
MTc5MCI+OTwva2V5PjwvZm9yZWlnbi1rZXlzPjxyZWYtdHlwZSBuYW1lPSJKb3VybmFsIEFydGlj
bGUiPjE3PC9yZWYtdHlwZT48Y29udHJpYnV0b3JzPjxhdXRob3JzPjxhdXRob3I+TmVlbHksIE0u
PC9hdXRob3I+PGF1dGhvcj5Kb25lcywgSi4gQS48L2F1dGhvcj48YXV0aG9yPlJpY2gsIFMuPC9h
dXRob3I+PGF1dGhvcj5HdXRpZXJyZXosIEwuIFMuPC9hdXRob3I+PGF1dGhvcj5NZWhyYSwgUC48
L2F1dGhvcj48L2F1dGhvcnM+PC9jb250cmlidXRvcnM+PGF1dGgtYWRkcmVzcz5UaGUgYXV0aG9y
cyBhcmUgd2l0aCB0aGUgQm9zdG9uIFVuaXZlcnNpdHkgSGVucnkgTS4gR29sZG1hbiBTY2hvb2wg
b2YgRGVudGFsIE1lZGljaW5lLCBCb3N0b24sIE1BLiBQdXNoa2FyIE1laHJhIGlzIGFsc28gd2l0
aCBCb3N0b24gTWVkaWNhbCBDZW50ZXIsIEJvc3Rvbi48L2F1dGgtYWRkcmVzcz48dGl0bGVzPjx0
aXRsZT5FZmZlY3RzIG9mIGN1dHMgaW4gTWVkaWNhaWQgb24gZGVudGFsLXJlbGF0ZWQgdmlzaXRz
IGFuZCBjb3N0cyBhdCBhIHNhZmV0eS1uZXQgaG9zcGl0YWw8L3RpdGxlPjxzZWNvbmRhcnktdGl0
bGU+QW0gSiBQdWJsaWMgSGVhbHRoPC9zZWNvbmRhcnktdGl0bGU+PGFsdC10aXRsZT5BbWVyaWNh
biBqb3VybmFsIG9mIHB1YmxpYyBo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mUxMy02PC9wYWdlcz48dm9sdW1lPjEwNDwvdm9sdW1lPjxudW1iZXI+Njwv
bnVtYmVyPjxlZGl0aW9uPjIwMTQvMDUvMTY8L2VkaXRpb24+PGtleXdvcmRzPjxrZXl3b3JkPkFk
dWx0PC9rZXl3b3JkPjxrZXl3b3JkPkFnZWQ8L2tleXdvcmQ+PGtleXdvcmQ+QnVkZ2V0czwva2V5
d29yZD48a2V5d29yZD5EZW50YWwgQ2FyZS9lY29ub21pY3MvKnV0aWxpemF0aW9uPC9rZXl3b3Jk
PjxrZXl3b3JkPkVtZXJnZW5jeSBTZXJ2aWNlLCBIb3NwaXRhbC9lY29ub21pY3MvKnV0aWxpemF0
aW9uPC9rZXl3b3JkPjxrZXl3b3JkPkZlbWFsZTwva2V5d29yZD48a2V5d29yZD5IZWFsdGggQ2Fy
ZSBSZWZvcm0vZWNvbm9taWNzL29yZ2FuaXphdGlvbiAmYW1wOyBhZG1pbmlzdHJhdGlvbjwva2V5
d29yZD48a2V5d29yZD5Ib3NwaXRhbCBDb3N0cy8qc3RhdGlzdGljcyAmYW1wOyBudW1lcmljYWwg
ZGF0YTwva2V5d29yZD48a2V5d29yZD5IdW1hbnM8L2tleXdvcmQ+PGtleXdvcmQ+TWFsZTwva2V5
d29yZD48a2V5d29yZD5NYXNzYWNodXNldHRzPC9rZXl3b3JkPjxrZXl3b3JkPk1lZGljYWlkL2Vj
b25vbWljcy8qb3JnYW5pemF0aW9uICZhbXA7IGFkbWluaXN0cmF0aW9uPC9rZXl3b3JkPjxrZXl3
b3JkPk1pZGRsZSBBZ2VkPC9rZXl3b3JkPjxrZXl3b3JkPlJldHJvc3BlY3RpdmUgU3R1ZGllczwv
a2V5d29yZD48a2V5d29yZD5TYWZldHktbmV0IFByb3ZpZGVycy8qZWNvbm9taWNzPC9rZXl3b3Jk
PjxrZXl3b3JkPlN0b21hdG9nbmF0aGljIERpc2Vhc2VzL2Vjb25vbWljczwva2V5d29yZD48a2V5
d29yZD5Vbml0ZWQgU3RhdGVzPC9rZXl3b3JkPjxrZXl3b3JkPllvdW5nIEFkdWx0PC9rZXl3b3Jk
Pjwva2V5d29yZHM+PGRhdGVzPjx5ZWFyPjIwMTQ8L3llYXI+PHB1Yi1kYXRlcz48ZGF0ZT5KdW48
L2RhdGU+PC9wdWItZGF0ZXM+PC9kYXRlcz48aXNibj4wMDkwLTAwMzY8L2lzYm4+PGFjY2Vzc2lv
bi1udW0+MjQ4MjUyMjM8L2FjY2Vzc2lvbi1udW0+PHVybHM+PHJlbGF0ZWQtdXJscz48dXJsPmh0
dHA6Ly9tZWRpYS5wcm9xdWVzdC5jb20vbWVkaWEvcHEvY2xhc3NpYy9kb2MvMzM0MTk2Mzg3MS9m
bXQvcGkvcmVwL05PTkU/aGw9JmFtcDtjaXQlM0FhdXRoPU5lZWx5JTJDK01hcnRoYSUzQkpvbmVz
JTJDK0p1ZGl0aCtBJTNCUmljaCUyQytTaGFycm9uJTNCR3V0aWVycmV6JTJDK0xpbGxlbGVubnkr
U2FudGFuYSUzQk1laHJhJTJDK1B1c2hrYXImYW1wO2NpdCUzQXRpdGxlPUVmZmVjdHMrb2YrQ3V0
cytpbitNZWRpY2FpZCtvbitEZW50YWwtUmVsYXRlZCtWaXNpdHMrYW5kK0Nvc3RzK2F0K2ErU2Fm
ZXR5LU5ldCtIb3NwaXRhbCZhbXA7Y2l0JTNBcHViPUFtZXJpY2FuK0pvdXJuYWwrb2YrUHVibGlj
K0hlYWx0aCZhbXA7Y2l0JTNBdm9sPTEwNCZhbXA7Y2l0JTNBaXNzPTYmYW1wO2NpdCUzQXBnPUUx
MyZhbXA7Y2l0JTNBZGF0ZT1KdW4rMjAxNCZhbXA7aWM9dHJ1ZSZhbXA7Y2l0JTNBcHJvZD1Qcm9R
dWVzdCZhbXA7X2E9Q2hneU1ERTFNREV4TXpFMU1UQXlOVEEyTnpveE16Z3hOelVTQlRrMU5qWXpH
Z3BQVGtWZlUwVkJVa05JSWc4eE5ERXVNakV6TGpJeU1pNHhOemtxQlRReE9EQTBNZ294TlRNNE5U
ZzNOREV6T2cxRWIyTjFiV1Z1ZEVsdFlXZGxRZ0V3VWdaUGJteHBibVZhQWtaVVlnTlFSbFJxQ2pJ
d01UUXZNRFl2TURGeUNqSXdNVFF2TURZdk16QjZBSUlCS1ZBdE1UQXdNREF3TVMweE5EWTJOeTFE
VlZOVVQwMUZVaTB4TURBd01EQXdPQzAwTURreE5UVTVrZ0VHVDI1c2FXNWx5Z0VIUlc1a1RtOTBa
ZElCRWxOamFHOXNZWEpzZVNCS2IzVnlibUZzYzVvQ0IxQnlaVkJoYVdTcUFpaFBVenBGVFZNdFVH
Um1SRzlqVm1sbGQwSmhjMlV0WjJWMFRXVmthV0ZWY214R2IzSkpkR1Z0eWdJUFFYSjBhV05zWlh4
R1pXRjBkWEpsMGdJQldlSUNBVTd5QWdBJTNEJmFtcDtfcz1BQnVCOUlmSnBjSndGNFcxalRvcVNT
TTJYMXMlM0Q8L3VybD48L3JlbGF0ZWQtdXJscz48L3VybHM+PGVsZWN0cm9uaWMtcmVzb3VyY2Ut
bnVtPjEwLjIxMDUvYWpwaC4yMDE0LjMwMTkwMzwvZWxlY3Ryb25pYy1yZXNvdXJjZS1udW0+PHJl
bW90ZS1kYXRhYmFzZS1wcm92aWRlcj5OTE08L3JlbW90ZS1kYXRhYmFzZS1wcm92aWRlcj48bGFu
Z3VhZ2U+ZW5nPC9sYW5ndWFnZT48L3JlY29yZD48L0NpdGU+PENpdGU+PEF1dGhvcj5PbGl2YTwv
QXV0aG9yPjxZZWFyPjIwMDg8L1llYXI+PFJlY051bT44MDwvUmVjTnVtPjxyZWNvcmQ+PHJlYy1u
dW1iZXI+ODA8L3JlYy1udW1iZXI+PGZvcmVpZ24ta2V5cz48a2V5IGFwcD0iRU4iIGRiLWlkPSIy
dnRycnp4d2wwcHp0b2V6d2Y2eDBweDUwMDl2MHdyMjV0d3oiIHRpbWVzdGFtcD0iMTQyMTE2MTc5
MCI+ODA8L2tleT48L2ZvcmVpZ24ta2V5cz48cmVmLXR5cGUgbmFtZT0iSm91cm5hbCBBcnRpY2xl
Ij4xNzwvcmVmLXR5cGU+PGNvbnRyaWJ1dG9ycz48YXV0aG9ycz48YXV0aG9yPk9saXZhLCBNLiBH
LjwvYXV0aG9yPjxhdXRob3I+S2VubnksIEQuIEouPC9hdXRob3I+PGF1dGhvcj5SYXRuYXBhbGFu
LCBTLjwvYXV0aG9yPjwvYXV0aG9ycz48L2NvbnRyaWJ1dG9ycz48YXV0aC1hZGRyZXNzPkRpdmlz
aW9uIG9mIFBhZWRpYXRyaWMgRW1lcmdlbmN5IE1lZGljaW5lLCBUaGUgSG9zcGl0YWwgZm9yIFNp
Y2sgQ2hpbGRyZW4sIFVuaXZlcnNpdHkgb2YgVG9yb250bywgVG9yb250bywgT250YXJpbywgQ2Fu
YWRhLjwvYXV0aC1hZGRyZXNzPjx0aXRsZXM+PHRpdGxlPk5vbnRyYXVtYXRpYyBkZW50YWwgY29t
cGxhaW50cyBpbiBhIHBlZGlhdHJpYyBlbWVyZ2VuY3kgZGVwYXJ0bWVudDwvdGl0bGU+PHNlY29u
ZGFyeS10aXRsZT5QZWRpYXRyIEVtZXJnIENhcmU8L3NlY29uZGFyeS10aXRsZT48YWx0LXRpdGxl
PlBlZGlhdHJpYyBlbWVyZ2VuY3kgY2FyZTwvYWx0LXRpdGxlPjwvdGl0bGVzPjxwZXJpb2RpY2Fs
PjxmdWxsLXRpdGxlPlBlZGlhdHIgRW1lcmcgQ2FyZTwvZnVsbC10aXRsZT48YWJici0xPlBlZGlh
dHJpYyBlbWVyZ2VuY3kgY2FyZTwvYWJici0xPjwvcGVyaW9kaWNhbD48YWx0LXBlcmlvZGljYWw+
PGZ1bGwtdGl0bGU+UGVkaWF0ciBFbWVyZyBDYXJlPC9mdWxsLXRpdGxlPjxhYmJyLTE+UGVkaWF0
cmljIGVtZXJnZW5jeSBjYXJlPC9hYmJyLTE+PC9hbHQtcGVyaW9kaWNhbD48cGFnZXM+NzU3LTYw
PC9wYWdlcz48dm9sdW1lPjI0PC92b2x1bWU+PG51bWJlcj4xMTwvbnVtYmVyPjxlZGl0aW9uPjIw
MDgvMTAvMjk8L2VkaXRpb24+PGtleXdvcmRzPjxrZXl3b3JkPkFkb2xlc2NlbnQ8L2tleXdvcmQ+
PGtleXdvcmQ+QWdlIERpc3RyaWJ1dGlvbjwva2V5d29yZD48a2V5d29yZD5DaGlsZDwva2V5d29y
ZD48a2V5d29yZD5DaGlsZCwgUHJlc2Nob29sPC9rZXl3b3JkPjxrZXl3b3JkPkNvaG9ydCBTdHVk
aWVzPC9rZXl3b3JkPjxrZXl3b3JkPkVtZXJnZW5jeSBTZXJ2aWNlLCBIb3NwaXRhbC8qdXRpbGl6
YXRpb248L2tleXdvcmQ+PGtleXdvcmQ+RW1lcmdlbmN5IFRyZWF0bWVudC9tZXRob2RzL3N0YXRp
c3RpY3MgJmFtcDsgbnVtZXJpY2FsIGRhdGE8L2tleXdvcmQ+PGtleXdvcmQ+RmVtYWxlPC9rZXl3
b3JkPjxrZXl3b3JkPkZvbGxvdy1VcCBTdHVkaWVzPC9rZXl3b3JkPjxrZXl3b3JkPkhvc3BpdGFs
cywgUGVkaWF0cmljPC9rZXl3b3JkPjxrZXl3b3JkPkh1bWFuczwva2V5d29yZD48a2V5d29yZD5J
bmNpZGVuY2U8L2tleXdvcmQ+PGtleXdvcmQ+SW50ZXJuYXRpb25hbCBDbGFzc2lmaWNhdGlvbiBv
ZiBEaXNlYXNlczwva2V5d29yZD48a2V5d29yZD5NYWxlPC9rZXl3b3JkPjxrZXl3b3JkPlJldHJv
c3BlY3RpdmUgU3R1ZGllczwva2V5d29yZD48a2V5d29yZD5SaXNrIEFzc2Vzc21lbnQ8L2tleXdv
cmQ+PGtleXdvcmQ+U2V4IERpc3RyaWJ1dGlvbjwva2V5d29yZD48a2V5d29yZD5Ub290aCBEaXNl
YXNlcy8qZGlhZ25vc2lzLyplcGlkZW1pb2xvZ3kvdGhlcmFweTwva2V5d29yZD48a2V5d29yZD5U
b290aGFjaGUvZGlhZ25vc2lzL2VwaWRlbWlvbG9neS90aGVyYXB5PC9rZXl3b3JkPjxrZXl3b3Jk
PlRyZWF0bWVudCBPdXRjb21lPC9rZXl3b3JkPjwva2V5d29yZHM+PGRhdGVzPjx5ZWFyPjIwMDg8
L3llYXI+PHB1Yi1kYXRlcz48ZGF0ZT5Ob3Y8L2RhdGU+PC9wdWItZGF0ZXM+PC9kYXRlcz48aXNi
bj4wNzQ5LTUxNjE8L2lzYm4+PGFjY2Vzc2lvbi1udW0+MTg5NTU5MTQ8L2FjY2Vzc2lvbi1udW0+
PHVybHM+PHJlbGF0ZWQtdXJscz48dXJsPmh0dHA6Ly9ncmFwaGljcy50eC5vdmlkLmNvbS9vdmZ0
cGRmcy9GUERETkNMQkpISkJFQzAwL2ZzMDQ2L292ZnQvbGl2ZS9ndjAyMy8wMDAwNjU2NS8wMDAw
NjU2NS0yMDA4MTEwMDAtMDAwMDUucGRmPC91cmw+PC9yZWxhdGVkLXVybHM+PC91cmxzPjxlbGVj
dHJvbmljLXJlc291cmNlLW51bT4xMC4xMDk3L1BFQy4wYjAxM2UzMTgxOGMyNjQxPC9lbGVjdHJv
bmljLXJlc291cmNlLW51bT48cmVtb3RlLWRhdGFiYXNlLXByb3ZpZGVyPk5MTTwvcmVtb3RlLWRh
dGFiYXNlLXByb3ZpZGVyPjxsYW5ndWFnZT5lbmc8L2xhbmd1YWdlPjwvcmVjb3JkPjwvQ2l0ZT48
Q2l0ZT48QXV0aG9yPlBhdGVsPC9BdXRob3I+PFllYXI+MjAwMjwvWWVhcj48UmVjTnVtPjk4PC9S
ZWNOdW0+PHJlY29yZD48cmVjLW51bWJlcj45ODwvcmVjLW51bWJlcj48Zm9yZWlnbi1rZXlzPjxr
ZXkgYXBwPSJFTiIgZGItaWQ9IjJ2dHJyenh3bDBwenRvZXp3ZjZ4MHB4NTAwOXYwd3IyNXR3eiIg
dGltZXN0YW1wPSIxNDIxMTYxNzkwIj45ODwva2V5PjwvZm9yZWlnbi1rZXlzPjxyZWYtdHlwZSBu
YW1lPSJKb3VybmFsIEFydGljbGUiPjE3PC9yZWYtdHlwZT48Y29udHJpYnV0b3JzPjxhdXRob3Jz
PjxhdXRob3I+UGF0ZWwsIEsuIEsuPC9hdXRob3I+PGF1dGhvcj5EcmlzY29sbCwgUC48L2F1dGhv
cj48L2F1dGhvcnM+PC9jb250cmlidXRvcnM+PGF1dGgtYWRkcmVzcz5EZXBhcnRtZW50IG9mIE1h
eGlsbG9mYWNpYWwgU3VyZ2VyeSwgSHVsbCBSb3lhbCBJbmZpcm1hcnksIEh1bGwsIFVLLiBrYW5h
a0B0YWxrMjEuY29tPC9hdXRoLWFkZHJlc3M+PHRpdGxlcz48dGl0bGU+RGVudGFsIGtub3dsZWRn
ZSBvZiBhY2NpZGVudCBhbmQgZW1lcmdlbmN5IHNlbmlvciBob3VzZSBvZmZpY2VyczwvdGl0bGU+
PHNlY29uZGFyeS10aXRsZT5FbWVyZyBNZWQgSjwvc2Vjb25kYXJ5LXRpdGxlPjxhbHQtdGl0bGU+
RW1lcmdlbmN5IG1lZGljaW5lIGpvdXJuYWwgOiBFTUo8L2FsdC10aXRsZT48L3RpdGxlcz48cGVy
aW9kaWNhbD48ZnVsbC10aXRsZT5FbWVyZyBNZWQgSjwvZnVsbC10aXRsZT48YWJici0xPkVtZXJn
ZW5jeSBtZWRpY2luZSBqb3VybmFsIDogRU1KPC9hYmJyLTE+PC9wZXJpb2RpY2FsPjxhbHQtcGVy
aW9kaWNhbD48ZnVsbC10aXRsZT5FbWVyZyBNZWQgSjwvZnVsbC10aXRsZT48YWJici0xPkVtZXJn
ZW5jeSBtZWRpY2luZSBqb3VybmFsIDogRU1KPC9hYmJyLTE+PC9hbHQtcGVyaW9kaWNhbD48cGFn
ZXM+NTM5LTQxPC9wYWdlcz48dm9sdW1lPjE5PC92b2x1bWU+PG51bWJlcj42PC9udW1iZXI+PGVk
aXRpb24+MjAwMi8xMS8wODwvZWRpdGlvbj48a2V5d29yZHM+PGtleXdvcmQ+Q2xpbmljYWwgQ29t
cGV0ZW5jZS8qc3RhbmRhcmRzPC9rZXl3b3JkPjxrZXl3b3JkPkRlbnRpc3RyeS8qc3RhbmRhcmRz
PC9rZXl3b3JkPjxrZXl3b3JkPkVtZXJnZW5jeSBTZXJ2aWNlLCBIb3NwaXRhbC8qc3RhbmRhcmRz
PC9rZXl3b3JkPjxrZXl3b3JkPkVuZ2xhbmQ8L2tleXdvcmQ+PGtleXdvcmQ+SGVhbHRoIENhcmUg
U3VydmV5czwva2V5d29yZD48a2V5d29yZD5IdW1hbnM8L2tleXdvcmQ+PGtleXdvcmQ+TWVkaWNh
bCBTdGFmZiwgSG9zcGl0YWwvKnN0YW5kYXJkczwva2V5d29yZD48a2V5d29yZD5Ub290aCBEaXNl
YXNlcy90aGVyYXB5PC9rZXl3b3JkPjwva2V5d29yZHM+PGRhdGVzPjx5ZWFyPjIwMDI8L3llYXI+
PHB1Yi1kYXRlcz48ZGF0ZT5Ob3Y8L2RhdGU+PC9wdWItZGF0ZXM+PC9kYXRlcz48aXNibj4xNDcy
LTAyMDUgKFByaW50KSYjeEQ7MTQ3Mi0wMjA1PC9pc2JuPjxhY2Nlc3Npb24tbnVtPjEyNDIxNzgw
PC9hY2Nlc3Npb24tbnVtPjx1cmxzPjxyZWxhdGVkLXVybHM+PHVybD5odHRwOi8vd3d3Lm5jYmku
bmxtLm5paC5nb3YvcG1jL2FydGljbGVzL1BNQzE3NTYzMjgvcGRmL3YwMTlwMDA1MzkucGRmPC91
cmw+PC9yZWxhdGVkLXVybHM+PC91cmxzPjxjdXN0b20yPlBtYzE3NTYzMjg8L2N1c3RvbTI+PHJl
bW90ZS1kYXRhYmFzZS1wcm92aWRlcj5OTE08L3JlbW90ZS1kYXRhYmFzZS1wcm92aWRlcj48bGFu
Z3VhZ2U+ZW5nPC9sYW5ndWFnZT48L3JlY29yZD48L0NpdGU+PENpdGU+PEF1dGhvcj5QYXRlbDwv
QXV0aG9yPjxZZWFyPjIwMTI8L1llYXI+PFJlY051bT40OTwvUmVjTnVtPjxyZWNvcmQ+PHJlYy1u
dW1iZXI+NDk8L3JlYy1udW1iZXI+PGZvcmVpZ24ta2V5cz48a2V5IGFwcD0iRU4iIGRiLWlkPSIy
dnRycnp4d2wwcHp0b2V6d2Y2eDBweDUwMDl2MHdyMjV0d3oiIHRpbWVzdGFtcD0iMTQyMTE2MTc5
MCI+NDk8L2tleT48L2ZvcmVpZ24ta2V5cz48cmVmLXR5cGUgbmFtZT0iSm91cm5hbCBBcnRpY2xl
Ij4xNzwvcmVmLXR5cGU+PGNvbnRyaWJ1dG9ycz48YXV0aG9ycz48YXV0aG9yPlBhdGVsLCBSLjwv
YXV0aG9yPjxhdXRob3I+TWluZXIsIEouIFIuPC9hdXRob3I+PGF1dGhvcj5NaW5lciwgUy4gTC48
L2F1dGhvcj48L2F1dGhvcnM+PC9jb250cmlidXRvcnM+PGF1dGgtYWRkcmVzcz5EZXBhcnRtZW50
IG9mIEVtZXJnZW5jeSBNZWRpY2luZSwgSGVubmVwaW4gQ291bnR5IE1lZGljYWwgQ2VudGVyLCBN
aW5uZWFwb2xpcywgTU4gNTU0MTUsIFVTQS48L2F1dGgtYWRkcmVzcz48dGl0bGVzPjx0aXRsZT5U
aGUgbmVlZCBmb3IgZGVudGFsIGNhcmUgYW1vbmcgYWR1bHRzIHByZXNlbnRpbmcgdG8gYW4gdXJi
YW4gRUQ8L3RpdGxlPjxzZWNvbmRhcnktdGl0bGU+QW0gSiBFbWVyZyBNZWQ8L3NlY29uZGFyeS10
aXRsZT48YWx0LXRpdGxlPlRoZSBBbWVyaWNhbiBqb3VybmFsIG9mIGVtZXJnZW5jeSBtZWRpY2lu
ZTwvYWx0LXRpdGxlPjwvdGl0bGVzPjxwZXJpb2RpY2FsPjxmdWxsLXRpdGxlPkFtIEogRW1lcmcg
TWVkPC9mdWxsLXRpdGxlPjxhYmJyLTE+VGhlIEFtZXJpY2FuIGpvdXJuYWwgb2YgZW1lcmdlbmN5
IG1lZGljaW5lPC9hYmJyLTE+PC9wZXJpb2RpY2FsPjxhbHQtcGVyaW9kaWNhbD48ZnVsbC10aXRs
ZT5BbSBKIEVtZXJnIE1lZDwvZnVsbC10aXRsZT48YWJici0xPlRoZSBBbWVyaWNhbiBqb3VybmFs
IG9mIGVtZXJnZW5jeSBtZWRpY2luZTwvYWJici0xPjwvYWx0LXBlcmlvZGljYWw+PHBhZ2VzPjE4
LTI1PC9wYWdlcz48dm9sdW1lPjMwPC92b2x1bWU+PG51bWJlcj4xPC9udW1iZXI+PGVkaXRpb24+
MjAxMC8xMC8zMDwvZWRpdGlvbj48a2V5d29yZHM+PGtleXdvcmQ+QWRvbGVzY2VudDwva2V5d29y
ZD48a2V5d29yZD5BZHVsdDwva2V5d29yZD48a2V5d29yZD5BZ2UgRmFjdG9yczwva2V5d29yZD48
a2V5d29yZD5BZ2VkPC9rZXl3b3JkPjxrZXl3b3JkPkFnZWQsIDgwIGFuZCBvdmVyPC9rZXl3b3Jk
PjxrZXl3b3JkPkNyb3NzLVNlY3Rpb25hbCBTdHVkaWVzPC9rZXl3b3JkPjxrZXl3b3JkPkRlbnRh
bCBDYXJlLypzdGF0aXN0aWNzICZhbXA7IG51bWVyaWNhbCBkYXRhPC9rZXl3b3JkPjxrZXl3b3Jk
PkVtZXJnZW5jeSBTZXJ2aWNlLCBIb3NwaXRhbC8qc3RhdGlzdGljcyAmYW1wOyBudW1lcmljYWwg
ZGF0YTwva2V5d29yZD48a2V5d29yZD5GZW1hbGU8L2tleXdvcmQ+PGtleXdvcmQ+SHVtYW5zPC9r
ZXl3b3JkPjxrZXl3b3JkPkluc3VyYW5jZSwgRGVudGFsPC9rZXl3b3JkPjxrZXl3b3JkPkxvZ2lz
dGljIE1vZGVsczwva2V5d29yZD48a2V5d29yZD5NYWxlPC9rZXl3b3JkPjxrZXl3b3JkPk1pZGRs
ZSBBZ2VkPC9rZXl3b3JkPjxrZXl3b3JkPk5lZWRzIEFzc2Vzc21lbnQ8L2tleXdvcmQ+PGtleXdv
cmQ+T3JhbCBIZWFsdGgvc3RhdGlzdGljcyAmYW1wOyBudW1lcmljYWwgZGF0YTwva2V5d29yZD48
a2V5d29yZD5QcmV2YWxlbmNlPC9rZXl3b3JkPjxrZXl3b3JkPlNleCBGYWN0b3JzPC9rZXl3b3Jk
PjxrZXl3b3JkPlNvY2lvZWNvbm9taWMgRmFjdG9yczwva2V5d29yZD48a2V5d29yZD5VcmJhbiBQ
b3B1bGF0aW9uL3N0YXRpc3RpY3MgJmFtcDsgbnVtZXJpY2FsIGRhdGE8L2tleXdvcmQ+PGtleXdv
cmQ+WW91bmcgQWR1bHQ8L2tleXdvcmQ+PC9rZXl3b3Jkcz48ZGF0ZXM+PHllYXI+MjAxMjwveWVh
cj48cHViLWRhdGVzPjxkYXRlPkphbjwvZGF0ZT48L3B1Yi1kYXRlcz48L2RhdGVzPjxpc2JuPjA3
MzUtNjc1NzwvaXNibj48YWNjZXNzaW9uLW51bT4yMTAzMDE5MDwvYWNjZXNzaW9uLW51bT48dXJs
cz48cmVsYXRlZC11cmxzPjx1cmw+aHR0cDovL2FjLmVscy1jZG4uY29tL1MwNzM1Njc1NzEwMDA0
MDJYLzEtczIuMC1TMDczNTY3NTcxMDAwNDAyWC1tYWluLnBkZj9fdGlkPTliMWQ3YzdjLTliMzYt
MTFlNC1hNmM0LTAwMDAwYWFjYjM1ZSZhbXA7YWNkbmF0PTE0MjExNjIxMzZfNjBmZDVkZDk5ZDUw
NDc5ZDg2NGNmMWUxNmYyMDkwYWE8L3VybD48L3JlbGF0ZWQtdXJscz48L3VybHM+PGVsZWN0cm9u
aWMtcmVzb3VyY2UtbnVtPjEwLjEwMTYvai5hamVtLjIwMTAuMDkuMDExPC9lbGVjdHJvbmljLXJl
c291cmNlLW51bT48cmVtb3RlLWRhdGFiYXNlLXByb3ZpZGVyPk5MTTwvcmVtb3RlLWRhdG==
</w:fldData>
        </w:fldChar>
      </w:r>
      <w:r w:rsidR="00A26EEE">
        <w:instrText xml:space="preserve"> ADDIN EN.CITE.DATA </w:instrText>
      </w:r>
      <w:r w:rsidR="00E053B7">
        <w:fldChar w:fldCharType="end"/>
      </w:r>
      <w:r w:rsidR="00E053B7">
        <w:fldChar w:fldCharType="begin">
          <w:fldData xml:space="preserve">YWJhc2UtcHJvdmlkZXI+PGxhbmd1YWdlPmVuZzwvbGFuZ3VhZ2U+PC9yZWNvcmQ+PC9DaXRlPjxD
aXRlPjxBdXRob3I+U3RldmVuczwvQXV0aG9yPjxZZWFyPjIwMTQ8L1llYXI+PFJlY051bT44MDM8
L1JlY051bT48cmVjb3JkPjxyZWMtbnVtYmVyPjgwMzwvcmVjLW51bWJlcj48Zm9yZWlnbi1rZXlz
PjxrZXkgYXBwPSJFTiIgZGItaWQ9IjJ2dHJyenh3bDBwenRvZXp3ZjZ4MHB4NTAwOXYwd3IyNXR3
eiIgdGltZXN0YW1wPSIxNDM4MjAyMjI1Ij44MDM8L2tleT48L2ZvcmVpZ24ta2V5cz48cmVmLXR5
cGUgbmFtZT0iSm91cm5hbCBBcnRpY2xlIj4xNzwvcmVmLXR5cGU+PGNvbnRyaWJ1dG9ycz48YXV0
aG9ycz48YXV0aG9yPlN0ZXZlbnMsIFQuIEIuPC9hdXRob3I+PGF1dGhvcj5SaWNobW9uZCwgTi4g
TC48L2F1dGhvcj48YXV0aG9yPlBlcmVpcmEsIEcuIEYuPC9hdXRob3I+PGF1dGhvcj5TaGVudmks
IEMuIEwuPC9hdXRob3I+PGF1dGhvcj5QbGF0dHMtTWlsbHMsIFQuIEYuPC9hdXRob3I+PC9hdXRo
b3JzPjwvY29udHJpYnV0b3JzPjxhdXRoLWFkZHJlc3M+VGhlIFNjaG9vbCBvZiBNZWRpY2luZSwg
TWVoYXJyeSBNZWRpY2FsIENvbGxlZ2UsIE5hc2h2aWxsZSwgVE4uPC9hdXRoLWFkZHJlc3M+PHRp
dGxlcz48dGl0bGU+UHJldmFsZW5jZSBvZiBub25tZWRpY2FsIHByb2JsZW1zIGFtb25nIG9sZGVy
IGFkdWx0cyBwcmVzZW50aW5nIHRvIHRoZSBlbWVyZ2VuY3kgZGVwYXJ0bWVudDwvdGl0bGU+PHNl
Y29uZGFyeS10aXRsZT5BY2FkIEVtZXJnIE1lZDwvc2Vjb25kYXJ5LXRpdGxlPjxhbHQtdGl0bGU+
QWNhZGVtaWMgZW1lcmdlbmN5IG1lZGljaW5lIDogb2ZmaWNpYWwgam91cm5hbCBvZiB0aGUgU29j
aWV0eSBmb3IgQWNhZGVtaWMgRW1lcmdlbmN5IE1lZGljaW5lPC9hbHQtdGl0bGU+PC90aXRsZXM+
PHBlcmlvZGljYWw+PGZ1bGwtdGl0bGU+QWNhZCBFbWVyZyBNZWQ8L2Z1bGwtdGl0bGU+PGFiYnIt
MT5BY2FkZW1pYyBlbWVyZ2VuY3kgbWVkaWNpbmUgOiBvZmZpY2lhbCBqb3VybmFsIG9mIHRoZSBT
b2NpZXR5IGZvciBBY2FkZW1pYyBFbWVyZ2VuY3kgTWVkaWNpbmU8L2FiYnItMT48L3BlcmlvZGlj
YWw+PGFsdC1wZXJpb2RpY2FsPjxmdWxsLXRpdGxlPkFjYWQgRW1lcmcgTWVkPC9mdWxsLXRpdGxl
PjxhYmJyLTE+QWNhZGVtaWMgZW1lcmdlbmN5IG1lZGljaW5lIDogb2ZmaWNpYWwgam91cm5hbCBv
ZiB0aGUgU29jaWV0eSBmb3IgQWNhZGVtaWMgRW1lcmdlbmN5IE1lZGljaW5lPC9hYmJyLTE+PC9h
bHQtcGVyaW9kaWNhbD48cGFnZXM+NjUxLTg8L3BhZ2VzPjx2b2x1bWU+MjE8L3ZvbHVtZT48bnVt
YmVyPjY8L251bWJlcj48ZWRpdGlvbj4yMDE0LzA3LzIyPC9lZGl0aW9uPjxrZXl3b3Jkcz48a2V5
d29yZD5BZ2UgRmFjdG9yczwva2V5d29yZD48a2V5d29yZD5BZ2VkPC9rZXl3b3JkPjxrZXl3b3Jk
PkFnZWQsIDgwIGFuZCBvdmVyPC9rZXl3b3JkPjxrZXl3b3JkPkFsY29ob2wgRHJpbmtpbmcvZXBp
ZGVtaW9sb2d5PC9rZXl3b3JkPjxrZXl3b3JkPkNyb3NzLVNlY3Rpb25hbCBTdHVkaWVzPC9rZXl3
b3JkPjxrZXl3b3JkPkVsZGVyIEFidXNlL3N0YXRpc3RpY3MgJmFtcDsgbnVtZXJpY2FsIGRhdGE8
L2tleXdvcmQ+PGtleXdvcmQ+KkVtZXJnZW5jeSBTZXJ2aWNlLCBIb3NwaXRhbDwva2V5d29yZD48
a2V5d29yZD5GZW1hbGU8L2tleXdvcmQ+PGtleXdvcmQ+KkdlcmlhdHJpYyBBc3Nlc3NtZW50PC9r
ZXl3b3JkPjxrZXl3b3JkPkhlYWx0aCBTZXJ2aWNlcyBBY2Nlc3NpYmlsaXR5L3N0YXRpc3RpY3Mg
JmFtcDsgbnVtZXJpY2FsIGRhdGE8L2tleXdvcmQ+PGtleXdvcmQ+SHVtYW5zPC9rZXl3b3JkPjxr
ZXl3b3JkPkluZGVwZW5kZW50IExpdmluZzwva2V5d29yZD48a2V5d29yZD5NYWxlPC9rZXl3b3Jk
PjxrZXl3b3JkPk1vYmlsaXR5IExpbWl0YXRpb248L2tleXdvcmQ+PGtleXdvcmQ+UGFpbi9lcGlk
ZW1pb2xvZ3k8L2tleXdvcmQ+PGtleXdvcmQ+UG92ZXJ0eS9zdGF0aXN0aWNzICZhbXA7IG51bWVy
aWNhbCBkYXRhPC9rZXl3b3JkPjxrZXl3b3JkPlByZXZhbGVuY2U8L2tleXdvcmQ+PGtleXdvcmQ+
Umlzazwva2V5d29yZD48a2V5d29yZD5Tb2NpYWwgSXNvbGF0aW9uPC9rZXl3b3JkPjxrZXl3b3Jk
PlNvdXRoZWFzdGVybiBVbml0ZWQgU3RhdGVzL2VwaWRlbWlvbG9neTwva2V5d29yZD48a2V5d29y
ZD5UcmFuc3BvcnRhdGlvbi9zdGF0aXN0aWNzICZhbXA7IG51bWVyaWNhbCBkYXRhPC9rZXl3b3Jk
PjxrZXl3b3JkPlVuaXRlZCBTdGF0ZXM8L2tleXdvcmQ+PC9rZXl3b3Jkcz48ZGF0ZXM+PHllYXI+
MjAxNDwveWVhcj48cHViLWRhdGVzPjxkYXRlPkp1bjwvZGF0ZT48L3B1Yi1kYXRlcz48L2RhdGVz
Pjxpc2JuPjEwNjktNjU2MzwvaXNibj48YWNjZXNzaW9uLW51bT4yNTAzOTU0OTwvYWNjZXNzaW9u
LW51bT48dXJscz48cmVsYXRlZC11cmxzPjx1cmw+aHR0cDovL29ubGluZWxpYnJhcnkud2lsZXku
Y29tL3N0b3JlLzEwLjExMTEvYWNlbS4xMjM5NS9hc3NldC9hY2VtMTIzOTUucGRmP3Y9MSZhbXA7
dD1pY3A4a3JkYiZhbXA7cz1lMjYwYjZhYTU3Mjc1ZWZjMDcwZDI4NDNhODdjM2Y0ZTlmNmFjYWEw
PC91cmw+PC9yZWxhdGVkLXVybHM+PC91cmxzPjxlbGVjdHJvbmljLXJlc291cmNlLW51bT4xMC4x
MTExL2FjZW0uMTIzOTU8L2VsZWN0cm9uaWMtcmVzb3VyY2UtbnVtPjxyZW1vdGUtZGF0YWJhc2Ut
cHJvdmlkZXI+TkxNPC9yZW1vdGUtZGF0YWJhc2UtcHJvdmlkZXI+PGxhbmd1YWdlPmVuZzwvbGFu
Z3VhZ2U+PC9yZWNvcmQ+PC9DaXRlPjxDaXRlPjxBdXRob3I+V2FsZHJvcDwvQXV0aG9yPjxZZWFy
PjIwMDA8L1llYXI+PFJlY051bT4xMDQ8L1JlY051bT48cmVjb3JkPjxyZWMtbnVtYmVyPjEwNDwv
cmVjLW51bWJlcj48Zm9yZWlnbi1rZXlzPjxrZXkgYXBwPSJFTiIgZGItaWQ9IjJ2dHJyenh3bDBw
enRvZXp3ZjZ4MHB4NTAwOXYwd3IyNXR3eiIgdGltZXN0YW1wPSIxNDIxMTYxNzkwIj4xMDQ8L2tl
eT48L2ZvcmVpZ24ta2V5cz48cmVmLXR5cGUgbmFtZT0iSm91cm5hbCBBcnRpY2xlIj4xNzwvcmVm
LXR5cGU+PGNvbnRyaWJ1dG9ycz48YXV0aG9ycz48YXV0aG9yPldhbGRyb3AsIFIuIEQuPC9hdXRo
b3I+PGF1dGhvcj5IbywgQi48L2F1dGhvcj48YXV0aG9yPlJlZWQsIFMuPC9hdXRob3I+PC9hdXRo
b3JzPjwvY29udHJpYnV0b3JzPjxhdXRoLWFkZHJlc3M+TG91aXNpYW5hIFN0YXRlIFVuaXZlcnNp
dHkgU2Nob29sIG9mIE1lZGljaW5lLCBEZXBhcnRtZW50IG9mIEVtZXJnZW5jeSBNZWRpY2luZSwg
RWFybCBLLiBMb25nIE1lZGljYWwgQ2VudGVyLCBCYXRvbiBSb3VnZSA3MDgwNSwgVVNBLjwvYXV0
aC1hZGRyZXNzPjx0aXRsZXM+PHRpdGxlPkluY3JlYXNpbmcgZnJlcXVlbmN5IG9mIGRlbnRhbCBw
YXRpZW50cyBpbiB0aGUgdXJiYW4gRUQ8L3RpdGxlPjxzZWNvbmRhcnktdGl0bGU+QW0gSiBFbWVy
ZyBNZWQ8L3NlY29uZGFyeS10aXRsZT48YWx0LXRpdGxlPlRoZSBBbWVyaWNhbiBqb3VybmFsIG9m
IGVtZXJnZW5jeSBtZWRpY2luZTwvYWx0LXRpdGxlPjwvdGl0bGVzPjxwZXJpb2RpY2FsPjxmdWxs
LXRpdGxlPkFtIEogRW1lcmcgTWVkPC9mdWxsLXRpdGxlPjxhYmJyLTE+VGhlIEFtZXJpY2FuIGpv
dXJuYWwgb2YgZW1lcmdlbmN5IG1lZGljaW5lPC9hYmJyLTE+PC9wZXJpb2RpY2FsPjxhbHQtcGVy
aW9kaWNhbD48ZnVsbC10aXRsZT5BbSBKIEVtZXJnIE1lZDwvZnVsbC10aXRsZT48YWJici0xPlRo
ZSBBbWVyaWNhbiBqb3VybmFsIG9mIGVtZXJnZW5jeSBtZWRpY2luZTwvYWJici0xPjwvYWx0LXBl
cmlvZGljYWw+PHBhZ2VzPjY4Ny05PC9wYWdlcz48dm9sdW1lPjE4PC92b2x1bWU+PG51bWJlcj42
PC9udW1iZXI+PGVkaXRpb24+MjAwMC8xMC8yNDwvZWRpdGlvbj48a2V5d29yZHM+PGtleXdvcmQ+
QWRvbGVzY2VudDwva2V5d29yZD48a2V5d29yZD5BZHVsdDwva2V5d29yZD48a2V5d29yZD5BZ2Vk
PC9rZXl3b3JkPjxrZXl3b3JkPkNoaS1TcXVhcmUgRGlzdHJpYnV0aW9uPC9rZXl3b3JkPjxrZXl3
b3JkPkRlbnRhbCBDYXJpZXMvZGlhZ25vc2lzL2VwaWRlbWlvbG9neS90aGVyYXB5PC9rZXl3b3Jk
PjxrZXl3b3JkPkVtZXJnZW5jeSBTZXJ2aWNlLCBIb3NwaXRhbC8qc3RhdGlzdGljcyAmYW1wOyBu
dW1lcmljYWwgZGF0YS90cmVuZHM8L2tleXdvcmQ+PGtleXdvcmQ+SHVtYW5zPC9rZXl3b3JkPjxr
ZXl3b3JkPkluY2lkZW5jZTwva2V5d29yZD48a2V5d29yZD5Mb3Vpc2lhbmEvZXBpZGVtaW9sb2d5
PC9rZXl3b3JkPjxrZXl3b3JkPk1hbmRpYnVsYXIgSW5qdXJpZXMvZGlhZ25vc2lzL2VwaWRlbWlv
bG9neS90aGVyYXB5PC9rZXl3b3JkPjxrZXl3b3JkPk1pZGRsZSBBZ2VkPC9rZXl3b3JkPjxrZXl3
b3JkPlBlcmlvZG9udGFsIEFic2Nlc3MvZGlhZ25vc2lzL2VwaWRlbWlvbG9neS90aGVyYXB5PC9r
ZXl3b3JkPjxrZXl3b3JkPlJldHJvc3BlY3RpdmUgU3R1ZGllczwva2V5d29yZD48a2V5d29yZD5V
cmJhbiBQb3B1bGF0aW9uPC9rZXl3b3JkPjwva2V5d29yZHM+PGRhdGVzPjx5ZWFyPjIwMDA8L3ll
YXI+PHB1Yi1kYXRlcz48ZGF0ZT5PY3Q8L2RhdGU+PC9wdWItZGF0ZXM+PC9kYXRlcz48aXNibj4w
NzM1LTY3NTcgKFByaW50KSYjeEQ7MDczNS02NzU3PC9pc2JuPjxhY2Nlc3Npb24tbnVtPjExMDQz
NjIzPC9hY2Nlc3Npb24tbnVtPjx1cmxzPjxyZWxhdGVkLXVybHM+PHVybD5odHRwOi8vYWMuZWxz
LWNkbi5jb20vUzA3MzU2NzU3MDA2Njk2NjgvMS1zMi4wLVMwNzM1Njc1NzAwNjY5NjY4LW1haW4u
cGRmP190aWQ9ZWIwNjBmMzgtOWIzNi0xMWU0LTk1MjMtMDAwMDBhYWIwZjI3JmFtcDthY2RuYXQ9
MTQyMTE2MjI3MF8wYzRhNzA4MjkwMmZhMmE2NDA2OGQzMWQ1NjQ2M2MyYjwvdXJsPjwvcmVsYXRl
ZC11cmxzPjwvdXJscz48ZWxlY3Ryb25pYy1yZXNvdXJjZS1udW0+MTAuMTA1My9hamVtLjIwMDAu
NzMzMzwvZWxlY3Ryb25pYy1yZXNvdXJjZS1udW0+PHJlbW90ZS1kYXRhYmFzZS1wcm92aWRlcj5O
TE08L3JlbW90ZS1kYXRhYmFzZS1wcm92aWRlcj48bGFuZ3VhZ2U+ZW5nPC9sYW5ndWFnZT48L3Jl
Y29yZD48L0NpdGU+PC9FbmROb3RlPn==
</w:fldData>
        </w:fldChar>
      </w:r>
      <w:r w:rsidR="00A26EEE">
        <w:instrText xml:space="preserve"> ADDIN EN.CITE.DATA </w:instrText>
      </w:r>
      <w:r w:rsidR="00E053B7">
        <w:fldChar w:fldCharType="end"/>
      </w:r>
      <w:r w:rsidR="00E053B7">
        <w:fldChar w:fldCharType="separate"/>
      </w:r>
      <w:r w:rsidR="00A26EEE">
        <w:rPr>
          <w:noProof/>
        </w:rPr>
        <w:t>(7, 10-12, 67-76, 80, 81)</w:t>
      </w:r>
      <w:r w:rsidR="00E053B7">
        <w:fldChar w:fldCharType="end"/>
      </w:r>
      <w:r>
        <w:t xml:space="preserve"> </w:t>
      </w:r>
      <w:r w:rsidR="00F02383">
        <w:t>Other l</w:t>
      </w:r>
      <w:r w:rsidR="009F4256">
        <w:t>ocal stu</w:t>
      </w:r>
      <w:r w:rsidR="00F02383">
        <w:t xml:space="preserve">dies </w:t>
      </w:r>
      <w:r w:rsidR="009C3CC0">
        <w:t>have used</w:t>
      </w:r>
      <w:r w:rsidR="009F4256">
        <w:t xml:space="preserve"> administrative data from a hospital system</w:t>
      </w:r>
      <w:r w:rsidR="00F02383">
        <w:t xml:space="preserve"> of two or more hospitals</w:t>
      </w:r>
      <w:r w:rsidR="009F4256">
        <w:t xml:space="preserve">, or </w:t>
      </w:r>
      <w:r w:rsidR="00F02383">
        <w:t xml:space="preserve">a </w:t>
      </w:r>
      <w:r w:rsidR="009F4256">
        <w:t>grou</w:t>
      </w:r>
      <w:r w:rsidR="00E43AA6">
        <w:t xml:space="preserve">p of hospital systems. Davis et </w:t>
      </w:r>
      <w:r w:rsidR="009F4256">
        <w:t xml:space="preserve">al. </w:t>
      </w:r>
      <w:r w:rsidR="00D46A5F">
        <w:t>analyzed</w:t>
      </w:r>
      <w:r w:rsidR="009F4256">
        <w:t xml:space="preserve"> </w:t>
      </w:r>
      <w:r w:rsidR="00D46A5F">
        <w:t>hospital administrative data from five major hospital systems in the Minneapolis-St. Paul metropolitan area.</w: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EYXZpczwvQXV0aG9yPjxZZWFyPjIwMTA8L1llYXI+PFJl
Y051bT42NjwvUmVjTnVtPjxEaXNwbGF5VGV4dD4oNzcpPC9EaXNwbGF5VGV4dD48cmVjb3JkPjxy
ZWMtbnVtYmVyPjY2PC9yZWMtbnVtYmVyPjxmb3JlaWduLWtleXM+PGtleSBhcHA9IkVOIiBkYi1p
ZD0iMnZ0cnJ6eHdsMHB6dG9lendmNngwcHg1MDA5djB3cjI1dHd6IiB0aW1lc3RhbXA9IjE0MjEx
NjE3OTAiPjY2PC9rZXk+PC9mb3JlaWduLWtleXM+PHJlZi10eXBlIG5hbWU9IkpvdXJuYWwgQXJ0
aWNsZSI+MTc8L3JlZi10eXBlPjxjb250cmlidXRvcnM+PGF1dGhvcnM+PGF1dGhvcj5EYXZpcywg
RS4gRS48L2F1dGhvcj48YXV0aG9yPkRlaW5hcmQsIEEuIFMuPC9hdXRob3I+PGF1dGhvcj5NYWln
YSwgRS4gVy48L2F1dGhvcj48L2F1dGhvcnM+PC9jb250cmlidXRvcnM+PGF1dGgtYWRkcmVzcz5E
ZXBhcnRtZW50IG9mIEFwcGxpZWQgRWNvbm9taWNzLCBVbml2ZXJzaXR5IG9mIE1pbm5lc290YSwg
U3QuIFBhdWwsIE1OIDU1MTA4LTYwNDAsIFVTQS4gZWRhdmlzQHVtbi5lZHU8L2F1dGgtYWRkcmVz
cz48dGl0bGVzPjx0aXRsZT5Eb2N0b3IsIG15IHRvb3RoIGh1cnRzOiB0aGUgY29zdHMgb2YgaW5j
b21wbGV0ZSBkZW50YWwgY2FyZSBpbiB0aGUgZW1lcmdlbmN5IHJvb208L3RpdGxlPjxzZWNvbmRh
cnktdGl0bGU+SiBQdWJsaWMgSGVhbHRoIERlbnQ8L3NlY29uZGFyeS10aXRsZT48YWx0LXRpdGxl
PkpvdXJuYWwgb2YgcHVibGljIGhlYWx0aCBkZW50aXN0cnk8L2FsdC10aXRsZT48L3RpdGxlcz48
cGVyaW9kaWNhbD48ZnVsbC10aXRsZT5KIFB1YmxpYyBIZWFsdGggRGVudDwvZnVsbC10aXRsZT48
YWJici0xPkpvdXJuYWwgb2YgcHVibGljIGhlYWx0aCBkZW50aXN0cnk8L2FiYnItMT48L3Blcmlv
ZGljYWw+PGFsdC1wZXJpb2RpY2FsPjxmdWxsLXRpdGxlPkogUHVibGljIEhlYWx0aCBEZW50PC9m
dWxsLXRpdGxlPjxhYmJyLTE+Sm91cm5hbCBvZiBwdWJsaWMgaGVhbHRoIGRlbnRpc3RyeTwvYWJi
ci0xPjwvYWx0LXBlcmlvZGljYWw+PHBhZ2VzPjIwNS0xMDwvcGFnZXM+PHZvbHVtZT43MDwvdm9s
dW1lPjxudW1iZXI+MzwvbnVtYmVyPjxlZGl0aW9uPjIwMTAvMDMvMjc8L2VkaXRpb24+PGtleXdv
cmRzPjxrZXl3b3JkPkFkb2xlc2NlbnQ8L2tleXdvcmQ+PGtleXdvcmQ+QWR1bHQ8L2tleXdvcmQ+
PGtleXdvcmQ+Q2hpbGQ8L2tleXdvcmQ+PGtleXdvcmQ+Q2hpbGQsIFByZXNjaG9vbDwva2V5d29y
ZD48a2V5d29yZD5Db3N0LUJlbmVmaXQgQW5hbHlzaXM8L2tleXdvcmQ+PGtleXdvcmQ+RGVudGFs
IENhcmUvKmVjb25vbWljcy9zdGF0aXN0aWNzICZhbXA7IG51bWVyaWNhbCBkYXRhPC9rZXl3b3Jk
PjxrZXl3b3JkPkRlbnRhbCBDYXJpZXMvZWNvbm9taWNzPC9rZXl3b3JkPjxrZXl3b3JkPkRlbnRh
bCBTZXJ2aWNlLCBIb3NwaXRhbC8qZWNvbm9taWNzL3N0YXRpc3RpY3MgJmFtcDsgbnVtZXJpY2Fs
IGRhdGE8L2tleXdvcmQ+PGtleXdvcmQ+RW1lcmdlbmN5IFNlcnZpY2UsIEhvc3BpdGFsLyplY29u
b21pY3Mvc3RhdGlzdGljcyAmYW1wOyBudW1lcmljYWwgZGF0YTwva2V5d29yZD48a2V5d29yZD5G
aW5hbmNpbmcsIFBlcnNvbmFsL2Vjb25vbWljcy9zdGF0aXN0aWNzICZhbXA7IG51bWVyaWNhbCBk
YXRhPC9rZXl3b3JkPjxrZXl3b3JkPkhlYWx0aCBDYXJlIENvc3RzPC9rZXl3b3JkPjxrZXl3b3Jk
PkhlYWx0aCBTZXJ2aWNlcyBBY2Nlc3NpYmlsaXR5L2Vjb25vbWljcy9zdGF0aXN0aWNzICZhbXA7
IG51bWVyaWNhbCBkYXRhPC9rZXl3b3JkPjxrZXl3b3JkPkhvc3BpdGFsIENoYXJnZXMvc3RhdGlz
dGljcyAmYW1wOyBudW1lcmljYWwgZGF0YTwva2V5d29yZD48a2V5d29yZD5Ib3NwaXRhbHMsIFVy
YmFuL2Vjb25vbWljczwva2V5d29yZD48a2V5d29yZD5IdW1hbnM8L2tleXdvcmQ+PGtleXdvcmQ+
SW5mYW50PC9rZXl3b3JkPjxrZXl3b3JkPkluc3VyYW5jZSwgSGVhbHRoL2Vjb25vbWljcy9zdGF0
aXN0aWNzICZhbXA7IG51bWVyaWNhbCBkYXRhPC9rZXl3b3JkPjxrZXl3b3JkPk1lZGljYWlkL2Vj
b25vbWljcy9zdGF0aXN0aWNzICZhbXA7IG51bWVyaWNhbCBkYXRhPC9rZXl3b3JkPjxrZXl3b3Jk
Pk1lZGljYWwgQXNzaXN0YW5jZS9lY29ub21pY3Mvc3RhdGlzdGljcyAmYW1wOyBudW1lcmljYWwg
ZGF0YTwva2V5d29yZD48a2V5d29yZD5NaWRkbGUgQWdlZDwva2V5d29yZD48a2V5d29yZD5NaW5u
ZXNvdGE8L2tleXdvcmQ+PGtleXdvcmQ+UGVyaWFwaWNhbCBBYnNjZXNzL2Vjb25vbWljczwva2V5
d29yZD48a2V5d29yZD5QZXJpb2RvbnRpdGlzL2Vjb25vbWljczwva2V5d29yZD48a2V5d29yZD5S
ZWltYnVyc2VtZW50IE1lY2hhbmlzbXMvZWNvbm9taWNzL3N0YXRpc3RpY3MgJmFtcDsgbnVtZXJp
Y2FsIGRhdGE8L2tleXdvcmQ+PGtleXdvcmQ+UmV0cmVhdG1lbnQ8L2tleXdvcmQ+PGtleXdvcmQ+
VW5pdGVkIFN0YXRlczwva2V5d29yZD48a2V5d29yZD5Zb3VuZyBBZHVsdDwva2V5d29yZD48L2tl
eXdvcmRzPjxkYXRlcz48eWVhcj4yMDEwPC95ZWFyPjxwdWItZGF0ZXM+PGRhdGU+U3VtbWVyPC9k
YXRlPjwvcHViLWRhdGVzPjwvZGF0ZXM+PGlzYm4+MDAyMi00MDA2IChQcmludCkmI3hEOzAwMjIt
NDAwNjwvaXNibj48YWNjZXNzaW9uLW51bT4yMDMzNzkwMDwvYWNjZXNzaW9uLW51bT48dXJscz48
cmVsYXRlZC11cmxzPjx1cmw+aHR0cDovL29ubGluZWxpYnJhcnkud2lsZXkuY29tL3N0b3JlLzEw
LjExMTEvai4xNzUyLTczMjUuMjAxMC4wMDE2Ni54L2Fzc2V0L2ouMTc1Mi03MzI1LjIwMTAuMDAx
NjYueC5wZGY/dj0xJmFtcDt0PWk0dmY2MWhvJmFtcDtzPWFmY2QxY2M0Y2E0NzJmODU4OWQ0OWQz
ZjkxZWM0OWU3MDc1OWRmZDY8L3VybD48L3JlbGF0ZWQtdXJscz48L3VybHM+PGVsZWN0cm9uaWMt
cmVzb3VyY2UtbnVtPjEwLjExMTEvai4xNzUyLTczMjUuMjAxMC4wMDE2Ni54PC9lbGVjdHJvbmlj
LXJlc291cmNlLW51bT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77)</w:t>
      </w:r>
      <w:r w:rsidR="00E053B7">
        <w:fldChar w:fldCharType="end"/>
      </w:r>
      <w:r w:rsidR="007E21BD">
        <w:t xml:space="preserve"> </w:t>
      </w:r>
      <w:r w:rsidR="00F02383">
        <w:t xml:space="preserve">Fox et al. </w:t>
      </w:r>
      <w:r w:rsidR="00B16B5D">
        <w:t>conducted</w:t>
      </w:r>
      <w:r w:rsidR="00F02383">
        <w:t xml:space="preserve"> chart reviews in a two</w:t>
      </w:r>
      <w:r w:rsidR="00B16B5D">
        <w:t>-hospital system</w:t>
      </w:r>
      <w:r w:rsidR="00F02383">
        <w:t xml:space="preserve"> to study the effects of an instituted prescribing guideline on </w:t>
      </w:r>
      <w:proofErr w:type="spellStart"/>
      <w:r w:rsidR="00F02383">
        <w:t>opioid</w:t>
      </w:r>
      <w:proofErr w:type="spellEnd"/>
      <w:r w:rsidR="00F02383">
        <w:t xml:space="preserve"> prescribing for patients with oral pain complaints.</w: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 </w:instrText>
      </w:r>
      <w:r w:rsidR="00E053B7">
        <w:fldChar w:fldCharType="begin">
          <w:fldData xml:space="preserve">PEVuZE5vdGU+PENpdGU+PEF1dGhvcj5Gb3g8L0F1dGhvcj48WWVhcj4yMDEzPC9ZZWFyPjxSZWNO
dW0+MjI8L1JlY051bT48RGlzcGxheVRleHQ+KDc4KTwvRGlzcGxheVRleHQ+PHJlY29yZD48cmVj
LW51bWJlcj4yMjwvcmVjLW51bWJlcj48Zm9yZWlnbi1rZXlzPjxrZXkgYXBwPSJFTiIgZGItaWQ9
IjJ2dHJyenh3bDBwenRvZXp3ZjZ4MHB4NTAwOXYwd3IyNXR3eiIgdGltZXN0YW1wPSIxNDIxMTYx
NzkwIj4yMjwva2V5PjwvZm9yZWlnbi1rZXlzPjxyZWYtdHlwZSBuYW1lPSJKb3VybmFsIEFydGlj
bGUiPjE3PC9yZWYtdHlwZT48Y29udHJpYnV0b3JzPjxhdXRob3JzPjxhdXRob3I+Rm94LCBULiBS
LjwvYXV0aG9yPjxhdXRob3I+TGksIEouPC9hdXRob3I+PGF1dGhvcj5TdGV2ZW5zLCBTLjwvYXV0
aG9yPjxhdXRob3I+VGlwcGllLCBULjwvYXV0aG9yPjwvYXV0aG9ycz48L2NvbnRyaWJ1dG9ycz48
YXV0aC1hZGRyZXNzPkRlcGFydG1lbnQgb2YgRW1lcmdlbmN5IE1lZGljaW5lLCBNaWxlcyBNZW1v
cmlhbCBIb3NwaXRhbCwgRGFtYXJpc2NvdHRhLCBNRSwgVVNBLjwvYXV0aC1hZGRyZXNzPjx0aXRs
ZXM+PHRpdGxlPkEgcGVyZm9ybWFuY2UgaW1wcm92ZW1lbnQgcHJlc2NyaWJpbmcgZ3VpZGVsaW5l
IHJlZHVjZXMgb3Bpb2lkIHByZXNjcmlwdGlvbnMgZm9yIGVtZXJnZW5jeSBkZXBhcnRtZW50IGRl
bnRhbCBwYWluIHBhdGllbnRz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yMzctNDA8L3BhZ2VzPjx2b2x1bWU+NjI8L3ZvbHVtZT48
bnVtYmVyPjM8L251bWJlcj48ZWRpdGlvbj4yMDEzLzAyLzA1PC9lZGl0aW9uPjxrZXl3b3Jkcz48
a2V5d29yZD5BZG9sZXNjZW50PC9rZXl3b3JkPjxrZXl3b3JkPkFkdWx0PC9rZXl3b3JkPjxrZXl3
b3JkPkFnZWQ8L2tleXdvcmQ+PGtleXdvcmQ+QWdlZCwgODAgYW5kIG92ZXI8L2tleXdvcmQ+PGtl
eXdvcmQ+QW5hbGdlc2ljcywgT3Bpb2lkL3RoZXJhcGV1dGljIHVzZTwva2V5d29yZD48a2V5d29y
ZD4qRW1lcmdlbmN5IFNlcnZpY2UsIEhvc3BpdGFsL3N0YXRpc3RpY3MgJmFtcDsgbnVtZXJpY2Fs
IGRhdGE8L2tleXdvcmQ+PGtleXdvcmQ+RmVtYWxlPC9rZXl3b3JkPjxrZXl3b3JkPkhlYWx0aCBT
ZXJ2aWNlcyBNaXN1c2UvcHJldmVudGlvbiAmYW1wOyBjb250cm9sPC9rZXl3b3JkPjxrZXl3b3Jk
Pkh1bWFuczwva2V5d29yZD48a2V5d29yZD5NYWxlPC9rZXl3b3JkPjxrZXl3b3JkPk1pZGRsZSBB
Z2VkPC9rZXl3b3JkPjxrZXl3b3JkPk9waW9pZC1SZWxhdGVkIERpc29yZGVycy9wcmV2ZW50aW9u
ICZhbXA7IGNvbnRyb2w8L2tleXdvcmQ+PGtleXdvcmQ+UGh5c2ljaWFuJmFwb3M7cyBQcmFjdGlj
ZSBQYXR0ZXJucy8qc3RhdGlzdGljcyAmYW1wOyBudW1lcmljYWwgZGF0YTwva2V5d29yZD48a2V5
d29yZD4qUHJhY3RpY2UgR3VpZGVsaW5lcyBhcyBUb3BpYzwva2V5d29yZD48a2V5d29yZD5QcmVz
Y3JpcHRpb25zPC9rZXl3b3JkPjxrZXl3b3JkPlRvb3RoYWNoZS8qZHJ1ZyB0aGVyYXB5PC9rZXl3
b3JkPjxrZXl3b3JkPllvdW5nIEFkdWx0PC9rZXl3b3JkPjwva2V5d29yZHM+PGRhdGVzPjx5ZWFy
PjIwMTM8L3llYXI+PHB1Yi1kYXRlcz48ZGF0ZT5TZXA8L2RhdGU+PC9wdWItZGF0ZXM+PC9kYXRl
cz48aXNibj4wMTk2LTA2NDQ8L2lzYm4+PGFjY2Vzc2lvbi1udW0+MjMzNzQ0MTY8L2FjY2Vzc2lv
bi1udW0+PHVybHM+PHJlbGF0ZWQtdXJscz48dXJsPmh0dHA6Ly9hYy5lbHMtY2RuLmNvbS9TMDE5
NjA2NDQxMjAxODEwMC8xLXMyLjAtUzAxOTYwNjQ0MTIwMTgxMDAtbWFpbi5wZGY/X3RpZD03OTIz
MTc5NC05YjM2LTExZTQtYTY0NC0wMDAwMGFhY2IzNWYmYW1wO2FjZG5hdD0xNDIxMTYyMDc5Xzk2
MjUyYjcwYjNjYWVjODEzNjIzZWViNGI0ZTMxYjhjPC91cmw+PC9yZWxhdGVkLXVybHM+PC91cmxz
PjxlbGVjdHJvbmljLXJlc291cmNlLW51bT4xMC4xMDE2L2ouYW5uZW1lcmdtZWQuMjAxMi4xMS4w
MjA8L2VsZWN0cm9uaWMtcmVzb3VyY2UtbnVtPjxyZW1vdGUtZGF0YWJhc2UtcHJvdmlkZXI+TkxN
PC9yZW1vdGUtZGF0YWJhc2UtcHJvdmlkZXI+PGxhbmd1YWdlPmVuZzwvbGFuZ3VhZ2U+PC9yZWNv
cmQ+PC9DaXRlPjwvRW5kTm90ZT5=
</w:fldData>
        </w:fldChar>
      </w:r>
      <w:r w:rsidR="00A26EEE">
        <w:instrText xml:space="preserve"> ADDIN EN.CITE.DATA </w:instrText>
      </w:r>
      <w:r w:rsidR="00E053B7">
        <w:fldChar w:fldCharType="end"/>
      </w:r>
      <w:r w:rsidR="00E053B7">
        <w:fldChar w:fldCharType="separate"/>
      </w:r>
      <w:r w:rsidR="00A26EEE">
        <w:rPr>
          <w:noProof/>
        </w:rPr>
        <w:t>(78)</w:t>
      </w:r>
      <w:r w:rsidR="00E053B7">
        <w:fldChar w:fldCharType="end"/>
      </w:r>
      <w:r w:rsidR="00F02383">
        <w:t xml:space="preserve"> </w:t>
      </w:r>
      <w:r w:rsidR="007E21BD">
        <w:t>Other studies utilize smaller geographic areas within states.</w:t>
      </w:r>
      <w:r w:rsidR="00DB0E03" w:rsidRPr="00DB0E03">
        <w:t xml:space="preserve"> </w:t>
      </w:r>
      <w:proofErr w:type="spellStart"/>
      <w:r w:rsidR="00DB0E03">
        <w:t>Roghmann</w:t>
      </w:r>
      <w:proofErr w:type="spellEnd"/>
      <w:r w:rsidR="00DB0E03">
        <w:t xml:space="preserve"> and Goldman</w:t>
      </w:r>
      <w:r w:rsidR="00DB0E03" w:rsidRPr="00496159">
        <w:t xml:space="preserve"> </w:t>
      </w:r>
      <w:r w:rsidR="00B16B5D">
        <w:t xml:space="preserve">used </w:t>
      </w:r>
      <w:r w:rsidR="00DB0E03">
        <w:t>emergency logs of Rochester, New York hospitals along with Medicaid data and ED patient interviews to explore the effects of a new neighborhood health center on ED dental emergency visits.</w:t>
      </w:r>
      <w:r w:rsidR="00E053B7">
        <w:fldChar w:fldCharType="begin"/>
      </w:r>
      <w:r w:rsidR="00A26EEE">
        <w:instrText xml:space="preserve"> ADDIN EN.CITE &lt;EndNote&gt;&lt;Cite&gt;&lt;Author&gt;Roghmann&lt;/Author&gt;&lt;Year&gt;1974&lt;/Year&gt;&lt;RecNum&gt;142&lt;/RecNum&gt;&lt;DisplayText&gt;(84)&lt;/DisplayText&gt;&lt;record&gt;&lt;rec-number&gt;142&lt;/rec-number&gt;&lt;foreign-keys&gt;&lt;key app="EN" db-id="2vtrrzxwl0pztoezwf6x0px5009v0wr25twz" timestamp="1421161791"&gt;142&lt;/key&gt;&lt;/foreign-keys&gt;&lt;ref-type name="Journal Article"&gt;17&lt;/ref-type&gt;&lt;contributors&gt;&lt;authors&gt;&lt;author&gt;Roghmann, K. J.&lt;/author&gt;&lt;author&gt;Goldberg, H. J.&lt;/author&gt;&lt;/authors&gt;&lt;/contributors&gt;&lt;titles&gt;&lt;title&gt;Effect of Rochester neighborhood health center on hospital dental emergencie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51-9&lt;/pages&gt;&lt;volume&gt;12&lt;/volume&gt;&lt;number&gt;3&lt;/number&gt;&lt;edition&gt;1974/03/01&lt;/edition&gt;&lt;keywords&gt;&lt;keyword&gt;Adolescent&lt;/keyword&gt;&lt;keyword&gt;Age Factors&lt;/keyword&gt;&lt;keyword&gt;Child&lt;/keyword&gt;&lt;keyword&gt;Child, Preschool&lt;/keyword&gt;&lt;keyword&gt;Community Health Services/*utilization&lt;/keyword&gt;&lt;keyword&gt;Dental Clinics/utilization&lt;/keyword&gt;&lt;keyword&gt;Dental Service, Hospital/*utilization&lt;/keyword&gt;&lt;keyword&gt;Emergency Service, Hospital/*utilization&lt;/keyword&gt;&lt;keyword&gt;Female&lt;/keyword&gt;&lt;keyword&gt;Humans&lt;/keyword&gt;&lt;keyword&gt;Male&lt;/keyword&gt;&lt;keyword&gt;Medicaid&lt;/keyword&gt;&lt;keyword&gt;Medicare&lt;/keyword&gt;&lt;keyword&gt;New York&lt;/keyword&gt;&lt;keyword&gt;Poverty&lt;/keyword&gt;&lt;keyword&gt;Sex Factors&lt;/keyword&gt;&lt;keyword&gt;Socioeconomic Factors&lt;/keyword&gt;&lt;keyword&gt;Time Factors&lt;/keyword&gt;&lt;keyword&gt;United States&lt;/keyword&gt;&lt;keyword&gt;United States Office of Economic Opportunity&lt;/keyword&gt;&lt;keyword&gt;Urban Population&lt;/keyword&gt;&lt;/keywords&gt;&lt;dates&gt;&lt;year&gt;1974&lt;/year&gt;&lt;pub-dates&gt;&lt;date&gt;Mar&lt;/date&gt;&lt;/pub-dates&gt;&lt;/dates&gt;&lt;isbn&gt;0025-7079 (Print)&amp;#xD;0025-7079&lt;/isbn&gt;&lt;accession-num&gt;4594360&lt;/accession-num&gt;&lt;urls&gt;&lt;/urls&gt;&lt;remote-database-provider&gt;NLM&lt;/remote-database-provider&gt;&lt;language&gt;eng&lt;/language&gt;&lt;/record&gt;&lt;/Cite&gt;&lt;/EndNote&gt;</w:instrText>
      </w:r>
      <w:r w:rsidR="00E053B7">
        <w:fldChar w:fldCharType="separate"/>
      </w:r>
      <w:r w:rsidR="00A26EEE">
        <w:rPr>
          <w:noProof/>
        </w:rPr>
        <w:t>(84)</w:t>
      </w:r>
      <w:r w:rsidR="00E053B7">
        <w:fldChar w:fldCharType="end"/>
      </w:r>
      <w:r w:rsidR="00DB0E03">
        <w:t xml:space="preserve"> </w:t>
      </w:r>
      <w:r w:rsidR="007E21BD">
        <w:t xml:space="preserve"> </w:t>
      </w:r>
      <w:proofErr w:type="spellStart"/>
      <w:r w:rsidR="007E21BD">
        <w:t>Feinglass</w:t>
      </w:r>
      <w:proofErr w:type="spellEnd"/>
      <w:r w:rsidR="007E21BD">
        <w:t xml:space="preserve"> et al. studied enrollees in Access </w:t>
      </w:r>
      <w:proofErr w:type="spellStart"/>
      <w:r w:rsidR="007E21BD">
        <w:t>DuPage</w:t>
      </w:r>
      <w:proofErr w:type="spellEnd"/>
      <w:r w:rsidR="007E21BD">
        <w:t>, a healthcare program for low</w:t>
      </w:r>
      <w:r w:rsidR="00B16B5D">
        <w:t>-</w:t>
      </w:r>
      <w:r w:rsidR="007E21BD">
        <w:t xml:space="preserve">income, uninsured residents of </w:t>
      </w:r>
      <w:proofErr w:type="spellStart"/>
      <w:r w:rsidR="007E21BD">
        <w:t>DuPage</w:t>
      </w:r>
      <w:proofErr w:type="spellEnd"/>
      <w:r w:rsidR="007E21BD">
        <w:t xml:space="preserve"> County, IL.</w: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 </w:instrText>
      </w:r>
      <w:r w:rsidR="00E053B7">
        <w:fldChar w:fldCharType="begin">
          <w:fldData xml:space="preserve">PEVuZE5vdGU+PENpdGU+PEF1dGhvcj5GZWluZ2xhc3M8L0F1dGhvcj48WWVhcj4yMDE0PC9ZZWFy
PjxSZWNOdW0+NzU1PC9SZWNOdW0+PERpc3BsYXlUZXh0Pig4NSk8L0Rpc3BsYXlUZXh0PjxyZWNv
cmQ+PHJlYy1udW1iZXI+NzU1PC9yZWMtbnVtYmVyPjxmb3JlaWduLWtleXM+PGtleSBhcHA9IkVO
IiBkYi1pZD0iMnZ0cnJ6eHdsMHB6dG9lendmNngwcHg1MDA5djB3cjI1dHd6IiB0aW1lc3RhbXA9
IjE0MzgyMDIyMjQiPjc1NTwva2V5PjwvZm9yZWlnbi1rZXlzPjxyZWYtdHlwZSBuYW1lPSJKb3Vy
bmFsIEFydGljbGUiPjE3PC9yZWYtdHlwZT48Y29udHJpYnV0b3JzPjxhdXRob3JzPjxhdXRob3I+
RmVpbmdsYXNzLCBKLjwvYXV0aG9yPjxhdXRob3I+Tm9uemVlLCBOLiBKLjwvYXV0aG9yPjxhdXRo
b3I+TXVycGh5LCBLLiBSLjwvYXV0aG9yPjxhdXRob3I+RW5kcmVzcywgUi48L2F1dGhvcj48YXV0
aG9yPlNpbW9uLCBNLiBBLjwvYXV0aG9yPjwvYXV0aG9ycz48L2NvbnRyaWJ1dG9ycz48YXV0aC1h
ZGRyZXNzPkRlcGFydG1lbnQgb2YgTWVkaWNpbmUsIERpdmlzaW9uIG9mIEdlbmVyYWwgSW50ZXJu
YWwgTWVkaWNpbmUsIE5vcnRod2VzdGVybiBVbml2ZXJzaXR5IEZlaW5iZXJnIFNjaG9vbCBvZiBN
ZWRpY2luZSwgNzUwIE4uIExha2UgU2hvcmUgRHIuLCAxMHRoIEZsb29yLCBDaGljYWdvLCBJTCwg
NjA2MTEsIFVTQSwgai1mZWluZ2xhc3NAbm9ydGh3ZXN0ZXJuLmVkdS48L2F1dGgtYWRkcmVzcz48
dGl0bGVzPjx0aXRsZT5BY2Nlc3MgdG8gY2FyZSBvdXRjb21lczogYSB0ZWxlcGhvbmUgaW50ZXJ2
aWV3IHN0dWR5IG9mIGEgc3VidXJiYW4gc2FmZXR5IG5ldCBwcm9ncmFtIGZvciB0aGUgdW5pbnN1
cmVkPC90aXRsZT48c2Vjb25kYXJ5LXRpdGxlPkogQ29tbXVuaXR5IEhlYWx0aDwvc2Vjb25kYXJ5
LXRpdGxlPjxhbHQtdGl0bGU+Sm91cm5hbCBvZiBjb21tdW5pdHkgaGVhbHRoPC9hbHQtdGl0bGU+
PC90aXRsZXM+PHBlcmlvZGljYWw+PGZ1bGwtdGl0bGU+SiBDb21tdW5pdHkgSGVhbHRoPC9mdWxs
LXRpdGxlPjxhYmJyLTE+Sm91cm5hbCBvZiBjb21tdW5pdHkgaGVhbHRoPC9hYmJyLTE+PC9wZXJp
b2RpY2FsPjxhbHQtcGVyaW9kaWNhbD48ZnVsbC10aXRsZT5KIENvbW11bml0eSBIZWFsdGg8L2Z1
bGwtdGl0bGU+PGFiYnItMT5Kb3VybmFsIG9mIGNvbW11bml0eSBoZWFsdGg8L2FiYnItMT48L2Fs
dC1wZXJpb2RpY2FsPjxwYWdlcz4xMDgtMTc8L3BhZ2VzPjx2b2x1bWU+Mzk8L3ZvbHVtZT48bnVt
YmVyPjE8L251bWJlcj48ZWRpdGlvbj4yMDEzLzA5LzEzPC9lZGl0aW9uPjxrZXl3b3Jkcz48a2V5
d29yZD5Db21tdW5pdHktQmFzZWQgUGFydGljaXBhdG9yeSBSZXNlYXJjaDwva2V5d29yZD48a2V5
d29yZD5GZW1hbGU8L2tleXdvcmQ+PGtleXdvcmQ+SGVhbHRoIENhcmUgU3VydmV5czwva2V5d29y
ZD48a2V5d29yZD5IZWFsdGggU2VydmljZXMgQWNjZXNzaWJpbGl0eS8qc3RhdGlzdGljcyAmYW1w
OyBudW1lcmljYWwgZGF0YTwva2V5d29yZD48a2V5d29yZD5IZWFsdGggU3RhdHVzPC9rZXl3b3Jk
PjxrZXl3b3JkPkh1bWFuczwva2V5d29yZD48a2V5d29yZD5JbGxpbm9pczwva2V5d29yZD48a2V5
d29yZD5JbnRlcnZpZXdzIGFzIFRvcGljPC9rZXl3b3JkPjxrZXl3b3JkPk1hbGU8L2tleXdvcmQ+
PGtleXdvcmQ+TWVkaWNhbGx5IFVuaW5zdXJlZC8qc3RhdGlzdGljcyAmYW1wOyBudW1lcmljYWwg
ZGF0YTwva2V5d29yZD48a2V5d29yZD5NaWRkbGUgQWdlZDwva2V5d29yZD48a2V5d29yZD5QYXRp
ZW50IFNhdGlzZmFjdGlvbi9zdGF0aXN0aWNzICZhbXA7IG51bWVyaWNhbCBkYXRhPC9rZXl3b3Jk
PjxrZXl3b3JkPlF1YWxpdHkgb2YgSGVhbHRoIENhcmUvc3RhdGlzdGljcyAmYW1wOyBudW1lcmlj
YWwgZGF0YTwva2V5d29yZD48a2V5d29yZD5TYWZldHktbmV0IFByb3ZpZGVycy8qc3RhdGlzdGlj
cyAmYW1wOyBudW1lcmljYWwgZGF0YTwva2V5d29yZD48a2V5d29yZD5Tb2Npb2Vjb25vbWljIEZh
Y3RvcnM8L2tleXdvcmQ+PGtleXdvcmQ+U3VidXJiYW4gUG9wdWxhdGlvbi8qc3RhdGlzdGljcyAm
YW1wOyBudW1lcmljYWwgZGF0YTwva2V5d29yZD48a2V5d29yZD5UZWxlcGhvbmU8L2tleXdvcmQ+
PGtleXdvcmQ+VHJlYXRtZW50IE91dGNvbWU8L2tleXdvcmQ+PC9rZXl3b3Jkcz48ZGF0ZXM+PHll
YXI+MjAxNDwveWVhcj48cHViLWRhdGVzPjxkYXRlPkZlYjwvZGF0ZT48L3B1Yi1kYXRlcz48L2Rh
dGVzPjxpc2JuPjAwOTQtNTE0NTwvaXNibj48YWNjZXNzaW9uLW51bT4yNDAyNjMwMTwvYWNjZXNz
aW9uLW51bT48dXJscz48cmVsYXRlZC11cmxzPjx1cmw+aHR0cDovL2Rvd25sb2FkLnNwcmluZ2Vy
LmNvbS9zdGF0aWMvcGRmLzQwL2FydCUyNTNBMTAuMTAwNyUyNTJGczEwOTAwLTAxMy05NzQ2LTEu
cGRmP29yaWdpblVybD1odHRwJTNBJTJGJTJGbGluay5zcHJpbmdlci5jb20lMkZhcnRpY2xlJTJG
MTAuMTAwNyUyRnMxMDkwMC0wMTMtOTc0Ni0xJmFtcDt0b2tlbjI9ZXhwPTE0MzgyMDM1MjJ+YWNs
PSUyRnN0YXRpYyUyRnBkZiUyRjQwJTJGYXJ0JTI1MjUzQTEwLjEwMDclMjUyNTJGczEwOTAwLTAx
My05NzQ2LTEucGRmJTNGb3JpZ2luVXJsJTNEaHR0cCUyNTNBJTI1MkYlMjUyRmxpbmsuc3ByaW5n
ZXIuY29tJTI1MkZhcnRpY2xlJTI1MkYxMC4xMDA3JTI1MkZzMTA5MDAtMDEzLTk3NDYtMSp+aG1h
Yz0xOGY1N2U2Njk0ODhmYTM0MDlmYzUxYWI0MDFjZmU1ZDM0Nzk3M2ZhZmNkYjA1NGFmMzhmNDc1
MTRmOTYyZDU3PC91cmw+PC9yZWxhdGVkLXVybHM+PC91cmxzPjxjdXN0b20yPlBtYzM5NDcyMjA8
L2N1c3RvbTI+PGN1c3RvbTY+TmlobXM1MjQyNjE8L2N1c3RvbTY+PGVsZWN0cm9uaWMtcmVzb3Vy
Y2UtbnVtPjEwLjEwMDcvczEwOTAwLTAxMy05NzQ2LTE8L2VsZWN0cm9uaWMtcmVzb3VyY2UtbnVt
PjxyZW1vdGUtZGF0YWJhc2UtcHJvdmlkZXI+TkxNPC9yZW1vdGUtZGF0YWJhc2UtcHJvdmlkZXI+
PGxhbmd1YWdl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85)</w:t>
      </w:r>
      <w:r w:rsidR="00E053B7">
        <w:fldChar w:fldCharType="end"/>
      </w:r>
      <w:r w:rsidR="00F328A4">
        <w:t xml:space="preserve"> Hong et al. used the Kansas City, Missouri data subset from state 2001-2006 hospital discharge data in one study</w:t>
      </w:r>
      <w:proofErr w:type="gramStart"/>
      <w:r w:rsidR="00F328A4">
        <w:t>,</w:t>
      </w:r>
      <w:proofErr w:type="gramEnd"/>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rsidR="00F328A4">
        <w:t xml:space="preserve"> and combined 2001-2010 </w:t>
      </w:r>
      <w:r w:rsidR="00175EE9">
        <w:t xml:space="preserve">Kansas City hospital discharge data </w:t>
      </w:r>
      <w:r w:rsidR="00F328A4">
        <w:t>with the 2007-2011 American Community Survey 5-Year Estimates data to explore community level predictors in another study.</w: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 </w:instrText>
      </w:r>
      <w:r w:rsidR="00E053B7">
        <w:fldChar w:fldCharType="begin">
          <w:fldData xml:space="preserve">PEVuZE5vdGU+PENpdGU+PEF1dGhvcj5Ib25nPC9BdXRob3I+PFllYXI+MjAxNTwvWWVhcj48UmVj
TnVtPjc2ODwvUmVjTnVtPjxEaXNwbGF5VGV4dD4oODMpPC9EaXNwbGF5VGV4dD48cmVjb3JkPjxy
ZWMtbnVtYmVyPjc2ODwvcmVjLW51bWJlcj48Zm9yZWlnbi1rZXlzPjxrZXkgYXBwPSJFTiIgZGIt
aWQ9IjJ2dHJyenh3bDBwenRvZXp3ZjZ4MHB4NTAwOXYwd3IyNXR3eiIgdGltZXN0YW1wPSIxNDM4
MjAyMjI0Ij43Njg8L2tleT48L2ZvcmVpZ24ta2V5cz48cmVmLXR5cGUgbmFtZT0iSm91cm5hbCBB
cnRpY2xlIj4xNzwvcmVmLXR5cGU+PGNvbnRyaWJ1dG9ycz48YXV0aG9ycz48YXV0aG9yPkhvbmcs
IEwuPC9hdXRob3I+PGF1dGhvcj5MaXUsIFkuPC9hdXRob3I+PGF1dGhvcj5Ib3R0ZWwsIFQuIEwu
PC9hdXRob3I+PGF1dGhvcj5Ib2ZmLCBHLiBMLjwvYXV0aG9yPjxhdXRob3I+Q2FpLCBKLjwvYXV0
aG9yPjwvYXV0aG9ycz48L2NvbnRyaWJ1dG9ycz48YXV0aC1hZGRyZXNzPkRlcGFydG1lbnQgb2Yg
UGVkaWF0cmljIERlbnRpc3RyeSBhbmQgQ29tbXVuaXR5IE9yYWwgSGVhbHRoLCBDb2xsZWdlIG9m
IERlbnRpc3RyeSwgVW5pdmVyc2l0eSBvZiBUZW5uZXNzZWUgSGVhbHRoIFNjaWVuY2UgQ2VudGVy
LCBVU0EuJiN4RDtEaXZpc2lvbiBvZiBQaGFybWFjeSBQcmFjdGljZSBhbmQgQWRtaW5pc3RyYXRp
b24sIFVuaXZlcnNpdHkgb2YgTWlzc291cmktS2Fuc2FzIENpdHkgU2Nob29sIG9mIFBoYXJtYWN5
LCBVU0EuIEVsZWN0cm9uaWMgYWRkcmVzczogbGl1eWlmQHVta2MuZWR1LiYjeEQ7RGVwYXJ0bWVu
dCBvZiBQcm9zdGhvZG9udGljcywgQ29sbGVnZSBvZiBEZW50aXN0cnksIFVuaXZlcnNpdHkgb2Yg
VGVubmVzc2VlIEhlYWx0aCBTY2llbmNlIENlbnRlciwgVVNBLiYjeEQ7RGVwYXJ0bWVudCBvZiBF
cGlkZW1pb2xvZ3ksIENvbGxlZ2UgZm9yIFB1YmxpYyBIZWFsdGggYW5kIFNvY2lhbCBKdXN0aWNl
LCBTdC4gTG91aXMgVW5pdmVyc2l0eSwgVVNBLiYjeEQ7T2ZmaWNlIG9mIEVwaWRlbWlvbG9neSBh
bmQgQ29tbXVuaXR5IEhlYWx0aCwgS2Fuc2FzIENpdHkgSGVhbHRoIERlcGFydG1lbnQsIE1PLCBV
U0EuPC9hdXRoLWFkZHJlc3M+PHRpdGxlcz48dGl0bGU+TmVpZ2hib3Job29kIHNvY2lvLWVjb25v
bWljIGNvbnRleHQgYW5kIGVtZXJnZW5jeSBkZXBhcnRtZW50IHZpc2l0cyBmb3IgZGVudGFsIGNh
cmUgaW4gYSBVLlMuIE1pZHdlc3Rlcm4gbWV0cm9wb2xpczwvdGl0bGU+PHNlY29uZGFyeS10aXRs
ZT5QdWJsaWMgSGVhbHRoPC9zZWNvbmRhcnktdGl0bGU+PGFsdC10aXRsZT5QdWJsaWMgaGVhbHRo
PC9hbHQtdGl0bGU+PC90aXRsZXM+PHBlcmlvZGljYWw+PGZ1bGwtdGl0bGU+UHVibGljIEhlYWx0
aDwvZnVsbC10aXRsZT48YWJici0xPlB1YmxpYyBoZWFsdGg8L2FiYnItMT48L3BlcmlvZGljYWw+
PGFsdC1wZXJpb2RpY2FsPjxmdWxsLXRpdGxlPlB1YmxpYyBIZWFsdGg8L2Z1bGwtdGl0bGU+PGFi
YnItMT5QdWJsaWMgaGVhbHRoPC9hYmJyLTE+PC9hbHQtcGVyaW9kaWNhbD48cGFnZXM+MjUyLTc8
L3BhZ2VzPjx2b2x1bWU+MTI5PC92b2x1bWU+PG51bWJlcj4zPC9udW1iZXI+PGVkaXRpb24+MjAx
NS8wMi8yNDwvZWRpdGlvbj48a2V5d29yZHM+PGtleXdvcmQ+RGVudGFsIGNhcmU8L2tleXdvcmQ+
PGtleXdvcmQ+RW1lcmdlbmN5IGRlcGFydG1lbnQ8L2tleXdvcmQ+PGtleXdvcmQ+SGVhbHRoIGlu
ZXF1YWxpdGllczwva2V5d29yZD48a2V5d29yZD5OZWlnaGJvcmhvb2QgY2hhcmFjdGVyaXN0aWNz
PC9rZXl3b3JkPjwva2V5d29yZHM+PGRhdGVzPjx5ZWFyPjIwMTU8L3llYXI+PHB1Yi1kYXRlcz48
ZGF0ZT5NYXI8L2RhdGU+PC9wdWItZGF0ZXM+PC9kYXRlcz48aXNibj4wMDMzLTM1MDY8L2lzYm4+
PGFjY2Vzc2lvbi1udW0+MjU3MDIwMzQ8L2FjY2Vzc2lvbi1udW0+PHVybHM+PHJlbGF0ZWQtdXJs
cz48dXJsPmh0dHA6Ly9hYy5lbHMtY2RuLmNvbS9TMDAzMzM1MDYxNDAwMzM0NS8xLXMyLjAtUzAw
MzMzNTA2MTQwMDMzNDUtbWFpbi5wZGY/X3RpZD1kODI4MzUxMi0zNjMxLTExZTUtYjk2OC0wMDAw
MGFhYjBmMDImYW1wO2FjZG5hdD0xNDM4MjAyNTIxXzMwNjA0ZTU5ZTZmODk2ZjQ3MDJlZDZlMjkx
Y2Y5MDA4PC91cmw+PC9yZWxhdGVkLXVybHM+PC91cmxzPjxlbGVjdHJvbmljLXJlc291cmNlLW51
bT4xMC4xMDE2L2oucHVoZS4yMDE0LjExLjAxNDwvZWxlY3Ryb25pYy1yZXNvdXJjZS1udW0+PHJl
bW90ZS1kYXRhYmFzZS1wcm92aWRlcj5OTE08L3JlbW90ZS1kYXRhYmFzZS1wcm92aWRlcj48bGFu
Z3VhZ2U+ZW5nPC9s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3)</w:t>
      </w:r>
      <w:r w:rsidR="00E053B7">
        <w:fldChar w:fldCharType="end"/>
      </w:r>
      <w:r w:rsidR="00696F0B">
        <w:t xml:space="preserve"> Lave et al. </w:t>
      </w:r>
      <w:r w:rsidR="00696F0B">
        <w:lastRenderedPageBreak/>
        <w:t>used a random sample survey of new enrollees in Western Pennsylvania health insurance programs for low-income uninsured residents studying changes in health care access during the first year following enrollment.</w: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 </w:instrText>
      </w:r>
      <w:r w:rsidR="00E053B7">
        <w:fldChar w:fldCharType="begin">
          <w:fldData xml:space="preserve">PEVuZE5vdGU+PENpdGU+PEF1dGhvcj5MYXZlPC9BdXRob3I+PFllYXI+MTk5ODwvWWVhcj48UmVj
TnVtPjc3MzwvUmVjTnVtPjxEaXNwbGF5VGV4dD4oODYpPC9EaXNwbGF5VGV4dD48cmVjb3JkPjxy
ZWMtbnVtYmVyPjc3MzwvcmVjLW51bWJlcj48Zm9yZWlnbi1rZXlzPjxrZXkgYXBwPSJFTiIgZGIt
aWQ9IjJ2dHJyenh3bDBwenRvZXp3ZjZ4MHB4NTAwOXYwd3IyNXR3eiIgdGltZXN0YW1wPSIxNDM4
MjAyMjI0Ij43NzM8L2tleT48L2ZvcmVpZ24ta2V5cz48cmVmLXR5cGUgbmFtZT0iSm91cm5hbCBB
cnRpY2xlIj4xNzwvcmVmLXR5cGU+PGNvbnRyaWJ1dG9ycz48YXV0aG9ycz48YXV0aG9yPkxhdmUs
IEouIFIuPC9hdXRob3I+PGF1dGhvcj5LZWFuZSwgQy4gUi48L2F1dGhvcj48YXV0aG9yPkxpbiwg
Qy4gSi48L2F1dGhvcj48YXV0aG9yPlJpY2NpLCBFLiBNLjwvYXV0aG9yPjxhdXRob3I+QW1lcnNi
YWNoLCBHLjwvYXV0aG9yPjxhdXRob3I+TGFWYWxsZWUsIEMuIFAuPC9hdXRob3I+PC9hdXRob3Jz
PjwvY29udHJpYnV0b3JzPjxhdXRoLWFkZHJlc3M+RGVwYXJ0bWVudCBvZiBIZWFsdGggU2Vydmlj
ZXMgQWRtaW5pc3RyYXRpb24sIEdyYWR1YXRlIFNjaG9vbCBvZiBQdWJsaWMgSGVhbHRoLCBVbml2
ZXJzaXR5IG9mIFBpdHRzYnVyZ2gsIFBBIDE1MjYxLCBVU0EuIExhdmVAcG9wLnBpdHQuZWR1PC9h
dXRoLWFkZHJlc3M+PHRpdGxlcz48dGl0bGU+SW1wYWN0IG9mIGEgY2hpbGRyZW4mYXBvcztzIGhl
YWx0aCBpbnN1cmFuY2UgcHJvZ3JhbSBvbiBuZXdseSBlbnJvbGxlZCBjaGlsZHJl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yMC01PC9wYWdlcz48dm9sdW1lPjI3OTwvdm9sdW1lPjxudW1iZXI+MjI8
L251bWJlcj48ZWRpdGlvbj4xOTk4LzA2LzE3PC9lZGl0aW9uPjxrZXl3b3Jkcz48a2V5d29yZD5B
ZG9sZXNjZW50PC9rZXl3b3JkPjxrZXl3b3JkPkNhdGNobWVudCBBcmVhIChIZWFsdGgpPC9rZXl3
b3JkPjxrZXl3b3JkPkNoaWxkPC9rZXl3b3JkPjxrZXl3b3JkPkNoaWxkIEhlYWx0aCBTZXJ2aWNl
cy9lY29ub21pY3MvKnV0aWxpemF0aW9uPC9rZXl3b3JkPjxrZXl3b3JkPkNoaWxkLCBQcmVzY2hv
b2w8L2tleXdvcmQ+PGtleXdvcmQ+RGF0YSBDb2xsZWN0aW9uPC9rZXl3b3JkPjxrZXl3b3JkPkZh
bWlseSBIZWFsdGg8L2tleXdvcmQ+PGtleXdvcmQ+RmVtYWxlPC9rZXl3b3JkPjxrZXl3b3JkPkhl
YWx0aCBTZXJ2aWNlcyBBY2Nlc3NpYmlsaXR5LypzdGF0aXN0aWNzICZhbXA7IG51bWVyaWNhbCBk
YXRhPC9rZXl3b3JkPjxrZXl3b3JkPkhlYWx0aCBTZXJ2aWNlcyBSZXNlYXJjaDwva2V5d29yZD48
a2V5d29yZD5IdW1hbnM8L2tleXdvcmQ+PGtleXdvcmQ+SW5mYW50PC9rZXl3b3JkPjxrZXl3b3Jk
PipJbnN1cmFuY2UsIEhlYWx0aC9zdGF0aXN0aWNzICZhbXA7IG51bWVyaWNhbCBkYXRhPC9rZXl3
b3JkPjxrZXl3b3JkPk1hbGU8L2tleXdvcmQ+PGtleXdvcmQ+Kk1lZGljYWxseSBVbmluc3VyZWQv
c3RhdGlzdGljcyAmYW1wOyBudW1lcmljYWwgZGF0YTwva2V5d29yZD48a2V5d29yZD5QZW5uc3ls
dmFuaWE8L2tleXdvcmQ+PC9rZXl3b3Jkcz48ZGF0ZXM+PHllYXI+MTk5ODwveWVhcj48cHViLWRh
dGVzPjxkYXRlPkp1biAxMDwvZGF0ZT48L3B1Yi1kYXRlcz48L2RhdGVzPjxpc2JuPjAwOTgtNzQ4
NCAoUHJpbnQpJiN4RDswMDk4LTc0ODQ8L2lzYm4+PGFjY2Vzc2lvbi1udW0+OTYyODcxNTwvYWNj
ZXNzaW9uLW51bT48dXJscz48cmVsYXRlZC11cmxzPjx1cmw+aHR0cDovL2phbWEuamFtYW5ldHdv
cmsuY29tL2RhdGEvSm91cm5hbHMvSkFNQS80NTYzL0pDVTcxMDA2LnBkZjwvdXJsPjwvcmVsYXRl
ZC11cmxzPjwvdXJscz48cmVtb3RlLWRhdGFiYXNlLXByb3ZpZGVyPk5MTTwvcmVtb3RlLWRhdGFi
YXNlLXByb3ZpZGVyPjxsYW5ndWFnZT5lbmc8L2xhbmd1YWdlPjwvcmVjb3JkPjwvQ2l0ZT48L0Vu
ZE5vdGU+
</w:fldData>
        </w:fldChar>
      </w:r>
      <w:r w:rsidR="00A26EEE">
        <w:instrText xml:space="preserve"> ADDIN EN.CITE.DATA </w:instrText>
      </w:r>
      <w:r w:rsidR="00E053B7">
        <w:fldChar w:fldCharType="end"/>
      </w:r>
      <w:r w:rsidR="00E053B7">
        <w:fldChar w:fldCharType="separate"/>
      </w:r>
      <w:r w:rsidR="00A26EEE">
        <w:rPr>
          <w:noProof/>
        </w:rPr>
        <w:t>(86)</w:t>
      </w:r>
      <w:r w:rsidR="00E053B7">
        <w:fldChar w:fldCharType="end"/>
      </w:r>
    </w:p>
    <w:p w:rsidR="00286FC3" w:rsidRDefault="00286FC3" w:rsidP="00286FC3">
      <w:pPr>
        <w:pStyle w:val="Heading2"/>
      </w:pPr>
      <w:r>
        <w:t>Diagnosis-Procedure Codes Investigated</w:t>
      </w:r>
    </w:p>
    <w:p w:rsidR="00463F80" w:rsidRDefault="00286FC3" w:rsidP="00286FC3">
      <w:r>
        <w:t xml:space="preserve">ICD-9 diagnosis codes used in analysis provide for direct comparisons between research </w:t>
      </w:r>
      <w:r w:rsidR="00B16B5D">
        <w:t>studies</w:t>
      </w:r>
      <w:r>
        <w:t xml:space="preserve">. There are definite variations in the strategies of codes used by </w:t>
      </w:r>
      <w:r w:rsidR="00B16B5D">
        <w:t>researchers</w:t>
      </w:r>
      <w:r>
        <w:t xml:space="preserve">. One </w:t>
      </w:r>
      <w:r w:rsidR="00FD77F8">
        <w:t xml:space="preserve">major difference </w:t>
      </w:r>
      <w:r w:rsidR="00F81210">
        <w:t>is</w:t>
      </w:r>
      <w:r w:rsidR="00FD77F8">
        <w:t xml:space="preserve"> whether </w:t>
      </w:r>
      <w:r w:rsidR="00B16B5D">
        <w:t>they</w:t>
      </w:r>
      <w:r w:rsidR="00FD77F8">
        <w:t xml:space="preserve"> are interested in any dentally related condition or procedure, or if </w:t>
      </w:r>
      <w:r w:rsidR="00B16B5D">
        <w:t xml:space="preserve">they </w:t>
      </w:r>
      <w:r w:rsidR="00FD77F8">
        <w:t>are interested in a subset of denta</w:t>
      </w:r>
      <w:r w:rsidR="00281E2B">
        <w:t xml:space="preserve">l conditions/procedures. </w:t>
      </w:r>
      <w:r w:rsidR="00463F80">
        <w:t xml:space="preserve">A fairly exhaustive range of dental/oral related ICD 9 codes and their descriptions are presented in Appendix 5. </w:t>
      </w:r>
    </w:p>
    <w:p w:rsidR="00B444BE" w:rsidRDefault="00281E2B" w:rsidP="00286FC3">
      <w:r>
        <w:t>S</w:t>
      </w:r>
      <w:r w:rsidR="00FD77F8">
        <w:t>ome investigator</w:t>
      </w:r>
      <w:r w:rsidR="00F81210">
        <w:t>s</w:t>
      </w:r>
      <w:r w:rsidR="00FD77F8">
        <w:t xml:space="preserve"> set out to investigate any dental care sought in non-dental setti</w:t>
      </w:r>
      <w:r w:rsidR="00250242">
        <w:t>ngs</w:t>
      </w:r>
      <w:r w:rsidR="00FD77F8">
        <w:t xml:space="preserve"> </w:t>
      </w:r>
      <w:r w:rsidR="00B16B5D">
        <w:t>[</w:t>
      </w:r>
      <w:r w:rsidR="00FD77F8">
        <w:t>e.g. Cohen et al.</w:t>
      </w:r>
      <w:r w:rsidR="00E053B7">
        <w:fldChar w:fldCharType="begin"/>
      </w:r>
      <w:r w:rsidR="00A868AA">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sidR="00A868AA">
        <w:rPr>
          <w:noProof/>
        </w:rPr>
        <w:t>(25)</w:t>
      </w:r>
      <w:r w:rsidR="00E053B7">
        <w:fldChar w:fldCharType="end"/>
      </w:r>
      <w:r w:rsidR="00FD77F8">
        <w:t>,</w:t>
      </w:r>
      <w:r w:rsidR="00531481">
        <w:t xml:space="preserve"> </w:t>
      </w:r>
      <w:proofErr w:type="spellStart"/>
      <w:r w:rsidR="00531481">
        <w:t>DeLia</w:t>
      </w:r>
      <w:proofErr w:type="spellEnd"/>
      <w:r w:rsidR="00531481">
        <w:t xml:space="preserve"> et al.</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r w:rsidR="00531481">
        <w:t>,</w:t>
      </w:r>
      <w:r w:rsidR="00250242">
        <w:t xml:space="preserve"> </w:t>
      </w:r>
      <w:proofErr w:type="spellStart"/>
      <w:r w:rsidR="00250242">
        <w:t>Hom</w:t>
      </w:r>
      <w:proofErr w:type="spellEnd"/>
      <w:r w:rsidR="00250242">
        <w:t xml:space="preserve"> et al.</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rsidR="00D64416">
        <w:instrText xml:space="preserve"> ADDIN EN.CITE.DATA </w:instrText>
      </w:r>
      <w:r w:rsidR="00E053B7">
        <w:fldChar w:fldCharType="end"/>
      </w:r>
      <w:r w:rsidR="00E053B7">
        <w:fldChar w:fldCharType="separate"/>
      </w:r>
      <w:r w:rsidR="00D64416">
        <w:rPr>
          <w:noProof/>
        </w:rPr>
        <w:t>(45)</w:t>
      </w:r>
      <w:r w:rsidR="00E053B7">
        <w:fldChar w:fldCharType="end"/>
      </w:r>
      <w:r w:rsidR="009E5E73">
        <w:t xml:space="preserve">, </w:t>
      </w:r>
      <w:proofErr w:type="spellStart"/>
      <w:r w:rsidR="009E5E73">
        <w:t>Shortridge</w:t>
      </w:r>
      <w:proofErr w:type="spellEnd"/>
      <w:r w:rsidR="009E5E73">
        <w:t xml:space="preserve"> and </w:t>
      </w:r>
      <w:proofErr w:type="gramStart"/>
      <w:r w:rsidR="009E5E73">
        <w:t>Moore</w:t>
      </w:r>
      <w:proofErr w:type="gramEnd"/>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r w:rsidR="00B16B5D">
        <w:t>]</w:t>
      </w:r>
      <w:r w:rsidR="00250242">
        <w:t>,</w:t>
      </w:r>
      <w:r w:rsidR="00531481">
        <w:t xml:space="preserve"> often using the entire ra</w:t>
      </w:r>
      <w:r>
        <w:t xml:space="preserve">nge of ICD-9 codes 520-529.9. </w:t>
      </w:r>
      <w:r w:rsidR="002A3031">
        <w:t>In their analysis of dental care seeking in medical settings by Oregon Medicaid enrollees, Wallace et al. used codes 521.00 – 523.99, 525.30 – 525.39, 525.90 – 525.99, 873.63, and 873.73 to define services for dental problems.</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rsidR="00C365DC">
        <w:instrText xml:space="preserve"> ADDIN EN.CITE.DATA </w:instrText>
      </w:r>
      <w:r w:rsidR="00E053B7">
        <w:fldChar w:fldCharType="end"/>
      </w:r>
      <w:r w:rsidR="00E053B7">
        <w:fldChar w:fldCharType="separate"/>
      </w:r>
      <w:r w:rsidR="00C365DC">
        <w:rPr>
          <w:noProof/>
        </w:rPr>
        <w:t>(56)</w:t>
      </w:r>
      <w:r w:rsidR="00E053B7">
        <w:fldChar w:fldCharType="end"/>
      </w:r>
      <w:r w:rsidR="002A3031">
        <w:t xml:space="preserve"> </w:t>
      </w:r>
      <w:r w:rsidR="00FD2376">
        <w:t>In one analysis of NAMCH data, Wall was interested in ED dental visits related to disorders of the teeth and jaws, using ICD-9 codes 520.00 – 526.99.</w:t>
      </w:r>
      <w:r w:rsidR="00E053B7">
        <w:fldChar w:fldCharType="begin"/>
      </w:r>
      <w:r w:rsidR="00A868AA">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sidR="00A868AA">
        <w:rPr>
          <w:noProof/>
        </w:rPr>
        <w:t>(29)</w:t>
      </w:r>
      <w:r w:rsidR="00E053B7">
        <w:fldChar w:fldCharType="end"/>
      </w:r>
      <w:r w:rsidR="00FD2376">
        <w:t xml:space="preserve"> In another analysis of NEDS data, Wall and Vujicic expanded this definition to include ambulatory care sensitive dental conditions, using codes 520.0 – 526.9, 528.0 – 528.9, </w:t>
      </w:r>
      <w:r w:rsidR="005D02DE" w:rsidRPr="00B04BA9">
        <w:t>784</w:t>
      </w:r>
      <w:r w:rsidR="00897029" w:rsidRPr="00B04BA9">
        <w:t>.</w:t>
      </w:r>
      <w:r w:rsidR="005D02DE" w:rsidRPr="00B04BA9">
        <w:t>92</w:t>
      </w:r>
      <w:r w:rsidR="005D02DE">
        <w:t>, V523, V534, V585, and V722.</w:t>
      </w:r>
      <w:r w:rsidR="00E053B7">
        <w:fldChar w:fldCharType="begin"/>
      </w:r>
      <w:r w:rsidR="00A868AA">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sidR="00A868AA">
        <w:rPr>
          <w:noProof/>
        </w:rPr>
        <w:t>(24)</w:t>
      </w:r>
      <w:r w:rsidR="00E053B7">
        <w:fldChar w:fldCharType="end"/>
      </w:r>
      <w:r w:rsidR="005D02DE">
        <w:t xml:space="preserve"> </w:t>
      </w:r>
      <w:r>
        <w:t xml:space="preserve">Some investigators use an even broader range of dental/oral related codes to capture ED visits related to </w:t>
      </w:r>
      <w:r w:rsidR="00B444BE">
        <w:t xml:space="preserve">other oral problems such as </w:t>
      </w:r>
      <w:r>
        <w:t>or</w:t>
      </w:r>
      <w:r w:rsidR="00B444BE">
        <w:t>al injuries/trauma or TMJ problems</w:t>
      </w:r>
      <w:r>
        <w:t xml:space="preserve">. Hong et al. used codes for dental caries (520.1), other dental disease unspecified (521.2, 521.3, 522.0 – 522.9, 523, 525 – 529), TMJ disorders (524.6, 830.0 – 830.1, 848.1), and injuries to </w:t>
      </w:r>
      <w:proofErr w:type="spellStart"/>
      <w:r>
        <w:t>dentofacial</w:t>
      </w:r>
      <w:proofErr w:type="spellEnd"/>
      <w:r>
        <w:t xml:space="preserve"> st</w:t>
      </w:r>
      <w:r w:rsidR="000E28F8">
        <w:t>r</w:t>
      </w:r>
      <w:r>
        <w:t>uctures (873.51, 873.53, 873.54, 873.63 – 873.69).</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r w:rsidR="00FD77F8">
        <w:t xml:space="preserve"> </w:t>
      </w:r>
      <w:r w:rsidR="00BA0360">
        <w:t>Neely et al. likewise used a wide range of ICD-9 codes that related to any condition of the teeth, mouth, jaw, face, or neck.</w: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 </w:instrText>
      </w:r>
      <w:r w:rsidR="00E053B7">
        <w:fldChar w:fldCharType="begin">
          <w:fldData xml:space="preserve">PEVuZE5vdGU+PENpdGU+PEF1dGhvcj5OZWVseTwvQXV0aG9yPjxZZWFyPjIwMTQ8L1llYXI+PFJl
Y051bT45PC9SZWNOdW0+PERpc3BsYXlUZXh0Pig2OCk8L0Rpc3BsYXlUZXh0PjxyZWNvcmQ+PHJl
Yy1udW1iZXI+OTwvcmVjLW51bWJlcj48Zm9yZWlnbi1rZXlzPjxrZXkgYXBwPSJFTiIgZGItaWQ9
IjJ2dHJyenh3bDBwenRvZXp3ZjZ4MHB4NTAwOXYwd3IyNXR3eiIgdGltZXN0YW1wPSIxNDIxMTYx
NzkwIj45PC9rZXk+PC9mb3JlaWduLWtleXM+PHJlZi10eXBlIG5hbWU9IkpvdXJuYWwgQXJ0aWNs
ZSI+MTc8L3JlZi10eXBlPjxjb250cmlidXRvcnM+PGF1dGhvcnM+PGF1dGhvcj5OZWVseSwgTS48
L2F1dGhvcj48YXV0aG9yPkpvbmVzLCBKLiBBLjwvYXV0aG9yPjxhdXRob3I+UmljaCwgUy48L2F1
dGhvcj48YXV0aG9yPkd1dGllcnJleiwgTC4gUy48L2F1dGhvcj48YXV0aG9yPk1laHJhLCBQLjwv
YXV0aG9yPjwvYXV0aG9ycz48L2NvbnRyaWJ1dG9ycz48YXV0aC1hZGRyZXNzPlRoZSBhdXRob3Jz
IGFyZSB3aXRoIHRoZSBCb3N0b24gVW5pdmVyc2l0eSBIZW5yeSBNLiBHb2xkbWFuIFNjaG9vbCBv
ZiBEZW50YWwgTWVkaWNpbmUsIEJvc3RvbiwgTUEuIFB1c2hrYXIgTWVocmEgaXMgYWxzbyB3aXRo
IEJvc3RvbiBNZWRpY2FsIENlbnRlciwgQm9zdG9uLjwvYXV0aC1hZGRyZXNzPjx0aXRsZXM+PHRp
dGxlPkVmZmVjdHMgb2YgY3V0cyBpbiBNZWRpY2FpZCBvbiBkZW50YWwtcmVsYXRlZCB2aXNpdHMg
YW5kIGNvc3RzIGF0IGEgc2FmZXR5LW5ldCBob3NwaXRhbDwvdGl0bGU+PHNlY29uZGFyeS10aXRs
ZT5BbSBKIFB1YmxpYyBIZWFsdGg8L3NlY29uZGFyeS10aXRsZT48YWx0LXRpdGxlPkFtZXJpY2Fu
IGpvdXJuYWwgb2YgcHVibGljIG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ZTEzLTY8L3BhZ2VzPjx2b2x1bWU+MTA0PC92b2x1bWU+PG51bWJlcj42PC9u
dW1iZXI+PGVkaXRpb24+MjAxNC8wNS8xNjwvZWRpdGlvbj48a2V5d29yZHM+PGtleXdvcmQ+QWR1
bHQ8L2tleXdvcmQ+PGtleXdvcmQ+QWdlZDwva2V5d29yZD48a2V5d29yZD5CdWRnZXRzPC9rZXl3
b3JkPjxrZXl3b3JkPkRlbnRhbCBDYXJlL2Vjb25vbWljcy8qdXRpbGl6YXRpb248L2tleXdvcmQ+
PGtleXdvcmQ+RW1lcmdlbmN5IFNlcnZpY2UsIEhvc3BpdGFsL2Vjb25vbWljcy8qdXRpbGl6YXRp
b248L2tleXdvcmQ+PGtleXdvcmQ+RmVtYWxlPC9rZXl3b3JkPjxrZXl3b3JkPkhlYWx0aCBDYXJl
IFJlZm9ybS9lY29ub21pY3Mvb3JnYW5pemF0aW9uICZhbXA7IGFkbWluaXN0cmF0aW9uPC9rZXl3
b3JkPjxrZXl3b3JkPkhvc3BpdGFsIENvc3RzLypzdGF0aXN0aWNzICZhbXA7IG51bWVyaWNhbCBk
YXRhPC9rZXl3b3JkPjxrZXl3b3JkPkh1bWFuczwva2V5d29yZD48a2V5d29yZD5NYWxlPC9rZXl3
b3JkPjxrZXl3b3JkPk1hc3NhY2h1c2V0dHM8L2tleXdvcmQ+PGtleXdvcmQ+TWVkaWNhaWQvZWNv
bm9taWNzLypvcmdhbml6YXRpb24gJmFtcDsgYWRtaW5pc3RyYXRpb248L2tleXdvcmQ+PGtleXdv
cmQ+TWlkZGxlIEFnZWQ8L2tleXdvcmQ+PGtleXdvcmQ+UmV0cm9zcGVjdGl2ZSBTdHVkaWVzPC9r
ZXl3b3JkPjxrZXl3b3JkPlNhZmV0eS1uZXQgUHJvdmlkZXJzLyplY29ub21pY3M8L2tleXdvcmQ+
PGtleXdvcmQ+U3RvbWF0b2duYXRoaWMgRGlzZWFzZXMvZWNvbm9taWNzPC9rZXl3b3JkPjxrZXl3
b3JkPlVuaXRlZCBTdGF0ZXM8L2tleXdvcmQ+PGtleXdvcmQ+WW91bmcgQWR1bHQ8L2tleXdvcmQ+
PC9rZXl3b3Jkcz48ZGF0ZXM+PHllYXI+MjAxNDwveWVhcj48cHViLWRhdGVzPjxkYXRlPkp1bjwv
ZGF0ZT48L3B1Yi1kYXRlcz48L2RhdGVzPjxpc2JuPjAwOTAtMDAzNjwvaXNibj48YWNjZXNzaW9u
LW51bT4yNDgyNTIyMzwvYWNjZXNzaW9uLW51bT48dXJscz48cmVsYXRlZC11cmxzPjx1cmw+aHR0
cDovL21lZGlhLnByb3F1ZXN0LmNvbS9tZWRpYS9wcS9jbGFzc2ljL2RvYy8zMzQxOTYzODcxL2Zt
dC9waS9yZXAvTk9ORT9obD0mYW1wO2NpdCUzQWF1dGg9TmVlbHklMkMrTWFydGhhJTNCSm9uZXMl
MkMrSnVkaXRoK0ElM0JSaWNoJTJDK1NoYXJyb24lM0JHdXRpZXJyZXolMkMrTGlsbGVsZW5ueStT
YW50YW5hJTNCTWVocmElMkMrUHVzaGthciZhbXA7Y2l0JTNBdGl0bGU9RWZmZWN0cytvZitDdXRz
K2luK01lZGljYWlkK29uK0RlbnRhbC1SZWxhdGVkK1Zpc2l0cythbmQrQ29zdHMrYXQrYStTYWZl
dHktTmV0K0hvc3BpdGFsJmFtcDtjaXQlM0FwdWI9QW1lcmljYW4rSm91cm5hbCtvZitQdWJsaWMr
SGVhbHRoJmFtcDtjaXQlM0F2b2w9MTA0JmFtcDtjaXQlM0Fpc3M9NiZhbXA7Y2l0JTNBcGc9RTEz
JmFtcDtjaXQlM0FkYXRlPUp1bisyMDE0JmFtcDtpYz10cnVlJmFtcDtjaXQlM0Fwcm9kPVByb1F1
ZXN0JmFtcDtfYT1DaGd5TURFMU1ERXhNekUxTVRBeU5UQTJOem94TXpneE56VVNCVGsxTmpZekdn
cFBUa1ZmVTBWQlVrTklJZzh4TkRFdU1qRXpMakl5TWk0eE56a3FCVFF4T0RBME1nb3hOVE00TlRn
M05ERXpPZzFFYjJOMWJXVnVkRWx0WVdkbFFnRXdVZ1pQYm14cGJtVmFBa1pVWWdOUVJsUnFDakl3
TVRRdk1EWXZNREZ5Q2pJd01UUXZNRFl2TXpCNkFJSUJLVkF0TVRBd01EQXdNUzB4TkRZMk55MURW
Vk5VVDAxRlVpMHhNREF3TURBd09DMDBNRGt4TlRVNWtnRUdUMjVzYVc1bHlnRUhSVzVrVG05MFpk
SUJFbE5qYUc5c1lYSnNlU0JLYjNWeWJtRnNjNW9DQjFCeVpWQmhhV1NxQWloUFV6cEZUVk10VUdS
bVJHOWpWbWxsZDBKaGMyVXRaMlYwVFdWa2FXRlZjbXhHYjNKSmRHVnR5Z0lQUVhKMGFXTnNaWHhH
WldGMGRYSmwwZ0lCV2VJQ0FVN3lBZ0ElM0QmYW1wO19zPUFCdUI5SWZKcGNKd0Y0VzFqVG9xU1NN
MlgxcyUzRDwvdXJsPjwvcmVsYXRlZC11cmxzPjwvdXJscz48ZWxlY3Ryb25pYy1yZXNvdXJjZS1u
dW0+MTAuMjEwNS9hanBoLjIwMTQuMzAxOTAzPC9lbGVjdHJvbmljLXJlc291cmNlLW51bT48cmVt
b3RlLWRhdGFiYXNlLXByb3ZpZGVyPk5MTTwvcmVtb3RlLWRhdGFiYXNlLXByb3ZpZGVyPjxsYW5n
dWFnZT5lbmc8L2xhbmd1YWdlPjwvcmVjb3JkPjwvQ2l0ZT48L0VuZE5vdGU+
</w:fldData>
        </w:fldChar>
      </w:r>
      <w:r w:rsidR="00A26EEE">
        <w:instrText xml:space="preserve"> ADDIN EN.CITE.DATA </w:instrText>
      </w:r>
      <w:r w:rsidR="00E053B7">
        <w:fldChar w:fldCharType="end"/>
      </w:r>
      <w:r w:rsidR="00E053B7">
        <w:fldChar w:fldCharType="separate"/>
      </w:r>
      <w:r w:rsidR="00A26EEE">
        <w:rPr>
          <w:noProof/>
        </w:rPr>
        <w:t>(68)</w:t>
      </w:r>
      <w:r w:rsidR="00E053B7">
        <w:fldChar w:fldCharType="end"/>
      </w:r>
    </w:p>
    <w:p w:rsidR="00FD77F8" w:rsidRDefault="00B444BE" w:rsidP="00286FC3">
      <w:r>
        <w:t>Ano</w:t>
      </w:r>
      <w:r w:rsidR="00FD77F8">
        <w:t xml:space="preserve">ther </w:t>
      </w:r>
      <w:r>
        <w:t xml:space="preserve">major category includes </w:t>
      </w:r>
      <w:r w:rsidR="00B16B5D">
        <w:t>researcher</w:t>
      </w:r>
      <w:r w:rsidR="00FD77F8">
        <w:t xml:space="preserve">s </w:t>
      </w:r>
      <w:r>
        <w:t xml:space="preserve">who </w:t>
      </w:r>
      <w:r w:rsidR="00FD77F8">
        <w:t xml:space="preserve">are interested in access to non-dental settings for specific dental conditions that are readily prevented </w:t>
      </w:r>
      <w:r w:rsidR="003D5173">
        <w:t>or definitively treated through</w:t>
      </w:r>
      <w:r w:rsidR="00FD77F8">
        <w:t xml:space="preserve"> regular traditional dental care</w:t>
      </w:r>
      <w:r w:rsidR="00531481">
        <w:t>, using a su</w:t>
      </w:r>
      <w:r w:rsidR="003D5173">
        <w:t>b</w:t>
      </w:r>
      <w:r w:rsidR="00531481">
        <w:t>set of dental codes</w:t>
      </w:r>
      <w:r w:rsidR="00FD77F8">
        <w:t xml:space="preserve">.  </w:t>
      </w:r>
      <w:r w:rsidR="003D5173">
        <w:t>T</w:t>
      </w:r>
      <w:r w:rsidR="00FD77F8">
        <w:t xml:space="preserve">his latter category </w:t>
      </w:r>
      <w:r w:rsidR="003D5173">
        <w:t>represents</w:t>
      </w:r>
      <w:r w:rsidR="00FD77F8">
        <w:t xml:space="preserve"> the more specific investigation of preventable dental conditions (NTDCs) addressed in EDs, which is the primary focus of this report.  </w:t>
      </w:r>
    </w:p>
    <w:p w:rsidR="00286FC3" w:rsidRDefault="00FD77F8" w:rsidP="00286FC3">
      <w:r>
        <w:t xml:space="preserve">Within this category many of the previously mentioned studies limited their </w:t>
      </w:r>
      <w:r w:rsidR="00B16B5D">
        <w:t xml:space="preserve">research </w:t>
      </w:r>
      <w:r>
        <w:t xml:space="preserve">to specific ICD codes determined to identify NTDCs. Though often similar, the exact set of codes employed in analyses was often not the same.  </w:t>
      </w:r>
      <w:r w:rsidR="00D62954">
        <w:t>McCormick et al. used ICD-9 codes 520 to 526.99.</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r w:rsidR="00D62954">
        <w:t xml:space="preserve"> </w:t>
      </w:r>
      <w:r w:rsidR="00511B65">
        <w:t xml:space="preserve">In defining NTDCs, Sun et al. used codes 520.0 – 520.9, </w:t>
      </w:r>
      <w:r w:rsidR="00511B65" w:rsidRPr="00356654">
        <w:t>521.00 - 521.09, 522.0 - 522.9, 523.00 - 523.9</w:t>
      </w:r>
      <w:r w:rsidR="00511B65">
        <w:t>, and 525.0 – 525.9.</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rsidR="00D64416">
        <w:instrText xml:space="preserve"> ADDIN EN.CITE.DATA </w:instrText>
      </w:r>
      <w:r w:rsidR="00E053B7">
        <w:fldChar w:fldCharType="end"/>
      </w:r>
      <w:r w:rsidR="00E053B7">
        <w:fldChar w:fldCharType="separate"/>
      </w:r>
      <w:r w:rsidR="00D64416">
        <w:rPr>
          <w:noProof/>
        </w:rPr>
        <w:t>(44)</w:t>
      </w:r>
      <w:r w:rsidR="00E053B7">
        <w:fldChar w:fldCharType="end"/>
      </w:r>
      <w:r w:rsidR="00511B65">
        <w:t xml:space="preserve"> </w:t>
      </w:r>
      <w:r w:rsidR="00286FC3">
        <w:t xml:space="preserve">Allareddy et al. used codes </w:t>
      </w:r>
      <w:r w:rsidR="00286FC3" w:rsidRPr="00356654">
        <w:t>521.00 - 521.09, 522.0 - 522.9, 523.00 - 523.9, 528.3</w:t>
      </w:r>
      <w:r w:rsidR="00286FC3">
        <w:t>.</w:t>
      </w:r>
      <w:r w:rsidR="00E053B7">
        <w:fldChar w:fldCharType="begin">
          <w:fldData xml:space="preserve">PEVuZE5vdGU+PENpdGU+PEF1dGhvcj5BbGxhcmVkZHk8L0F1dGhvcj48WWVhcj4yMDE0PC9ZZWFy
PjxSZWNOdW0+NjwvUmVjTnVtPjxEaXNwbGF5VGV4dD4oMjEsIDIyKTwvRGlzcGxheVRleHQ+PHJl
Y29yZD48cmVjLW51bWJlcj42PC9yZWMtbnVtYmVyPjxmb3JlaWduLWtleXM+PGtleSBhcHA9IkVO
IiBkYi1pZD0iMnZ0cnJ6eHdsMHB6dG9lendmNngwcHg1MDA5djB3cjI1dHd6IiB0aW1lc3RhbXA9
IjE0MjExNjE3ODkiPjY8L2tleT48L2ZvcmVpZ24ta2V5cz48cmVmLXR5cGUgbmFtZT0iSm91cm5h
bCBBcnRpY2xlIj4xNzwvcmVmLXR5cGU+PGNvbnRyaWJ1dG9ycz48YXV0aG9ycz48YXV0aG9yPkFs
bGFyZWRkeSwgVi48L2F1dGhvcj48YXV0aG9yPk5hbGxpYWgsIFIuIFAuPC9hdXRob3I+PGF1dGhv
cj5IYXF1ZSwgTS48L2F1dGhvcj48YXV0aG9yPkpvaG5zb24sIEguPC9hdXRob3I+PGF1dGhvcj5S
YW1wYSwgUy4gQi48L2F1dGhvcj48YXV0aG9yPkxlZSwgTS4gSy48L2F1dGhvcj48L2F1dGhvcnM+
PC9jb250cmlidXRvcnM+PGF1dGgtYWRkcmVzcz5EZXBhcnRtZW50IG9mIE9ydGhvZG9udGljcywg
Q29sbGVnZSBvZiBEZW50aXN0cnksIFRoZSBVbml2ZXJzaXR5IG9mIElvd2EsIElvd2EgQ2l0eSwg
SW93YSwgVVNBLiYjeEQ7Q2FzdGxlIFNvY2lldHksIE9mZmljZSBvZiBEZW50YWwgRWR1Y2F0aW9u
LCBhdCBIYXJ2YXJkIFNjaG9vbCBvZiBEZW50YWwgTWVkaWNpbmUsIEJvc3RvbiwgTWFzcywgVVNB
LiByb21lc2hfbmFsbGlhaEBoc2RtLmhhcnZhcmQuZWR1LiYjeEQ7SGFydmFyZCBTY2hvb2wgb2Yg
RGVudGFsIE1lZGljaW5lLCBCb3N0b24sIE1hc3MsIFVTQS4mI3hEO0NsZXZlbGFuZCwgT2hpbywg
VVNBLiYjeEQ7RGVwYXJ0bWVudCBvZiBEZXZlbG9wbWVudGFsIEJpb2xvZ3ksIGF0IEhhcnZhcmQg
U2Nob29sIG9mIERlbnRhbCBNZWRpY2luZSwgQm9zdG9uLCBNYXNzLCBVU0EuPC9hdXRoLWFkZHJl
c3M+PHRpdGxlcz48dGl0bGU+SG9zcGl0YWwtYmFzZWQgZW1lcmdlbmN5IGRlcGFydG1lbnQgdmlz
aXRzIHdpdGggZGVudGFsIGNvbmRpdGlvbnMgYW1vbmcgY2hpbGRyZW4gaW4gdGhlIFVuaXRlZCBT
dGF0ZXM6IG5hdGlvbndpZGUgZXBpZGVtaW9sb2dpY2FsIGRhdGE8L3RpdGxlPjxzZWNvbmRhcnkt
dGl0bGU+UGVkaWF0ciBEZW50PC9zZWNvbmRhcnktdGl0bGU+PGFsdC10aXRsZT5QZWRpYXRyaWMg
ZGVudGlzdHJ5PC9hbHQtdGl0bGU+PC90aXRsZXM+PHBlcmlvZGljYWw+PGZ1bGwtdGl0bGU+UGVk
aWF0ciBEZW50PC9mdWxsLXRpdGxlPjxhYmJyLTE+UGVkaWF0cmljIGRlbnRpc3RyeTwvYWJici0x
PjwvcGVyaW9kaWNhbD48YWx0LXBlcmlvZGljYWw+PGZ1bGwtdGl0bGU+UGVkaWF0ciBEZW50PC9m
dWxsLXRpdGxlPjxhYmJyLTE+UGVkaWF0cmljIGRlbnRpc3RyeTwvYWJici0xPjwvYWx0LXBlcmlv
ZGljYWw+PHBhZ2VzPjM5My05PC9wYWdlcz48dm9sdW1lPjM2PC92b2x1bWU+PG51bWJlcj41PC9u
dW1iZXI+PGVkaXRpb24+MjAxNC8xMC8xMTwvZWRpdGlvbj48ZGF0ZXM+PHllYXI+MjAxNDwveWVh
cj48cHViLWRhdGVzPjxkYXRlPlNlcC1PY3Q8L2RhdGU+PC9wdWItZGF0ZXM+PC9kYXRlcz48aXNi
bj4wMTY0LTEyNjM8L2lzYm4+PGFjY2Vzc2lvbi1udW0+MjUzMDM1MDY8L2FjY2Vzc2lvbi1udW0+
PHVybHM+PC91cmxzPjxyZW1vdGUtZGF0YWJhc2UtcHJvdmlkZXI+TkxNPC9yZW1vdGUtZGF0YWJh
c2UtcHJvdmlkZXI+PGxhbmd1YWdlPmVuZzwvbGFuZ3VhZ2U+PC9yZWNvcmQ+PC9DaXRlPjxDaXRl
PjxBdXRob3I+QWxsYXJlZGR5PC9BdXRob3I+PFllYXI+MjAxNDwvWWVhcj48UmVjTnVtPjE0PC9S
ZWNOdW0+PHJlY29yZD48cmVjLW51bWJlcj4xNDwvcmVjLW51bWJlcj48Zm9yZWlnbi1rZXlzPjxr
ZXkgYXBwPSJFTiIgZGItaWQ9IjJ2dHJyenh3bDBwenRvZXp3ZjZ4MHB4NTAwOXYwd3IyNXR3eiIg
dGltZXN0YW1wPSIxNDIxMTYxNzkwIj4xNDwva2V5PjwvZm9yZWlnbi1rZXlzPjxyZWYtdHlwZSBu
YW1lPSJKb3VybmFsIEFydGljbGUiPjE3PC9yZWYtdHlwZT48Y29udHJpYnV0b3JzPjxhdXRob3Jz
PjxhdXRob3I+QWxsYXJlZGR5LCBWLjwvYXV0aG9yPjxhdXRob3I+UmFtcGEsIFMuPC9hdXRob3I+
PGF1dGhvcj5MZWUsIE0uIEsuPC9hdXRob3I+PGF1dGhvcj5BbGxhcmVkZHksIFYuPC9hdXRob3I+
PGF1dGhvcj5OYWxsaWFoLCBSLiBQLjwvYXV0aG9yPjwvYXV0aG9ycz48L2NvbnRyaWJ1dG9ycz48
YXV0aC1hZGRyZXNzPkRyLiBWZWVyYXNhdGhwdXJ1c2ggQWxsYXJlZGR5IGlzIGFuIGFzc29jaWF0
ZSBwcm9mZXNzb3IsIERlcGFydG1lbnQgb2YgT3J0aG9kb250aWNzLCBDb2xsZWdlIG9mIERlbnRp
c3RyeSBhbmQgRGVudGFsIENsaW5pY3MsIFRoZSBVbml2ZXJzaXR5IG9mIElvd2EsIDgwMSBOZXd0
b24gUm9hZCwgRGVudGFsIFNjaWVuY2UgQnVpbGRpbmcsIElvd2EgQ2l0eSwgSW93YSA1MjI0Miwg
VmVlcmFzYXRocHVydXNoLUFsbGFyZWRkeUB1aW93YS5lZHUuPC9hdXRoLWFkZHJlc3M+PHRpdGxl
cz48dGl0bGU+SG9zcGl0YWwtYmFzZWQgZW1lcmdlbmN5IGRlcGFydG1lbnQgdmlzaXRzIGludm9s
dmluZyBkZW50YWwgY29uZGl0aW9uczogcHJvZmlsZSBhbmQgcHJlZGljdG9ycyBvZiBwb29yIG91
dGNvbWVzIGFuZCByZXNvdXJjZSB1dGlsaXphdGlvbj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zMxLTc8L3Bh
Z2VzPjx2b2x1bWU+MTQ1PC92b2x1bWU+PG51bWJlcj40PC9udW1iZXI+PGVkaXRpb24+MjAxNC8w
NC8wMjwvZWRpdGlvbj48a2V5d29yZHM+PGtleXdvcmQ+RGVudGFsIGVtZXJnZW5jaWVzPC9rZXl3
b3JkPjxrZXl3b3JkPmFjY2VzcyB0byBjYXJlPC9rZXl3b3JkPjxrZXl3b3JkPmhvc3BpdGFsIGNv
c3RzPC9rZXl3b3JkPjwva2V5d29yZHM+PGRhdGVzPjx5ZWFyPjIwMTQ8L3llYXI+PHB1Yi1kYXRl
cz48ZGF0ZT5BcHI8L2RhdGU+PC9wdWItZGF0ZXM+PC9kYXRlcz48aXNibj4wMDAyLTgxNzc8L2lz
Ym4+PGFjY2Vzc2lvbi1udW0+MjQ2ODY5NjU8L2FjY2Vzc2lvbi1udW0+PHVybHM+PHJlbGF0ZWQt
dXJscz48dXJsPmh0dHA6Ly93d3cuc2NpZW5jZWRpcmVjdC5jb20vc2NpZW5jZS9hcnRpY2xlL3Bp
aS9TMDAwMjgxNzcxNDYwMDEwNjwvdXJsPjwvcmVsYXRlZC11cmxzPjwvdXJscz48ZWxlY3Ryb25p
Yy1yZXNvdXJjZS1udW0+MTAuMTQyMTkvamFkYS4yMDE0Ljc8L2VsZWN0cm9uaWMtcmVzb3VyY2Ut
bnVtPjxyZW1vdGUtZGF0YWJhc2UtcHJvdmlkZXI+TkxNPC9yZW1vdGUtZGF0YWJhc2UtcHJvdmlk
ZXI+PGxhbmd1YWdlPmVuZzwvbGFuZ3VhZ2U+PC9yZWNvcmQ+PC9DaXRlPjwvRW5kTm90ZT4A
</w:fldData>
        </w:fldChar>
      </w:r>
      <w:r w:rsidR="00A868AA">
        <w:instrText xml:space="preserve"> ADDIN EN.CITE </w:instrText>
      </w:r>
      <w:r w:rsidR="00E053B7">
        <w:fldChar w:fldCharType="begin">
          <w:fldData xml:space="preserve">PEVuZE5vdGU+PENpdGU+PEF1dGhvcj5BbGxhcmVkZHk8L0F1dGhvcj48WWVhcj4yMDE0PC9ZZWFy
PjxSZWNOdW0+NjwvUmVjTnVtPjxEaXNwbGF5VGV4dD4oMjEsIDIyKTwvRGlzcGxheVRleHQ+PHJl
Y29yZD48cmVjLW51bWJlcj42PC9yZWMtbnVtYmVyPjxmb3JlaWduLWtleXM+PGtleSBhcHA9IkVO
IiBkYi1pZD0iMnZ0cnJ6eHdsMHB6dG9lendmNngwcHg1MDA5djB3cjI1dHd6IiB0aW1lc3RhbXA9
IjE0MjExNjE3ODkiPjY8L2tleT48L2ZvcmVpZ24ta2V5cz48cmVmLXR5cGUgbmFtZT0iSm91cm5h
bCBBcnRpY2xlIj4xNzwvcmVmLXR5cGU+PGNvbnRyaWJ1dG9ycz48YXV0aG9ycz48YXV0aG9yPkFs
bGFyZWRkeSwgVi48L2F1dGhvcj48YXV0aG9yPk5hbGxpYWgsIFIuIFAuPC9hdXRob3I+PGF1dGhv
cj5IYXF1ZSwgTS48L2F1dGhvcj48YXV0aG9yPkpvaG5zb24sIEguPC9hdXRob3I+PGF1dGhvcj5S
YW1wYSwgUy4gQi48L2F1dGhvcj48YXV0aG9yPkxlZSwgTS4gSy48L2F1dGhvcj48L2F1dGhvcnM+
PC9jb250cmlidXRvcnM+PGF1dGgtYWRkcmVzcz5EZXBhcnRtZW50IG9mIE9ydGhvZG9udGljcywg
Q29sbGVnZSBvZiBEZW50aXN0cnksIFRoZSBVbml2ZXJzaXR5IG9mIElvd2EsIElvd2EgQ2l0eSwg
SW93YSwgVVNBLiYjeEQ7Q2FzdGxlIFNvY2lldHksIE9mZmljZSBvZiBEZW50YWwgRWR1Y2F0aW9u
LCBhdCBIYXJ2YXJkIFNjaG9vbCBvZiBEZW50YWwgTWVkaWNpbmUsIEJvc3RvbiwgTWFzcywgVVNB
LiByb21lc2hfbmFsbGlhaEBoc2RtLmhhcnZhcmQuZWR1LiYjeEQ7SGFydmFyZCBTY2hvb2wgb2Yg
RGVudGFsIE1lZGljaW5lLCBCb3N0b24sIE1hc3MsIFVTQS4mI3hEO0NsZXZlbGFuZCwgT2hpbywg
VVNBLiYjeEQ7RGVwYXJ0bWVudCBvZiBEZXZlbG9wbWVudGFsIEJpb2xvZ3ksIGF0IEhhcnZhcmQg
U2Nob29sIG9mIERlbnRhbCBNZWRpY2luZSwgQm9zdG9uLCBNYXNzLCBVU0EuPC9hdXRoLWFkZHJl
c3M+PHRpdGxlcz48dGl0bGU+SG9zcGl0YWwtYmFzZWQgZW1lcmdlbmN5IGRlcGFydG1lbnQgdmlz
aXRzIHdpdGggZGVudGFsIGNvbmRpdGlvbnMgYW1vbmcgY2hpbGRyZW4gaW4gdGhlIFVuaXRlZCBT
dGF0ZXM6IG5hdGlvbndpZGUgZXBpZGVtaW9sb2dpY2FsIGRhdGE8L3RpdGxlPjxzZWNvbmRhcnkt
dGl0bGU+UGVkaWF0ciBEZW50PC9zZWNvbmRhcnktdGl0bGU+PGFsdC10aXRsZT5QZWRpYXRyaWMg
ZGVudGlzdHJ5PC9hbHQtdGl0bGU+PC90aXRsZXM+PHBlcmlvZGljYWw+PGZ1bGwtdGl0bGU+UGVk
aWF0ciBEZW50PC9mdWxsLXRpdGxlPjxhYmJyLTE+UGVkaWF0cmljIGRlbnRpc3RyeTwvYWJici0x
PjwvcGVyaW9kaWNhbD48YWx0LXBlcmlvZGljYWw+PGZ1bGwtdGl0bGU+UGVkaWF0ciBEZW50PC9m
dWxsLXRpdGxlPjxhYmJyLTE+UGVkaWF0cmljIGRlbnRpc3RyeTwvYWJici0xPjwvYWx0LXBlcmlv
ZGljYWw+PHBhZ2VzPjM5My05PC9wYWdlcz48dm9sdW1lPjM2PC92b2x1bWU+PG51bWJlcj41PC9u
dW1iZXI+PGVkaXRpb24+MjAxNC8xMC8xMTwvZWRpdGlvbj48ZGF0ZXM+PHllYXI+MjAxNDwveWVh
cj48cHViLWRhdGVzPjxkYXRlPlNlcC1PY3Q8L2RhdGU+PC9wdWItZGF0ZXM+PC9kYXRlcz48aXNi
bj4wMTY0LTEyNjM8L2lzYm4+PGFjY2Vzc2lvbi1udW0+MjUzMDM1MDY8L2FjY2Vzc2lvbi1udW0+
PHVybHM+PC91cmxzPjxyZW1vdGUtZGF0YWJhc2UtcHJvdmlkZXI+TkxNPC9yZW1vdGUtZGF0YWJh
c2UtcHJvdmlkZXI+PGxhbmd1YWdlPmVuZzwvbGFuZ3VhZ2U+PC9yZWNvcmQ+PC9DaXRlPjxDaXRl
PjxBdXRob3I+QWxsYXJlZGR5PC9BdXRob3I+PFllYXI+MjAxNDwvWWVhcj48UmVjTnVtPjE0PC9S
ZWNOdW0+PHJlY29yZD48cmVjLW51bWJlcj4xNDwvcmVjLW51bWJlcj48Zm9yZWlnbi1rZXlzPjxr
ZXkgYXBwPSJFTiIgZGItaWQ9IjJ2dHJyenh3bDBwenRvZXp3ZjZ4MHB4NTAwOXYwd3IyNXR3eiIg
dGltZXN0YW1wPSIxNDIxMTYxNzkwIj4xNDwva2V5PjwvZm9yZWlnbi1rZXlzPjxyZWYtdHlwZSBu
YW1lPSJKb3VybmFsIEFydGljbGUiPjE3PC9yZWYtdHlwZT48Y29udHJpYnV0b3JzPjxhdXRob3Jz
PjxhdXRob3I+QWxsYXJlZGR5LCBWLjwvYXV0aG9yPjxhdXRob3I+UmFtcGEsIFMuPC9hdXRob3I+
PGF1dGhvcj5MZWUsIE0uIEsuPC9hdXRob3I+PGF1dGhvcj5BbGxhcmVkZHksIFYuPC9hdXRob3I+
PGF1dGhvcj5OYWxsaWFoLCBSLiBQLjwvYXV0aG9yPjwvYXV0aG9ycz48L2NvbnRyaWJ1dG9ycz48
YXV0aC1hZGRyZXNzPkRyLiBWZWVyYXNhdGhwdXJ1c2ggQWxsYXJlZGR5IGlzIGFuIGFzc29jaWF0
ZSBwcm9mZXNzb3IsIERlcGFydG1lbnQgb2YgT3J0aG9kb250aWNzLCBDb2xsZWdlIG9mIERlbnRp
c3RyeSBhbmQgRGVudGFsIENsaW5pY3MsIFRoZSBVbml2ZXJzaXR5IG9mIElvd2EsIDgwMSBOZXd0
b24gUm9hZCwgRGVudGFsIFNjaWVuY2UgQnVpbGRpbmcsIElvd2EgQ2l0eSwgSW93YSA1MjI0Miwg
VmVlcmFzYXRocHVydXNoLUFsbGFyZWRkeUB1aW93YS5lZHUuPC9hdXRoLWFkZHJlc3M+PHRpdGxl
cz48dGl0bGU+SG9zcGl0YWwtYmFzZWQgZW1lcmdlbmN5IGRlcGFydG1lbnQgdmlzaXRzIGludm9s
dmluZyBkZW50YWwgY29uZGl0aW9uczogcHJvZmlsZSBhbmQgcHJlZGljdG9ycyBvZiBwb29yIG91
dGNvbWVzIGFuZCByZXNvdXJjZSB1dGlsaXphdGlvbj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zMxLTc8L3Bh
Z2VzPjx2b2x1bWU+MTQ1PC92b2x1bWU+PG51bWJlcj40PC9udW1iZXI+PGVkaXRpb24+MjAxNC8w
NC8wMjwvZWRpdGlvbj48a2V5d29yZHM+PGtleXdvcmQ+RGVudGFsIGVtZXJnZW5jaWVzPC9rZXl3
b3JkPjxrZXl3b3JkPmFjY2VzcyB0byBjYXJlPC9rZXl3b3JkPjxrZXl3b3JkPmhvc3BpdGFsIGNv
c3RzPC9rZXl3b3JkPjwva2V5d29yZHM+PGRhdGVzPjx5ZWFyPjIwMTQ8L3llYXI+PHB1Yi1kYXRl
cz48ZGF0ZT5BcHI8L2RhdGU+PC9wdWItZGF0ZXM+PC9kYXRlcz48aXNibj4wMDAyLTgxNzc8L2lz
Ym4+PGFjY2Vzc2lvbi1udW0+MjQ2ODY5NjU8L2FjY2Vzc2lvbi1udW0+PHVybHM+PHJlbGF0ZWQt
dXJscz48dXJsPmh0dHA6Ly93d3cuc2NpZW5jZWRpcmVjdC5jb20vc2NpZW5jZS9hcnRpY2xlL3Bp
aS9TMDAwMjgxNzcxNDYwMDEwNjwvdXJsPjwvcmVsYXRlZC11cmxzPjwvdXJscz48ZWxlY3Ryb25p
Yy1yZXNvdXJjZS1udW0+MTAuMTQyMTkvamFkYS4yMDE0Ljc8L2VsZWN0cm9uaWMtcmVzb3VyY2Ut
bnVtPjxyZW1vdGUtZGF0YWJhc2UtcHJvdmlkZXI+TkxNPC9yZW1vdGUtZGF0YWJhc2UtcHJvdmlk
ZXI+PGxhbmd1YWdlPmVuZzwvbGFuZ3VhZ2U+PC9yZWNvcmQ+PC9DaXRlPjwvRW5kTm90ZT4A
</w:fldData>
        </w:fldChar>
      </w:r>
      <w:r w:rsidR="00A868AA">
        <w:instrText xml:space="preserve"> ADDIN EN.CITE.DATA </w:instrText>
      </w:r>
      <w:r w:rsidR="00E053B7">
        <w:fldChar w:fldCharType="end"/>
      </w:r>
      <w:r w:rsidR="00E053B7">
        <w:fldChar w:fldCharType="separate"/>
      </w:r>
      <w:r w:rsidR="00A868AA">
        <w:rPr>
          <w:noProof/>
        </w:rPr>
        <w:t>(21, 22)</w:t>
      </w:r>
      <w:r w:rsidR="00E053B7">
        <w:fldChar w:fldCharType="end"/>
      </w:r>
      <w:r w:rsidR="00286FC3">
        <w:t xml:space="preserve"> Anderson et al. used codes 521, 522, 523, 525, and 528.</w: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 </w:instrTex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DATA </w:instrText>
      </w:r>
      <w:r w:rsidR="00E053B7">
        <w:fldChar w:fldCharType="end"/>
      </w:r>
      <w:r w:rsidR="00E053B7">
        <w:fldChar w:fldCharType="separate"/>
      </w:r>
      <w:r w:rsidR="00A26EEE">
        <w:rPr>
          <w:noProof/>
        </w:rPr>
        <w:t>(87)</w:t>
      </w:r>
      <w:r w:rsidR="00E053B7">
        <w:fldChar w:fldCharType="end"/>
      </w:r>
      <w:r w:rsidR="00286FC3">
        <w:t xml:space="preserve"> Of note in the case of using code 525 is that 525.11 is for “loss of teeth due to trauma.” </w:t>
      </w:r>
      <w:r w:rsidR="003D5173">
        <w:t>Unfortunately, some reports don’t include the specific codes used when indicating that they limited investigation to NTDCs.</w: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 </w:instrText>
      </w:r>
      <w:r w:rsidR="00E053B7">
        <w:fldChar w:fldCharType="begin">
          <w:fldData xml:space="preserve">PEVuZE5vdGU+PENpdGU+PEF1dGhvcj5Eb3JmbWFuPC9BdXRob3I+PFllYXI+MjAwMTwvWWVhcj48
UmVjTnVtPjEwMTwvUmVjTnVtPjxEaXNwbGF5VGV4dD4oNzIpPC9EaXNwbGF5VGV4dD48cmVjb3Jk
PjxyZWMtbnVtYmVyPjEwMTwvcmVjLW51bWJlcj48Zm9yZWlnbi1rZXlzPjxrZXkgYXBwPSJFTiIg
ZGItaWQ9IjJ2dHJyenh3bDBwenRvZXp3ZjZ4MHB4NTAwOXYwd3IyNXR3eiIgdGltZXN0YW1wPSIx
NDIxMTYxNzkwIj4xMDE8L2tleT48L2ZvcmVpZ24ta2V5cz48cmVmLXR5cGUgbmFtZT0iSm91cm5h
bCBBcnRpY2xlIj4xNzwvcmVmLXR5cGU+PGNvbnRyaWJ1dG9ycz48YXV0aG9ycz48YXV0aG9yPkRv
cmZtYW4sIEQuIEguPC9hdXRob3I+PGF1dGhvcj5LYXN0bmVyLCBCLjwvYXV0aG9yPjxhdXRob3I+
VmluY2ksIFIuIEouPC9hdXRob3I+PC9hdXRob3JzPjwvY29udHJpYnV0b3JzPjxhdXRoLWFkZHJl
c3M+Qm9zdG9uIE1lZGljYWwgQ2VudGVyL0RlcGFydG1lbnQgb2YgUGVkaWF0cmljcywgOTEgRSBD
b25jb3JkIFN0LCBTaXh0aCBGbG9vciwgQm9zdG9uLCBNQSAwMjExOCwgVVNBLiBkYXZpZC5kb3Jm
bWFuQGJtYy5vcmc8L2F1dGgtYWRkcmVzcz48dGl0bGVzPjx0aXRsZT5EZW50YWwgY29uY2VybnMg
dW5yZWxhdGVkIHRvIHRyYXVtYSBpbiB0aGUgcGVkaWF0cmljIGVtZXJnZW5jeSBkZXBhcnRtZW50
OiBiYXJyaWVycyB0byBjYXJl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2OTktNzAzPC9wYWdlcz48dm9sdW1lPjE1NTwvdm9sdW1lPjxudW1iZXI+NjwvbnVtYmVyPjxl
ZGl0aW9uPjIwMDEvMDcvMTQ8L2VkaXRpb24+PGtleXdvcmRzPjxrZXl3b3JkPkFkb2xlc2NlbnQ8
L2tleXdvcmQ+PGtleXdvcmQ+QWR1bHQ8L2tleXdvcmQ+PGtleXdvcmQ+Q2hpLVNxdWFyZSBEaXN0
cmlidXRpb248L2tleXdvcmQ+PGtleXdvcmQ+Q2hpbGQ8L2tleXdvcmQ+PGtleXdvcmQ+Q2hpbGQs
IFByZXNjaG9vbDwva2V5d29yZD48a2V5d29yZD5Db25maWRlbmNlIEludGVydmFsczwva2V5d29y
ZD48a2V5d29yZD4qRW1lcmdlbmN5IFNlcnZpY2UsIEhvc3BpdGFsPC9rZXl3b3JkPjxrZXl3b3Jk
PkZlbWFsZTwva2V5d29yZD48a2V5d29yZD5IZWFsdGggU2VydmljZXMgQWNjZXNzaWJpbGl0eTwv
a2V5d29yZD48a2V5d29yZD5IdW1hbnM8L2tleXdvcmQ+PGtleXdvcmQ+SW5mYW50PC9rZXl3b3Jk
PjxrZXl3b3JkPk1hbGU8L2tleXdvcmQ+PGtleXdvcmQ+T2RkcyBSYXRpbzwva2V5d29yZD48a2V5
d29yZD5RdWVzdGlvbm5haXJlczwva2V5d29yZD48a2V5d29yZD5Ub290aCBEaXNlYXNlcy8qdGhl
cmFweTwva2V5d29yZD48L2tleXdvcmRzPjxkYXRlcz48eWVhcj4yMDAxPC95ZWFyPjxwdWItZGF0
ZXM+PGRhdGU+SnVuPC9kYXRlPjwvcHViLWRhdGVzPjwvZGF0ZXM+PGlzYm4+MTA3Mi00NzEwIChQ
cmludCkmI3hEOzEwNzItNDcxMDwvaXNibj48YWNjZXNzaW9uLW51bT4xMTM4Njk2MTwvYWNjZXNz
aW9uLW51bT48dXJscz48cmVsYXRlZC11cmxzPjx1cmw+aHR0cDovL2FyY2hwZWRpLmphbWFuZXR3
b3JrLmNvbS9kYXRhL0pvdXJuYWxzL1BFRFMvNDY2MC9QT0EwMDM0NC5wZGY8L3VybD48L3JlbGF0
ZWQtdXJscz48L3VybHM+PHJlbW90ZS1kYXRhYmFzZS1wcm92aWRlcj5OTE08L3JlbW90ZS1kYXRh
YmFzZS1wcm92aWRlcj48bGFuZ3VhZ2U+ZW5nPC9sYW5ndWFnZT48L3JlY29yZD48L0NpdGU+PC9F
bmROb3RlPn==
</w:fldData>
        </w:fldChar>
      </w:r>
      <w:r w:rsidR="00A26EEE">
        <w:instrText xml:space="preserve"> ADDIN EN.CITE.DATA </w:instrText>
      </w:r>
      <w:r w:rsidR="00E053B7">
        <w:fldChar w:fldCharType="end"/>
      </w:r>
      <w:r w:rsidR="00E053B7">
        <w:fldChar w:fldCharType="separate"/>
      </w:r>
      <w:r w:rsidR="00A26EEE">
        <w:rPr>
          <w:noProof/>
        </w:rPr>
        <w:t>(72)</w:t>
      </w:r>
      <w:r w:rsidR="00E053B7">
        <w:fldChar w:fldCharType="end"/>
      </w:r>
      <w:r w:rsidR="00286FC3">
        <w:t xml:space="preserve"> </w:t>
      </w:r>
      <w:r w:rsidR="00E818D3">
        <w:t>Okunseri et al. used ICD-9 codes 521 – 521.9, 522 – 522.9, 523 – 523.9, 525.3, 525.9 in identifying NTDCs in several of their analyses of NHAMC survey data.</w:t>
      </w:r>
      <w:r w:rsidR="00E053B7">
        <w:fldChar w:fldCharType="begin">
          <w:fldData xml:space="preserve">PEVuZE5vdGU+PENpdGU+PEF1dGhvcj5Pa3Vuc2VyaTwvQXV0aG9yPjxZZWFyPjIwMTM8L1llYXI+
PFJlY051bT4yNzwvUmVjTnVtPjxEaXNwbGF5VGV4dD4oMzItMzQsIDM2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Q8L1llYXI+PFJlY051bT40PC9SZWNOdW0+PHJl
Y29yZD48cmVjLW51bWJlcj40PC9yZWMtbnVtYmVyPjxmb3JlaWduLWtleXM+PGtleSBhcHA9IkVO
IiBkYi1pZD0iMnZ0cnJ6eHdsMHB6dG9lendmNngwcHg1MDA5djB3cjI1dHd6IiB0aW1lc3RhbXA9
IjE0MjExNjE3ODkiPjQ8L2tleT48L2ZvcmVpZ24ta2V5cz48cmVmLXR5cGUgbmFtZT0iSm91cm5h
bCBBcnRpY2xlIj4xNzwvcmVmLXR5cGU+PGNvbnRyaWJ1dG9ycz48YXV0aG9ycz48YXV0aG9yPk9r
dW5zZXJpLCBDLjwvYXV0aG9yPjxhdXRob3I+T2t1bnNlcmksIEUuPC9hdXRob3I+PGF1dGhvcj5Y
aWFuZywgUS48L2F1dGhvcj48YXV0aG9yPlRob3JwZSwgSi4gTS48L2F1dGhvcj48YXV0aG9yPlN6
YWJvLCBBLjwvYXV0aG9yPjwvYXV0aG9ycz48L2NvbnRyaWJ1dG9ycz48YXV0aC1hZGRyZXNzPkRl
cGFydG1lbnQgb2YgQ2xpbmljYWwgU2VydmljZXMsIFNjaG9vbCBvZiBEZW50aXN0cnksIE1hcnF1
ZXR0ZSBVbml2ZXJzaXR5LCBNaWx3YXVrZWUsIFdJLCBVU0EuPC9hdXRoLWFkZHJlc3M+PHRpdGxl
cz48dGl0bGU+UHJlc2NyaXB0aW9uIG9mIG9waW9pZCBhbmQgbm9ub3Bpb2lkIGFuYWxnZXNpY3Mg
Zm9yIGRlbnRhbCBjYXJlIGluIGVtZXJnZW5jeSBkZXBhcnRtZW50czogRmluZGluZ3MgZnJvbSB0
aGUgTmF0aW9uYWwgSG9zcGl0YWwgQW1idWxhdG9yeSBNZWRpY2FsIENhcmUgU3VydmV5PC90aXRs
ZT48c2Vjb25kYXJ5LXRpdGxlPkogUHVibGljIEhlYWx0aCBEZW50PC9zZWNvbmRhcnktdGl0bGU+
PGFsdC10aXRsZT5Kb3VybmFsIG9mIHB1YmxpYyBoZWFsdGggZGVudGlzdHJ5PC9hbHQtdGl0bGU+
PC90aXRsZXM+PHBlcmlvZGljYWw+PGZ1bGwtdGl0bGU+SiBQdWJsaWMgSGVhbHRoIERlbnQ8L2Z1
bGwtdGl0bGU+PGFiYnItMT5Kb3VybmFsIG9mIHB1YmxpYyBoZWFsdGggZGVudGlzdHJ5PC9hYmJy
LTE+PC9wZXJpb2RpY2FsPjxhbHQtcGVyaW9kaWNhbD48ZnVsbC10aXRsZT5KIFB1YmxpYyBIZWFs
dGggRGVudDwvZnVsbC10aXRsZT48YWJici0xPkpvdXJuYWwgb2YgcHVibGljIGhlYWx0aCBkZW50
aXN0cnk8L2FiYnItMT48L2FsdC1wZXJpb2RpY2FsPjxwYWdlcz4yODMtOTI8L3BhZ2VzPjx2b2x1
bWU+NzQ8L3ZvbHVtZT48bnVtYmVyPjQ8L251bWJlcj48ZWRpdGlvbj4yMDE0LzA1LzI4PC9lZGl0
aW9uPjxrZXl3b3Jkcz48a2V5d29yZD5kZW50YWwgY2FyZTwva2V5d29yZD48a2V5d29yZD5kZW50
YWwgaGVhbHRoIHNlcnZpY2VzPC9rZXl3b3JkPjxrZXl3b3JkPmVtZXJnZW5jeSBwaHlzaWNpYW5z
PC9rZXl3b3JkPjxrZXl3b3JkPm5vbm9waW9pZCBhbmFsZ2VzaWNzPC9rZXl3b3JkPjxrZXl3b3Jk
Pm5vbnRyYXVtYXRpYyBkZW50YWwgY29uZGl0aW9uczwva2V5d29yZD48a2V5d29yZD5vcGlvaWQg
YW5hbGdlc2ljczwva2V5d29yZD48a2V5d29yZD50b290aGFjaGU8L2tleXdvcmQ+PC9rZXl3b3Jk
cz48ZGF0ZXM+PHllYXI+MjAxNDwveWVhcj48cHViLWRhdGVzPjxkYXRlPlNlcDwvZGF0ZT48L3B1
Yi1kYXRlcz48L2RhdGVzPjxpc2JuPjAwMjItNDAwNjwvaXNibj48YWNjZXNzaW9uLW51bT4yNDg2
MzQwNzwvYWNjZXNzaW9uLW51bT48dXJscz48cmVsYXRlZC11cmxzPjx1cmw+aHR0cDovL29ubGlu
ZWxpYnJhcnkud2lsZXkuY29tL3N0b3JlLzEwLjExMTEvanBoZC4xMjA1NS9hc3NldC9qcGhkMTIw
NTUucGRmP3Y9MSZhbXA7dD1pNHZmMXRnNiZhbXA7cz03OTJmYTJkYTY1M2Q2N2NlNmU2MmY5ZWEy
OTAwODM3ODQ3NjI3NjE1PC91cmw+PC9yZWxhdGVkLXVybHM+PC91cmxzPjxjdXN0b20yPlBtYzQy
NDUzODY8L2N1c3RvbTI+PGN1c3RvbTY+TmlobXM1ODE4NTE8L2N1c3RvbTY+PGVsZWN0cm9uaWMt
cmVzb3VyY2UtbnVtPjEwLjExMTEvanBoZC4xMjA1NTwvZWxlY3Ryb25pYy1yZXNvdXJjZS1udW0+
PHJlbW90ZS1kYXRhYmFzZS1wcm92aWRlcj5OTE08L3JlbW90ZS1kYXRhYmFzZS1wcm92aWRlcj48
bGFuZ3VhZ2U+ZW5nPC9sYW5ndWFnZT48L3JlY29yZD48L0NpdGU+PC9FbmROb3RlPn==
</w:fldData>
        </w:fldChar>
      </w:r>
      <w:r w:rsidR="00A868AA">
        <w:instrText xml:space="preserve"> ADDIN EN.CITE </w:instrText>
      </w:r>
      <w:r w:rsidR="00E053B7">
        <w:fldChar w:fldCharType="begin">
          <w:fldData xml:space="preserve">PEVuZE5vdGU+PENpdGU+PEF1dGhvcj5Pa3Vuc2VyaTwvQXV0aG9yPjxZZWFyPjIwMTM8L1llYXI+
PFJlY051bT4yNzwvUmVjTnVtPjxEaXNwbGF5VGV4dD4oMzItMzQsIDM2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Q8L1llYXI+PFJlY051bT40PC9SZWNOdW0+PHJl
Y29yZD48cmVjLW51bWJlcj40PC9yZWMtbnVtYmVyPjxmb3JlaWduLWtleXM+PGtleSBhcHA9IkVO
IiBkYi1pZD0iMnZ0cnJ6eHdsMHB6dG9lendmNngwcHg1MDA5djB3cjI1dHd6IiB0aW1lc3RhbXA9
IjE0MjExNjE3ODkiPjQ8L2tleT48L2ZvcmVpZ24ta2V5cz48cmVmLXR5cGUgbmFtZT0iSm91cm5h
bCBBcnRpY2xlIj4xNzwvcmVmLXR5cGU+PGNvbnRyaWJ1dG9ycz48YXV0aG9ycz48YXV0aG9yPk9r
dW5zZXJpLCBDLjwvYXV0aG9yPjxhdXRob3I+T2t1bnNlcmksIEUuPC9hdXRob3I+PGF1dGhvcj5Y
aWFuZywgUS48L2F1dGhvcj48YXV0aG9yPlRob3JwZSwgSi4gTS48L2F1dGhvcj48YXV0aG9yPlN6
YWJvLCBBLjwvYXV0aG9yPjwvYXV0aG9ycz48L2NvbnRyaWJ1dG9ycz48YXV0aC1hZGRyZXNzPkRl
cGFydG1lbnQgb2YgQ2xpbmljYWwgU2VydmljZXMsIFNjaG9vbCBvZiBEZW50aXN0cnksIE1hcnF1
ZXR0ZSBVbml2ZXJzaXR5LCBNaWx3YXVrZWUsIFdJLCBVU0EuPC9hdXRoLWFkZHJlc3M+PHRpdGxl
cz48dGl0bGU+UHJlc2NyaXB0aW9uIG9mIG9waW9pZCBhbmQgbm9ub3Bpb2lkIGFuYWxnZXNpY3Mg
Zm9yIGRlbnRhbCBjYXJlIGluIGVtZXJnZW5jeSBkZXBhcnRtZW50czogRmluZGluZ3MgZnJvbSB0
aGUgTmF0aW9uYWwgSG9zcGl0YWwgQW1idWxhdG9yeSBNZWRpY2FsIENhcmUgU3VydmV5PC90aXRs
ZT48c2Vjb25kYXJ5LXRpdGxlPkogUHVibGljIEhlYWx0aCBEZW50PC9zZWNvbmRhcnktdGl0bGU+
PGFsdC10aXRsZT5Kb3VybmFsIG9mIHB1YmxpYyBoZWFsdGggZGVudGlzdHJ5PC9hbHQtdGl0bGU+
PC90aXRsZXM+PHBlcmlvZGljYWw+PGZ1bGwtdGl0bGU+SiBQdWJsaWMgSGVhbHRoIERlbnQ8L2Z1
bGwtdGl0bGU+PGFiYnItMT5Kb3VybmFsIG9mIHB1YmxpYyBoZWFsdGggZGVudGlzdHJ5PC9hYmJy
LTE+PC9wZXJpb2RpY2FsPjxhbHQtcGVyaW9kaWNhbD48ZnVsbC10aXRsZT5KIFB1YmxpYyBIZWFs
dGggRGVudDwvZnVsbC10aXRsZT48YWJici0xPkpvdXJuYWwgb2YgcHVibGljIGhlYWx0aCBkZW50
aXN0cnk8L2FiYnItMT48L2FsdC1wZXJpb2RpY2FsPjxwYWdlcz4yODMtOTI8L3BhZ2VzPjx2b2x1
bWU+NzQ8L3ZvbHVtZT48bnVtYmVyPjQ8L251bWJlcj48ZWRpdGlvbj4yMDE0LzA1LzI4PC9lZGl0
aW9uPjxrZXl3b3Jkcz48a2V5d29yZD5kZW50YWwgY2FyZTwva2V5d29yZD48a2V5d29yZD5kZW50
YWwgaGVhbHRoIHNlcnZpY2VzPC9rZXl3b3JkPjxrZXl3b3JkPmVtZXJnZW5jeSBwaHlzaWNpYW5z
PC9rZXl3b3JkPjxrZXl3b3JkPm5vbm9waW9pZCBhbmFsZ2VzaWNzPC9rZXl3b3JkPjxrZXl3b3Jk
Pm5vbnRyYXVtYXRpYyBkZW50YWwgY29uZGl0aW9uczwva2V5d29yZD48a2V5d29yZD5vcGlvaWQg
YW5hbGdlc2ljczwva2V5d29yZD48a2V5d29yZD50b290aGFjaGU8L2tleXdvcmQ+PC9rZXl3b3Jk
cz48ZGF0ZXM+PHllYXI+MjAxNDwveWVhcj48cHViLWRhdGVzPjxkYXRlPlNlcDwvZGF0ZT48L3B1
Yi1kYXRlcz48L2RhdGVzPjxpc2JuPjAwMjItNDAwNjwvaXNibj48YWNjZXNzaW9uLW51bT4yNDg2
MzQwNzwvYWNjZXNzaW9uLW51bT48dXJscz48cmVsYXRlZC11cmxzPjx1cmw+aHR0cDovL29ubGlu
ZWxpYnJhcnkud2lsZXkuY29tL3N0b3JlLzEwLjExMTEvanBoZC4xMjA1NS9hc3NldC9qcGhkMTIw
NTUucGRmP3Y9MSZhbXA7dD1pNHZmMXRnNiZhbXA7cz03OTJmYTJkYTY1M2Q2N2NlNmU2MmY5ZWEy
OTAwODM3ODQ3NjI3NjE1PC91cmw+PC9yZWxhdGVkLXVybHM+PC91cmxzPjxjdXN0b20yPlBtYzQy
NDUzODY8L2N1c3RvbTI+PGN1c3RvbTY+TmlobXM1ODE4NTE8L2N1c3RvbTY+PGVsZWN0cm9uaWMt
cmVzb3VyY2UtbnVtPjEwLjExMTEvanBoZC4xMjA1NTwvZWxlY3Ryb25pYy1yZXNvdXJjZS1udW0+
PHJlbW90ZS1kYXRhYmFzZS1wcm92aWRlcj5OTE08L3JlbW90ZS1kYXRhYmFzZS1wcm92aWRlcj48
bGFuZ3VhZ2U+ZW5nPC9sYW5ndWFnZT48L3JlY29yZD48L0NpdGU+PC9FbmROb3RlPn==
</w:fldData>
        </w:fldChar>
      </w:r>
      <w:r w:rsidR="00A868AA">
        <w:instrText xml:space="preserve"> ADDIN EN.CITE.DATA </w:instrText>
      </w:r>
      <w:r w:rsidR="00E053B7">
        <w:fldChar w:fldCharType="end"/>
      </w:r>
      <w:r w:rsidR="00E053B7">
        <w:fldChar w:fldCharType="separate"/>
      </w:r>
      <w:r w:rsidR="00A868AA">
        <w:rPr>
          <w:noProof/>
        </w:rPr>
        <w:t>(32-34, 36)</w:t>
      </w:r>
      <w:r w:rsidR="00E053B7">
        <w:fldChar w:fldCharType="end"/>
      </w:r>
      <w:r w:rsidR="000D64D6">
        <w:t xml:space="preserve"> Okunseri et al. added code 873.63 in identifying NTDCs in their Wisconsin Medicaid data study of NTDC treatment in EDs and physician offices.</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rsidR="00D64416">
        <w:instrText xml:space="preserve"> ADDIN EN.CITE.DATA </w:instrText>
      </w:r>
      <w:r w:rsidR="00E053B7">
        <w:fldChar w:fldCharType="end"/>
      </w:r>
      <w:r w:rsidR="00E053B7">
        <w:fldChar w:fldCharType="separate"/>
      </w:r>
      <w:r w:rsidR="00D64416">
        <w:rPr>
          <w:noProof/>
        </w:rPr>
        <w:t>(50)</w:t>
      </w:r>
      <w:r w:rsidR="00E053B7">
        <w:fldChar w:fldCharType="end"/>
      </w:r>
      <w:r w:rsidR="00E818D3">
        <w:t xml:space="preserve"> </w:t>
      </w:r>
      <w:proofErr w:type="spellStart"/>
      <w:r w:rsidR="0052319C">
        <w:t>Nakao</w:t>
      </w:r>
      <w:proofErr w:type="spellEnd"/>
      <w:r w:rsidR="0052319C">
        <w:t xml:space="preserve"> et al. in identifying NTDCs for their </w:t>
      </w:r>
      <w:r w:rsidR="0052319C">
        <w:lastRenderedPageBreak/>
        <w:t xml:space="preserve">study used </w:t>
      </w:r>
      <w:r w:rsidR="00E818D3">
        <w:t xml:space="preserve">the same codes as </w:t>
      </w:r>
      <w:r w:rsidR="00B16B5D">
        <w:t xml:space="preserve">the </w:t>
      </w:r>
      <w:r w:rsidR="00E818D3">
        <w:t>Okunseri</w:t>
      </w:r>
      <w:r w:rsidR="000D64D6">
        <w:t xml:space="preserve"> Medicaid data study</w:t>
      </w:r>
      <w:r w:rsidR="00E818D3">
        <w:t xml:space="preserve"> (</w:t>
      </w:r>
      <w:r w:rsidR="0052319C">
        <w:t>codes 521 – 521.9, 522 – 522.9, 523 – 523.9, 525.3, 525.9</w:t>
      </w:r>
      <w:r w:rsidR="000D64D6">
        <w:t>, 873.63).</w:t>
      </w:r>
      <w:r w:rsidR="00E053B7">
        <w:fldChar w:fldCharType="begin"/>
      </w:r>
      <w:r w:rsidR="00D64416">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sidR="00D64416">
        <w:rPr>
          <w:noProof/>
        </w:rPr>
        <w:t>(40)</w:t>
      </w:r>
      <w:r w:rsidR="00E053B7">
        <w:fldChar w:fldCharType="end"/>
      </w:r>
      <w:r w:rsidR="000D64D6">
        <w:t xml:space="preserve"> Of note is that both authors describe code</w:t>
      </w:r>
      <w:r w:rsidR="0052319C">
        <w:t xml:space="preserve"> 873.63</w:t>
      </w:r>
      <w:r w:rsidR="000D64D6">
        <w:t xml:space="preserve"> as “internal structures of mouth, without broken tooth</w:t>
      </w:r>
      <w:r w:rsidR="00B16B5D">
        <w:t>,</w:t>
      </w:r>
      <w:r w:rsidR="000D64D6">
        <w:t>”</w:t>
      </w:r>
      <w:r w:rsidR="00637F5E">
        <w:t xml:space="preserve"> but</w:t>
      </w:r>
      <w:r w:rsidR="00A264B7">
        <w:t xml:space="preserve"> l</w:t>
      </w:r>
      <w:r w:rsidR="000D64D6">
        <w:t>ooking up the ICD-9 code revealed a definition of “</w:t>
      </w:r>
      <w:r w:rsidR="00B24ED4">
        <w:t xml:space="preserve">broken or fractured tooth </w:t>
      </w:r>
      <w:r w:rsidR="0082384F">
        <w:t xml:space="preserve">due to trauma </w:t>
      </w:r>
      <w:r w:rsidR="00B24ED4">
        <w:t>without mention of complications</w:t>
      </w:r>
      <w:r w:rsidR="0052319C">
        <w:t>.</w:t>
      </w:r>
      <w:r w:rsidR="000D64D6">
        <w:t>” Okunseri et al.</w:t>
      </w:r>
      <w:r w:rsidR="00B16B5D">
        <w:t>,</w:t>
      </w:r>
      <w:r w:rsidR="000D64D6">
        <w:t xml:space="preserve"> in another report of </w:t>
      </w:r>
      <w:r w:rsidR="00B418A5">
        <w:t>ED treatment for NTDCs</w:t>
      </w:r>
      <w:r w:rsidR="00B16B5D">
        <w:t>,</w:t>
      </w:r>
      <w:r w:rsidR="00B418A5">
        <w:t xml:space="preserve"> defined NTDCs with a much broader definition including codes 520.0 - 521.9, 522.0 – 522.9, 523.0 – 523.9, 524.0 – 524.9, 525.0 - 525.6, 525.9, 526.0 -526.9, 527.0 – 527.0, 528.0 – 528.9, 529.0 – 529.9, and 873.63.</w:t>
      </w:r>
      <w:r w:rsidR="00E053B7">
        <w:fldChar w:fldCharType="begin"/>
      </w:r>
      <w:r w:rsidR="00A868AA">
        <w:instrText xml:space="preserve"> ADDIN EN.CITE &lt;EndNote&gt;&lt;Cite&gt;&lt;Author&gt;Okunseri&lt;/Author&gt;&lt;Year&gt;2012&lt;/Year&gt;&lt;RecNum&gt;48&lt;/RecNum&gt;&lt;DisplayText&gt;(35)&lt;/DisplayText&gt;&lt;record&gt;&lt;rec-number&gt;48&lt;/rec-number&gt;&lt;foreign-keys&gt;&lt;key app="EN" db-id="2vtrrzxwl0pztoezwf6x0px5009v0wr25twz" timestamp="1421161790"&gt;48&lt;/key&gt;&lt;/foreign-keys&gt;&lt;ref-type name="Journal Article"&gt;17&lt;/ref-type&gt;&lt;contributors&gt;&lt;authors&gt;&lt;author&gt;Okunseri, C.&lt;/author&gt;&lt;author&gt;Okunseri, E.&lt;/author&gt;&lt;author&gt;Thorpe, J. M.&lt;/author&gt;&lt;author&gt;Xiang, Q.&lt;/author&gt;&lt;author&gt;Szabo, A.&lt;/author&gt;&lt;/authors&gt;&lt;/contributors&gt;&lt;auth-address&gt;Department of Clinical Services, Marquette University School of Dentistry, Milwaukee, WI, USA.&lt;/auth-address&gt;&lt;titles&gt;&lt;title&gt;Patient characteristics and trends in nontraumatic dental condition visits to emergency departments in the United States&lt;/title&gt;&lt;secondary-title&gt;Clin Cosmet Investig Dent&lt;/secondary-title&gt;&lt;alt-title&gt;Clinical, cosmetic and investigational dentistry&lt;/alt-title&gt;&lt;/titles&gt;&lt;periodical&gt;&lt;full-title&gt;Clin Cosmet Investig Dent&lt;/full-title&gt;&lt;abbr-1&gt;Clinical, cosmetic and investigational dentistry&lt;/abbr-1&gt;&lt;/periodical&gt;&lt;alt-periodical&gt;&lt;full-title&gt;Clin Cosmet Investig Dent&lt;/full-title&gt;&lt;abbr-1&gt;Clinical, cosmetic and investigational dentistry&lt;/abbr-1&gt;&lt;/alt-periodical&gt;&lt;pages&gt;1-7&lt;/pages&gt;&lt;volume&gt;4&lt;/volume&gt;&lt;edition&gt;2012/01/01&lt;/edition&gt;&lt;keywords&gt;&lt;keyword&gt;adults&lt;/keyword&gt;&lt;keyword&gt;dental disease&lt;/keyword&gt;&lt;keyword&gt;dental utilization&lt;/keyword&gt;&lt;keyword&gt;emergency service&lt;/keyword&gt;&lt;/keywords&gt;&lt;dates&gt;&lt;year&gt;2012&lt;/year&gt;&lt;/dates&gt;&lt;isbn&gt;1179-1357&lt;/isbn&gt;&lt;accession-num&gt;23674919&lt;/accession-num&gt;&lt;urls&gt;&lt;related-urls&gt;&lt;url&gt;http://www.ncbi.nlm.nih.gov/pmc/articles/PMC3652363/pdf/ccide-4-001.pdf&lt;/url&gt;&lt;/related-urls&gt;&lt;/urls&gt;&lt;custom2&gt;Pmc3652363&lt;/custom2&gt;&lt;electronic-resource-num&gt;10.2147/cciden.s28168&lt;/electronic-resource-num&gt;&lt;remote-database-provider&gt;NLM&lt;/remote-database-provider&gt;&lt;language&gt;eng&lt;/language&gt;&lt;/record&gt;&lt;/Cite&gt;&lt;/EndNote&gt;</w:instrText>
      </w:r>
      <w:r w:rsidR="00E053B7">
        <w:fldChar w:fldCharType="separate"/>
      </w:r>
      <w:r w:rsidR="00A868AA">
        <w:rPr>
          <w:noProof/>
        </w:rPr>
        <w:t>(35)</w:t>
      </w:r>
      <w:r w:rsidR="00E053B7">
        <w:fldChar w:fldCharType="end"/>
      </w:r>
      <w:r w:rsidR="00B418A5">
        <w:t xml:space="preserve"> </w:t>
      </w:r>
      <w:r w:rsidR="00A943A3">
        <w:t>Singhal et al. defined dental visits to the ED using ICD-9 codes 521.00-521.99, 522.00-522.99, 523.00-523.99, 525.00-525.99, 528.00-528.99.</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rsidR="00C365DC">
        <w:instrText xml:space="preserve"> ADDIN EN.CITE.DATA </w:instrText>
      </w:r>
      <w:r w:rsidR="00E053B7">
        <w:fldChar w:fldCharType="end"/>
      </w:r>
      <w:r w:rsidR="00E053B7">
        <w:fldChar w:fldCharType="separate"/>
      </w:r>
      <w:r w:rsidR="00C365DC">
        <w:rPr>
          <w:noProof/>
        </w:rPr>
        <w:t>(55)</w:t>
      </w:r>
      <w:r w:rsidR="00E053B7">
        <w:fldChar w:fldCharType="end"/>
      </w:r>
      <w:r w:rsidR="00A943A3">
        <w:t xml:space="preserve"> Though </w:t>
      </w:r>
      <w:r w:rsidR="00817674">
        <w:t>the investigators</w:t>
      </w:r>
      <w:r w:rsidR="00A943A3">
        <w:t xml:space="preserve"> </w:t>
      </w:r>
      <w:r w:rsidR="00817674">
        <w:t xml:space="preserve">state that they were identifying visits with a “primary diagnosis of dental disease,” further explanation in the appendix </w:t>
      </w:r>
      <w:r w:rsidR="00B16B5D">
        <w:t>shows</w:t>
      </w:r>
      <w:r w:rsidR="00817674">
        <w:t xml:space="preserve"> they were focusing on non-traumatic dental conditions ideally seen in a dental office, but presenting at the ED likely due to lack of access to dental care. </w:t>
      </w:r>
      <w:r w:rsidR="00A943A3">
        <w:t xml:space="preserve"> </w:t>
      </w:r>
      <w:r w:rsidR="000F15CE">
        <w:t xml:space="preserve">While </w:t>
      </w:r>
      <w:proofErr w:type="spellStart"/>
      <w:r w:rsidR="000F15CE">
        <w:t>Shortridge</w:t>
      </w:r>
      <w:proofErr w:type="spellEnd"/>
      <w:r w:rsidR="000F15CE">
        <w:t xml:space="preserve"> and Moore used codes 520-529.9 in their analysis of 2005 SEDD data from three states, they also created a subset of dental diagnosis codes considered preventable or severe, but didn’t provide the specific codes included in these subsets.</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rsidR="00C365DC">
        <w:instrText xml:space="preserve"> ADDIN EN.CITE.DATA </w:instrText>
      </w:r>
      <w:r w:rsidR="00E053B7">
        <w:fldChar w:fldCharType="end"/>
      </w:r>
      <w:r w:rsidR="00E053B7">
        <w:fldChar w:fldCharType="separate"/>
      </w:r>
      <w:r w:rsidR="00C365DC">
        <w:rPr>
          <w:noProof/>
        </w:rPr>
        <w:t>(57)</w:t>
      </w:r>
      <w:r w:rsidR="00E053B7">
        <w:fldChar w:fldCharType="end"/>
      </w:r>
    </w:p>
    <w:p w:rsidR="007B5F95" w:rsidRDefault="007B5F95" w:rsidP="00286FC3">
      <w:r>
        <w:t>Investigators interested in more specific diagnoses ma</w:t>
      </w:r>
      <w:r w:rsidR="00B16B5D">
        <w:t>ke</w:t>
      </w:r>
      <w:r>
        <w:t xml:space="preserve"> use of a subset of NTDC related ICD-9 codes. Hayes et al. used codes related to dental infections (521.0 to 523.9 and 525.0 to 525.9) to identify patients presenting to EDs with dental infections in their study comparing ED patient receiving medications at ED discharge to those receiving only prescriptions.</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r w:rsidR="00FE27C1">
        <w:t xml:space="preserve"> </w:t>
      </w:r>
      <w:proofErr w:type="spellStart"/>
      <w:r w:rsidR="00FE27C1">
        <w:t>Naliah</w:t>
      </w:r>
      <w:proofErr w:type="spellEnd"/>
      <w:r w:rsidR="00FE27C1">
        <w:t xml:space="preserve"> et al. chose to focus specifically on</w:t>
      </w:r>
      <w:r w:rsidR="007F5485">
        <w:t xml:space="preserve"> caries related ED visits and only used ICD-9 codes 521.00 – 521.09.</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rsidR="00A868AA">
        <w:instrText xml:space="preserve"> ADDIN EN.CITE.DATA </w:instrText>
      </w:r>
      <w:r w:rsidR="00E053B7">
        <w:fldChar w:fldCharType="end"/>
      </w:r>
      <w:r w:rsidR="00E053B7">
        <w:fldChar w:fldCharType="separate"/>
      </w:r>
      <w:r w:rsidR="00A868AA">
        <w:rPr>
          <w:noProof/>
        </w:rPr>
        <w:t>(23)</w:t>
      </w:r>
      <w:r w:rsidR="00E053B7">
        <w:fldChar w:fldCharType="end"/>
      </w:r>
      <w:r w:rsidR="007F5485">
        <w:t xml:space="preserve">  </w:t>
      </w:r>
      <w:r w:rsidR="003440FD">
        <w:t>Walker et al. also wanted to focus on dental caries related diagnoses, but chose to use codes 521.0 – 521.09, 522.0, 522.1, 52</w:t>
      </w:r>
      <w:r w:rsidR="00BD7F6F">
        <w:t>5.13, 525.63, 525.64, and 527.3 (abscess of salivary gland).</w:t>
      </w:r>
      <w:r w:rsidR="00E053B7">
        <w:fldChar w:fldCharType="begin"/>
      </w:r>
      <w:r w:rsidR="00DC7A03">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sidR="00DC7A03">
        <w:rPr>
          <w:noProof/>
        </w:rPr>
        <w:t>(37)</w:t>
      </w:r>
      <w:r w:rsidR="00E053B7">
        <w:fldChar w:fldCharType="end"/>
      </w:r>
      <w:r w:rsidR="007D5BBA">
        <w:t xml:space="preserve"> Study authors</w:t>
      </w:r>
      <w:r w:rsidR="00B16B5D">
        <w:t xml:space="preserve"> and ICD-9 codes used in their research</w:t>
      </w:r>
      <w:r w:rsidR="007D5BBA">
        <w:t xml:space="preserve"> are summarized in </w:t>
      </w:r>
      <w:r w:rsidR="003E3FD5">
        <w:t>Table 13.</w:t>
      </w:r>
    </w:p>
    <w:p w:rsidR="00463F80" w:rsidRDefault="00463F80" w:rsidP="00463F80">
      <w:r w:rsidRPr="003E3FD5">
        <w:rPr>
          <w:b/>
        </w:rPr>
        <w:t>Table</w:t>
      </w:r>
      <w:r>
        <w:rPr>
          <w:b/>
        </w:rPr>
        <w:t xml:space="preserve"> </w:t>
      </w:r>
      <w:r w:rsidR="003E3FD5">
        <w:rPr>
          <w:b/>
        </w:rPr>
        <w:t>13</w:t>
      </w:r>
      <w:r>
        <w:rPr>
          <w:b/>
        </w:rPr>
        <w:t xml:space="preserve">: Authors and ICD-9 Codes </w:t>
      </w:r>
      <w:r w:rsidR="00B16B5D">
        <w:rPr>
          <w:b/>
        </w:rPr>
        <w:t>Studied</w:t>
      </w:r>
    </w:p>
    <w:tbl>
      <w:tblPr>
        <w:tblStyle w:val="LightShading-Accent1"/>
        <w:tblW w:w="0" w:type="auto"/>
        <w:tblLook w:val="04A0"/>
      </w:tblPr>
      <w:tblGrid>
        <w:gridCol w:w="2628"/>
        <w:gridCol w:w="6948"/>
      </w:tblGrid>
      <w:tr w:rsidR="00463F80" w:rsidTr="00637F5E">
        <w:trPr>
          <w:cnfStyle w:val="100000000000"/>
        </w:trPr>
        <w:tc>
          <w:tcPr>
            <w:cnfStyle w:val="001000000000"/>
            <w:tcW w:w="2628" w:type="dxa"/>
            <w:tcBorders>
              <w:left w:val="single" w:sz="4" w:space="0" w:color="auto"/>
            </w:tcBorders>
          </w:tcPr>
          <w:p w:rsidR="00463F80" w:rsidRDefault="00463F80" w:rsidP="002C7D8B">
            <w:r>
              <w:t>Authors</w:t>
            </w:r>
          </w:p>
        </w:tc>
        <w:tc>
          <w:tcPr>
            <w:tcW w:w="6948" w:type="dxa"/>
          </w:tcPr>
          <w:p w:rsidR="00463F80" w:rsidRDefault="00463F80" w:rsidP="002C7D8B">
            <w:pPr>
              <w:cnfStyle w:val="100000000000"/>
            </w:pPr>
            <w:r>
              <w:t>Local/Subpopulation Target Population</w:t>
            </w:r>
          </w:p>
        </w:tc>
      </w:tr>
      <w:tr w:rsidR="00463F80" w:rsidTr="00637F5E">
        <w:trPr>
          <w:cnfStyle w:val="000000100000"/>
        </w:trPr>
        <w:tc>
          <w:tcPr>
            <w:cnfStyle w:val="001000000000"/>
            <w:tcW w:w="2628" w:type="dxa"/>
            <w:tcBorders>
              <w:left w:val="single" w:sz="4" w:space="0" w:color="auto"/>
            </w:tcBorders>
          </w:tcPr>
          <w:p w:rsidR="00463F80" w:rsidRDefault="00463F80" w:rsidP="002C7D8B">
            <w:r>
              <w:t>Cohen et al.</w:t>
            </w:r>
            <w:r w:rsidR="00E053B7">
              <w:fldChar w:fldCharType="begin"/>
            </w:r>
            <w:r>
              <w:instrText xml:space="preserve"> ADDIN EN.CITE &lt;EndNote&gt;&lt;Cite&gt;&lt;Author&gt;Cohen&lt;/Author&gt;&lt;Year&gt;2006&lt;/Year&gt;&lt;RecNum&gt;85&lt;/RecNum&gt;&lt;DisplayText&gt;(25)&lt;/DisplayText&gt;&lt;record&gt;&lt;rec-number&gt;85&lt;/rec-number&gt;&lt;foreign-keys&gt;&lt;key app="EN" db-id="2vtrrzxwl0pztoezwf6x0px5009v0wr25twz" timestamp="1421161790"&gt;85&lt;/key&gt;&lt;/foreign-keys&gt;&lt;ref-type name="Journal Article"&gt;17&lt;/ref-type&gt;&lt;contributors&gt;&lt;authors&gt;&lt;author&gt;Cohen, L. A.&lt;/author&gt;&lt;author&gt;Manski, R. J.&lt;/author&gt;&lt;/authors&gt;&lt;/contributors&gt;&lt;auth-address&gt;Department of Health Promotion and Policy, University of Maryland Dental School, Baltimore, 21201, USA. lacohen@umaryland.edu&lt;/auth-address&gt;&lt;titles&gt;&lt;title&gt;Visits to non-dentist health care providers for dental problems&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556-64&lt;/pages&gt;&lt;volume&gt;38&lt;/volume&gt;&lt;number&gt;8&lt;/number&gt;&lt;edition&gt;2006/09/01&lt;/edition&gt;&lt;keywords&gt;&lt;keyword&gt;Adolescent&lt;/keyword&gt;&lt;keyword&gt;Adult&lt;/keyword&gt;&lt;keyword&gt;Aged&lt;/keyword&gt;&lt;keyword&gt;Ambulatory Care/*utilization&lt;/keyword&gt;&lt;keyword&gt;Dental Health Services/*utilization&lt;/keyword&gt;&lt;keyword&gt;Drug Prescriptions/statistics &amp;amp; numerical data&lt;/keyword&gt;&lt;keyword&gt;Emergency Service, Hospital/*utilization&lt;/keyword&gt;&lt;keyword&gt;Female&lt;/keyword&gt;&lt;keyword&gt;Health Care Surveys&lt;/keyword&gt;&lt;keyword&gt;Humans&lt;/keyword&gt;&lt;keyword&gt;Male&lt;/keyword&gt;&lt;keyword&gt;Middle Aged&lt;/keyword&gt;&lt;keyword&gt;*Physician&amp;apos;s Role&lt;/keyword&gt;&lt;keyword&gt;Socioeconomic Factors&lt;/keyword&gt;&lt;keyword&gt;Stomatognathic Diseases/*epidemiology/therapy&lt;/keyword&gt;&lt;keyword&gt;United States/epidemiology&lt;/keyword&gt;&lt;/keywords&gt;&lt;dates&gt;&lt;year&gt;2006&lt;/year&gt;&lt;pub-dates&gt;&lt;date&gt;Sep&lt;/date&gt;&lt;/pub-dates&gt;&lt;/dates&gt;&lt;isbn&gt;0742-3225 (Print)&amp;#xD;0742-3225&lt;/isbn&gt;&lt;accession-num&gt;16944386&lt;/accession-num&gt;&lt;urls&gt;&lt;/urls&gt;&lt;remote-database-provider&gt;NLM&lt;/remote-database-provider&gt;&lt;language&gt;eng&lt;/language&gt;&lt;/record&gt;&lt;/Cite&gt;&lt;/EndNote&gt;</w:instrText>
            </w:r>
            <w:r w:rsidR="00E053B7">
              <w:fldChar w:fldCharType="separate"/>
            </w:r>
            <w:r>
              <w:rPr>
                <w:noProof/>
              </w:rPr>
              <w:t>(25)</w:t>
            </w:r>
            <w:r w:rsidR="00E053B7">
              <w:fldChar w:fldCharType="end"/>
            </w:r>
          </w:p>
        </w:tc>
        <w:tc>
          <w:tcPr>
            <w:tcW w:w="6948" w:type="dxa"/>
          </w:tcPr>
          <w:p w:rsidR="00463F80" w:rsidRDefault="00BB5F72" w:rsidP="002C7D8B">
            <w:pPr>
              <w:cnfStyle w:val="000000100000"/>
            </w:pPr>
            <w:r>
              <w:t>520-529.9</w:t>
            </w:r>
          </w:p>
        </w:tc>
      </w:tr>
      <w:tr w:rsidR="00463F80" w:rsidTr="00637F5E">
        <w:tc>
          <w:tcPr>
            <w:cnfStyle w:val="001000000000"/>
            <w:tcW w:w="2628" w:type="dxa"/>
            <w:tcBorders>
              <w:left w:val="single" w:sz="4" w:space="0" w:color="auto"/>
            </w:tcBorders>
          </w:tcPr>
          <w:p w:rsidR="00463F80" w:rsidRDefault="00BB5F72" w:rsidP="00A26EEE">
            <w:proofErr w:type="spellStart"/>
            <w:r>
              <w:t>DeLia</w:t>
            </w:r>
            <w:proofErr w:type="spellEnd"/>
            <w:r>
              <w:t xml:space="preserve"> et al.</w:t>
            </w:r>
            <w:r w:rsidR="00E053B7">
              <w:fldChar w:fldCharType="begin"/>
            </w:r>
            <w:r w:rsidR="00A26EEE">
              <w:instrText xml:space="preserve"> ADDIN EN.CITE &lt;EndNote&gt;&lt;Cite&gt;&lt;Author&gt;DeLia&lt;/Author&gt;&lt;Year&gt;2015&lt;/Year&gt;&lt;RecNum&gt;749&lt;/RecNum&gt;&lt;DisplayText&gt;(93)&lt;/DisplayText&gt;&lt;record&gt;&lt;rec-number&gt;749&lt;/rec-number&gt;&lt;foreign-keys&gt;&lt;key app="EN" db-id="2vtrrzxwl0pztoezwf6x0px5009v0wr25twz" timestamp="1438202224"&gt;749&lt;/key&gt;&lt;/foreign-keys&gt;&lt;ref-type name="Journal Article"&gt;17&lt;/ref-type&gt;&lt;contributors&gt;&lt;authors&gt;&lt;author&gt;DeLia, D.&lt;/author&gt;&lt;author&gt;Lloyd, K.&lt;/author&gt;&lt;author&gt;Feldman, C. A.&lt;/author&gt;&lt;author&gt;Cantor, J. C.&lt;/author&gt;&lt;/authors&gt;&lt;/contributors&gt;&lt;auth-address&gt;Center for State Health Policy, Rutgers University, New Brunswick, NJ, USA.&amp;#xD;School of Dental Medicine, Rutgers University, Newark, NJ, USA.&lt;/auth-address&gt;&lt;titles&gt;&lt;title&gt;Patterns of emergency department use for dental and oral health care: implications for dental and medical care coordination&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edition&gt;2015/05/23&lt;/edition&gt;&lt;keywords&gt;&lt;keyword&gt;accountable care organizations&lt;/keyword&gt;&lt;keyword&gt;delivery of health care&lt;/keyword&gt;&lt;keyword&gt;dental care delivery&lt;/keyword&gt;&lt;keyword&gt;health services accessibility&lt;/keyword&gt;&lt;keyword&gt;safety-net providers&lt;/keyword&gt;&lt;/keywords&gt;&lt;dates&gt;&lt;year&gt;2015&lt;/year&gt;&lt;pub-dates&gt;&lt;date&gt;May 20&lt;/date&gt;&lt;/pub-dates&gt;&lt;/dates&gt;&lt;isbn&gt;0022-4006&lt;/isbn&gt;&lt;accession-num&gt;25994552&lt;/accession-num&gt;&lt;urls&gt;&lt;related-urls&gt;&lt;url&gt;http://onlinelibrary.wiley.com/store/10.1111/jphd.12103/asset/jphd12103.pdf?v=1&amp;amp;t=icp8idqe&amp;amp;s=499be0517aae6d6c1269b543420a537b149f08ac&lt;/url&gt;&lt;/related-urls&gt;&lt;/urls&gt;&lt;electronic-resource-num&gt;10.1111/jphd.12103&lt;/electronic-resource-num&gt;&lt;remote-database-provider&gt;NLM&lt;/remote-database-provider&gt;&lt;language&gt;Eng&lt;/language&gt;&lt;/record&gt;&lt;/Cite&gt;&lt;/EndNote&gt;</w:instrText>
            </w:r>
            <w:r w:rsidR="00E053B7">
              <w:fldChar w:fldCharType="separate"/>
            </w:r>
            <w:r w:rsidR="00A26EEE">
              <w:rPr>
                <w:noProof/>
              </w:rPr>
              <w:t>(93)</w:t>
            </w:r>
            <w:r w:rsidR="00E053B7">
              <w:fldChar w:fldCharType="end"/>
            </w:r>
          </w:p>
        </w:tc>
        <w:tc>
          <w:tcPr>
            <w:tcW w:w="6948" w:type="dxa"/>
          </w:tcPr>
          <w:p w:rsidR="00463F80" w:rsidRDefault="00BB5F72" w:rsidP="002C7D8B">
            <w:pPr>
              <w:cnfStyle w:val="000000000000"/>
            </w:pPr>
            <w:r>
              <w:t>520-529.9</w:t>
            </w:r>
          </w:p>
        </w:tc>
      </w:tr>
      <w:tr w:rsidR="00463F80" w:rsidTr="00637F5E">
        <w:trPr>
          <w:cnfStyle w:val="000000100000"/>
        </w:trPr>
        <w:tc>
          <w:tcPr>
            <w:cnfStyle w:val="001000000000"/>
            <w:tcW w:w="2628" w:type="dxa"/>
            <w:tcBorders>
              <w:left w:val="single" w:sz="4" w:space="0" w:color="auto"/>
            </w:tcBorders>
          </w:tcPr>
          <w:p w:rsidR="00463F80" w:rsidRDefault="00BB5F72" w:rsidP="002C7D8B">
            <w:proofErr w:type="spellStart"/>
            <w:r>
              <w:t>Hom</w:t>
            </w:r>
            <w:proofErr w:type="spellEnd"/>
            <w:r>
              <w:t xml:space="preserve"> et al.</w: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 </w:instrText>
            </w:r>
            <w:r w:rsidR="00E053B7">
              <w:fldChar w:fldCharType="begin">
                <w:fldData xml:space="preserve">PEVuZE5vdGU+PENpdGU+PEF1dGhvcj5Ib208L0F1dGhvcj48WWVhcj4yMDEzPC9ZZWFyPjxSZWNO
dW0+MjE8L1JlY051bT48RGlzcGxheVRleHQ+KDQ1KTwvRGlzcGxheVRleHQ+PHJlY29yZD48cmVj
LW51bWJlcj4yMTwvcmVjLW51bWJlcj48Zm9yZWlnbi1rZXlzPjxrZXkgYXBwPSJFTiIgZGItaWQ9
IjJ2dHJyenh3bDBwenRvZXp3ZjZ4MHB4NTAwOXYwd3IyNXR3eiIgdGltZXN0YW1wPSIxNDIxMTYx
NzkwIj4yMTwva2V5PjwvZm9yZWlnbi1rZXlzPjxyZWYtdHlwZSBuYW1lPSJKb3VybmFsIEFydGlj
bGUiPjE3PC9yZWYtdHlwZT48Y29udHJpYnV0b3JzPjxhdXRob3JzPjxhdXRob3I+SG9tLCBKLiBN
LjwvYXV0aG9yPjxhdXRob3I+QnVyZ2V0dGUsIEwuIEYuPC9hdXRob3I+PGF1dGhvcj5MZWUsIEou
IFkuPC9hdXRob3I+PC9hdXRob3JzPjwvY29udHJpYnV0b3JzPjxhdXRoLWFkZHJlc3M+RGVwYXJ0
bWVudHMgb2YgUGVkaWF0cmljIERlbnRpc3RyeSBhbmQgSGVhbHRoIFBvbGljeSBhbmQgTWFuYWdl
bWVudCwgVW5pdmVyc2l0eSBvZiBOb3J0aCBDYXJvbGluYSBhdCBDaGFwZWwgSGlsbCwgQ2hhcGVs
IEhpbGwsIE5DLCBVU0EuPC9hdXRoLWFkZHJlc3M+PHRpdGxlcz48dGl0bGU+VGhlIGVmZmVjdCBv
ZiBOb3J0aCBDYXJvbGluYSBob3NwaXRhbCBwYXlvciBtaXggb24gZGVudGFsLXJlbGF0ZWQgcGVk
aWF0cmljIGVtZXJnZW5jeSByb29tIHV0aWxpemF0aW9uPC90aXRsZT48c2Vjb25kYXJ5LXRpdGxl
PkogUHVibGljIEhlYWx0aCBEZW50PC9zZWNvbmRhcnktdGl0bGU+PGFsdC10aXRsZT5Kb3VybmFs
IG9mIHB1YmxpYyBoZWFsdGggZGVudGlzdHJ5PC9hbHQtdGl0bGU+PC90aXRsZXM+PHBlcmlvZGlj
YWw+PGZ1bGwtdGl0bGU+SiBQdWJsaWMgSGVhbHRoIERlbnQ8L2Z1bGwtdGl0bGU+PGFiYnItMT5K
b3VybmFsIG9mIHB1YmxpYyBoZWFsdGggZGVudGlzdHJ5PC9hYmJyLTE+PC9wZXJpb2RpY2FsPjxh
bHQtcGVyaW9kaWNhbD48ZnVsbC10aXRsZT5KIFB1YmxpYyBIZWFsdGggRGVudDwvZnVsbC10aXRs
ZT48YWJici0xPkpvdXJuYWwgb2YgcHVibGljIGhlYWx0aCBkZW50aXN0cnk8L2FiYnItMT48L2Fs
dC1wZXJpb2RpY2FsPjxwYWdlcz4yODktOTY8L3BhZ2VzPjx2b2x1bWU+NzM8L3ZvbHVtZT48bnVt
YmVyPjQ8L251bWJlcj48ZWRpdGlvbj4yMDEzLzA3LzMxPC9lZGl0aW9uPjxrZXl3b3Jkcz48a2V5
d29yZD5EZW50YWwgSGVhbHRoIFNlcnZpY2VzLyp1dGlsaXphdGlvbjwva2V5d29yZD48a2V5d29y
ZD5FbWVyZ2VuY3kgU2VydmljZSwgSG9zcGl0YWwvKnV0aWxpemF0aW9uPC9rZXl3b3JkPjxrZXl3
b3JkPipJbnN1cmFuY2UgQ292ZXJhZ2U8L2tleXdvcmQ+PGtleXdvcmQ+TWVkaWNhaWQ8L2tleXdv
cmQ+PGtleXdvcmQ+Tm9ydGggQ2Fyb2xpbmE8L2tleXdvcmQ+PGtleXdvcmQ+KlBlZGlhdHJpY3M8
L2tleXdvcmQ+PGtleXdvcmQ+VW5pdGVkIFN0YXRlczwva2V5d29yZD48a2V5d29yZD5kZW50YWwg
Y2FyZSBmb3IgY2hpbGRyZW48L2tleXdvcmQ+PGtleXdvcmQ+aG9zcGl0YWwgZW1lcmdlbmN5IHNl
cnZpY2U8L2tleXdvcmQ+PC9rZXl3b3Jkcz48ZGF0ZXM+PHllYXI+MjAxMzwveWVhcj48cHViLWRh
dGVzPjxkYXRlPkZhbGw8L2RhdGU+PC9wdWItZGF0ZXM+PC9kYXRlcz48aXNibj4wMDIyLTQwMDY8
L2lzYm4+PGFjY2Vzc2lvbi1udW0+MjM4ODk1MzA8L2FjY2Vzc2lvbi1udW0+PHVybHM+PHJlbGF0
ZWQtdXJscz48dXJsPmh0dHA6Ly9vbmxpbmVsaWJyYXJ5LndpbGV5LmNvbS9zdG9yZS8xMC4xMTEx
L2pwaGQuMTIwMjUvYXNzZXQvanBoZDEyMDI1LnBkZj92PTEmYW1wO3Q9aTR2ZjNyMHAmYW1wO3M9
MjJiMGNiN2ZiMWIwMWJkM2YxYWIyOGYxZjZkNjhjODk4Y2VhNDM2OTwvdXJsPjwvcmVsYXRlZC11
cmxzPjwvdXJscz48ZWxlY3Ryb25pYy1yZXNvdXJjZS1udW0+MTAuMTExMS9qcGhkLjEyMDI1PC9l
bGVjdHJvbmljLXJlc291cmNlLW51bT48cmVtb3RlLWRhdGFiYXNlLXByb3ZpZGVyPk5MTTwvcmVt
b3RlLWRhdGFiYXNlLXByb3ZpZGVyPjxsYW5ndWFnZT5lbmc8L2xhbmd1YWdlPjwvcmVjb3JkPjwv
Q2l0ZT48L0VuZE5vdGU+AG==
</w:fldData>
              </w:fldChar>
            </w:r>
            <w:r>
              <w:instrText xml:space="preserve"> ADDIN EN.CITE.DATA </w:instrText>
            </w:r>
            <w:r w:rsidR="00E053B7">
              <w:fldChar w:fldCharType="end"/>
            </w:r>
            <w:r w:rsidR="00E053B7">
              <w:fldChar w:fldCharType="separate"/>
            </w:r>
            <w:r>
              <w:rPr>
                <w:noProof/>
              </w:rPr>
              <w:t>(45)</w:t>
            </w:r>
            <w:r w:rsidR="00E053B7">
              <w:fldChar w:fldCharType="end"/>
            </w:r>
          </w:p>
        </w:tc>
        <w:tc>
          <w:tcPr>
            <w:tcW w:w="6948" w:type="dxa"/>
          </w:tcPr>
          <w:p w:rsidR="00463F80" w:rsidRDefault="00BB5F72" w:rsidP="002C7D8B">
            <w:pPr>
              <w:cnfStyle w:val="000000100000"/>
            </w:pPr>
            <w:r>
              <w:t>520-529.9</w:t>
            </w:r>
          </w:p>
        </w:tc>
      </w:tr>
      <w:tr w:rsidR="00463F80" w:rsidTr="00637F5E">
        <w:tc>
          <w:tcPr>
            <w:cnfStyle w:val="001000000000"/>
            <w:tcW w:w="2628" w:type="dxa"/>
            <w:tcBorders>
              <w:left w:val="single" w:sz="4" w:space="0" w:color="auto"/>
            </w:tcBorders>
          </w:tcPr>
          <w:p w:rsidR="00463F80" w:rsidRDefault="00BB5F72" w:rsidP="002C7D8B">
            <w:proofErr w:type="spellStart"/>
            <w:r>
              <w:t>Shortridge</w:t>
            </w:r>
            <w:proofErr w:type="spellEnd"/>
            <w:r>
              <w:t xml:space="preserve"> and Moore</w: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 </w:instrText>
            </w:r>
            <w:r w:rsidR="00E053B7">
              <w:fldChar w:fldCharType="begin">
                <w:fldData xml:space="preserve">PEVuZE5vdGU+PENpdGU+PEF1dGhvcj5TaG9ydHJpZGdlPC9BdXRob3I+PFllYXI+MjAwOTwvWWVh
cj48UmVjTnVtPjc5NzwvUmVjTnVtPjxEaXNwbGF5VGV4dD4oNTcpPC9EaXNwbGF5VGV4dD48cmVj
b3JkPjxyZWMtbnVtYmVyPjc5NzwvcmVjLW51bWJlcj48Zm9yZWlnbi1rZXlzPjxrZXkgYXBwPSJF
TiIgZGItaWQ9IjJ2dHJyenh3bDBwenRvZXp3ZjZ4MHB4NTAwOXYwd3IyNXR3eiIgdGltZXN0YW1w
PSIxNDM4MjAyMjI1Ij43OTc8L2tleT48L2ZvcmVpZ24ta2V5cz48cmVmLXR5cGUgbmFtZT0iSm91
cm5hbCBBcnRpY2xlIj4xNzwvcmVmLXR5cGU+PGNvbnRyaWJ1dG9ycz48YXV0aG9ycz48YXV0aG9y
PlNob3J0cmlkZ2UsIEUuIEYuPC9hdXRob3I+PGF1dGhvcj5Nb29yZSwgSi4gUi48L2F1dGhvcj48
L2F1dGhvcnM+PC9jb250cmlidXRvcnM+PGF1dGgtYWRkcmVzcz5XYWxzaCBDZW50ZXIgZm9yIFJ1
cmFsIEhlYWx0aCBBbmFseXNpcywgTk9SQyBhdCBVbml2ZXJzaXR5IG9mIENoaWNhZ28sIEJldGhl
c2RhLCBNYXJ5bGFuZCAyMDgxNCwgVVNBLiBzaG9ydHJpZGdlLWVtaWx5QG5vcmMub3JnPC9hdXRo
LWFkZHJlc3M+PHRpdGxlcz48dGl0bGU+VXNlIG9mIGVtZXJnZW5jeSBkZXBhcnRtZW50cyBmb3Ig
Y29uZGl0aW9ucyByZWxhdGVkIHRvIHBvb3Igb3JhbCBoZWFsdGhjYXJlOiBpbXBsaWNhdGlvbnMg
Zm9yIHJ1cmFsIGFuZCBsb3ctcmVzb3VyY2UgdXJiYW4gYXJlYXMgZm9yIHRocmVlIHN0YXRlczwv
dGl0bGU+PHNlY29uZGFyeS10aXRsZT5KIFB1YmxpYyBIZWFsdGggTWFuYWcgUHJhY3Q8L3NlY29u
ZGFyeS10aXRsZT48YWx0LXRpdGxlPkpvdXJuYWwgb2YgcHVibGljIGhlYWx0aCBtYW5hZ2VtZW50
IGFuZCBwcmFjdGljZSA6IEpQSE1QPC9hbHQtdGl0bGU+PC90aXRsZXM+PHBlcmlvZGljYWw+PGZ1
bGwtdGl0bGU+SiBQdWJsaWMgSGVhbHRoIE1hbmFnIFByYWN0PC9mdWxsLXRpdGxlPjxhYmJyLTE+
Sm91cm5hbCBvZiBwdWJsaWMgaGVhbHRoIG1hbmFnZW1lbnQgYW5kIHByYWN0aWNlIDogSlBITVA8
L2FiYnItMT48L3BlcmlvZGljYWw+PGFsdC1wZXJpb2RpY2FsPjxmdWxsLXRpdGxlPkogUHVibGlj
IEhlYWx0aCBNYW5hZyBQcmFjdDwvZnVsbC10aXRsZT48YWJici0xPkpvdXJuYWwgb2YgcHVibGlj
IGhlYWx0aCBtYW5hZ2VtZW50IGFuZCBwcmFjdGljZSA6IEpQSE1QPC9hYmJyLTE+PC9hbHQtcGVy
aW9kaWNhbD48cGFnZXM+MjM4LTQ1PC9wYWdlcz48dm9sdW1lPjE1PC92b2x1bWU+PG51bWJlcj4z
PC9udW1iZXI+PGVkaXRpb24+MjAwOS8wNC8xNDwvZWRpdGlvbj48a2V5d29yZHM+PGtleXdvcmQ+
RGF0YWJhc2VzIGFzIFRvcGljPC9rZXl3b3JkPjxrZXl3b3JkPkVtZXJnZW5jeSBTZXJ2aWNlLCBI
b3NwaXRhbC8qdXRpbGl6YXRpb248L2tleXdvcmQ+PGtleXdvcmQ+SHVtYW5zPC9rZXl3b3JkPjxr
ZXl3b3JkPkluc3VyYW5jZSBDb3ZlcmFnZS91dGlsaXphdGlvbjwva2V5d29yZD48a2V5d29yZD4q
TWVkaWNhbGx5IFVuZGVyc2VydmVkIEFyZWE8L2tleXdvcmQ+PGtleXdvcmQ+Kk9yYWwgSGVhbHRo
PC9rZXl3b3JkPjxrZXl3b3JkPipQb3ZlcnR5PC9rZXl3b3JkPjxrZXl3b3JkPipSdXJhbCBQb3B1
bGF0aW9uPC9rZXl3b3JkPjxrZXl3b3JkPipVcmJhbiBQb3B1bGF0aW9uPC9rZXl3b3JkPjxrZXl3
b3JkPlV0YWg8L2tleXdvcmQ+PGtleXdvcmQ+VmVybW9udDwva2V5d29yZD48a2V5d29yZD5XaXNj
b25zaW48L2tleXdvcmQ+PC9rZXl3b3Jkcz48ZGF0ZXM+PHllYXI+MjAwOTwveWVhcj48cHViLWRh
dGVzPjxkYXRlPk1heS1KdW48L2RhdGU+PC9wdWItZGF0ZXM+PC9kYXRlcz48aXNibj4xMDc4LTQ2
NTk8L2lzYm4+PGFjY2Vzc2lvbi1udW0+MTkzNjM0MDQ8L2FjY2Vzc2lvbi1udW0+PHVybHM+PHJl
bGF0ZWQtdXJscz48dXJsPmh0dHA6Ly9ncmFwaGljcy50eC5vdmlkLmNvbS9vdmZ0cGRmcy9GUERE
TkNEQ0hHT0VPRTAwL2ZzMDQ3L292ZnQvbGl2ZS9ndjAyNC8wMDEyNDc4NC8wMDEyNDc4NC0yMDA5
MDUwMDAtMDAwMTAucGRmPC91cmw+PC9yZWxhdGVkLXVybHM+PC91cmxzPjxlbGVjdHJvbmljLXJl
c291cmNlLW51bT4xMC4xMDk3L1BISC4wYjAxM2UzMTgxYTExNzlmPC9lbGVjdHJvbmljLXJlc291
cmNlLW51bT48cmVtb3RlLWRhdGFiYXNlLXByb3ZpZGVyPk5MTTwvcmVtb3RlLWRhdGFiYXNlLXBy
b3ZpZGVyPjxsYW5ndWFnZT5lbmc8L2xhbmd1YWdlPjwvcmVjb3JkPjwvQ2l0ZT48L0VuZE5vdGU+
AG==
</w:fldData>
              </w:fldChar>
            </w:r>
            <w:r>
              <w:instrText xml:space="preserve"> ADDIN EN.CITE.DATA </w:instrText>
            </w:r>
            <w:r w:rsidR="00E053B7">
              <w:fldChar w:fldCharType="end"/>
            </w:r>
            <w:r w:rsidR="00E053B7">
              <w:fldChar w:fldCharType="separate"/>
            </w:r>
            <w:r>
              <w:rPr>
                <w:noProof/>
              </w:rPr>
              <w:t>(57)</w:t>
            </w:r>
            <w:r w:rsidR="00E053B7">
              <w:fldChar w:fldCharType="end"/>
            </w:r>
          </w:p>
        </w:tc>
        <w:tc>
          <w:tcPr>
            <w:tcW w:w="6948" w:type="dxa"/>
          </w:tcPr>
          <w:p w:rsidR="00463F80" w:rsidRDefault="00BB5F72" w:rsidP="002C7D8B">
            <w:pPr>
              <w:cnfStyle w:val="000000000000"/>
            </w:pPr>
            <w:r>
              <w:t>520-529.9</w:t>
            </w:r>
          </w:p>
        </w:tc>
      </w:tr>
      <w:tr w:rsidR="00463F80" w:rsidTr="00637F5E">
        <w:trPr>
          <w:cnfStyle w:val="000000100000"/>
        </w:trPr>
        <w:tc>
          <w:tcPr>
            <w:cnfStyle w:val="001000000000"/>
            <w:tcW w:w="2628" w:type="dxa"/>
            <w:tcBorders>
              <w:left w:val="single" w:sz="4" w:space="0" w:color="auto"/>
            </w:tcBorders>
          </w:tcPr>
          <w:p w:rsidR="00463F80" w:rsidRDefault="00BB5F72" w:rsidP="00BB5F72">
            <w:r>
              <w:t>Wallace et al.</w: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 </w:instrText>
            </w:r>
            <w:r w:rsidR="00E053B7">
              <w:fldChar w:fldCharType="begin">
                <w:fldData xml:space="preserve">PEVuZE5vdGU+PENpdGU+PEF1dGhvcj5XYWxsYWNlPC9BdXRob3I+PFllYXI+MjAxMTwvWWVhcj48
UmVjTnVtPjgxMTwvUmVjTnVtPjxEaXNwbGF5VGV4dD4oNTYpPC9EaXNwbGF5VGV4dD48cmVjb3Jk
PjxyZWMtbnVtYmVyPjgxMTwvcmVjLW51bWJlcj48Zm9yZWlnbi1rZXlzPjxrZXkgYXBwPSJFTiIg
ZGItaWQ9IjJ2dHJyenh3bDBwenRvZXp3ZjZ4MHB4NTAwOXYwd3IyNXR3eiIgdGltZXN0YW1wPSIx
NDM4MjAyMjI1Ij44MTE8L2tleT48L2ZvcmVpZ24ta2V5cz48cmVmLXR5cGUgbmFtZT0iSm91cm5h
bCBBcnRpY2xlIj4xNzwvcmVmLXR5cGU+PGNvbnRyaWJ1dG9ycz48YXV0aG9ycz48YXV0aG9yPldh
bGxhY2UsIE4uIFQuPC9hdXRob3I+PGF1dGhvcj5DYXJsc29uLCBNLiBKLjwvYXV0aG9yPjxhdXRo
b3I+TW9zZW4sIEQuIE0uPC9hdXRob3I+PGF1dGhvcj5TbnlkZXIsIEouIEouPC9hdXRob3I+PGF1
dGhvcj5XcmlnaHQsIEIuIEouPC9hdXRob3I+PC9hdXRob3JzPjwvY29udHJpYnV0b3JzPjxhdXRo
LWFkZHJlc3M+UG9ydGxhbmQgU3RhdGUgVW5pdmVyc2l0eSwgUG9ydGxhbmQsIE9SIDk3MjA3LTA3
NTEsIFVTQS4gbndhbGxhY2VAcGR4LmVkdTwvYXV0aC1hZGRyZXNzPjx0aXRsZXM+PHRpdGxlPlRo
ZSBpbmRpdmlkdWFsIGFuZCBwcm9ncmFtIGltcGFjdHMgb2YgZWxpbWluYXRpbmcgTWVkaWNhaWQg
ZGVudGFsIGJlbmVmaXRzIGluIHRoZSBPcmVnb24gSGVhbHRoIFBsYW4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jIxNDQtNTA8L3BhZ2VzPjx2b2x1bWU+MTAxPC92b2x1bWU+PG51
bWJlcj4xMTwvbnVtYmVyPjxlZGl0aW9uPjIwMTEvMDYvMTg8L2VkaXRpb24+PGtleXdvcmRzPjxr
ZXl3b3JkPkFkdWx0PC9rZXl3b3JkPjxrZXl3b3JkPkRlbnRhbCBDYXJlLyp1dGlsaXphdGlvbjwv
a2V5d29yZD48a2V5d29yZD5GZW1hbGU8L2tleXdvcmQ+PGtleXdvcmQ+SGVhbHRoIFNlcnZpY2Vz
L3V0aWxpemF0aW9uPC9rZXl3b3JkPjxrZXl3b3JkPkhlYWx0aCBTZXJ2aWNlcyBBY2Nlc3NpYmls
aXR5LypzdGF0aXN0aWNzICZhbXA7IG51bWVyaWNhbCBkYXRhPC9rZXl3b3JkPjxrZXl3b3JkPkhl
YWx0aCBTdGF0dXM8L2tleXdvcmQ+PGtleXdvcmQ+SHVtYW5zPC9rZXl3b3JkPjxrZXl3b3JkPklu
c3VyYW5jZSBDbGFpbSBSZXZpZXcvc3RhdGlzdGljcyAmYW1wOyBudW1lcmljYWwgZGF0YTwva2V5
d29yZD48a2V5d29yZD5NYWxlPC9rZXl3b3JkPjxrZXl3b3JkPk1lZGljYWlkLyplY29ub21pY3Mv
c3RhdGlzdGljcyAmYW1wOyBudW1lcmljYWwgZGF0YTwva2V5d29yZD48a2V5d29yZD5NaWRkbGUg
QWdlZDwva2V5d29yZD48a2V5d29yZD5PcmVnb248L2tleXdvcmQ+PGtleXdvcmQ+U29jaW9lY29u
b21pYyBGYWN0b3JzPC9rZXl3b3JkPjxrZXl3b3JkPlN0YXRlIEhlYWx0aCBQbGFucy8qZWNvbm9t
aWNzL3N0YXRpc3RpY3MgJmFtcDsgbnVtZXJpY2FsIGRhdGE8L2tleXdvcmQ+PGtleXdvcmQ+VW5p
dGVkIFN0YXRlczwva2V5d29yZD48L2tleXdvcmRzPjxkYXRlcz48eWVhcj4yMDExPC95ZWFyPjxw
dWItZGF0ZXM+PGRhdGU+Tm92PC9kYXRlPjwvcHViLWRhdGVzPjwvZGF0ZXM+PGlzYm4+MDA5MC0w
MDM2PC9pc2JuPjxhY2Nlc3Npb24tbnVtPjIxNjgwOTM4PC9hY2Nlc3Npb24tbnVtPjx1cmxzPjxy
ZWxhdGVkLXVybHM+PHVybD5odHRwOi8vd3d3Lm5jYmkubmxtLm5paC5nb3YvcG1jL2FydGljbGVz
L1BNQzMyMjI0MTIvcGRmLzIxNDQucGRmPC91cmw+PC9yZWxhdGVkLXVybHM+PC91cmxzPjxjdXN0
b20yPlBtYzMyMjI0MTI8L2N1c3RvbTI+PGVsZWN0cm9uaWMtcmVzb3VyY2UtbnVtPjEwLjIxMDUv
YWpwaC4yMDEwLjMwMDAzMTwvZWxlY3Ryb25pYy1yZXNvdXJjZS1udW0+PHJlbW90ZS1kYXRhYmFz
ZS1wcm92aWRlcj5OTE08L3JlbW90ZS1kYXRhYmFzZS1wcm92aWRlcj48bGFuZ3VhZ2U+ZW5nPC9s
YW5ndWFnZT48L3JlY29yZD48L0NpdGU+PC9FbmROb3RlPn==
</w:fldData>
              </w:fldChar>
            </w:r>
            <w:r>
              <w:instrText xml:space="preserve"> ADDIN EN.CITE.DATA </w:instrText>
            </w:r>
            <w:r w:rsidR="00E053B7">
              <w:fldChar w:fldCharType="end"/>
            </w:r>
            <w:r w:rsidR="00E053B7">
              <w:fldChar w:fldCharType="separate"/>
            </w:r>
            <w:r>
              <w:rPr>
                <w:noProof/>
              </w:rPr>
              <w:t>(56)</w:t>
            </w:r>
            <w:r w:rsidR="00E053B7">
              <w:fldChar w:fldCharType="end"/>
            </w:r>
          </w:p>
        </w:tc>
        <w:tc>
          <w:tcPr>
            <w:tcW w:w="6948" w:type="dxa"/>
          </w:tcPr>
          <w:p w:rsidR="00463F80" w:rsidRDefault="00BB5F72" w:rsidP="002C7D8B">
            <w:pPr>
              <w:cnfStyle w:val="000000100000"/>
            </w:pPr>
            <w:r>
              <w:t>521.00 – 523.99, 525.30 – 525.39, 525.90 – 525.99, 873.63, 873.73</w:t>
            </w:r>
          </w:p>
        </w:tc>
      </w:tr>
      <w:tr w:rsidR="00463F80" w:rsidTr="00637F5E">
        <w:tc>
          <w:tcPr>
            <w:cnfStyle w:val="001000000000"/>
            <w:tcW w:w="2628" w:type="dxa"/>
            <w:tcBorders>
              <w:left w:val="single" w:sz="4" w:space="0" w:color="auto"/>
            </w:tcBorders>
          </w:tcPr>
          <w:p w:rsidR="00463F80" w:rsidRDefault="00BB5F72" w:rsidP="002C7D8B">
            <w:r>
              <w:t>Wall</w:t>
            </w:r>
            <w:r w:rsidR="00E053B7">
              <w:fldChar w:fldCharType="begin"/>
            </w:r>
            <w:r>
              <w:instrText xml:space="preserve"> ADDIN EN.CITE &lt;EndNote&gt;&lt;Cite&gt;&lt;Author&gt;Wall&lt;/Author&gt;&lt;Year&gt;2012&lt;/Year&gt;&lt;RecNum&gt;41&lt;/RecNum&gt;&lt;DisplayText&gt;(29)&lt;/DisplayText&gt;&lt;record&gt;&lt;rec-number&gt;41&lt;/rec-number&gt;&lt;foreign-keys&gt;&lt;key app="EN" db-id="2vtrrzxwl0pztoezwf6x0px5009v0wr25twz" timestamp="1421161790"&gt;41&lt;/key&gt;&lt;/foreign-keys&gt;&lt;ref-type name="Journal Article"&gt;17&lt;/ref-type&gt;&lt;contributors&gt;&lt;authors&gt;&lt;author&gt;Wall, T.&lt;/author&gt;&lt;/authors&gt;&lt;/contributors&gt;&lt;auth-address&gt;Health Policy Resources Center, American Dental Association, Chicago, IL 60611-2678, USA. wallt@ada.org&lt;/auth-address&gt;&lt;titles&gt;&lt;title&gt;Recent trends in dental emergency department visits in the United States:1997/1998 to 2007/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216-20&lt;/pages&gt;&lt;volume&gt;72&lt;/volume&gt;&lt;number&gt;3&lt;/number&gt;&lt;edition&gt;2012/04/28&lt;/edition&gt;&lt;keywords&gt;&lt;keyword&gt;Adult&lt;/keyword&gt;&lt;keyword&gt;Dental Health Services/*utilization&lt;/keyword&gt;&lt;keyword&gt;*Emergency Treatment&lt;/keyword&gt;&lt;keyword&gt;Female&lt;/keyword&gt;&lt;keyword&gt;Humans&lt;/keyword&gt;&lt;keyword&gt;Male&lt;/keyword&gt;&lt;keyword&gt;Middle Aged&lt;/keyword&gt;&lt;keyword&gt;Probability&lt;/keyword&gt;&lt;keyword&gt;United States&lt;/keyword&gt;&lt;/keywords&gt;&lt;dates&gt;&lt;year&gt;2012&lt;/year&gt;&lt;pub-dates&gt;&lt;date&gt;Summer&lt;/date&gt;&lt;/pub-dates&gt;&lt;/dates&gt;&lt;isbn&gt;0022-4006&lt;/isbn&gt;&lt;accession-num&gt;22536892&lt;/accession-num&gt;&lt;urls&gt;&lt;related-urls&gt;&lt;url&gt;http://onlinelibrary.wiley.com/store/10.1111/j.1752-7325.2012.00339.x/asset/j.1752-7325.2012.00339.x.pdf?v=1&amp;amp;t=i4vf4l24&amp;amp;s=a33bf631e2251c86eb5c151f37222450f5cc3ec9&lt;/url&gt;&lt;/related-urls&gt;&lt;/urls&gt;&lt;electronic-resource-num&gt;10.1111/j.1752-7325.2012.00339.x&lt;/electronic-resource-num&gt;&lt;remote-database-provider&gt;NLM&lt;/remote-database-provider&gt;&lt;language&gt;eng&lt;/language&gt;&lt;/record&gt;&lt;/Cite&gt;&lt;/EndNote&gt;</w:instrText>
            </w:r>
            <w:r w:rsidR="00E053B7">
              <w:fldChar w:fldCharType="separate"/>
            </w:r>
            <w:r>
              <w:rPr>
                <w:noProof/>
              </w:rPr>
              <w:t>(29)</w:t>
            </w:r>
            <w:r w:rsidR="00E053B7">
              <w:fldChar w:fldCharType="end"/>
            </w:r>
          </w:p>
        </w:tc>
        <w:tc>
          <w:tcPr>
            <w:tcW w:w="6948" w:type="dxa"/>
          </w:tcPr>
          <w:p w:rsidR="00463F80" w:rsidRDefault="00BB5F72" w:rsidP="002C7D8B">
            <w:pPr>
              <w:cnfStyle w:val="000000000000"/>
            </w:pPr>
            <w:r>
              <w:t>520.00 – 526.99</w:t>
            </w:r>
          </w:p>
        </w:tc>
      </w:tr>
      <w:tr w:rsidR="00463F80" w:rsidTr="00637F5E">
        <w:trPr>
          <w:cnfStyle w:val="000000100000"/>
        </w:trPr>
        <w:tc>
          <w:tcPr>
            <w:cnfStyle w:val="001000000000"/>
            <w:tcW w:w="2628" w:type="dxa"/>
            <w:tcBorders>
              <w:left w:val="single" w:sz="4" w:space="0" w:color="auto"/>
            </w:tcBorders>
          </w:tcPr>
          <w:p w:rsidR="00463F80" w:rsidRDefault="00BB5F72" w:rsidP="00BB5F72">
            <w:r>
              <w:t>Wall and Vujicic</w:t>
            </w:r>
            <w:r w:rsidR="00E053B7">
              <w:fldChar w:fldCharType="begin"/>
            </w:r>
            <w:r>
              <w:instrText xml:space="preserve"> ADDIN EN.CITE &lt;EndNote&gt;&lt;Cite&gt;&lt;Author&gt;Wall&lt;/Author&gt;&lt;Year&gt;2015&lt;/Year&gt;&lt;RecNum&gt;1129&lt;/RecNum&gt;&lt;DisplayText&gt;(24)&lt;/DisplayText&gt;&lt;record&gt;&lt;rec-number&gt;1129&lt;/rec-number&gt;&lt;foreign-keys&gt;&lt;key app="EN" db-id="2vtrrzxwl0pztoezwf6x0px5009v0wr25twz" timestamp="1443143893"&gt;1129&lt;/key&gt;&lt;/foreign-keys&gt;&lt;ref-type name="Report"&gt;27&lt;/ref-type&gt;&lt;contributors&gt;&lt;authors&gt;&lt;author&gt;Wall, T., Vujicic, M.&lt;/author&gt;&lt;/authors&gt;&lt;tertiary-authors&gt;&lt;author&gt;American Dental Association&lt;/author&gt;&lt;/tertiary-authors&gt;&lt;/contributors&gt;&lt;titles&gt;&lt;title&gt;Emergency department use for dental conditions continues to increase. Research Brief&lt;/title&gt;&lt;/titles&gt;&lt;edition&gt;April 2015&lt;/edition&gt;&lt;dates&gt;&lt;year&gt;2015&lt;/year&gt;&lt;/dates&gt;&lt;publisher&gt;Health Policy Institute&lt;/publisher&gt;&lt;urls&gt;&lt;related-urls&gt;&lt;url&gt;http://www.ada.org/~/media/ADA/Science%20and%20Research/HPI/Files/HPIBrief_0415_2.ashx&lt;/url&gt;&lt;/related-urls&gt;&lt;/urls&gt;&lt;/record&gt;&lt;/Cite&gt;&lt;/EndNote&gt;</w:instrText>
            </w:r>
            <w:r w:rsidR="00E053B7">
              <w:fldChar w:fldCharType="separate"/>
            </w:r>
            <w:r>
              <w:rPr>
                <w:noProof/>
              </w:rPr>
              <w:t>(24)</w:t>
            </w:r>
            <w:r w:rsidR="00E053B7">
              <w:fldChar w:fldCharType="end"/>
            </w:r>
          </w:p>
        </w:tc>
        <w:tc>
          <w:tcPr>
            <w:tcW w:w="6948" w:type="dxa"/>
          </w:tcPr>
          <w:p w:rsidR="00463F80" w:rsidRDefault="00BB5F72" w:rsidP="002C7D8B">
            <w:pPr>
              <w:cnfStyle w:val="000000100000"/>
            </w:pPr>
            <w:r>
              <w:t xml:space="preserve">520.0 – 526.9, 528.0 – 528.9, </w:t>
            </w:r>
            <w:r w:rsidRPr="00B04BA9">
              <w:t>784</w:t>
            </w:r>
            <w:r w:rsidR="00897029" w:rsidRPr="00B04BA9">
              <w:t>.</w:t>
            </w:r>
            <w:r w:rsidRPr="00B04BA9">
              <w:t>92,</w:t>
            </w:r>
            <w:r>
              <w:t xml:space="preserve"> V523, V534, V585, V722</w:t>
            </w:r>
          </w:p>
        </w:tc>
      </w:tr>
      <w:tr w:rsidR="00463F80" w:rsidTr="00637F5E">
        <w:tc>
          <w:tcPr>
            <w:cnfStyle w:val="001000000000"/>
            <w:tcW w:w="2628" w:type="dxa"/>
            <w:tcBorders>
              <w:left w:val="single" w:sz="4" w:space="0" w:color="auto"/>
            </w:tcBorders>
          </w:tcPr>
          <w:p w:rsidR="00463F80" w:rsidRDefault="0019525B" w:rsidP="00A26EEE">
            <w:r>
              <w:t>Hong et al.</w: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 </w:instrText>
            </w:r>
            <w:r w:rsidR="00E053B7">
              <w:fldChar w:fldCharType="begin">
                <w:fldData xml:space="preserve">PEVuZE5vdGU+PENpdGU+PEF1dGhvcj5Ib25nPC9BdXRob3I+PFllYXI+MjAxMTwvWWVhcj48UmVj
TnVtPjYxPC9SZWNOdW0+PERpc3BsYXlUZXh0Pig4Mik8L0Rpc3BsYXlUZXh0PjxyZWNvcmQ+PHJl
Yy1udW1iZXI+NjE8L3JlYy1udW1iZXI+PGZvcmVpZ24ta2V5cz48a2V5IGFwcD0iRU4iIGRiLWlk
PSIydnRycnp4d2wwcHp0b2V6d2Y2eDBweDUwMDl2MHdyMjV0d3oiIHRpbWVzdGFtcD0iMTQyMTE2
MTc5MCI+NjE8L2tleT48L2ZvcmVpZ24ta2V5cz48cmVmLXR5cGUgbmFtZT0iSm91cm5hbCBBcnRp
Y2xlIj4xNzwvcmVmLXR5cGU+PGNvbnRyaWJ1dG9ycz48YXV0aG9ycz48YXV0aG9yPkhvbmcsIEwu
PC9hdXRob3I+PGF1dGhvcj5BaG1lZCwgQS48L2F1dGhvcj48YXV0aG9yPk1jQ3VubmlmZiwgTS48
L2F1dGhvcj48YXV0aG9yPkxpdSwgWS48L2F1dGhvcj48YXV0aG9yPkNhaSwgSi48L2F1dGhvcj48
YXV0aG9yPkhvZmYsIEcuPC9hdXRob3I+PC9hdXRob3JzPjwvY29udHJpYnV0b3JzPjxhdXRoLWFk
ZHJlc3M+RGl2aXNpb24gb2YgQ29tbXVuaXR5IERlbnRpc3RyeSwgRGVwYXJ0bWVudCBvZiBQZWRp
YXRyaWMgRGVudGlzdHJ5IGFuZCBDb21tdW5pdHkgRGVudGlzdHJ5LCBVbml2ZXJzaXR5IG9mIFRl
bm5lc3NlZSBIZWFsdGggU2NpZW5jZSBDZW50ZXIgQ29sbGVnZSBvZiBEZW50aXN0cnksIE1lbXBo
aXMsIFROIDM4MTM2LCBVU0EuIGxob25nMkB1dGhzYy5lZHU8L2F1dGgtYWRkcmVzcz48dGl0bGVz
Pjx0aXRsZT5TZWN1bGFyIHRyZW5kcyBpbiBob3NwaXRhbCBlbWVyZ2VuY3kgZGVwYXJ0bWVudCB2
aXNpdHMgZm9yIGRlbnRhbCBjYXJlIGluIEthbnNhcyBDaXR5LCBNaXNzb3VyaSwgMjAwMS0yMDA2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yMTAtOTwvcGFnZXM+PHZvbHVtZT4xMjY8L3ZvbHVtZT48bnVtYmVy
PjI8L251bWJlcj48ZWRpdGlvbj4yMDExLzAzLzExPC9lZGl0aW9uPjxrZXl3b3Jkcz48a2V5d29y
ZD5BZG9sZXNjZW50PC9rZXl3b3JkPjxrZXl3b3JkPkFkdWx0PC9rZXl3b3JkPjxrZXl3b3JkPkFn
ZSBEaXN0cmlidXRpb248L2tleXdvcmQ+PGtleXdvcmQ+Q2hpbGQ8L2tleXdvcmQ+PGtleXdvcmQ+
Q2hpbGQsIFByZXNjaG9vbDwva2V5d29yZD48a2V5d29yZD5FbWVyZ2VuY3kgU2VydmljZSwgSG9z
cGl0YWwvKnN0YXRpc3RpY3MgJmFtcDsgbnVtZXJpY2FsIGRhdGEvdHJlbmRzPC9rZXl3b3JkPjxr
ZXl3b3JkPkZlbWFsZTwva2V5d29yZD48a2V5d29yZD5IZWFsdGggQ2FyZSBTdXJ2ZXlzPC9rZXl3
b3JkPjxrZXl3b3JkPkhvc3BpdGFsIENoYXJnZXMvc3RhdGlzdGljcyAmYW1wOyBudW1lcmljYWwg
ZGF0YTwva2V5d29yZD48a2V5d29yZD5IdW1hbnM8L2tleXdvcmQ+PGtleXdvcmQ+SW5mYW50PC9r
ZXl3b3JkPjxrZXl3b3JkPkluc3VyYW5jZSBDb3ZlcmFnZS9zdGF0aXN0aWNzICZhbXA7IG51bWVy
aWNhbCBkYXRhPC9rZXl3b3JkPjxrZXl3b3JkPkluc3VyYW5jZSwgSGVhbHRoL3N0YXRpc3RpY3Mg
JmFtcDsgbnVtZXJpY2FsIGRhdGE8L2tleXdvcmQ+PGtleXdvcmQ+TWFsZTwva2V5d29yZD48a2V5
d29yZD5NaWRkbGUgQWdlZDwva2V5d29yZD48a2V5d29yZD5NaXNzb3VyaS9lcGlkZW1pb2xvZ3k8
L2tleXdvcmQ+PGtleXdvcmQ+UmV0cm9zcGVjdGl2ZSBTdHVkaWVzPC9rZXl3b3JkPjxrZXl3b3Jk
PlJpc2sgRmFjdG9yczwva2V5d29yZD48a2V5d29yZD5TZXggRGlzdHJpYnV0aW9uPC9rZXl3b3Jk
PjxrZXl3b3JkPlNtYWxsLUFyZWEgQW5hbHlzaXM8L2tleXdvcmQ+PGtleXdvcmQ+U29jaW9lY29u
b21pYyBGYWN0b3JzPC9rZXl3b3JkPjxrZXl3b3JkPlN0b21hdG9nbmF0aGljIERpc2Vhc2VzLypk
aWFnbm9zaXMvKmVwaWRlbWlvbG9neTwva2V5d29yZD48a2V5d29yZD5Ub290aCBEaXNlYXNlcy9k
aWFnbm9zaXMvZXBpZGVtaW9sb2d5PC9rZXl3b3JkPjxrZXl3b3JkPllvdW5nIEFkdWx0PC9rZXl3
b3JkPjwva2V5d29yZHM+PGRhdGVzPjx5ZWFyPjIwMTE8L3llYXI+PHB1Yi1kYXRlcz48ZGF0ZT5N
YXItQXByPC9kYXRlPjwvcHViLWRhdGVzPjwvZGF0ZXM+PGlzYm4+MDAzMy0zNTQ5IChQcmludCkm
I3hEOzAwMzMtMzU0OTwvaXNibj48YWNjZXNzaW9uLW51bT4yMTM4Nzk1MTwvYWNjZXNzaW9uLW51
bT48dXJscz48cmVsYXRlZC11cmxzPjx1cmw+aHR0cDovL3d3dy5uY2JpLm5sbS5uaWguZ292L3Bt
Yy9hcnRpY2xlcy9QTUMzMDU2MDM0L3BkZi9waHIxMjYwMDAyMTAucGRmPC91cmw+PC9yZWxhdGVk
LXVybHM+PC91cmxzPjxjdXN0b20yPlBtYzMwNTYwMzQ8L2N1c3RvbTI+PHJlbW90ZS1kYXRhYmFz
ZS1wcm92aWRlcj5OTE08L3JlbW90ZS1kYXRhYmFzZS1wcm92aWRlcj48bGFuZ3VhZ2U+ZW5nPC9s
YW5ndWFnZT48L3JlY29yZD48L0NpdGU+PC9FbmROb3RlPn==
</w:fldData>
              </w:fldChar>
            </w:r>
            <w:r w:rsidR="00A26EEE">
              <w:instrText xml:space="preserve"> ADDIN EN.CITE.DATA </w:instrText>
            </w:r>
            <w:r w:rsidR="00E053B7">
              <w:fldChar w:fldCharType="end"/>
            </w:r>
            <w:r w:rsidR="00E053B7">
              <w:fldChar w:fldCharType="separate"/>
            </w:r>
            <w:r w:rsidR="00A26EEE">
              <w:rPr>
                <w:noProof/>
              </w:rPr>
              <w:t>(82)</w:t>
            </w:r>
            <w:r w:rsidR="00E053B7">
              <w:fldChar w:fldCharType="end"/>
            </w:r>
          </w:p>
        </w:tc>
        <w:tc>
          <w:tcPr>
            <w:tcW w:w="6948" w:type="dxa"/>
          </w:tcPr>
          <w:p w:rsidR="00463F80" w:rsidRDefault="0019525B" w:rsidP="0019525B">
            <w:pPr>
              <w:cnfStyle w:val="000000000000"/>
            </w:pPr>
            <w:r>
              <w:t>520.1, 521.2, 521.3, 522.0 – 522.9, 523, 525 – 529, 524.6, 830.0 – 830.1, 848.1, 873.51, 873.53, 873.54, 873.63 – 873.69</w:t>
            </w:r>
          </w:p>
        </w:tc>
      </w:tr>
      <w:tr w:rsidR="00463F80" w:rsidTr="00637F5E">
        <w:trPr>
          <w:cnfStyle w:val="000000100000"/>
        </w:trPr>
        <w:tc>
          <w:tcPr>
            <w:cnfStyle w:val="001000000000"/>
            <w:tcW w:w="2628" w:type="dxa"/>
            <w:tcBorders>
              <w:left w:val="single" w:sz="4" w:space="0" w:color="auto"/>
            </w:tcBorders>
          </w:tcPr>
          <w:p w:rsidR="00463F80" w:rsidRDefault="0019525B" w:rsidP="00A26EEE">
            <w:r>
              <w:t>McCormick et al.</w: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 </w:instrText>
            </w:r>
            <w:r w:rsidR="00E053B7">
              <w:fldChar w:fldCharType="begin">
                <w:fldData xml:space="preserve">PEVuZE5vdGU+PENpdGU+PEF1dGhvcj5NY0Nvcm1pY2s8L0F1dGhvcj48WWVhcj4yMDEzPC9ZZWFy
PjxSZWNOdW0+MzM8L1JlY051bT48RGlzcGxheVRleHQ+KDY3KTwvRGlzcGxheVRleHQ+PHJlY29y
ZD48cmVjLW51bWJlcj4zMzwvcmVjLW51bWJlcj48Zm9yZWlnbi1rZXlzPjxrZXkgYXBwPSJFTiIg
ZGItaWQ9IjJ2dHJyenh3bDBwenRvZXp3ZjZ4MHB4NTAwOXYwd3IyNXR3eiIgdGltZXN0YW1wPSIx
NDIxMTYxNzkwIj4zMzwva2V5PjwvZm9yZWlnbi1rZXlzPjxyZWYtdHlwZSBuYW1lPSJKb3VybmFs
IEFydGljbGUiPjE3PC9yZWYtdHlwZT48Y29udHJpYnV0b3JzPjxhdXRob3JzPjxhdXRob3I+TWND
b3JtaWNrLCBBLiBQLjwvYXV0aG9yPjxhdXRob3I+QWJ1YmFrZXIsIEEuIE8uPC9hdXRob3I+PGF1
dGhvcj5MYXNraW4sIEQuIE0uPC9hdXRob3I+PGF1dGhvcj5Hb256YWxlcywgTS4gUy48L2F1dGhv
cj48YXV0aG9yPkdhcmxhbmQsIFMuPC9hdXRob3I+PC9hdXRob3JzPjwvY29udHJpYnV0b3JzPjxh
dXRoLWFkZHJlc3M+RGVwYXJ0bWVudCBvZiBPcmFsIGFuZCBNYXhpbGxvZmFjaWFsIFN1cmdlcnks
IFZpcmdpbmlhIENvbW1vbndlYWx0aCBVbml2ZXJzaXR5IE1lZGljYWwgQ2VudGVyLCBSaWNobW9u
ZCwgVmlyZ2luaWEsIFVTQS48L2F1dGgtYWRkcmVzcz48dGl0bGVzPjx0aXRsZT5SZWR1Y2luZyB0
aGUgYnVyZGVuIG9mIGRlbnRhbCBwYXRpZW50cyBvbiB0aGUgYnVzeSBob3NwaXRhbCBlbWVyZ2Vu
Y3kgZGVwYXJ0bWVudDwvdGl0bGU+PHNlY29uZGFyeS10aXRsZT5KIE9yYWwgTWF4aWxsb2ZhYyBT
dXJnPC9zZWNvbmRhcnktdGl0bGU+PGFsdC10aXRsZT5Kb3VybmFsIG9mIG9yYWwgYW5kIG1heGls
bG9mYWNpYWwgc3VyZ2VyeSA6IG9mZmljaWFsIGpvdXJuYWwgb2YgdGhlIEFtZXJpY2FuIEFzc29j
aWF0aW9uIG9mIE9yYWwgYW5kIE1heGlsbG9mYWNpYWwgU3VyZ2VvbnM8L2FsdC10aXRsZT48L3Rp
dGxlcz48cGVyaW9kaWNhbD48ZnVsbC10aXRsZT5KIE9yYWwgTWF4aWxsb2ZhYyBTdXJnPC9mdWxs
LXRpdGxlPjxhYmJyLTE+Sm91cm5hbCBvZiBvcmFsIGFuZCBtYXhpbGxvZmFjaWFsIHN1cmdlcnkg
OiBvZmZpY2lhbCBqb3VybmFsIG9mIHRoZSBBbWVyaWNhbiBBc3NvY2lhdGlvbiBvZiBPcmFsIGFu
ZCBNYXhpbGxvZmFjaWFsIFN1cmdlb25zPC9hYmJyLTE+PC9wZXJpb2RpY2FsPjxhbHQtcGVyaW9k
aWNhbD48ZnVsbC10aXRsZT5KIE9yYWwgTWF4aWxsb2ZhYyBTdXJnPC9mdWxsLXRpdGxlPjxhYmJy
LTE+Sm91cm5hbCBvZiBvcmFsIGFuZCBtYXhpbGxvZmFjaWFsIHN1cmdlcnkgOiBvZmZpY2lhbCBq
b3VybmFsIG9mIHRoZSBBbWVyaWNhbiBBc3NvY2lhdGlvbiBvZiBPcmFsIGFuZCBNYXhpbGxvZmFj
aWFsIFN1cmdlb25zPC9hYmJyLTE+PC9hbHQtcGVyaW9kaWNhbD48cGFnZXM+NDc1LTg8L3BhZ2Vz
Pjx2b2x1bWU+NzE8L3ZvbHVtZT48bnVtYmVyPjM8L251bWJlcj48ZWRpdGlvbj4yMDEyLzEyLzI2
PC9lZGl0aW9uPjxrZXl3b3Jkcz48a2V5d29yZD5BZG9sZXNjZW50PC9rZXl3b3JkPjxrZXl3b3Jk
PkFkdWx0PC9rZXl3b3JkPjxrZXl3b3JkPkRlbnRhbCBTZXJ2aWNlLCBIb3NwaXRhbC9zdGF0aXN0
aWNzICZhbXA7IG51bWVyaWNhbCBkYXRhLyp1dGlsaXphdGlvbjwva2V5d29yZD48a2V5d29yZD5F
bWVyZ2VuY3kgU2VydmljZSwgSG9zcGl0YWwvc3RhdGlzdGljcyAmYW1wOyBudW1lcmljYWwgZGF0
YS8qdXRpbGl6YXRpb248L2tleXdvcmQ+PGtleXdvcmQ+SHVtYW5zPC9rZXl3b3JkPjxrZXl3b3Jk
Pk1pZGRsZSBBZ2VkPC9rZXl3b3JkPjxrZXl3b3JkPlBlcmlvZG9udGFsIERpc2Vhc2VzL3RoZXJh
cHk8L2tleXdvcmQ+PGtleXdvcmQ+UGlsb3QgUHJvamVjdHM8L2tleXdvcmQ+PGtleXdvcmQ+UXVh
bGl0eSBBc3N1cmFuY2UsIEhlYWx0aCBDYXJlPC9rZXl3b3JkPjxrZXl3b3JkPlRvb3RoIERpc2Vh
c2VzL3RoZXJhcHk8L2tleXdvcmQ+PGtleXdvcmQ+VG9vdGhhY2hlL2RydWcgdGhlcmFweTwva2V5
d29yZD48a2V5d29yZD5WaXJnaW5pYTwva2V5d29yZD48a2V5d29yZD5Zb3VuZyBBZHVsdDwva2V5
d29yZD48L2tleXdvcmRzPjxkYXRlcz48eWVhcj4yMDEzPC95ZWFyPjxwdWItZGF0ZXM+PGRhdGU+
TWFyPC9kYXRlPjwvcHViLWRhdGVzPjwvZGF0ZXM+PGlzYm4+MDI3OC0yMzkxPC9pc2JuPjxhY2Nl
c3Npb24tbnVtPjIzMjY1ODUwPC9hY2Nlc3Npb24tbnVtPjx1cmxzPjxyZWxhdGVkLXVybHM+PHVy
bD5odHRwOi8vYWMuZWxzLWNkbi5jb20vUzAyNzgyMzkxMTIwMTIzMzUvMS1zMi4wLVMwMjc4MjM5
MTEyMDEyMzM1LW1haW4ucGRmP190aWQ9ODZmM2VkMzAtOWIzNi0xMWU0LWI5MTMtMDAwMDBhYWNi
MzYyJmFtcDthY2RuYXQ9MTQyMTE2MjEwMl8xOGVkMTE4NWI0ZWFiOGExNzY1NTFiNmMxMmU0NWVm
MzwvdXJsPjwvcmVsYXRlZC11cmxzPjwvdXJscz48ZWxlY3Ryb25pYy1yZXNvdXJjZS1udW0+MTAu
MTAxNi9qLmpvbXMuMjAxMi4wOC4wMjM8L2VsZWN0cm9uaWMtcmVzb3VyY2UtbnVtPjxyZW1vdGUt
ZGF0YWJhc2UtcHJvdmlkZXI+TkxNPC9yZW1vdGUtZGF0YWJhc2UtcHJvdmlkZXI+PGxhbmd1YWdl
PmVuZzwvbGFuZ3VhZ2U+PC9yZWNvcmQ+PC9DaXRlPjwvRW5kTm90ZT5=
</w:fldData>
              </w:fldChar>
            </w:r>
            <w:r w:rsidR="00A26EEE">
              <w:instrText xml:space="preserve"> ADDIN EN.CITE.DATA </w:instrText>
            </w:r>
            <w:r w:rsidR="00E053B7">
              <w:fldChar w:fldCharType="end"/>
            </w:r>
            <w:r w:rsidR="00E053B7">
              <w:fldChar w:fldCharType="separate"/>
            </w:r>
            <w:r w:rsidR="00A26EEE">
              <w:rPr>
                <w:noProof/>
              </w:rPr>
              <w:t>(67)</w:t>
            </w:r>
            <w:r w:rsidR="00E053B7">
              <w:fldChar w:fldCharType="end"/>
            </w:r>
          </w:p>
        </w:tc>
        <w:tc>
          <w:tcPr>
            <w:tcW w:w="6948" w:type="dxa"/>
          </w:tcPr>
          <w:p w:rsidR="00463F80" w:rsidRDefault="0019525B" w:rsidP="002C7D8B">
            <w:pPr>
              <w:cnfStyle w:val="000000100000"/>
            </w:pPr>
            <w:r>
              <w:t>520-526.99</w:t>
            </w:r>
          </w:p>
        </w:tc>
      </w:tr>
      <w:tr w:rsidR="00463F80" w:rsidTr="00637F5E">
        <w:tc>
          <w:tcPr>
            <w:cnfStyle w:val="001000000000"/>
            <w:tcW w:w="2628" w:type="dxa"/>
            <w:tcBorders>
              <w:left w:val="single" w:sz="4" w:space="0" w:color="auto"/>
            </w:tcBorders>
          </w:tcPr>
          <w:p w:rsidR="00463F80" w:rsidRDefault="0019525B" w:rsidP="0019525B">
            <w:r>
              <w:t>Sun et al.</w: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 </w:instrText>
            </w:r>
            <w:r w:rsidR="00E053B7">
              <w:fldChar w:fldCharType="begin">
                <w:fldData xml:space="preserve">PEVuZE5vdGU+PENpdGU+PEF1dGhvcj5TdW48L0F1dGhvcj48WWVhcj4yMDE1PC9ZZWFyPjxSZWNO
dW0+ODA2PC9SZWNOdW0+PERpc3BsYXlUZXh0Pig0NCk8L0Rpc3BsYXlUZXh0PjxyZWNvcmQ+PHJl
Yy1udW1iZXI+ODA2PC9yZWMtbnVtYmVyPjxmb3JlaWduLWtleXM+PGtleSBhcHA9IkVOIiBkYi1p
ZD0iMnZ0cnJ6eHdsMHB6dG9lendmNngwcHg1MDA5djB3cjI1dHd6IiB0aW1lc3RhbXA9IjE0Mzgy
MDIyMjUiPjgwNjwva2V5PjwvZm9yZWlnbi1rZXlzPjxyZWYtdHlwZSBuYW1lPSJKb3VybmFsIEFy
dGljbGUiPjE3PC9yZWYtdHlwZT48Y29udHJpYnV0b3JzPjxhdXRob3JzPjxhdXRob3I+U3VuLCBC
LiBDLjwvYXV0aG9yPjxhdXRob3I+Q2hpLCBELiBMLjwvYXV0aG9yPjxhdXRob3I+U2Nod2Fyeiwg
RS48L2F1dGhvcj48YXV0aG9yPk1pbGdyb20sIFAuPC9hdXRob3I+PGF1dGhvcj5ZYWdhcGVuLCBB
LjwvYXV0aG9yPjxhdXRob3I+TWFsdmVhdSwgUy48L2F1dGhvcj48YXV0aG9yPkNoZW4sIFouPC9h
dXRob3I+PGF1dGhvcj5DaGFuLCBCLjwvYXV0aG9yPjxhdXRob3I+RGFubmVyLCBTLjwvYXV0aG9y
PjxhdXRob3I+T3dlbiwgRS48L2F1dGhvcj48YXV0aG9yPk1vcnRvbiwgVi48L2F1dGhvcj48YXV0
aG9yPkxvd2UsIFIuIEEuPC9hdXRob3I+PC9hdXRob3JzPjwvY29udHJpYnV0b3JzPjxhdXRoLWFk
ZHJlc3M+QmVuamFtaW4gQy4gU3VuLCBBbm5pY2sgWWFnYXBlbiwgU3VzYW4gTWFsdmVhdSwgYW5k
IEJlbiBDaGFuIGFyZSB3aXRoIERlcGFydG1lbnQgb2YgRW1lcmdlbmN5IE1lZGljaW5lLCBPcmVn
b24gSGVhbHRoIGFuZCBTY2llbmNlIFVuaXZlcnNpdHkgKE9IU1UpLCBQb3J0bGFuZC4gUm9iZXJ0
IEEuIExvd2UgaXMgd2l0aCB0aGUgRGVwYXJ0bWVudCBvZiBNZWRpY2FsIEluZm9ybWF0aWNzIGFu
ZCBDbGluaWNhbCBFcGlkZW1pb2xvZ3ksIE9IU1UuIERvbmFsZCBMLiBDaGkgYW5kIFBldGVyIE1p
bGdyb20gYXJlIHdpdGggRGVwYXJ0bWVudCBvZiBPcmFsIEhlYWx0aCBTY2llbmNlcywgVW5pdmVy
c2l0eSBvZiBXYXNoaW5ndG9uLCBTZWF0dGxlLiBFbGkgU2Nod2FyeiBpcyB3aXRoIFNjaG9vbCBv
ZiBEZW50aXN0cnksIE9IU1UuIFp1bnF1aSBDaGVuIGlzIHdpdGggRGVwYXJ0bWVudCBvZiBQdWJs
aWMgSGVhbHRoIGFuZCBQcmV2ZW50aXZlIE1lZGljaW5lLCBPSFNVLiBTYW5raXJ0YW5hIERhbm5l
ciBpcyB3aXRoIE9yZWdvbiBSdXJhbCBQcmFjdGljZS1CYXNlZCBSZXNlYXJjaCBOZXR3b3JrLCBP
SFNVLiBFcmluIE93ZW4gaXMgd2l0aCBTbG9jdW0gUmVzZWFyY2ggYW5kIEVkdWNhdGlvbiBGb3Vu
ZGF0aW9uLCBFdWdlbmUsIE9SLiBWaWNraWUgTW9ydG9uIGlzIHdpdGggRmluYW5jaWFsIFNlcnZp
Y2VzLCBPSFNVLjwvYXV0aC1hZGRyZXNzPjx0aXRsZXM+PHRpdGxlPkVtZXJnZW5jeSBkZXBhcnRt
ZW50IHZpc2l0cyBmb3Igbm9udHJhdW1hdGljIGRlbnRhbCBwcm9ibGVtczogYSBtaXhlZC1tZXRo
b2RzIHN0dWR5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5NDctNTU8L3BhZ2Vz
Pjx2b2x1bWU+MTA1PC92b2x1bWU+PG51bWJlcj41PC9udW1iZXI+PGVkaXRpb24+MjAxNS8wMy8y
MDwvZWRpdGlvbj48a2V5d29yZHM+PGtleXdvcmQ+QWRvbGVzY2VudDwva2V5d29yZD48a2V5d29y
ZD5BZHVsdDwva2V5d29yZD48a2V5d29yZD5BZ2VkPC9rZXl3b3JkPjxrZXl3b3JkPkFuYWxnZXNp
Y3MsIE9waW9pZC9hZG1pbmlzdHJhdGlvbiAmYW1wOyBkb3NhZ2U8L2tleXdvcmQ+PGtleXdvcmQ+
QW50aS1CYWN0ZXJpYWwgQWdlbnRzL2FkbWluaXN0cmF0aW9uICZhbXA7IGRvc2FnZTwva2V5d29y
ZD48a2V5d29yZD5DaGlsZDwva2V5d29yZD48a2V5d29yZD5DaGlsZCwgUHJlc2Nob29sPC9rZXl3
b3JkPjxrZXl3b3JkPkRlbnRhbCBDYXJlLypzdGF0aXN0aWNzICZhbXA7IG51bWVyaWNhbCBkYXRh
PC9rZXl3b3JkPjxrZXl3b3JkPkVtZXJnZW5jeSBTZXJ2aWNlLCBIb3NwaXRhbC9lY29ub21pY3Mv
KnV0aWxpemF0aW9uPC9rZXl3b3JkPjxrZXl3b3JkPkZlbWFsZTwva2V5d29yZD48a2V5d29yZD5I
ZWFsdGggQ2FyZSBTdXJ2ZXlzPC9rZXl3b3JkPjxrZXl3b3JkPkh1bWFuczwva2V5d29yZD48a2V5
d29yZD5JbmZhbnQ8L2tleXdvcmQ+PGtleXdvcmQ+SW5zdXJhbmNlIENsYWltIFJldmlldzwva2V5
d29yZD48a2V5d29yZD5NYWxlPC9rZXl3b3JkPjxrZXl3b3JkPk1lZGljYWlkL3N0YXRpc3RpY3Mg
JmFtcDsgbnVtZXJpY2FsIGRhdGE8L2tleXdvcmQ+PGtleXdvcmQ+TWVkaWNhbGx5IFVuaW5zdXJl
ZC9zdGF0aXN0aWNzICZhbXA7IG51bWVyaWNhbCBkYXRhPC9rZXl3b3JkPjxrZXl3b3JkPk1pZGRs
ZSBBZ2VkPC9rZXl3b3JkPjxrZXl3b3JkPk9yZWdvbjwva2V5d29yZD48a2V5d29yZD5Tb2Npb2Vj
b25vbWljIEZhY3RvcnM8L2tleXdvcmQ+PGtleXdvcmQ+VW5pdGVkIFN0YXRlczwva2V5d29yZD48
a2V5d29yZD5Zb3VuZyBBZHVsdDwva2V5d29yZD48L2tleXdvcmRzPjxkYXRlcz48eWVhcj4yMDE1
PC95ZWFyPjxwdWItZGF0ZXM+PGRhdGU+TWF5PC9kYXRlPjwvcHViLWRhdGVzPjwvZGF0ZXM+PGlz
Ym4+MDA5MC0wMDM2PC9pc2JuPjxhY2Nlc3Npb24tbnVtPjI1NzkwNDE1PC9hY2Nlc3Npb24tbnVt
Pjx1cmxzPjxyZWxhdGVkLXVybHM+PHVybD5odHRwOi8vbWVkaWEucHJvcXVlc3QuY29tL21lZGlh
L3BxL2NsYXNzaWMvZG9jLzM2NjAxNjI3MDEvZm10L3BpL3JlcC9OT05FP2hsPSZhbXA7Y2l0JTNB
YXV0aD1TdW4lMkMrQmVuamFtaW4rQyUzQkNoaSUyQytEb25hbGQrTCUzQlNjaHdhcnolMkMrRWxp
JTNCTWlsZ3JvbSUyQytQZXRlciUzQllhZ2FwZW4lMkMrQW5uaWNrJTNCTWFsdmVhdSUyQytTdXNh
biUzQkNoZW4lMkMrWnVucXVpJTNCQ2hhbiUyQytCZW4lM0JEYW5uZXIlMkMrU2Fua2lydGFuYSUz
Qk93ZW4lMkMrRXJpbiUzQk1vcnRvbiUyQytWaWNraWUlM0JMb3dlJTJDK1JvYmVydCtBJmFtcDtj
aXQlM0F0aXRsZT1FbWVyZ2VuY3krRGVwYXJ0bWVudCtWaXNpdHMrZm9yK05vbnRyYXVtYXRpYytE
ZW50YWwrUHJvYmxlbXMlM0ErQStNaXhlZC1NZXRob2RzK1N0dWR5JmFtcDtjaXQlM0FwdWI9QW1l
cmljYW4rSm91cm5hbCtvZitQdWJsaWMrSGVhbHRoJmFtcDtjaXQlM0F2b2w9MTA1JmFtcDtjaXQl
M0Fpc3M9NSZhbXA7Y2l0JTNBcGc9OTQ3JmFtcDtjaXQlM0FkYXRlPU1heSsyMDE1JmFtcDtpYz10
cnVlJmFtcDtjaXQlM0Fwcm9kPVByb1F1ZXN0JmFtcDtfYT1DaGd5TURFMU1EY3lPVEl3TXpjeU5E
RTJOVG96TVRFM05UZ1NCVGsxTmpZekdncFBUa1ZmVTBWQlVrTklJZzh4TkRFdU1qRXpMakl5TWk0
eE56a3FCVFF4T0RBME1nb3hOamMwTkRJMk56UTFPZzFFYjJOMWJXVnVkRWx0WVdkbFFnRXdVZ1pQ
Ym14cGJtVmFBa1pVWWdOUVJsUnFDakl3TVRVdk1EVXZNREZ5Q2pJd01UVXZNRFV2TXpGNkFJSUJL
VkF0TVRBd01EQXdNUzB4TkRZMk55MURWVk5VVDAxRlVpMHhNREF3TURBd09DMDBNRGt4TlRVNWtn
RUdUMjVzYVc1bHlnRUhSVzVrVG05MFpkSUJFbE5qYUc5c1lYSnNlU0JLYjNWeWJtRnNjNW9DQjFC
eVpWQmhhV1NxQWloUFV6cEZUVk10VUdSbVJHOWpWbWxsZDBKaGMyVXRaMlYwVFdWa2FXRlZjbXhH
YjNKSmRHVnR5Z0lQUVhKMGFXTnNaWHhHWldGMGRYSmwwZ0lCV2VJQ0FVN3lBZ0ElM0QmYW1wO19z
PTNMRVcySll2UlllaWxyUHA4JTJGbUozMEx3cWdBJTNEPC91cmw+PC9yZWxhdGVkLXVybHM+PC91
cmxzPjxjdXN0b20yPlBtYzQzODY1NDQ8L2N1c3RvbTI+PGVsZWN0cm9uaWMtcmVzb3VyY2UtbnVt
PjEwLjIxMDUvYWpwaC4yMDE0LjMwMjM5ODwvZWxlY3Ryb25pYy1yZXNvdXJjZS1udW0+PHJlbW90
ZS1kYXRhYmFzZS1wcm92aWRlcj5OTE08L3JlbW90ZS1kYXRhYmFzZS1wcm92aWRlcj48bGFuZ3Vh
Z2U+ZW5nPC9sYW5ndWFnZT48L3JlY29yZD48L0NpdGU+PC9FbmROb3RlPgB=
</w:fldData>
              </w:fldChar>
            </w:r>
            <w:r>
              <w:instrText xml:space="preserve"> ADDIN EN.CITE.DATA </w:instrText>
            </w:r>
            <w:r w:rsidR="00E053B7">
              <w:fldChar w:fldCharType="end"/>
            </w:r>
            <w:r w:rsidR="00E053B7">
              <w:fldChar w:fldCharType="separate"/>
            </w:r>
            <w:r>
              <w:rPr>
                <w:noProof/>
              </w:rPr>
              <w:t>(44)</w:t>
            </w:r>
            <w:r w:rsidR="00E053B7">
              <w:fldChar w:fldCharType="end"/>
            </w:r>
          </w:p>
        </w:tc>
        <w:tc>
          <w:tcPr>
            <w:tcW w:w="6948" w:type="dxa"/>
          </w:tcPr>
          <w:p w:rsidR="00463F80" w:rsidRDefault="0019525B" w:rsidP="002C7D8B">
            <w:pPr>
              <w:cnfStyle w:val="000000000000"/>
            </w:pPr>
            <w:r>
              <w:t xml:space="preserve">520.0 – 520.9, </w:t>
            </w:r>
            <w:r w:rsidRPr="00356654">
              <w:t>521.00 - 521.09, 522.0 - 522.9, 523.00 - 523.9</w:t>
            </w:r>
            <w:r>
              <w:t>, 525.0 – 525.9</w:t>
            </w:r>
          </w:p>
        </w:tc>
      </w:tr>
      <w:tr w:rsidR="00463F80" w:rsidTr="002C7D8B">
        <w:trPr>
          <w:cnfStyle w:val="000000100000"/>
        </w:trPr>
        <w:tc>
          <w:tcPr>
            <w:cnfStyle w:val="001000000000"/>
            <w:tcW w:w="2628" w:type="dxa"/>
            <w:tcBorders>
              <w:left w:val="single" w:sz="4" w:space="0" w:color="auto"/>
            </w:tcBorders>
          </w:tcPr>
          <w:p w:rsidR="00463F80" w:rsidRDefault="000072ED" w:rsidP="000072ED">
            <w:r>
              <w:t>Allareddy et al.</w:t>
            </w:r>
            <w:r w:rsidR="00E053B7">
              <w:fldChar w:fldCharType="begin">
                <w:fldData xml:space="preserve">PEVuZE5vdGU+PENpdGU+PEF1dGhvcj5BbGxhcmVkZHk8L0F1dGhvcj48WWVhcj4yMDE0PC9ZZWFy
PjxSZWNOdW0+NjwvUmVjTnVtPjxEaXNwbGF5VGV4dD4oMjEsIDIyKTwvRGlzcGxheVRleHQ+PHJl
Y29yZD48cmVjLW51bWJlcj42PC9yZWMtbnVtYmVyPjxmb3JlaWduLWtleXM+PGtleSBhcHA9IkVO
IiBkYi1pZD0iMnZ0cnJ6eHdsMHB6dG9lendmNngwcHg1MDA5djB3cjI1dHd6IiB0aW1lc3RhbXA9
IjE0MjExNjE3ODkiPjY8L2tleT48L2ZvcmVpZ24ta2V5cz48cmVmLXR5cGUgbmFtZT0iSm91cm5h
bCBBcnRpY2xlIj4xNzwvcmVmLXR5cGU+PGNvbnRyaWJ1dG9ycz48YXV0aG9ycz48YXV0aG9yPkFs
bGFyZWRkeSwgVi48L2F1dGhvcj48YXV0aG9yPk5hbGxpYWgsIFIuIFAuPC9hdXRob3I+PGF1dGhv
cj5IYXF1ZSwgTS48L2F1dGhvcj48YXV0aG9yPkpvaG5zb24sIEguPC9hdXRob3I+PGF1dGhvcj5S
YW1wYSwgUy4gQi48L2F1dGhvcj48YXV0aG9yPkxlZSwgTS4gSy48L2F1dGhvcj48L2F1dGhvcnM+
PC9jb250cmlidXRvcnM+PGF1dGgtYWRkcmVzcz5EZXBhcnRtZW50IG9mIE9ydGhvZG9udGljcywg
Q29sbGVnZSBvZiBEZW50aXN0cnksIFRoZSBVbml2ZXJzaXR5IG9mIElvd2EsIElvd2EgQ2l0eSwg
SW93YSwgVVNBLiYjeEQ7Q2FzdGxlIFNvY2lldHksIE9mZmljZSBvZiBEZW50YWwgRWR1Y2F0aW9u
LCBhdCBIYXJ2YXJkIFNjaG9vbCBvZiBEZW50YWwgTWVkaWNpbmUsIEJvc3RvbiwgTWFzcywgVVNB
LiByb21lc2hfbmFsbGlhaEBoc2RtLmhhcnZhcmQuZWR1LiYjeEQ7SGFydmFyZCBTY2hvb2wgb2Yg
RGVudGFsIE1lZGljaW5lLCBCb3N0b24sIE1hc3MsIFVTQS4mI3hEO0NsZXZlbGFuZCwgT2hpbywg
VVNBLiYjeEQ7RGVwYXJ0bWVudCBvZiBEZXZlbG9wbWVudGFsIEJpb2xvZ3ksIGF0IEhhcnZhcmQg
U2Nob29sIG9mIERlbnRhbCBNZWRpY2luZSwgQm9zdG9uLCBNYXNzLCBVU0EuPC9hdXRoLWFkZHJl
c3M+PHRpdGxlcz48dGl0bGU+SG9zcGl0YWwtYmFzZWQgZW1lcmdlbmN5IGRlcGFydG1lbnQgdmlz
aXRzIHdpdGggZGVudGFsIGNvbmRpdGlvbnMgYW1vbmcgY2hpbGRyZW4gaW4gdGhlIFVuaXRlZCBT
dGF0ZXM6IG5hdGlvbndpZGUgZXBpZGVtaW9sb2dpY2FsIGRhdGE8L3RpdGxlPjxzZWNvbmRhcnkt
dGl0bGU+UGVkaWF0ciBEZW50PC9zZWNvbmRhcnktdGl0bGU+PGFsdC10aXRsZT5QZWRpYXRyaWMg
ZGVudGlzdHJ5PC9hbHQtdGl0bGU+PC90aXRsZXM+PHBlcmlvZGljYWw+PGZ1bGwtdGl0bGU+UGVk
aWF0ciBEZW50PC9mdWxsLXRpdGxlPjxhYmJyLTE+UGVkaWF0cmljIGRlbnRpc3RyeTwvYWJici0x
PjwvcGVyaW9kaWNhbD48YWx0LXBlcmlvZGljYWw+PGZ1bGwtdGl0bGU+UGVkaWF0ciBEZW50PC9m
dWxsLXRpdGxlPjxhYmJyLTE+UGVkaWF0cmljIGRlbnRpc3RyeTwvYWJici0xPjwvYWx0LXBlcmlv
ZGljYWw+PHBhZ2VzPjM5My05PC9wYWdlcz48dm9sdW1lPjM2PC92b2x1bWU+PG51bWJlcj41PC9u
dW1iZXI+PGVkaXRpb24+MjAxNC8xMC8xMTwvZWRpdGlvbj48ZGF0ZXM+PHllYXI+MjAxNDwveWVh
cj48cHViLWRhdGVzPjxkYXRlPlNlcC1PY3Q8L2RhdGU+PC9wdWItZGF0ZXM+PC9kYXRlcz48aXNi
bj4wMTY0LTEyNjM8L2lzYm4+PGFjY2Vzc2lvbi1udW0+MjUzMDM1MDY8L2FjY2Vzc2lvbi1udW0+
PHVybHM+PC91cmxzPjxyZW1vdGUtZGF0YWJhc2UtcHJvdmlkZXI+TkxNPC9yZW1vdGUtZGF0YWJh
c2UtcHJvdmlkZXI+PGxhbmd1YWdlPmVuZzwvbGFuZ3VhZ2U+PC9yZWNvcmQ+PC9DaXRlPjxDaXRl
PjxBdXRob3I+QWxsYXJlZGR5PC9BdXRob3I+PFllYXI+MjAxNDwvWWVhcj48UmVjTnVtPjE0PC9S
ZWNOdW0+PHJlY29yZD48cmVjLW51bWJlcj4xNDwvcmVjLW51bWJlcj48Zm9yZWlnbi1rZXlzPjxr
ZXkgYXBwPSJFTiIgZGItaWQ9IjJ2dHJyenh3bDBwenRvZXp3ZjZ4MHB4NTAwOXYwd3IyNXR3eiIg
dGltZXN0YW1wPSIxNDIxMTYxNzkwIj4xNDwva2V5PjwvZm9yZWlnbi1rZXlzPjxyZWYtdHlwZSBu
YW1lPSJKb3VybmFsIEFydGljbGUiPjE3PC9yZWYtdHlwZT48Y29udHJpYnV0b3JzPjxhdXRob3Jz
PjxhdXRob3I+QWxsYXJlZGR5LCBWLjwvYXV0aG9yPjxhdXRob3I+UmFtcGEsIFMuPC9hdXRob3I+
PGF1dGhvcj5MZWUsIE0uIEsuPC9hdXRob3I+PGF1dGhvcj5BbGxhcmVkZHksIFYuPC9hdXRob3I+
PGF1dGhvcj5OYWxsaWFoLCBSLiBQLjwvYXV0aG9yPjwvYXV0aG9ycz48L2NvbnRyaWJ1dG9ycz48
YXV0aC1hZGRyZXNzPkRyLiBWZWVyYXNhdGhwdXJ1c2ggQWxsYXJlZGR5IGlzIGFuIGFzc29jaWF0
ZSBwcm9mZXNzb3IsIERlcGFydG1lbnQgb2YgT3J0aG9kb250aWNzLCBDb2xsZWdlIG9mIERlbnRp
c3RyeSBhbmQgRGVudGFsIENsaW5pY3MsIFRoZSBVbml2ZXJzaXR5IG9mIElvd2EsIDgwMSBOZXd0
b24gUm9hZCwgRGVudGFsIFNjaWVuY2UgQnVpbGRpbmcsIElvd2EgQ2l0eSwgSW93YSA1MjI0Miwg
VmVlcmFzYXRocHVydXNoLUFsbGFyZWRkeUB1aW93YS5lZHUuPC9hdXRoLWFkZHJlc3M+PHRpdGxl
cz48dGl0bGU+SG9zcGl0YWwtYmFzZWQgZW1lcmdlbmN5IGRlcGFydG1lbnQgdmlzaXRzIGludm9s
dmluZyBkZW50YWwgY29uZGl0aW9uczogcHJvZmlsZSBhbmQgcHJlZGljdG9ycyBvZiBwb29yIG91
dGNvbWVzIGFuZCByZXNvdXJjZSB1dGlsaXphdGlvbj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zMxLTc8L3Bh
Z2VzPjx2b2x1bWU+MTQ1PC92b2x1bWU+PG51bWJlcj40PC9udW1iZXI+PGVkaXRpb24+MjAxNC8w
NC8wMjwvZWRpdGlvbj48a2V5d29yZHM+PGtleXdvcmQ+RGVudGFsIGVtZXJnZW5jaWVzPC9rZXl3
b3JkPjxrZXl3b3JkPmFjY2VzcyB0byBjYXJlPC9rZXl3b3JkPjxrZXl3b3JkPmhvc3BpdGFsIGNv
c3RzPC9rZXl3b3JkPjwva2V5d29yZHM+PGRhdGVzPjx5ZWFyPjIwMTQ8L3llYXI+PHB1Yi1kYXRl
cz48ZGF0ZT5BcHI8L2RhdGU+PC9wdWItZGF0ZXM+PC9kYXRlcz48aXNibj4wMDAyLTgxNzc8L2lz
Ym4+PGFjY2Vzc2lvbi1udW0+MjQ2ODY5NjU8L2FjY2Vzc2lvbi1udW0+PHVybHM+PHJlbGF0ZWQt
dXJscz48dXJsPmh0dHA6Ly93d3cuc2NpZW5jZWRpcmVjdC5jb20vc2NpZW5jZS9hcnRpY2xlL3Bp
aS9TMDAwMjgxNzcxNDYwMDEwNjwvdXJsPjwvcmVsYXRlZC11cmxzPjwvdXJscz48ZWxlY3Ryb25p
Yy1yZXNvdXJjZS1udW0+MTAuMTQyMTkvamFkYS4yMDE0Ljc8L2VsZWN0cm9uaWMtcmVzb3VyY2Ut
bnVtPjxyZW1vdGUtZGF0YWJhc2UtcHJvdmlkZXI+TkxNPC9yZW1vdGUtZGF0YWJhc2UtcHJvdmlk
ZXI+PGxhbmd1YWdlPmVuZzwvbGFuZ3VhZ2U+PC9yZWNvcmQ+PC9DaXRlPjwvRW5kTm90ZT4A
</w:fldData>
              </w:fldChar>
            </w:r>
            <w:r>
              <w:instrText xml:space="preserve"> ADDIN EN.CITE </w:instrText>
            </w:r>
            <w:r w:rsidR="00E053B7">
              <w:fldChar w:fldCharType="begin">
                <w:fldData xml:space="preserve">PEVuZE5vdGU+PENpdGU+PEF1dGhvcj5BbGxhcmVkZHk8L0F1dGhvcj48WWVhcj4yMDE0PC9ZZWFy
PjxSZWNOdW0+NjwvUmVjTnVtPjxEaXNwbGF5VGV4dD4oMjEsIDIyKTwvRGlzcGxheVRleHQ+PHJl
Y29yZD48cmVjLW51bWJlcj42PC9yZWMtbnVtYmVyPjxmb3JlaWduLWtleXM+PGtleSBhcHA9IkVO
IiBkYi1pZD0iMnZ0cnJ6eHdsMHB6dG9lendmNngwcHg1MDA5djB3cjI1dHd6IiB0aW1lc3RhbXA9
IjE0MjExNjE3ODkiPjY8L2tleT48L2ZvcmVpZ24ta2V5cz48cmVmLXR5cGUgbmFtZT0iSm91cm5h
bCBBcnRpY2xlIj4xNzwvcmVmLXR5cGU+PGNvbnRyaWJ1dG9ycz48YXV0aG9ycz48YXV0aG9yPkFs
bGFyZWRkeSwgVi48L2F1dGhvcj48YXV0aG9yPk5hbGxpYWgsIFIuIFAuPC9hdXRob3I+PGF1dGhv
cj5IYXF1ZSwgTS48L2F1dGhvcj48YXV0aG9yPkpvaG5zb24sIEguPC9hdXRob3I+PGF1dGhvcj5S
YW1wYSwgUy4gQi48L2F1dGhvcj48YXV0aG9yPkxlZSwgTS4gSy48L2F1dGhvcj48L2F1dGhvcnM+
PC9jb250cmlidXRvcnM+PGF1dGgtYWRkcmVzcz5EZXBhcnRtZW50IG9mIE9ydGhvZG9udGljcywg
Q29sbGVnZSBvZiBEZW50aXN0cnksIFRoZSBVbml2ZXJzaXR5IG9mIElvd2EsIElvd2EgQ2l0eSwg
SW93YSwgVVNBLiYjeEQ7Q2FzdGxlIFNvY2lldHksIE9mZmljZSBvZiBEZW50YWwgRWR1Y2F0aW9u
LCBhdCBIYXJ2YXJkIFNjaG9vbCBvZiBEZW50YWwgTWVkaWNpbmUsIEJvc3RvbiwgTWFzcywgVVNB
LiByb21lc2hfbmFsbGlhaEBoc2RtLmhhcnZhcmQuZWR1LiYjeEQ7SGFydmFyZCBTY2hvb2wgb2Yg
RGVudGFsIE1lZGljaW5lLCBCb3N0b24sIE1hc3MsIFVTQS4mI3hEO0NsZXZlbGFuZCwgT2hpbywg
VVNBLiYjeEQ7RGVwYXJ0bWVudCBvZiBEZXZlbG9wbWVudGFsIEJpb2xvZ3ksIGF0IEhhcnZhcmQg
U2Nob29sIG9mIERlbnRhbCBNZWRpY2luZSwgQm9zdG9uLCBNYXNzLCBVU0EuPC9hdXRoLWFkZHJl
c3M+PHRpdGxlcz48dGl0bGU+SG9zcGl0YWwtYmFzZWQgZW1lcmdlbmN5IGRlcGFydG1lbnQgdmlz
aXRzIHdpdGggZGVudGFsIGNvbmRpdGlvbnMgYW1vbmcgY2hpbGRyZW4gaW4gdGhlIFVuaXRlZCBT
dGF0ZXM6IG5hdGlvbndpZGUgZXBpZGVtaW9sb2dpY2FsIGRhdGE8L3RpdGxlPjxzZWNvbmRhcnkt
dGl0bGU+UGVkaWF0ciBEZW50PC9zZWNvbmRhcnktdGl0bGU+PGFsdC10aXRsZT5QZWRpYXRyaWMg
ZGVudGlzdHJ5PC9hbHQtdGl0bGU+PC90aXRsZXM+PHBlcmlvZGljYWw+PGZ1bGwtdGl0bGU+UGVk
aWF0ciBEZW50PC9mdWxsLXRpdGxlPjxhYmJyLTE+UGVkaWF0cmljIGRlbnRpc3RyeTwvYWJici0x
PjwvcGVyaW9kaWNhbD48YWx0LXBlcmlvZGljYWw+PGZ1bGwtdGl0bGU+UGVkaWF0ciBEZW50PC9m
dWxsLXRpdGxlPjxhYmJyLTE+UGVkaWF0cmljIGRlbnRpc3RyeTwvYWJici0xPjwvYWx0LXBlcmlv
ZGljYWw+PHBhZ2VzPjM5My05PC9wYWdlcz48dm9sdW1lPjM2PC92b2x1bWU+PG51bWJlcj41PC9u
dW1iZXI+PGVkaXRpb24+MjAxNC8xMC8xMTwvZWRpdGlvbj48ZGF0ZXM+PHllYXI+MjAxNDwveWVh
cj48cHViLWRhdGVzPjxkYXRlPlNlcC1PY3Q8L2RhdGU+PC9wdWItZGF0ZXM+PC9kYXRlcz48aXNi
bj4wMTY0LTEyNjM8L2lzYm4+PGFjY2Vzc2lvbi1udW0+MjUzMDM1MDY8L2FjY2Vzc2lvbi1udW0+
PHVybHM+PC91cmxzPjxyZW1vdGUtZGF0YWJhc2UtcHJvdmlkZXI+TkxNPC9yZW1vdGUtZGF0YWJh
c2UtcHJvdmlkZXI+PGxhbmd1YWdlPmVuZzwvbGFuZ3VhZ2U+PC9yZWNvcmQ+PC9DaXRlPjxDaXRl
PjxBdXRob3I+QWxsYXJlZGR5PC9BdXRob3I+PFllYXI+MjAxNDwvWWVhcj48UmVjTnVtPjE0PC9S
ZWNOdW0+PHJlY29yZD48cmVjLW51bWJlcj4xNDwvcmVjLW51bWJlcj48Zm9yZWlnbi1rZXlzPjxr
ZXkgYXBwPSJFTiIgZGItaWQ9IjJ2dHJyenh3bDBwenRvZXp3ZjZ4MHB4NTAwOXYwd3IyNXR3eiIg
dGltZXN0YW1wPSIxNDIxMTYxNzkwIj4xNDwva2V5PjwvZm9yZWlnbi1rZXlzPjxyZWYtdHlwZSBu
YW1lPSJKb3VybmFsIEFydGljbGUiPjE3PC9yZWYtdHlwZT48Y29udHJpYnV0b3JzPjxhdXRob3Jz
PjxhdXRob3I+QWxsYXJlZGR5LCBWLjwvYXV0aG9yPjxhdXRob3I+UmFtcGEsIFMuPC9hdXRob3I+
PGF1dGhvcj5MZWUsIE0uIEsuPC9hdXRob3I+PGF1dGhvcj5BbGxhcmVkZHksIFYuPC9hdXRob3I+
PGF1dGhvcj5OYWxsaWFoLCBSLiBQLjwvYXV0aG9yPjwvYXV0aG9ycz48L2NvbnRyaWJ1dG9ycz48
YXV0aC1hZGRyZXNzPkRyLiBWZWVyYXNhdGhwdXJ1c2ggQWxsYXJlZGR5IGlzIGFuIGFzc29jaWF0
ZSBwcm9mZXNzb3IsIERlcGFydG1lbnQgb2YgT3J0aG9kb250aWNzLCBDb2xsZWdlIG9mIERlbnRp
c3RyeSBhbmQgRGVudGFsIENsaW5pY3MsIFRoZSBVbml2ZXJzaXR5IG9mIElvd2EsIDgwMSBOZXd0
b24gUm9hZCwgRGVudGFsIFNjaWVuY2UgQnVpbGRpbmcsIElvd2EgQ2l0eSwgSW93YSA1MjI0Miwg
VmVlcmFzYXRocHVydXNoLUFsbGFyZWRkeUB1aW93YS5lZHUuPC9hdXRoLWFkZHJlc3M+PHRpdGxl
cz48dGl0bGU+SG9zcGl0YWwtYmFzZWQgZW1lcmdlbmN5IGRlcGFydG1lbnQgdmlzaXRzIGludm9s
dmluZyBkZW50YWwgY29uZGl0aW9uczogcHJvZmlsZSBhbmQgcHJlZGljdG9ycyBvZiBwb29yIG91
dGNvbWVzIGFuZCByZXNvdXJjZSB1dGlsaXphdGlvbj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zMxLTc8L3Bh
Z2VzPjx2b2x1bWU+MTQ1PC92b2x1bWU+PG51bWJlcj40PC9udW1iZXI+PGVkaXRpb24+MjAxNC8w
NC8wMjwvZWRpdGlvbj48a2V5d29yZHM+PGtleXdvcmQ+RGVudGFsIGVtZXJnZW5jaWVzPC9rZXl3
b3JkPjxrZXl3b3JkPmFjY2VzcyB0byBjYXJlPC9rZXl3b3JkPjxrZXl3b3JkPmhvc3BpdGFsIGNv
c3RzPC9rZXl3b3JkPjwva2V5d29yZHM+PGRhdGVzPjx5ZWFyPjIwMTQ8L3llYXI+PHB1Yi1kYXRl
cz48ZGF0ZT5BcHI8L2RhdGU+PC9wdWItZGF0ZXM+PC9kYXRlcz48aXNibj4wMDAyLTgxNzc8L2lz
Ym4+PGFjY2Vzc2lvbi1udW0+MjQ2ODY5NjU8L2FjY2Vzc2lvbi1udW0+PHVybHM+PHJlbGF0ZWQt
dXJscz48dXJsPmh0dHA6Ly93d3cuc2NpZW5jZWRpcmVjdC5jb20vc2NpZW5jZS9hcnRpY2xlL3Bp
aS9TMDAwMjgxNzcxNDYwMDEwNjwvdXJsPjwvcmVsYXRlZC11cmxzPjwvdXJscz48ZWxlY3Ryb25p
Yy1yZXNvdXJjZS1udW0+MTAuMTQyMTkvamFkYS4yMDE0Ljc8L2VsZWN0cm9uaWMtcmVzb3VyY2Ut
bnVtPjxyZW1vdGUtZGF0YWJhc2UtcHJvdmlkZXI+TkxNPC9yZW1vdGUtZGF0YWJhc2UtcHJvdmlk
ZXI+PGxhbmd1YWdlPmVuZzwvbGFuZ3VhZ2U+PC9yZWNvcmQ+PC9DaXRlPjwvRW5kTm90ZT4A
</w:fldData>
              </w:fldChar>
            </w:r>
            <w:r>
              <w:instrText xml:space="preserve"> ADDIN EN.CITE.DATA </w:instrText>
            </w:r>
            <w:r w:rsidR="00E053B7">
              <w:fldChar w:fldCharType="end"/>
            </w:r>
            <w:r w:rsidR="00E053B7">
              <w:fldChar w:fldCharType="separate"/>
            </w:r>
            <w:r>
              <w:rPr>
                <w:noProof/>
              </w:rPr>
              <w:t>(21, 22)</w:t>
            </w:r>
            <w:r w:rsidR="00E053B7">
              <w:fldChar w:fldCharType="end"/>
            </w:r>
          </w:p>
        </w:tc>
        <w:tc>
          <w:tcPr>
            <w:tcW w:w="6948" w:type="dxa"/>
          </w:tcPr>
          <w:p w:rsidR="00463F80" w:rsidRDefault="000072ED" w:rsidP="002C7D8B">
            <w:pPr>
              <w:cnfStyle w:val="000000100000"/>
            </w:pPr>
            <w:r w:rsidRPr="00356654">
              <w:t>521.00 - 521.09, 522.0 - 522.9, 523.00 - 523.9, 528.3</w:t>
            </w:r>
          </w:p>
        </w:tc>
      </w:tr>
      <w:tr w:rsidR="00463F80" w:rsidTr="002C7D8B">
        <w:tc>
          <w:tcPr>
            <w:cnfStyle w:val="001000000000"/>
            <w:tcW w:w="2628" w:type="dxa"/>
            <w:tcBorders>
              <w:left w:val="single" w:sz="4" w:space="0" w:color="auto"/>
            </w:tcBorders>
          </w:tcPr>
          <w:p w:rsidR="00463F80" w:rsidRDefault="000072ED" w:rsidP="00A26EEE">
            <w:r>
              <w:t>Anderson et al.</w: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 </w:instrText>
            </w:r>
            <w:r w:rsidR="00E053B7">
              <w:fldChar w:fldCharType="begin">
                <w:fldData xml:space="preserve">PEVuZE5vdGU+PENpdGU+PEF1dGhvcj5BbmRlcnNvbjwvQXV0aG9yPjxZZWFyPjIwMTE8L1llYXI+
PFJlY051bT41NjwvUmVjTnVtPjxEaXNwbGF5VGV4dD4oODcpPC9EaXNwbGF5VGV4dD48cmVjb3Jk
PjxyZWMtbnVtYmVyPjU2PC9yZWMtbnVtYmVyPjxmb3JlaWduLWtleXM+PGtleSBhcHA9IkVOIiBk
Yi1pZD0iMnZ0cnJ6eHdsMHB6dG9lendmNngwcHg1MDA5djB3cjI1dHd6IiB0aW1lc3RhbXA9IjE0
MjExNjE3OTAiPjU2PC9rZXk+PC9mb3JlaWduLWtleXM+PHJlZi10eXBlIG5hbWU9IkpvdXJuYWwg
QXJ0aWNsZSI+MTc8L3JlZi10eXBlPjxjb250cmlidXRvcnM+PGF1dGhvcnM+PGF1dGhvcj5BbmRl
cnNvbiwgTC48L2F1dGhvcj48YXV0aG9yPkNoZXJhbGEsIFMuPC9hdXRob3I+PGF1dGhvcj5UcmFv
cmUsIEUuPC9hdXRob3I+PGF1dGhvcj5NYXJ0aW4sIE4uIFIuPC9hdXRob3I+PC9hdXRob3JzPjwv
Y29udHJpYnV0b3JzPjxhdXRoLWFkZHJlc3M+RGl2aXNpb24gb2YgUHVibGljIEhlYWx0aCBTZXJ2
aWNlcywgTmV3IEhhbXBzaGlyZSBEZXBhcnRtZW50IG9mIEhlYWx0aCBhbmQgSHVtYW4gU2Vydmlj
ZXMsIENvbmNvcmQsIE5IIDAzMzAxLTY1MDQsIFVTQS4gbGFuZGVyc29uQGRoaHMuc3RhdGUubmgu
dXM8L2F1dGgtYWRkcmVzcz48dGl0bGVzPjx0aXRsZT5VdGlsaXphdGlvbiBvZiBIb3NwaXRhbCBF
bWVyZ2VuY3kgRGVwYXJ0bWVudHMgZm9yIG5vbi10cmF1bWF0aWMgZGVudGFsIGNhcmUgaW4gTmV3
IEhhbXBzaGlyZSwgMjAwMS0yMDA4PC90aXRsZT48c2Vjb25kYXJ5LXRpdGxlPkogQ29tbXVuaXR5
IEhlYWx0aDwvc2Vjb25kYXJ5LXRpdGxlPjxhbHQtdGl0bGU+Sm91cm5hbCBvZiBjb21tdW5pdHkg
aGVhbHRoPC9hbHQtdGl0bGU+PC90aXRsZXM+PHBlcmlvZGljYWw+PGZ1bGwtdGl0bGU+SiBDb21t
dW5pdHkgSGVhbHRoPC9mdWxsLXRpdGxlPjxhYmJyLTE+Sm91cm5hbCBvZiBjb21tdW5pdHkgaGVh
bHRoPC9hYmJyLTE+PC9wZXJpb2RpY2FsPjxhbHQtcGVyaW9kaWNhbD48ZnVsbC10aXRsZT5KIENv
bW11bml0eSBIZWFsdGg8L2Z1bGwtdGl0bGU+PGFiYnItMT5Kb3VybmFsIG9mIGNvbW11bml0eSBo
ZWFsdGg8L2FiYnItMT48L2FsdC1wZXJpb2RpY2FsPjxwYWdlcz41MTMtNjwvcGFnZXM+PHZvbHVt
ZT4zNjwvdm9sdW1lPjxudW1iZXI+NDwvbnVtYmVyPjxlZGl0aW9uPjIwMTAvMTEvMjY8L2VkaXRp
b24+PGtleXdvcmRzPjxrZXl3b3JkPkFkb2xlc2NlbnQ8L2tleXdvcmQ+PGtleXdvcmQ+QWR1bHQ8
L2tleXdvcmQ+PGtleXdvcmQ+QWdlIERpc3RyaWJ1dGlvbjwva2V5d29yZD48a2V5d29yZD5BZ2Vk
PC9rZXl3b3JkPjxrZXl3b3JkPkNoaWxkPC9rZXl3b3JkPjxrZXl3b3JkPkRlbnRhbCBDYXJlLyp1
dGlsaXphdGlvbjwva2V5d29yZD48a2V5d29yZD5FbWVyZ2VuY3kgU2VydmljZSwgSG9zcGl0YWwv
KnV0aWxpemF0aW9uPC9rZXl3b3JkPjxrZXl3b3JkPkZlbWFsZTwva2V5d29yZD48a2V5d29yZD5I
ZWFsdGggQ2FyZSBTdXJ2ZXlzPC9rZXl3b3JkPjxrZXl3b3JkPkhlYWx0aCBTZXJ2aWNlcyBNaXN1
c2Uvc3RhdGlzdGljcyAmYW1wOyBudW1lcmljYWwgZGF0YTwva2V5d29yZD48a2V5d29yZD5Ib3Nw
aXRhbHMsIENvbW11bml0eS91dGlsaXphdGlvbjwva2V5d29yZD48a2V5d29yZD5Ib3NwaXRhbHMs
IEdlbmVyYWwvdXRpbGl6YXRpb248L2tleXdvcmQ+PGtleXdvcmQ+SG9zcGl0YWxzLCBQcml2YXRl
L3V0aWxpemF0aW9uPC9rZXl3b3JkPjxrZXl3b3JkPkh1bWFuczwva2V5d29yZD48a2V5d29yZD5J
bnRlcm5hdGlvbmFsIENsYXNzaWZpY2F0aW9uIG9mIERpc2Vhc2VzPC9rZXl3b3JkPjxrZXl3b3Jk
Pk1hbGU8L2tleXdvcmQ+PGtleXdvcmQ+TWlkZGxlIEFnZWQ8L2tleXdvcmQ+PGtleXdvcmQ+TmV3
IEhhbXBzaGlyZS9lcGlkZW1pb2xvZ3k8L2tleXdvcmQ+PGtleXdvcmQ+UGF0aWVudCBBZG1pc3Np
b24vKnN0YXRpc3RpY3MgJmFtcDsgbnVtZXJpY2FsIGRhdGE8L2tleXdvcmQ+PGtleXdvcmQ+VG9v
dGggRGlzZWFzZXMvKmVwaWRlbWlvbG9neS8qdGhlcmFweTwva2V5d29yZD48a2V5d29yZD5Zb3Vu
ZyBBZHVsdDwva2V5d29yZD48L2tleXdvcmRzPjxkYXRlcz48eWVhcj4yMDExPC95ZWFyPjxwdWIt
ZGF0ZXM+PGRhdGU+QXVnPC9kYXRlPjwvcHViLWRhdGVzPjwvZGF0ZXM+PGlzYm4+MDA5NC01MTQ1
PC9pc2JuPjxhY2Nlc3Npb24tbnVtPjIxMTA0NDI5PC9hY2Nlc3Npb24tbnVtPjx1cmxzPjxyZWxh
dGVkLXVybHM+PHVybD5odHRwOi8vZG93bmxvYWQuc3ByaW5nZXIuY29tL3N0YXRpYy9wZGYvODc1
L2FydCUyNTNBMTAuMTAwNyUyNTJGczEwOTAwLTAxMC05MzM1LTUucGRmP2F1dGg2Nj0xNDIxMTYy
MDA0X2MwZjIxNzA3M2NkZTlkNjQ2Zjg4NmYxYmU0NTVhZTU5JmFtcDtleHQ9LnBkZjwvdXJsPjwv
cmVsYXRlZC11cmxzPjwvdXJscz48ZWxlY3Ryb25pYy1yZXNvdXJjZS1udW0+MTAuMTAwNy9zMTA5
MDAtMDEwLTkzMzUtNTwvZWxlY3Ryb25pYy1yZXNvdXJjZS1udW0+PHJlbW90ZS1kYXRhYmFzZS1w
cm92aWRlcj5OTE08L3JlbW90ZS1kYXRhYmFzZS1wcm92aWRlcj48bGFuZ3VhZ2U+ZW5nPC9sYW5n
dWFnZT48L3JlY29yZD48L0NpdGU+PC9FbmROb3RlPn==
</w:fldData>
              </w:fldChar>
            </w:r>
            <w:r w:rsidR="00A26EEE">
              <w:instrText xml:space="preserve"> ADDIN EN.CITE.DATA </w:instrText>
            </w:r>
            <w:r w:rsidR="00E053B7">
              <w:fldChar w:fldCharType="end"/>
            </w:r>
            <w:r w:rsidR="00E053B7">
              <w:fldChar w:fldCharType="separate"/>
            </w:r>
            <w:r w:rsidR="00A26EEE">
              <w:rPr>
                <w:noProof/>
              </w:rPr>
              <w:t>(87)</w:t>
            </w:r>
            <w:r w:rsidR="00E053B7">
              <w:fldChar w:fldCharType="end"/>
            </w:r>
          </w:p>
        </w:tc>
        <w:tc>
          <w:tcPr>
            <w:tcW w:w="6948" w:type="dxa"/>
          </w:tcPr>
          <w:p w:rsidR="00463F80" w:rsidRDefault="000072ED" w:rsidP="002C7D8B">
            <w:pPr>
              <w:cnfStyle w:val="000000000000"/>
            </w:pPr>
            <w:r>
              <w:t>521, 522, 523, 525, and 528.</w:t>
            </w:r>
          </w:p>
        </w:tc>
      </w:tr>
      <w:tr w:rsidR="00463F80" w:rsidTr="002C7D8B">
        <w:trPr>
          <w:cnfStyle w:val="000000100000"/>
        </w:trPr>
        <w:tc>
          <w:tcPr>
            <w:cnfStyle w:val="001000000000"/>
            <w:tcW w:w="2628" w:type="dxa"/>
            <w:tcBorders>
              <w:left w:val="single" w:sz="4" w:space="0" w:color="auto"/>
            </w:tcBorders>
          </w:tcPr>
          <w:p w:rsidR="00463F80" w:rsidRDefault="00C057D9" w:rsidP="00C057D9">
            <w:r>
              <w:t>Okunseri et al.</w:t>
            </w:r>
            <w:r w:rsidR="00E053B7">
              <w:fldChar w:fldCharType="begin">
                <w:fldData xml:space="preserve">PEVuZE5vdGU+PENpdGU+PEF1dGhvcj5Pa3Vuc2VyaTwvQXV0aG9yPjxZZWFyPjIwMTM8L1llYXI+
PFJlY051bT4yNzwvUmVjTnVtPjxEaXNwbGF5VGV4dD4oMzItMzQsIDM2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Q8L1llYXI+PFJlY051bT40PC9SZWNOdW0+PHJl
Y29yZD48cmVjLW51bWJlcj40PC9yZWMtbnVtYmVyPjxmb3JlaWduLWtleXM+PGtleSBhcHA9IkVO
IiBkYi1pZD0iMnZ0cnJ6eHdsMHB6dG9lendmNngwcHg1MDA5djB3cjI1dHd6IiB0aW1lc3RhbXA9
IjE0MjExNjE3ODkiPjQ8L2tleT48L2ZvcmVpZ24ta2V5cz48cmVmLXR5cGUgbmFtZT0iSm91cm5h
bCBBcnRpY2xlIj4xNzwvcmVmLXR5cGU+PGNvbnRyaWJ1dG9ycz48YXV0aG9ycz48YXV0aG9yPk9r
dW5zZXJpLCBDLjwvYXV0aG9yPjxhdXRob3I+T2t1bnNlcmksIEUuPC9hdXRob3I+PGF1dGhvcj5Y
aWFuZywgUS48L2F1dGhvcj48YXV0aG9yPlRob3JwZSwgSi4gTS48L2F1dGhvcj48YXV0aG9yPlN6
YWJvLCBBLjwvYXV0aG9yPjwvYXV0aG9ycz48L2NvbnRyaWJ1dG9ycz48YXV0aC1hZGRyZXNzPkRl
cGFydG1lbnQgb2YgQ2xpbmljYWwgU2VydmljZXMsIFNjaG9vbCBvZiBEZW50aXN0cnksIE1hcnF1
ZXR0ZSBVbml2ZXJzaXR5LCBNaWx3YXVrZWUsIFdJLCBVU0EuPC9hdXRoLWFkZHJlc3M+PHRpdGxl
cz48dGl0bGU+UHJlc2NyaXB0aW9uIG9mIG9waW9pZCBhbmQgbm9ub3Bpb2lkIGFuYWxnZXNpY3Mg
Zm9yIGRlbnRhbCBjYXJlIGluIGVtZXJnZW5jeSBkZXBhcnRtZW50czogRmluZGluZ3MgZnJvbSB0
aGUgTmF0aW9uYWwgSG9zcGl0YWwgQW1idWxhdG9yeSBNZWRpY2FsIENhcmUgU3VydmV5PC90aXRs
ZT48c2Vjb25kYXJ5LXRpdGxlPkogUHVibGljIEhlYWx0aCBEZW50PC9zZWNvbmRhcnktdGl0bGU+
PGFsdC10aXRsZT5Kb3VybmFsIG9mIHB1YmxpYyBoZWFsdGggZGVudGlzdHJ5PC9hbHQtdGl0bGU+
PC90aXRsZXM+PHBlcmlvZGljYWw+PGZ1bGwtdGl0bGU+SiBQdWJsaWMgSGVhbHRoIERlbnQ8L2Z1
bGwtdGl0bGU+PGFiYnItMT5Kb3VybmFsIG9mIHB1YmxpYyBoZWFsdGggZGVudGlzdHJ5PC9hYmJy
LTE+PC9wZXJpb2RpY2FsPjxhbHQtcGVyaW9kaWNhbD48ZnVsbC10aXRsZT5KIFB1YmxpYyBIZWFs
dGggRGVudDwvZnVsbC10aXRsZT48YWJici0xPkpvdXJuYWwgb2YgcHVibGljIGhlYWx0aCBkZW50
aXN0cnk8L2FiYnItMT48L2FsdC1wZXJpb2RpY2FsPjxwYWdlcz4yODMtOTI8L3BhZ2VzPjx2b2x1
bWU+NzQ8L3ZvbHVtZT48bnVtYmVyPjQ8L251bWJlcj48ZWRpdGlvbj4yMDE0LzA1LzI4PC9lZGl0
aW9uPjxrZXl3b3Jkcz48a2V5d29yZD5kZW50YWwgY2FyZTwva2V5d29yZD48a2V5d29yZD5kZW50
YWwgaGVhbHRoIHNlcnZpY2VzPC9rZXl3b3JkPjxrZXl3b3JkPmVtZXJnZW5jeSBwaHlzaWNpYW5z
PC9rZXl3b3JkPjxrZXl3b3JkPm5vbm9waW9pZCBhbmFsZ2VzaWNzPC9rZXl3b3JkPjxrZXl3b3Jk
Pm5vbnRyYXVtYXRpYyBkZW50YWwgY29uZGl0aW9uczwva2V5d29yZD48a2V5d29yZD5vcGlvaWQg
YW5hbGdlc2ljczwva2V5d29yZD48a2V5d29yZD50b290aGFjaGU8L2tleXdvcmQ+PC9rZXl3b3Jk
cz48ZGF0ZXM+PHllYXI+MjAxNDwveWVhcj48cHViLWRhdGVzPjxkYXRlPlNlcDwvZGF0ZT48L3B1
Yi1kYXRlcz48L2RhdGVzPjxpc2JuPjAwMjItNDAwNjwvaXNibj48YWNjZXNzaW9uLW51bT4yNDg2
MzQwNzwvYWNjZXNzaW9uLW51bT48dXJscz48cmVsYXRlZC11cmxzPjx1cmw+aHR0cDovL29ubGlu
ZWxpYnJhcnkud2lsZXkuY29tL3N0b3JlLzEwLjExMTEvanBoZC4xMjA1NS9hc3NldC9qcGhkMTIw
NTUucGRmP3Y9MSZhbXA7dD1pNHZmMXRnNiZhbXA7cz03OTJmYTJkYTY1M2Q2N2NlNmU2MmY5ZWEy
OTAwODM3ODQ3NjI3NjE1PC91cmw+PC9yZWxhdGVkLXVybHM+PC91cmxzPjxjdXN0b20yPlBtYzQy
NDUzODY8L2N1c3RvbTI+PGN1c3RvbTY+TmlobXM1ODE4NTE8L2N1c3RvbTY+PGVsZWN0cm9uaWMt
cmVzb3VyY2UtbnVtPjEwLjExMTEvanBoZC4xMjA1NTwvZWxlY3Ryb25pYy1yZXNvdXJjZS1udW0+
PHJlbW90ZS1kYXRhYmFzZS1wcm92aWRlcj5OTE08L3JlbW90ZS1kYXRhYmFzZS1wcm92aWRlcj48
bGFuZ3VhZ2U+ZW5nPC9sYW5ndWFnZT48L3JlY29yZD48L0NpdGU+PC9FbmROb3RlPn==
</w:fldData>
              </w:fldChar>
            </w:r>
            <w:r>
              <w:instrText xml:space="preserve"> ADDIN EN.CITE </w:instrText>
            </w:r>
            <w:r w:rsidR="00E053B7">
              <w:fldChar w:fldCharType="begin">
                <w:fldData xml:space="preserve">PEVuZE5vdGU+PENpdGU+PEF1dGhvcj5Pa3Vuc2VyaTwvQXV0aG9yPjxZZWFyPjIwMTM8L1llYXI+
PFJlY051bT4yNzwvUmVjTnVtPjxEaXNwbGF5VGV4dD4oMzItMzQsIDM2KTwvRGlzcGxheVRleHQ+
PHJlY29yZD48cmVjLW51bWJlcj4yNzwvcmVjLW51bWJlcj48Zm9yZWlnbi1rZXlzPjxrZXkgYXBw
PSJFTiIgZGItaWQ9IjJ2dHJyenh3bDBwenRvZXp3ZjZ4MHB4NTAwOXYwd3IyNXR3eiIgdGltZXN0
YW1wPSIxNDIxMTYxNzkwIj4yNzwva2V5PjwvZm9yZWlnbi1rZXlzPjxyZWYtdHlwZSBuYW1lPSJK
b3VybmFsIEFydGljbGUiPjE3PC9yZWYtdHlwZT48Y29udHJpYnV0b3JzPjxhdXRob3JzPjxhdXRo
b3I+T2t1bnNlcmksIEMuPC9hdXRob3I+PGF1dGhvcj5Pa3Vuc2VyaSwgRS48L2F1dGhvcj48YXV0
aG9yPkNoaWxtYXphLCBDLiBBLjwvYXV0aG9yPjxhdXRob3I+SGFydW5hbmksIFMuPC9hdXRob3I+
PGF1dGhvcj5YaWFuZywgUS48L2F1dGhvcj48YXV0aG9yPlN6YWJvLCBBLjwvYXV0aG9yPjwvYXV0
aG9ycz48L2NvbnRyaWJ1dG9ycz48YXV0aC1hZGRyZXNzPkRlcGFydG1lbnQgb2YgQ2xpbmljYWwg
U2VydmljZXMsIFNjaG9vbCBvZiBEZW50aXN0cnksIE1hcnF1ZXR0ZSBVbml2ZXJzaXR5LCBNaWx3
YXVrZWUsIFdpcy4gNTMyMDEtMTg4MSwgVVNBLiBjaHJpc3RvcGhlci5va3Vuc2VyaUBtYXJxdWV0
dGUuZWR1PC9hdXRoLWFkZHJlc3M+PHRpdGxlcz48dGl0bGU+UmFjaWFsIGFuZCBldGhuaWMgdmFy
aWF0aW9ucyBpbiB3YWl0aW5nIHRpbWVzIGZvciBlbWVyZ2VuY3kgZGVwYXJ0bWVudCB2aXNpdHMg
cmVsYXRlZCB0byBub250cmF1bWF0aWMgZGVudGFsIGNvbmRpdGlvbnMgaW4gdGhlIFVuaXRlZCBT
dGF0ZXM8L3RpdGxlPjxzZWNvbmRhcnktdGl0bGU+SiBBbSBEZW50IEFzc29jPC9zZWNvbmRhcnkt
dGl0bGU+PGFsdC10aXRsZT5Kb3VybmFsIG9mIHRoZSBBbWVyaWNhbiBEZW50YWwgQXNzb2NpYXRp
b24gKDE5MzkpPC9hbHQtdGl0bGU+PC90aXRsZXM+PHBlcmlvZGljYWw+PGZ1bGwtdGl0bGU+SiBB
bSBEZW50IEFzc29jPC9mdWxsLXRpdGxlPjxhYmJyLTE+Sm91cm5hbCBvZiB0aGUgQW1lcmljYW4g
RGVudGFsIEFzc29jaWF0aW9uICgxOTM5KTwvYWJici0xPjwvcGVyaW9kaWNhbD48YWx0LXBlcmlv
ZGljYWw+PGZ1bGwtdGl0bGU+SiBBbSBEZW50IEFzc29jPC9mdWxsLXRpdGxlPjxhYmJyLTE+Sm91
cm5hbCBvZiB0aGUgQW1lcmljYW4gRGVudGFsIEFzc29jaWF0aW9uICgxOTM5KTwvYWJici0xPjwv
YWx0LXBlcmlvZGljYWw+PHBhZ2VzPjgyOC0zNjwvcGFnZXM+PHZvbHVtZT4xNDQ8L3ZvbHVtZT48
bnVtYmVyPjc8L251bWJlcj48ZWRpdGlvbj4yMDEzLzA3LzAzPC9lZGl0aW9uPjxrZXl3b3Jkcz48
a2V5d29yZD5BZG9sZXNjZW50PC9rZXl3b3JkPjxrZXl3b3JkPkFkdWx0PC9rZXl3b3JkPjxrZXl3
b3JkPkFmcmljYW4gQW1lcmljYW5zL3N0YXRpc3RpY3MgJmFtcDsgbnVtZXJpY2FsIGRhdGE8L2tl
eXdvcmQ+PGtleXdvcmQ+QWdlIEZhY3RvcnM8L2tleXdvcmQ+PGtleXdvcmQ+QWdlZDwva2V5d29y
ZD48a2V5d29yZD5DaGlsZDwva2V5d29yZD48a2V5d29yZD5DaGlsZCwgUHJlc2Nob29sPC9rZXl3
b3JkPjxrZXl3b3JkPkNvbnRpbmVudGFsIFBvcHVsYXRpb24gR3JvdXBzLypzdGF0aXN0aWNzICZh
bXA7IG51bWVyaWNhbCBkYXRhPC9rZXl3b3JkPjxrZXl3b3JkPkRlbnRhbCBDYXJlLypzdGF0aXN0
aWNzICZhbXA7IG51bWVyaWNhbCBkYXRhPC9rZXl3b3JkPjxrZXl3b3JkPkVtZXJnZW5jeSBTZXJ2
aWNlLCBIb3NwaXRhbC8qc3RhdGlzdGljcyAmYW1wOyBudW1lcmljYWwgZGF0YTwva2V5d29yZD48
a2V5d29yZD5FdGhuaWMgR3JvdXBzLypzdGF0aXN0aWNzICZhbXA7IG51bWVyaWNhbCBkYXRhPC9r
ZXl3b3JkPjxrZXl3b3JkPkV1cm9wZWFuIENvbnRpbmVudGFsIEFuY2VzdHJ5IEdyb3VwL3N0YXRp
c3RpY3MgJmFtcDsgbnVtZXJpY2FsIGRhdGE8L2tleXdvcmQ+PGtleXdvcmQ+RmVtYWxlPC9rZXl3
b3JkPjxrZXl3b3JkPkZpbmFuY2luZywgUGVyc29uYWwvc3RhdGlzdGljcyAmYW1wOyBudW1lcmlj
YWwgZGF0YTwva2V5d29yZD48a2V5d29yZD5IaXNwYW5pYyBBbWVyaWNhbnMvc3RhdGlzdGljcyAm
YW1wOyBudW1lcmljYWwgZGF0YTwva2V5d29yZD48a2V5d29yZD5IdW1hbnM8L2tleXdvcmQ+PGtl
eXdvcmQ+SW5zdXJhbmNlLCBIZWFsdGgvc3RhdGlzdGljcyAmYW1wOyBudW1lcmljYWwgZGF0YTwv
a2V5d29yZD48a2V5d29yZD5NYWxlPC9rZXl3b3JkPjxrZXl3b3JkPk1lZGljYWlkL3N0YXRpc3Rp
Y3MgJmFtcDsgbnVtZXJpY2FsIGRhdGE8L2tleXdvcmQ+PGtleXdvcmQ+TWVkaWNhcmUvc3RhdGlz
dGljcyAmYW1wOyBudW1lcmljYWwgZGF0YTwva2V5d29yZD48a2V5d29yZD5NaWRkbGUgQWdlZDwv
a2V5d29yZD48a2V5d29yZD5NaW5vcml0eSBHcm91cHMvc3RhdGlzdGljcyAmYW1wOyBudW1lcmlj
YWwgZGF0YTwva2V5d29yZD48a2V5d29yZD5SZXRyb3NwZWN0aXZlIFN0dWRpZXM8L2tleXdvcmQ+
PGtleXdvcmQ+U2V4IEZhY3RvcnM8L2tleXdvcmQ+PGtleXdvcmQ+VGltZSBGYWN0b3JzPC9rZXl3
b3JkPjxrZXl3b3JkPipUaW1lLXRvLVRyZWF0bWVudDwva2V5d29yZD48a2V5d29yZD5UcmlhZ2Uv
c3RhdGlzdGljcyAmYW1wOyBudW1lcmljYWwgZGF0YTwva2V5d29yZD48a2V5d29yZD5Vbml0ZWQg
U3RhdGVzPC9rZXl3b3JkPjxrZXl3b3JkPipXYWl0aW5nIExpc3RzPC9rZXl3b3JkPjxrZXl3b3Jk
PllvdW5nIEFkdWx0PC9rZXl3b3JkPjxrZXl3b3JkPkVtZXJnZW5jeSBoZWFsdGggc2VydmljZXM8
L2tleXdvcmQ+PGtleXdvcmQ+ZGVudGFsIGNhcmU8L2tleXdvcmQ+PGtleXdvcmQ+ZGVudGFsIHNl
cnZpY2UgdXRpbGl6YXRpb248L2tleXdvcmQ+PC9rZXl3b3Jkcz48ZGF0ZXM+PHllYXI+MjAxMzwv
eWVhcj48cHViLWRhdGVzPjxkYXRlPkp1bDwvZGF0ZT48L3B1Yi1kYXRlcz48L2RhdGVzPjxpc2Ju
PjAwMDItODE3NzwvaXNibj48YWNjZXNzaW9uLW51bT4yMzgxMzI2NTwvYWNjZXNzaW9uLW51bT48
dXJscz48cmVsYXRlZC11cmxzPjx1cmw+aHR0cDovL3d3dy5uY2JpLm5sbS5uaWguZ292L3BtYy9h
cnRpY2xlcy9QTUMzODE3NjEyL3BkZi9uaWhtczUyMTQzMy5wZGY8L3VybD48L3JlbGF0ZWQtdXJs
cz48L3VybHM+PGN1c3RvbTI+UG1jMzgxNzYxMjwvY3VzdG9tMj48Y3VzdG9tNj5OaWhtczUyMTQz
MzwvY3VzdG9tNj48cmVtb3RlLWRhdGFiYXNlLXByb3ZpZGVyPk5MTTwvcmVtb3RlLWRhdGFiYXNl
LXByb3ZpZGVyPjxsYW5ndWFnZT5lbmc8L2xhbmd1YWdlPjwvcmVjb3JkPjwvQ2l0ZT48Q2l0ZT48
QXV0aG9yPk9rdW5zZXJpPC9BdXRob3I+PFllYXI+MjAxMzwvWWVhcj48UmVjTnVtPjM1PC9SZWNO
dW0+PHJlY29yZD48cmVjLW51bWJlcj4zNTwvcmVjLW51bWJlcj48Zm9yZWlnbi1rZXlzPjxrZXkg
YXBwPSJFTiIgZGItaWQ9IjJ2dHJyenh3bDBwenRvZXp3ZjZ4MHB4NTAwOXYwd3IyNXR3eiIgdGlt
ZXN0YW1wPSIxNDIxMTYxNzkwIj4zNTwva2V5PjwvZm9yZWlnbi1rZXlzPjxyZWYtdHlwZSBuYW1l
PSJKb3VybmFsIEFydGljbGUiPjE3PC9yZWYtdHlwZT48Y29udHJpYnV0b3JzPjxhdXRob3JzPjxh
dXRob3I+T2t1bnNlcmksIEMuPC9hdXRob3I+PGF1dGhvcj5Pa3Vuc2VyaSwgRS48L2F1dGhvcj48
YXV0aG9yPkZpc2NoZXIsIE0uIEMuPC9hdXRob3I+PGF1dGhvcj5TYWRlZ2hpLCBTLiBOLjwvYXV0
aG9yPjxhdXRob3I+WGlhbmcsIFEuPC9hdXRob3I+PGF1dGhvcj5TemFibywgQS48L2F1dGhvcj48
L2F1dGhvcnM+PC9jb250cmlidXRvcnM+PGF1dGgtYWRkcmVzcz5EZXBhcnRtZW50IG9mIENsaW5p
Y2FsIFNlcnZpY2VzLCBTY2hvb2wgb2YgRGVudGlzdHJ5LCBNYXJxdWV0dGUgVW5pdmVyc2l0eSwg
TWlsd2F1a2VlLCBXSSwgVVNBLjwvYXV0aC1hZGRyZXNzPjx0aXRsZXM+PHRpdGxlPk5vbnRyYXVt
YXRpYyBkZW50YWwgY29uZGl0aW9uLXJlbGF0ZWQgdmlzaXRzIHRvIGVtZXJnZW5jeSBkZXBhcnRt
ZW50cyBvbiB3ZWVrZGF5cywgd2Vla2VuZHMgYW5kIG5pZ2h0IGhvdXJzOiBmaW5kaW5ncyBmcm9t
IHRoZSBOYXRpb25hbCBIb3NwaXRhbCBBbWJ1bGF0b3J5IE1lZGljYWwgQ2FyZSBzdXJ2ZXk8L3Rp
dGxlPjxzZWNvbmRhcnktdGl0bGU+Q2xpbiBDb3NtZXQgSW52ZXN0aWcgRGVudDwvc2Vjb25kYXJ5
LXRpdGxlPjxhbHQtdGl0bGU+Q2xpbmljYWwsIGNvc21ldGljIGFuZCBpbnZlc3RpZ2F0aW9uYWwg
ZGVudGlzdHJ5PC9hbHQtdGl0bGU+PC90aXRsZXM+PHBlcmlvZGljYWw+PGZ1bGwtdGl0bGU+Q2xp
biBDb3NtZXQgSW52ZXN0aWcgRGVudDwvZnVsbC10aXRsZT48YWJici0xPkNsaW5pY2FsLCBjb3Nt
ZXRpYyBhbmQgaW52ZXN0aWdhdGlvbmFsIGRlbnRpc3RyeTwvYWJici0xPjwvcGVyaW9kaWNhbD48
YWx0LXBlcmlvZGljYWw+PGZ1bGwtdGl0bGU+Q2xpbiBDb3NtZXQgSW52ZXN0aWcgRGVudDwvZnVs
bC10aXRsZT48YWJici0xPkNsaW5pY2FsLCBjb3NtZXRpYyBhbmQgaW52ZXN0aWdhdGlvbmFsIGRl
bnRpc3RyeTwvYWJici0xPjwvYWx0LXBlcmlvZGljYWw+PHBhZ2VzPjY5LTc2PC9wYWdlcz48dm9s
dW1lPjU8L3ZvbHVtZT48ZWRpdGlvbj4yMDEzLzA5LzE3PC9lZGl0aW9uPjxrZXl3b3Jkcz48a2V5
d29yZD5kZW50YWwgY2FyZTwva2V5d29yZD48a2V5d29yZD5kZW50YWwgaGVhbHRoIHNlcnZpY2Vz
PC9rZXl3b3JkPjxrZXl3b3JkPmVtZXJnZW5jeSBzZXJ2aWNlPC9rZXl3b3JkPjxrZXl3b3JkPnRv
b3RoYWNoZTwva2V5d29yZD48L2tleXdvcmRzPjxkYXRlcz48eWVhcj4yMDEzPC95ZWFyPjwvZGF0
ZXM+PGlzYm4+MTE3OS0xMzU3PC9pc2JuPjxhY2Nlc3Npb24tbnVtPjI0MDM5NDUzPC9hY2Nlc3Np
b24tbnVtPjx1cmxzPjxyZWxhdGVkLXVybHM+PHVybD5odHRwOi8vd3d3Lm5jYmkubmxtLm5paC5n
b3YvcG1jL2FydGljbGVzL1BNQzM3NzA1MjIvcGRmL2NjaWRlLTUtMDY5LnBkZjwvdXJsPjwvcmVs
YXRlZC11cmxzPjwvdXJscz48Y3VzdG9tMj5QbWMzNzcwNTIyPC9jdXN0b20yPjxlbGVjdHJvbmlj
LXJlc291cmNlLW51bT4xMC4yMTQ3L2NjaWRlLnM0OTE5MTwvZWxlY3Ryb25pYy1yZXNvdXJjZS1u
dW0+PHJlbW90ZS1kYXRhYmFzZS1wcm92aWRlcj5OTE08L3JlbW90ZS1kYXRhYmFzZS1wcm92aWRl
cj48bGFuZ3VhZ2U+ZW5nPC9sYW5ndWFnZT48L3JlY29yZD48L0NpdGU+PENpdGU+PEF1dGhvcj5P
a3Vuc2VyaTwvQXV0aG9yPjxZZWFyPjIwMTI8L1llYXI+PFJlY051bT40MjwvUmVjTnVtPjxyZWNv
cmQ+PHJlYy1udW1iZXI+NDI8L3JlYy1udW1iZXI+PGZvcmVpZ24ta2V5cz48a2V5IGFwcD0iRU4i
IGRiLWlkPSIydnRycnp4d2wwcHp0b2V6d2Y2eDBweDUwMDl2MHdyMjV0d3oiIHRpbWVzdGFtcD0i
MTQyMTE2MTc5MCI+NDI8L2tleT48L2ZvcmVpZ24ta2V5cz48cmVmLXR5cGUgbmFtZT0iSm91cm5h
bCBBcnRpY2xlIj4xNzwvcmVmLXR5cGU+PGNvbnRyaWJ1dG9ycz48YXV0aG9ycz48YXV0aG9yPk9r
dW5zZXJpLCBDLjwvYXV0aG9yPjxhdXRob3I+T2t1bnNlcmksIEUuPC9hdXRob3I+PGF1dGhvcj5U
aG9ycGUsIEouIE0uPC9hdXRob3I+PGF1dGhvcj5YaWFuZywgUS48L2F1dGhvcj48YXV0aG9yPlN6
YWJvLCBBLjwvYXV0aG9yPjwvYXV0aG9ycz48L2NvbnRyaWJ1dG9ycz48YXV0aC1hZGRyZXNzPkRl
cGFydG1lbnQgb2YgQ2xpbmljYWwgU2VydmljZXMsIE1hcnF1ZXR0ZSBVbml2ZXJzaXR5IFNjaG9v
bCBvZiBEZW50aXN0cnksIE1pbHdhdWtlZSwgV0kgNTMyMDEtMTg4MSwgVVNBLiBjaHJpc3RvcGhl
ci5va3Vuc2VyaUBtdS5lZHU8L2F1dGgtYWRkcmVzcz48dGl0bGVzPjx0aXRsZT5NZWRpY2F0aW9u
cyBwcmVzY3JpYmVkIGluIGVtZXJnZW5jeSBkZXBhcnRtZW50cyBmb3Igbm9udHJhdW1hdGljIGRl
bnRhbCBjb25kaXRpb24gdmlzaXRzIGluIHRoZSBVbml0ZWQgU3RhdGVzPC90aXRsZT48c2Vjb25k
YXJ5LXRpdGxlPk1lZ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41MDgtMTI8L3BhZ2VzPjx2
b2x1bWU+NTA8L3ZvbHVtZT48bnVtYmVyPjY8L251bWJlcj48ZWRpdGlvbj4yMDEyLzA1LzE2PC9l
ZGl0aW9uPjxrZXl3b3Jkcz48a2V5d29yZD5BZG9sZXNjZW50PC9rZXl3b3JkPjxrZXl3b3JkPkFk
dWx0PC9rZXl3b3JkPjxrZXl3b3JkPkFnZSBGYWN0b3JzPC9rZXl3b3JkPjxrZXl3b3JkPkFnZWQ8
L2tleXdvcmQ+PGtleXdvcmQ+QW5hbGdlc2ljcy8qYWRtaW5pc3RyYXRpb24gJmFtcDsgZG9zYWdl
L3RoZXJhcGV1dGljIHVzZTwva2V5d29yZD48a2V5d29yZD5BbnRpLUJhY3RlcmlhbCBBZ2VudHMv
KmFkbWluaXN0cmF0aW9uICZhbXA7IGRvc2FnZS90aGVyYXBldXRpYyB1c2U8L2tleXdvcmQ+PGtl
eXdvcmQ+Q2hpbGQ8L2tleXdvcmQ+PGtleXdvcmQ+Q2hpbGQsIFByZXNjaG9vbDwva2V5d29yZD48
a2V5d29yZD5EcnVnIFByZXNjcmlwdGlvbnMvKnN0YXRpc3RpY3MgJmFtcDsgbnVtZXJpY2FsIGRh
dGE8L2tleXdvcmQ+PGtleXdvcmQ+RHJ1ZyBVdGlsaXphdGlvbjwva2V5d29yZD48a2V5d29yZD5F
bWVyZ2VuY3kgU2VydmljZSwgSG9zcGl0YWwvKnN0YXRpc3RpY3MgJmFtcDsgbnVtZXJpY2FsIGRh
dGE8L2tleXdvcmQ+PGtleXdvcmQ+RmVtYWxlPC9rZXl3b3JkPjxrZXl3b3JkPkh1bWFuczwva2V5
d29yZD48a2V5d29yZD5JbmZhbnQ8L2tleXdvcmQ+PGtleXdvcmQ+TWFsZTwva2V5d29yZD48a2V5
d29yZD5NaWRkbGUgQWdlZDwva2V5d29yZD48a2V5d29yZD5QaHlzaWNpYW4mYXBvcztzIFByYWN0
aWNlIFBhdHRlcm5zLypzdGF0aXN0aWNzICZhbXA7IG51bWVyaWNhbCBkYXRhPC9rZXl3b3JkPjxr
ZXl3b3JkPlNleCBGYWN0b3JzPC9rZXl3b3JkPjxrZXl3b3JkPlNvY2lvZWNvbm9taWMgRmFjdG9y
czwva2V5d29yZD48a2V5d29yZD5TdG9tYXRvZ25hdGhpYyBEaXNlYXNlcy8qZHJ1ZyB0aGVyYXB5
PC9rZXl3b3JkPjxrZXl3b3JkPlVuaXRlZCBTdGF0ZXM8L2tleXdvcmQ+PGtleXdvcmQ+WW91bmcg
QWR1bHQ8L2tleXdvcmQ+PC9rZXl3b3Jkcz48ZGF0ZXM+PHllYXI+MjAxMjwveWVhcj48cHViLWRh
dGVzPjxkYXRlPkp1bjwvZGF0ZT48L3B1Yi1kYXRlcz48L2RhdGVzPjxpc2JuPjAwMjUtNzA3OTwv
aXNibj48YWNjZXNzaW9uLW51bT4yMjU4NDg4NjwvYWNjZXNzaW9uLW51bT48dXJscz48cmVsYXRl
ZC11cmxzPjx1cmw+aHR0cDovL2dyYXBoaWNzLnR4Lm92aWQuY29tL292ZnRwZGZzL0ZQREROQ0xC
SkhKQkVDMDAvZnMwNDYvb3ZmdC9saXZlL2d2MDIzLzAwMDA1NjUwLzAwMDA1NjUwLTIwMTIwNjAw
MC0wMDAwNy5wZGY8L3VybD48L3JlbGF0ZWQtdXJscz48L3VybHM+PGN1c3RvbTI+UG1jMzM1MzE0
NzwvY3VzdG9tMj48Y3VzdG9tNj5OaWhtczM0ODYzNzwvY3VzdG9tNj48ZWxlY3Ryb25pYy1yZXNv
dXJjZS1udW0+MTAuMTA5Ny9NTFIuMGIwMTNlMzE4MjQ1YTU3NTwvZWxlY3Ryb25pYy1yZXNvdXJj
ZS1udW0+PHJlbW90ZS1kYXRhYmFzZS1wcm92aWRlcj5OTE08L3JlbW90ZS1kYXRhYmFzZS1wcm92
aWRlcj48bGFuZ3VhZ2U+ZW5nPC9sYW5ndWFnZT48L3JlY29yZD48L0NpdGU+PENpdGU+PEF1dGhv
cj5Pa3Vuc2VyaTwvQXV0aG9yPjxZZWFyPjIwMTQ8L1llYXI+PFJlY051bT40PC9SZWNOdW0+PHJl
Y29yZD48cmVjLW51bWJlcj40PC9yZWMtbnVtYmVyPjxmb3JlaWduLWtleXM+PGtleSBhcHA9IkVO
IiBkYi1pZD0iMnZ0cnJ6eHdsMHB6dG9lendmNngwcHg1MDA5djB3cjI1dHd6IiB0aW1lc3RhbXA9
IjE0MjExNjE3ODkiPjQ8L2tleT48L2ZvcmVpZ24ta2V5cz48cmVmLXR5cGUgbmFtZT0iSm91cm5h
bCBBcnRpY2xlIj4xNzwvcmVmLXR5cGU+PGNvbnRyaWJ1dG9ycz48YXV0aG9ycz48YXV0aG9yPk9r
dW5zZXJpLCBDLjwvYXV0aG9yPjxhdXRob3I+T2t1bnNlcmksIEUuPC9hdXRob3I+PGF1dGhvcj5Y
aWFuZywgUS48L2F1dGhvcj48YXV0aG9yPlRob3JwZSwgSi4gTS48L2F1dGhvcj48YXV0aG9yPlN6
YWJvLCBBLjwvYXV0aG9yPjwvYXV0aG9ycz48L2NvbnRyaWJ1dG9ycz48YXV0aC1hZGRyZXNzPkRl
cGFydG1lbnQgb2YgQ2xpbmljYWwgU2VydmljZXMsIFNjaG9vbCBvZiBEZW50aXN0cnksIE1hcnF1
ZXR0ZSBVbml2ZXJzaXR5LCBNaWx3YXVrZWUsIFdJLCBVU0EuPC9hdXRoLWFkZHJlc3M+PHRpdGxl
cz48dGl0bGU+UHJlc2NyaXB0aW9uIG9mIG9waW9pZCBhbmQgbm9ub3Bpb2lkIGFuYWxnZXNpY3Mg
Zm9yIGRlbnRhbCBjYXJlIGluIGVtZXJnZW5jeSBkZXBhcnRtZW50czogRmluZGluZ3MgZnJvbSB0
aGUgTmF0aW9uYWwgSG9zcGl0YWwgQW1idWxhdG9yeSBNZWRpY2FsIENhcmUgU3VydmV5PC90aXRs
ZT48c2Vjb25kYXJ5LXRpdGxlPkogUHVibGljIEhlYWx0aCBEZW50PC9zZWNvbmRhcnktdGl0bGU+
PGFsdC10aXRsZT5Kb3VybmFsIG9mIHB1YmxpYyBoZWFsdGggZGVudGlzdHJ5PC9hbHQtdGl0bGU+
PC90aXRsZXM+PHBlcmlvZGljYWw+PGZ1bGwtdGl0bGU+SiBQdWJsaWMgSGVhbHRoIERlbnQ8L2Z1
bGwtdGl0bGU+PGFiYnItMT5Kb3VybmFsIG9mIHB1YmxpYyBoZWFsdGggZGVudGlzdHJ5PC9hYmJy
LTE+PC9wZXJpb2RpY2FsPjxhbHQtcGVyaW9kaWNhbD48ZnVsbC10aXRsZT5KIFB1YmxpYyBIZWFs
dGggRGVudDwvZnVsbC10aXRsZT48YWJici0xPkpvdXJuYWwgb2YgcHVibGljIGhlYWx0aCBkZW50
aXN0cnk8L2FiYnItMT48L2FsdC1wZXJpb2RpY2FsPjxwYWdlcz4yODMtOTI8L3BhZ2VzPjx2b2x1
bWU+NzQ8L3ZvbHVtZT48bnVtYmVyPjQ8L251bWJlcj48ZWRpdGlvbj4yMDE0LzA1LzI4PC9lZGl0
aW9uPjxrZXl3b3Jkcz48a2V5d29yZD5kZW50YWwgY2FyZTwva2V5d29yZD48a2V5d29yZD5kZW50
YWwgaGVhbHRoIHNlcnZpY2VzPC9rZXl3b3JkPjxrZXl3b3JkPmVtZXJnZW5jeSBwaHlzaWNpYW5z
PC9rZXl3b3JkPjxrZXl3b3JkPm5vbm9waW9pZCBhbmFsZ2VzaWNzPC9rZXl3b3JkPjxrZXl3b3Jk
Pm5vbnRyYXVtYXRpYyBkZW50YWwgY29uZGl0aW9uczwva2V5d29yZD48a2V5d29yZD5vcGlvaWQg
YW5hbGdlc2ljczwva2V5d29yZD48a2V5d29yZD50b290aGFjaGU8L2tleXdvcmQ+PC9rZXl3b3Jk
cz48ZGF0ZXM+PHllYXI+MjAxNDwveWVhcj48cHViLWRhdGVzPjxkYXRlPlNlcDwvZGF0ZT48L3B1
Yi1kYXRlcz48L2RhdGVzPjxpc2JuPjAwMjItNDAwNjwvaXNibj48YWNjZXNzaW9uLW51bT4yNDg2
MzQwNzwvYWNjZXNzaW9uLW51bT48dXJscz48cmVsYXRlZC11cmxzPjx1cmw+aHR0cDovL29ubGlu
ZWxpYnJhcnkud2lsZXkuY29tL3N0b3JlLzEwLjExMTEvanBoZC4xMjA1NS9hc3NldC9qcGhkMTIw
NTUucGRmP3Y9MSZhbXA7dD1pNHZmMXRnNiZhbXA7cz03OTJmYTJkYTY1M2Q2N2NlNmU2MmY5ZWEy
OTAwODM3ODQ3NjI3NjE1PC91cmw+PC9yZWxhdGVkLXVybHM+PC91cmxzPjxjdXN0b20yPlBtYzQy
NDUzODY8L2N1c3RvbTI+PGN1c3RvbTY+TmlobXM1ODE4NTE8L2N1c3RvbTY+PGVsZWN0cm9uaWMt
cmVzb3VyY2UtbnVtPjEwLjExMTEvanBoZC4xMjA1NTwvZWxlY3Ryb25pYy1yZXNvdXJjZS1udW0+
PHJlbW90ZS1kYXRhYmFzZS1wcm92aWRlcj5OTE08L3JlbW90ZS1kYXRhYmFzZS1wcm92aWRlcj48
bGFuZ3VhZ2U+ZW5nPC9sYW5ndWFnZT48L3JlY29yZD48L0NpdGU+PC9FbmROb3RlPn==
</w:fldData>
              </w:fldChar>
            </w:r>
            <w:r>
              <w:instrText xml:space="preserve"> ADDIN EN.CITE.DATA </w:instrText>
            </w:r>
            <w:r w:rsidR="00E053B7">
              <w:fldChar w:fldCharType="end"/>
            </w:r>
            <w:r w:rsidR="00E053B7">
              <w:fldChar w:fldCharType="separate"/>
            </w:r>
            <w:r>
              <w:rPr>
                <w:noProof/>
              </w:rPr>
              <w:t>(32-34, 36)</w:t>
            </w:r>
            <w:r w:rsidR="00E053B7">
              <w:fldChar w:fldCharType="end"/>
            </w:r>
          </w:p>
        </w:tc>
        <w:tc>
          <w:tcPr>
            <w:tcW w:w="6948" w:type="dxa"/>
          </w:tcPr>
          <w:p w:rsidR="00463F80" w:rsidRDefault="00C057D9" w:rsidP="00C057D9">
            <w:pPr>
              <w:cnfStyle w:val="000000100000"/>
            </w:pPr>
            <w:r>
              <w:t>521 – 521.9, 522 – 522.9, 523 – 523.9, 525.3, 525.9</w:t>
            </w:r>
          </w:p>
        </w:tc>
      </w:tr>
      <w:tr w:rsidR="00463F80" w:rsidTr="002C7D8B">
        <w:tc>
          <w:tcPr>
            <w:cnfStyle w:val="001000000000"/>
            <w:tcW w:w="2628" w:type="dxa"/>
            <w:tcBorders>
              <w:left w:val="single" w:sz="4" w:space="0" w:color="auto"/>
            </w:tcBorders>
          </w:tcPr>
          <w:p w:rsidR="00463F80" w:rsidRDefault="00C057D9" w:rsidP="00C057D9">
            <w:r>
              <w:t>Okunseri et al.</w: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 </w:instrText>
            </w:r>
            <w:r w:rsidR="00E053B7">
              <w:fldChar w:fldCharType="begin">
                <w:fldData xml:space="preserve">PEVuZE5vdGU+PENpdGU+PEF1dGhvcj5Pa3Vuc2VyaTwvQXV0aG9yPjxZZWFyPjIwMDg8L1llYXI+
PFJlY051bT43OTwvUmVjTnVtPjxEaXNwbGF5VGV4dD4oNTApPC9EaXNwbGF5VGV4dD48cmVjb3Jk
PjxyZWMtbnVtYmVyPjc5PC9yZWMtbnVtYmVyPjxmb3JlaWduLWtleXM+PGtleSBhcHA9IkVOIiBk
Yi1pZD0iMnZ0cnJ6eHdsMHB6dG9lendmNngwcHg1MDA5djB3cjI1dHd6IiB0aW1lc3RhbXA9IjE0
MjExNjE3OTAiPjc5PC9rZXk+PC9mb3JlaWduLWtleXM+PHJlZi10eXBlIG5hbWU9IkpvdXJuYWwg
QXJ0aWNsZSI+MTc8L3JlZi10eXBlPjxjb250cmlidXRvcnM+PGF1dGhvcnM+PGF1dGhvcj5Pa3Vu
c2VyaSwgQy48L2F1dGhvcj48YXV0aG9yPlBhamV3c2tpLCBOLiBNLjwvYXV0aG9yPjxhdXRob3I+
QnJvdXNzZWF1LCBELiBDLjwvYXV0aG9yPjxhdXRob3I+VG9tYW55LUtvcm1hbiwgUy48L2F1dGhv
cj48YXV0aG9yPlNueWRlciwgQS48L2F1dGhvcj48YXV0aG9yPkZsb3JlcywgRy48L2F1dGhvcj48
L2F1dGhvcnM+PC9jb250cmlidXRvcnM+PGF1dGgtYWRkcmVzcz5EZXBhcnRtZW50IG9mIENsaW5p
Y2FsIFNlcnZpY2VzLCBNYXJxdXR0ZSBVbml2ZXJzaXR5IFNjaG9vbCBvZiBEZW50aXN0cnksIE1p
bHdhdWtlZSA1MzIwMS0xODgxLCBXaXNjb25zaW4uIFVTQS4gY2hyaXN0b3BoZXIub2t1bnNlcmlA
bWFycXVldHRlLmVkdTwvYXV0aC1hZGRyZXNzPjx0aXRsZXM+PHRpdGxlPlJhY2lhbCBhbmQgZXRo
bmljIGRpc3Bhcml0aWVzIGluIG5vbnRyYXVtYXRpYyBkZW50YWwtY29uZGl0aW9uIHZpc2l0cyB0
byBlbWVyZ2VuY3kgZGVwYXJ0bWVudHMgYW5kIHBoeXNpY2lhbiBvZmZpY2VzOiBhIHN0dWR5IG9m
IHRoZSBXaXNjb25zaW4gTWVkaWNhaWQgcHJvZ3JhbTwvdGl0bGU+PHNlY29uZGFyeS10aXRsZT5K
IEFtIERlbnQgQXNzb2M8L3NlY29uZGFyeS10aXRsZT48YWx0LXRpdGxlPkpvdXJuYWwgb2YgdGhl
IEFtZXJpY2FuIERlbnRhbCBBc3NvY2lhdGlvbiAoMTkzOSk8L2FsdC10aXRsZT48L3RpdGxlcz48
cGVyaW9kaWNhbD48ZnVsbC10aXRsZT5KIEFtIERlbnQgQXNzb2M8L2Z1bGwtdGl0bGU+PGFiYnIt
MT5Kb3VybmFsIG9mIHRoZSBBbWVyaWNhbiBEZW50YWwgQXNzb2NpYXRpb24gKDE5MzkpPC9hYmJy
LTE+PC9wZXJpb2RpY2FsPjxhbHQtcGVyaW9kaWNhbD48ZnVsbC10aXRsZT5KIEFtIERlbnQgQXNz
b2M8L2Z1bGwtdGl0bGU+PGFiYnItMT5Kb3VybmFsIG9mIHRoZSBBbWVyaWNhbiBEZW50YWwgQXNz
b2NpYXRpb24gKDE5MzkpPC9hYmJyLTE+PC9hbHQtcGVyaW9kaWNhbD48cGFnZXM+MTY1Ny02Njwv
cGFnZXM+PHZvbHVtZT4xMzk8L3ZvbHVtZT48bnVtYmVyPjEyPC9udW1iZXI+PGVkaXRpb24+MjAw
OC8xMi8wMzwvZWRpdGlvbj48a2V5d29yZHM+PGtleXdvcmQ+QWRvbGVzY2VudDwva2V5d29yZD48
a2V5d29yZD5BZHVsdDwva2V5d29yZD48a2V5d29yZD5BZ2UgRGlzdHJpYnV0aW9uPC9rZXl3b3Jk
PjxrZXl3b3JkPkFnZWQ8L2tleXdvcmQ+PGtleXdvcmQ+Q2hpbGQ8L2tleXdvcmQ+PGtleXdvcmQ+
Q29udGluZW50YWwgUG9wdWxhdGlvbiBHcm91cHM8L2tleXdvcmQ+PGtleXdvcmQ+RGVudGFsIENh
cmUvc3RhdGlzdGljcyAmYW1wOyBudW1lcmljYWwgZGF0YS8qdXRpbGl6YXRpb248L2tleXdvcmQ+
PGtleXdvcmQ+RW1lcmdlbmN5IFNlcnZpY2UsIEhvc3BpdGFsLyp1dGlsaXphdGlvbjwva2V5d29y
ZD48a2V5d29yZD4qRXRobmljIEdyb3Vwczwva2V5d29yZD48a2V5d29yZD5GZW1hbGU8L2tleXdv
cmQ+PGtleXdvcmQ+SGVhbHRoIFNlcnZpY2VzIEFjY2Vzc2liaWxpdHkvKmVjb25vbWljcy9zdGF0
aXN0aWNzICZhbXA7IG51bWVyaWNhbCBkYXRhPC9rZXl3b3JkPjxrZXl3b3JkPkh1bWFuczwva2V5
d29yZD48a2V5d29yZD5NYWxlPC9rZXl3b3JkPjxrZXl3b3JkPk1lZGljYWlkL2Vjb25vbWljcy9z
dGF0aXN0aWNzICZhbXA7IG51bWVyaWNhbCBkYXRhPC9rZXl3b3JkPjxrZXl3b3JkPk1pZGRsZSBB
Z2VkPC9rZXl3b3JkPjxrZXl3b3JkPk9mZmljZSBWaXNpdHMvc3RhdGlzdGljcyAmYW1wOyBudW1l
cmljYWwgZGF0YS8qdXRpbGl6YXRpb248L2tleXdvcmQ+PGtleXdvcmQ+UGh5c2ljaWFucyZhcG9z
OyBPZmZpY2VzPC9rZXl3b3JkPjxrZXl3b3JkPlNleCBEaXN0cmlidXRpb248L2tleXdvcmQ+PGtl
eXdvcmQ+VW5pdGVkIFN0YXRlczwva2V5d29yZD48a2V5d29yZD5XaXNjb25zaW48L2tleXdvcmQ+
PGtleXdvcmQ+WW91bmcgQWR1bHQ8L2tleXdvcmQ+PC9rZXl3b3Jkcz48ZGF0ZXM+PHllYXI+MjAw
ODwveWVhcj48cHViLWRhdGVzPjxkYXRlPkRlYzwvZGF0ZT48L3B1Yi1kYXRlcz48L2RhdGVzPjxp
c2JuPjAwMDItODE3NyAoUHJpbnQpJiN4RDswMDAyLTgxNzc8L2lzYm4+PGFjY2Vzc2lvbi1udW0+
MTkwNDc2NzI8L2FjY2Vzc2lvbi1udW0+PHVybHM+PHJlbGF0ZWQtdXJscz48dXJsPmh0dHA6Ly93
d3cubmNiaS5ubG0ubmloLmdvdi9wbWMvYXJ0aWNsZXMvUE1DMzgxNzYxNy9wZGYvbmlobXM1MjE0
MzkucGRmPC91cmw+PC9yZWxhdGVkLXVybHM+PC91cmxzPjxjdXN0b20yPlBtYzM4MTc2MTc8L2N1
c3RvbTI+PGN1c3RvbTY+TmlobXM1MjE0Mzk8L2N1c3RvbTY+PHJlbW90ZS1kYXRhYmFzZS1wcm92
aWRlcj5OTE08L3JlbW90ZS1kYXRhYmFzZS1wcm92aWRlcj48bGFuZ3VhZ2U+ZW5nPC9sYW5ndWFn
ZT48L3JlY29yZD48L0NpdGU+PC9FbmROb3RlPgB=
</w:fldData>
              </w:fldChar>
            </w:r>
            <w:r>
              <w:instrText xml:space="preserve"> ADDIN EN.CITE.DATA </w:instrText>
            </w:r>
            <w:r w:rsidR="00E053B7">
              <w:fldChar w:fldCharType="end"/>
            </w:r>
            <w:r w:rsidR="00E053B7">
              <w:fldChar w:fldCharType="separate"/>
            </w:r>
            <w:r>
              <w:rPr>
                <w:noProof/>
              </w:rPr>
              <w:t>(50)</w:t>
            </w:r>
            <w:r w:rsidR="00E053B7">
              <w:fldChar w:fldCharType="end"/>
            </w:r>
          </w:p>
        </w:tc>
        <w:tc>
          <w:tcPr>
            <w:tcW w:w="6948" w:type="dxa"/>
          </w:tcPr>
          <w:p w:rsidR="00463F80" w:rsidRDefault="00C057D9" w:rsidP="00C057D9">
            <w:pPr>
              <w:cnfStyle w:val="000000000000"/>
            </w:pPr>
            <w:r>
              <w:t xml:space="preserve">521 – 521.9, 522 – 522.9, 523 – 523.9, 525.3, 525.9, 873.63 </w:t>
            </w:r>
          </w:p>
        </w:tc>
      </w:tr>
      <w:tr w:rsidR="00463F80" w:rsidTr="002C7D8B">
        <w:trPr>
          <w:cnfStyle w:val="000000100000"/>
        </w:trPr>
        <w:tc>
          <w:tcPr>
            <w:cnfStyle w:val="001000000000"/>
            <w:tcW w:w="2628" w:type="dxa"/>
            <w:tcBorders>
              <w:left w:val="single" w:sz="4" w:space="0" w:color="auto"/>
            </w:tcBorders>
          </w:tcPr>
          <w:p w:rsidR="00463F80" w:rsidRDefault="0082384F" w:rsidP="0082384F">
            <w:proofErr w:type="spellStart"/>
            <w:r>
              <w:t>Nakao</w:t>
            </w:r>
            <w:proofErr w:type="spellEnd"/>
            <w:r>
              <w:t xml:space="preserve"> et al.</w:t>
            </w:r>
            <w:r w:rsidR="00E053B7">
              <w:fldChar w:fldCharType="begin"/>
            </w:r>
            <w:r>
              <w:instrText xml:space="preserve"> ADDIN EN.CITE &lt;EndNote&gt;&lt;Cite&gt;&lt;Author&gt;Nakao&lt;/Author&gt;&lt;Year&gt;2014&lt;/Year&gt;&lt;RecNum&gt;2&lt;/RecNum&gt;&lt;DisplayText&gt;(40)&lt;/DisplayText&gt;&lt;record&gt;&lt;rec-number&gt;2&lt;/rec-number&gt;&lt;foreign-keys&gt;&lt;key app="EN" db-id="2vtrrzxwl0pztoezwf6x0px5009v0wr25twz" timestamp="1421161789"&gt;2&lt;/key&gt;&lt;/foreign-keys&gt;&lt;ref-type name="Journal Article"&gt;17&lt;/ref-type&gt;&lt;contributors&gt;&lt;authors&gt;&lt;author&gt;Nakao, S.&lt;/author&gt;&lt;author&gt;Scott, J. M.&lt;/author&gt;&lt;author&gt;Masterson, E. E.&lt;/author&gt;&lt;author&gt;Chi, D. L.&lt;/author&gt;&lt;/authors&gt;&lt;/contributors&gt;&lt;auth-address&gt;Department of Oral Health Sciences, University of Washington School of Dentistry, Box 357475, Seattle, WA, 98195-7475, USA.&lt;/auth-address&gt;&lt;titles&gt;&lt;title&gt;Non-traumatic Dental Condition-Related Emergency Department Visits and Associated Costs for Children and Adults with Autism Spectrum Disorders&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edition&gt;2014/11/07&lt;/edition&gt;&lt;dates&gt;&lt;year&gt;2014&lt;/year&gt;&lt;pub-dates&gt;&lt;date&gt;Nov 6&lt;/date&gt;&lt;/pub-dates&gt;&lt;/dates&gt;&lt;isbn&gt;0162-3257&lt;/isbn&gt;&lt;accession-num&gt;25374135&lt;/accession-num&gt;&lt;urls&gt;&lt;related-urls&gt;&lt;url&gt;http://download.springer.com/static/pdf/946/art%253A10.1007%252Fs10803-014-2298-0.pdf?auth66=1421161827_36d3660b88178b8bb5624d35cb15a82f&amp;amp;ext=.pdf&lt;/url&gt;&lt;/related-urls&gt;&lt;/urls&gt;&lt;electronic-resource-num&gt;10.1007/s10803-014-2298-0&lt;/electronic-resource-num&gt;&lt;remote-database-provider&gt;NLM&lt;/remote-database-provider&gt;&lt;language&gt;Eng&lt;/language&gt;&lt;/record&gt;&lt;/Cite&gt;&lt;/EndNote&gt;</w:instrText>
            </w:r>
            <w:r w:rsidR="00E053B7">
              <w:fldChar w:fldCharType="separate"/>
            </w:r>
            <w:r>
              <w:rPr>
                <w:noProof/>
              </w:rPr>
              <w:t>(40)</w:t>
            </w:r>
            <w:r w:rsidR="00E053B7">
              <w:fldChar w:fldCharType="end"/>
            </w:r>
          </w:p>
        </w:tc>
        <w:tc>
          <w:tcPr>
            <w:tcW w:w="6948" w:type="dxa"/>
          </w:tcPr>
          <w:p w:rsidR="00463F80" w:rsidRDefault="0082384F" w:rsidP="002C7D8B">
            <w:pPr>
              <w:cnfStyle w:val="000000100000"/>
            </w:pPr>
            <w:r>
              <w:t>521 – 521.9, 522 – 522.9, 523 – 523.9, 525.3, 525.9, 873.63</w:t>
            </w:r>
          </w:p>
        </w:tc>
      </w:tr>
      <w:tr w:rsidR="00463F80" w:rsidTr="002C7D8B">
        <w:tc>
          <w:tcPr>
            <w:cnfStyle w:val="001000000000"/>
            <w:tcW w:w="2628" w:type="dxa"/>
            <w:tcBorders>
              <w:left w:val="single" w:sz="4" w:space="0" w:color="auto"/>
            </w:tcBorders>
          </w:tcPr>
          <w:p w:rsidR="00463F80" w:rsidRDefault="0082384F" w:rsidP="0082384F">
            <w:r>
              <w:t>Okunseri et al.</w:t>
            </w:r>
            <w:r w:rsidR="00E053B7">
              <w:fldChar w:fldCharType="begin"/>
            </w:r>
            <w:r>
              <w:instrText xml:space="preserve"> ADDIN EN.CITE &lt;EndNote&gt;&lt;Cite&gt;&lt;Author&gt;Okunseri&lt;/Author&gt;&lt;Year&gt;2012&lt;/Year&gt;&lt;RecNum&gt;48&lt;/RecNum&gt;&lt;DisplayText&gt;(35)&lt;/DisplayText&gt;&lt;record&gt;&lt;rec-number&gt;48&lt;/rec-number&gt;&lt;foreign-keys&gt;&lt;key app="EN" db-id="2vtrrzxwl0pztoezwf6x0px5009v0wr25twz" timestamp="1421161790"&gt;48&lt;/key&gt;&lt;/foreign-keys&gt;&lt;ref-type name="Journal Article"&gt;17&lt;/ref-type&gt;&lt;contributors&gt;&lt;authors&gt;&lt;author&gt;Okunseri, C.&lt;/author&gt;&lt;author&gt;Okunseri, E.&lt;/author&gt;&lt;author&gt;Thorpe, J. M.&lt;/author&gt;&lt;author&gt;Xiang, Q.&lt;/author&gt;&lt;author&gt;Szabo, A.&lt;/author&gt;&lt;/authors&gt;&lt;/contributors&gt;&lt;auth-address&gt;Department of Clinical Services, Marquette University School of Dentistry, Milwaukee, WI, USA.&lt;/auth-address&gt;&lt;titles&gt;&lt;title&gt;Patient characteristics and trends in nontraumatic dental condition visits to emergency departments in the United States&lt;/title&gt;&lt;secondary-title&gt;Clin Cosmet Investig Dent&lt;/secondary-title&gt;&lt;alt-title&gt;Clinical, cosmetic and investigational dentistry&lt;/alt-title&gt;&lt;/titles&gt;&lt;periodical&gt;&lt;full-title&gt;Clin Cosmet Investig Dent&lt;/full-title&gt;&lt;abbr-1&gt;Clinical, cosmetic and investigational dentistry&lt;/abbr-1&gt;&lt;/periodical&gt;&lt;alt-periodical&gt;&lt;full-title&gt;Clin Cosmet Investig Dent&lt;/full-title&gt;&lt;abbr-1&gt;Clinical, cosmetic and investigational dentistry&lt;/abbr-1&gt;&lt;/alt-periodical&gt;&lt;pages&gt;1-7&lt;/pages&gt;&lt;volume&gt;4&lt;/volume&gt;&lt;edition&gt;2012/01/01&lt;/edition&gt;&lt;keywords&gt;&lt;keyword&gt;adults&lt;/keyword&gt;&lt;keyword&gt;dental disease&lt;/keyword&gt;&lt;keyword&gt;dental utilization&lt;/keyword&gt;&lt;keyword&gt;emergency service&lt;/keyword&gt;&lt;/keywords&gt;&lt;dates&gt;&lt;year&gt;2012&lt;/year&gt;&lt;/dates&gt;&lt;isbn&gt;1179-1357&lt;/isbn&gt;&lt;accession-num&gt;23674919&lt;/accession-num&gt;&lt;urls&gt;&lt;related-urls&gt;&lt;url&gt;http://www.ncbi.nlm.nih.gov/pmc/articles/PMC3652363/pdf/ccide-4-001.pdf&lt;/url&gt;&lt;/related-urls&gt;&lt;/urls&gt;&lt;custom2&gt;Pmc3652363&lt;/custom2&gt;&lt;electronic-resource-num&gt;10.2147/cciden.s28168&lt;/electronic-resource-num&gt;&lt;remote-database-provider&gt;NLM&lt;/remote-database-provider&gt;&lt;language&gt;eng&lt;/language&gt;&lt;/record&gt;&lt;/Cite&gt;&lt;/EndNote&gt;</w:instrText>
            </w:r>
            <w:r w:rsidR="00E053B7">
              <w:fldChar w:fldCharType="separate"/>
            </w:r>
            <w:r>
              <w:rPr>
                <w:noProof/>
              </w:rPr>
              <w:t>(35)</w:t>
            </w:r>
            <w:r w:rsidR="00E053B7">
              <w:fldChar w:fldCharType="end"/>
            </w:r>
          </w:p>
        </w:tc>
        <w:tc>
          <w:tcPr>
            <w:tcW w:w="6948" w:type="dxa"/>
          </w:tcPr>
          <w:p w:rsidR="00463F80" w:rsidRDefault="0082384F" w:rsidP="002C7D8B">
            <w:pPr>
              <w:cnfStyle w:val="000000000000"/>
            </w:pPr>
            <w:r>
              <w:t>520.0 - 521.9, 522.0 – 522.9, 523.0 – 523.9, 524.0 – 524.9, 525.0 - 525.6, 525.9, 526.0 -526.9, 527.0 – 527.0, 528.0 – 528.9, 529.0 – 529.9, 873.63</w:t>
            </w:r>
          </w:p>
        </w:tc>
      </w:tr>
      <w:tr w:rsidR="00463F80" w:rsidTr="002C7D8B">
        <w:trPr>
          <w:cnfStyle w:val="000000100000"/>
        </w:trPr>
        <w:tc>
          <w:tcPr>
            <w:cnfStyle w:val="001000000000"/>
            <w:tcW w:w="2628" w:type="dxa"/>
            <w:tcBorders>
              <w:left w:val="single" w:sz="4" w:space="0" w:color="auto"/>
            </w:tcBorders>
          </w:tcPr>
          <w:p w:rsidR="00463F80" w:rsidRDefault="0082384F" w:rsidP="0082384F">
            <w:r>
              <w:lastRenderedPageBreak/>
              <w:t>Singhal et al.</w: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 </w:instrText>
            </w:r>
            <w:r w:rsidR="00E053B7">
              <w:fldChar w:fldCharType="begin">
                <w:fldData xml:space="preserve">PEVuZE5vdGU+PENpdGU+PEF1dGhvcj5TaW5naGFsPC9BdXRob3I+PFllYXI+MjAxNTwvWWVhcj48
UmVjTnVtPjgwMDwvUmVjTnVtPjxEaXNwbGF5VGV4dD4oNTUpPC9EaXNwbGF5VGV4dD48cmVjb3Jk
PjxyZWMtbnVtYmVyPjgwMDwvcmVjLW51bWJlcj48Zm9yZWlnbi1rZXlzPjxrZXkgYXBwPSJFTiIg
ZGItaWQ9IjJ2dHJyenh3bDBwenRvZXp3ZjZ4MHB4NTAwOXYwd3IyNXR3eiIgdGltZXN0YW1wPSIx
NDM4MjAyMjI1Ij44MDA8L2tleT48L2ZvcmVpZ24ta2V5cz48cmVmLXR5cGUgbmFtZT0iSm91cm5h
bCBBcnRpY2xlIj4xNzwvcmVmLXR5cGU+PGNvbnRyaWJ1dG9ycz48YXV0aG9ycz48YXV0aG9yPlNp
bmdoYWwsIEEuPC9hdXRob3I+PGF1dGhvcj5DYXBsYW4sIEQuIEouPC9hdXRob3I+PGF1dGhvcj5K
b25lcywgTS4gUC48L2F1dGhvcj48YXV0aG9yPk1vbWFueSwgRS4gVC48L2F1dGhvcj48YXV0aG9y
Pkt1dGh5LCBSLiBBLjwvYXV0aG9yPjxhdXRob3I+QnVyZXNoLCBDLiBULjwvYXV0aG9yPjxhdXRo
b3I+SXNtYW4sIFIuPC9hdXRob3I+PGF1dGhvcj5EYW1pYW5vLCBQLiBDLjwvYXV0aG9yPjwvYXV0
aG9ycz48L2NvbnRyaWJ1dG9ycz48YXV0aC1hZGRyZXNzPkFzdGhhIFNpbmdoYWwgKGFzdGhhc2lu
Z2hhbEBnbWFpbC5jb20pIGlzIGEgUGhEIGNhbmRpZGF0ZSBpbiB0aGUgRGVwYXJ0bWVudCBvZiBQ
cmV2ZW50aXZlIGFuZCBDb21tdW5pdHkgRGVudGlzdHJ5LCBDb2xsZWdlIG9mIERlbnRpc3RyeSwg
YW5kIGEgcmVzZWFyY2ggYXNzaXN0YW50IGF0IHRoZSBQdWJsaWMgUG9saWN5IENlbnRlciwgYm90
aCBhdCB0aGUgVW5pdmVyc2l0eSBvZiBJb3dhLCBpbiBJb3dhIENpdHkuJiN4RDtEYW5pZWwgSi4g
Q2FwbGFuIGlzIGEgcHJvZmVzc29yIGFuZCBkZXBhcnRtZW50IGV4ZWN1dGl2ZSBvZmZpY2VyIGlu
IHRoZSBEZXBhcnRtZW50IG9mIFByZXZlbnRpdmUgYW5kIENvbW11bml0eSBEZW50aXN0cnksIENv
bGxlZ2Ugb2YgRGVudGlzdHJ5LCBhdCB0aGUgVW5pdmVyc2l0eSBvZiBJb3dhLiYjeEQ7TWljaGFl
bCBQLiBKb25lcyBpcyBhIHByb2Zlc3NvciBpbiB0aGUgRGVwYXJ0bWVudCBvZiBCaW9zdGF0aXN0
aWNzLCBDb2xsZWdlIG9mIFB1YmxpYyBIZWFsdGgsIGF0IHRoZSBVbml2ZXJzaXR5IG9mIElvd2Eu
JiN4RDtFbGl6YWJldGggVC4gTW9tYW55IGlzIGFuIGFzc29jaWF0ZSByZXNlYXJjaCBzY2llbnRp
c3QgYXQgdGhlIFB1YmxpYyBQb2xpY3kgQ2VudGVyLCBVbml2ZXJzaXR5IG9mIElvd2EuJiN4RDtS
YXltb25kIEEuIEt1dGh5IGlzIGEgcHJvZmVzc29yIGluIHRoZSBEZXBhcnRtZW50IG9mIFByZXZl
bnRpdmUgYW5kIENvbW11bml0eSBEZW50aXN0cnksIENvbGxlZ2Ugb2YgRGVudGlzdHJ5LCBhdCB0
aGUgVW5pdmVyc2l0eSBvZiBJb3dhLiYjeEQ7Q2hyaXN0b3BoZXIgVC4gQnVyZXNoIGlzIGFuIGFz
c29jaWF0ZSBwcm9mZXNzb3IgaW4gdGhlIERlcGFydG1lbnQgb2YgRW1lcmdlbmN5IE1lZGljaW5l
LCBDb2xsZWdlIG9mIE1lZGljaW5lLCBhdCB0aGUgVW5pdmVyc2l0eSBvZiBJb3dhLiYjeEQ7Um9i
ZXJ0IElzbWFuIGlzIGEgZGVudGFsIHByb2dyYW0gY29uc3VsdGFudCBpbiB0aGUgTWVkaS1DYWwg
RGVudGFsIFNlcnZpY2VzIERpdmlzaW9uIG9mIHRoZSBDYWxpZm9ybmlhIERlcGFydG1lbnQgb2Yg
SGVhbHRoIENhcmUgU2VydmljZXMsIGluIFNhY3JhbWVudG8uJiN4RDtQZXRlciBDLiBEYW1pYW5v
IGlzIGEgcHJvZmVzc29yIGluIHRoZSBEZXBhcnRtZW50IG9mIFByZXZlbnRpdmUgYW5kIENvbW11
bml0eSBEZW50aXN0cnksIENvbGxlZ2Ugb2YgRGVudGlzdHJ5LCBhbmQgZGlyZWN0b3Igb2YgdGhl
IFB1YmxpYyBQb2xpY3kgQ2VudGVyLCBib3RoIGF0IHRoZSBVbml2ZXJzaXR5IG9mIElvd2EuPC9h
dXRoLWFkZHJlc3M+PHRpdGxlcz48dGl0bGU+RWxpbWluYXRpbmcgTWVkaWNhaWQgYWR1bHQgZGVu
dGFsIGNvdmVyYWdlIGluIENhbGlmb3JuaWEgbGVkIHRvIGluY3JlYXNlZCBkZW50YWwgZW1lcmdl
bmN5IHZpc2l0cyBhbmQgYXNzb2NpYXRlZCBjb3N0czwvdGl0bGU+PHNlY29uZGFyeS10aXRsZT5I
ZWFsdGggQWZmIChNaWxsd29vZCk8L3NlY29uZGFyeS10aXRsZT48YWx0LXRpdGxlPkhlYWx0aCBh
ZmZhaXJzIChQcm9qZWN0IEhvcGUpPC9hbHQtdGl0bGU+PC90aXRsZXM+PHBlcmlvZGljYWw+PGZ1
bGwtdGl0bGU+SGVhbHRoIEFmZiAoTWlsbHdvb2QpPC9mdWxsLXRpdGxlPjxhYmJyLTE+SGVhbHRo
IGFmZmFpcnMgKFByb2plY3QgSG9wZSk8L2FiYnItMT48L3BlcmlvZGljYWw+PGFsdC1wZXJpb2Rp
Y2FsPjxmdWxsLXRpdGxlPkhlYWx0aCBBZmYgKE1pbGx3b29kKTwvZnVsbC10aXRsZT48YWJici0x
PkhlYWx0aCBhZmZhaXJzIChQcm9qZWN0IEhvcGUpPC9hYmJyLTE+PC9hbHQtcGVyaW9kaWNhbD48
cGFnZXM+NzQ5LTU2PC9wYWdlcz48dm9sdW1lPjM0PC92b2x1bWU+PG51bWJlcj41PC9udW1iZXI+
PGVkaXRpb24+MjAxNS8wNS8wNjwvZWRpdGlvbj48a2V5d29yZHM+PGtleXdvcmQ+RGVudGFsIERp
c2Vhc2VzPC9rZXl3b3JkPjxrZXl3b3JkPkVtZXJnZW5jeSBEZXBhcnRtZW50PC9rZXl3b3JkPjxr
ZXl3b3JkPk1lZGljYWlkIFBvbGljeTwva2V5d29yZD48a2V5d29yZD5PcmFsIEhlYWx0aCBDYXJl
PC9rZXl3b3JkPjxrZXl3b3JkPlN0YXRlL0xvY2FsIElzc3Vlczwva2V5d29yZD48L2tleXdvcmRz
PjxkYXRlcz48eWVhcj4yMDE1PC95ZWFyPjxwdWItZGF0ZXM+PGRhdGU+TWF5PC9kYXRlPjwvcHVi
LWRhdGVzPjwvZGF0ZXM+PGlzYm4+MDI3OC0yNzE1PC9pc2JuPjxhY2Nlc3Npb24tbnVtPjI1OTQx
Mjc1PC9hY2Nlc3Npb24tbnVtPjx1cmxzPjxyZWxhdGVkLXVybHM+PHVybD5odHRwOi8vY29udGVu
dC5oZWFsdGhhZmZhaXJzLm9yZy9jb250ZW50LzM0LzUvNzQ5LmZ1bGwucGRmPC91cmw+PC9yZWxh
dGVkLXVybHM+PC91cmxzPjxlbGVjdHJvbmljLXJlc291cmNlLW51bT4xMC4xMzc3L2hsdGhhZmYu
MjAxNC4xMzU4PC9lbGVjdHJvbmljLXJlc291cmNlLW51bT48cmVtb3RlLWRhdGFiYXNlLXByb3Zp
ZGVyPk5MTTwvcmVtb3RlLWRhdGFiYXNlLXByb3ZpZGVyPjxsYW5ndWFnZT5lbmc8L2xhbmd1YWdl
PjwvcmVjb3JkPjwvQ2l0ZT48L0VuZE5vdGU+AG==
</w:fldData>
              </w:fldChar>
            </w:r>
            <w:r>
              <w:instrText xml:space="preserve"> ADDIN EN.CITE.DATA </w:instrText>
            </w:r>
            <w:r w:rsidR="00E053B7">
              <w:fldChar w:fldCharType="end"/>
            </w:r>
            <w:r w:rsidR="00E053B7">
              <w:fldChar w:fldCharType="separate"/>
            </w:r>
            <w:r>
              <w:rPr>
                <w:noProof/>
              </w:rPr>
              <w:t>(55)</w:t>
            </w:r>
            <w:r w:rsidR="00E053B7">
              <w:fldChar w:fldCharType="end"/>
            </w:r>
          </w:p>
        </w:tc>
        <w:tc>
          <w:tcPr>
            <w:tcW w:w="6948" w:type="dxa"/>
          </w:tcPr>
          <w:p w:rsidR="00463F80" w:rsidRDefault="00DC7A03" w:rsidP="002C7D8B">
            <w:pPr>
              <w:cnfStyle w:val="000000100000"/>
            </w:pPr>
            <w:r>
              <w:t>521.00-521.99, 522.00-522.99, 523.00-523.99, 525.00-525.99, 528.00-528.99</w:t>
            </w:r>
          </w:p>
        </w:tc>
      </w:tr>
      <w:tr w:rsidR="00463F80" w:rsidTr="00DC7A03">
        <w:tc>
          <w:tcPr>
            <w:cnfStyle w:val="001000000000"/>
            <w:tcW w:w="2628" w:type="dxa"/>
            <w:tcBorders>
              <w:left w:val="single" w:sz="4" w:space="0" w:color="auto"/>
            </w:tcBorders>
          </w:tcPr>
          <w:p w:rsidR="00463F80" w:rsidRDefault="00DC7A03" w:rsidP="00A26EEE">
            <w:r>
              <w:t>Hayes et al.</w: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 </w:instrText>
            </w:r>
            <w:r w:rsidR="00E053B7">
              <w:fldChar w:fldCharType="begin">
                <w:fldData xml:space="preserve">PEVuZE5vdGU+PENpdGU+PEF1dGhvcj5IYXllczwvQXV0aG9yPjxZZWFyPjIwMTI8L1llYXI+PFJl
Y051bT43NjY8L1JlY051bT48RGlzcGxheVRleHQ+KDc0KTwvRGlzcGxheVRleHQ+PHJlY29yZD48
cmVjLW51bWJlcj43NjY8L3JlYy1udW1iZXI+PGZvcmVpZ24ta2V5cz48a2V5IGFwcD0iRU4iIGRi
LWlkPSIydnRycnp4d2wwcHp0b2V6d2Y2eDBweDUwMDl2MHdyMjV0d3oiIHRpbWVzdGFtcD0iMTQz
ODIwMjIyNCI+NzY2PC9rZXk+PC9mb3JlaWduLWtleXM+PHJlZi10eXBlIG5hbWU9IkpvdXJuYWwg
QXJ0aWNsZSI+MTc8L3JlZi10eXBlPjxjb250cmlidXRvcnM+PGF1dGhvcnM+PGF1dGhvcj5IYXll
cywgQi4gRC48L2F1dGhvcj48YXV0aG9yPlphaGFybmEsIEwuPC9hdXRob3I+PGF1dGhvcj5XaW50
ZXJzLCBNLiBFLjwvYXV0aG9yPjxhdXRob3I+RmVlbXN0ZXIsIEEuIEEuPC9hdXRob3I+PGF1dGhv
cj5Ccm93bmUsIEIuIEouPC9hdXRob3I+PGF1dGhvcj5IaXJzaG9uLCBKLiBNLjwvYXV0aG9yPjwv
YXV0aG9ycz48L2NvbnRyaWJ1dG9ycz48YXV0aC1hZGRyZXNzPkRlcGFydG1lbnQgb2YgUGhhcm1h
Y3kgU2VydmljZXMsIFVuaXZlcnNpdHkgb2YgTWFyeWxhbmQgTWVkaWNhbCBDZW50ZXIsIEJhbHRp
bW9yZSwgTUQgMjEyMDEsIFVTQS4gYnJ5YW4uaGF5ZXNAYWx1bW5pLm1jcGhzLmVkdTwvYXV0aC1h
ZGRyZXNzPjx0aXRsZXM+PHRpdGxlPlRvLUdvIG1lZGljYXRpb25zIGZvciBkZWNyZWFzaW5nIEVE
IHJldHVybiB2aXNpdHM8L3RpdGxlPjxzZWNvbmRhcnktdGl0bGU+QW0gSiBFbWVyZyBNZWQ8L3Nl
Y29uZGFyeS10aXRsZT48YWx0LXRpdGxlPlRoZSBBbWVyaWNhbiBqb3VybmFsIG9mIGVtZXJnZW5j
eSBtZWRpY2luZTwvYWx0LXRpdGxlPjwvdGl0bGVzPjxwZXJpb2RpY2FsPjxmdWxsLXRpdGxlPkFt
IEogRW1lcmcgTWVkPC9mdWxsLXRpdGxlPjxhYmJyLTE+VGhlIEFtZXJpY2FuIGpvdXJuYWwgb2Yg
ZW1lcmdlbmN5IG1lZGljaW5lPC9hYmJyLTE+PC9wZXJpb2RpY2FsPjxhbHQtcGVyaW9kaWNhbD48
ZnVsbC10aXRsZT5BbSBKIEVtZXJnIE1lZDwvZnVsbC10aXRsZT48YWJici0xPlRoZSBBbWVyaWNh
biBqb3VybmFsIG9mIGVtZXJnZW5jeSBtZWRpY2luZTwvYWJici0xPjwvYWx0LXBlcmlvZGljYWw+
PHBhZ2VzPjIwMTEtNDwvcGFnZXM+PHZvbHVtZT4zMDwvdm9sdW1lPjxudW1iZXI+OTwvbnVtYmVy
PjxlZGl0aW9uPjIwMTIvMDMvMjA8L2VkaXRpb24+PGtleXdvcmRzPjxrZXl3b3JkPkFkdWx0PC9r
ZXl3b3JkPjxrZXl3b3JkPkFudGktQmFjdGVyaWFsIEFnZW50cy9lY29ub21pY3MvKnRoZXJhcGV1
dGljIHVzZTwva2V5d29yZD48a2V5d29yZD5DZWxsdWxpdGlzL2RydWcgdGhlcmFweTwva2V5d29y
ZD48a2V5d29yZD5EcnVnIENvc3RzPC9rZXl3b3JkPjxrZXl3b3JkPkRydWcgUHJlc2NyaXB0aW9u
czwva2V5d29yZD48a2V5d29yZD4qRW1lcmdlbmN5IFNlcnZpY2UsIEhvc3BpdGFsL2Vjb25vbWlj
cy9zdGF0aXN0aWNzICZhbXA7IG51bWVyaWNhbCBkYXRhPC9rZXl3b3JkPjxrZXl3b3JkPkZvY2Fs
IEluZmVjdGlvbiwgRGVudGFsL2RydWcgdGhlcmFweTwva2V5d29yZD48a2V5d29yZD5IdW1hbnM8
L2tleXdvcmQ+PGtleXdvcmQ+TWFsZTwva2V5d29yZD48a2V5d29yZD5NZWRpY2F0aW9uIEFkaGVy
ZW5jZTwva2V5d29yZD48a2V5d29yZD4qUGF0aWVudCBEaXNjaGFyZ2U8L2tleXdvcmQ+PGtleXdv
cmQ+UHllbG9uZXBocml0aXMvZHJ1ZyB0aGVyYXB5PC9rZXl3b3JkPjxrZXl3b3JkPlVyaW5hcnkg
VHJhY3QgSW5mZWN0aW9ucy9kcnVnIHRoZXJhcHk8L2tleXdvcmQ+PC9rZXl3b3Jkcz48ZGF0ZXM+
PHllYXI+MjAxMjwveWVhcj48cHViLWRhdGVzPjxkYXRlPk5vdjwvZGF0ZT48L3B1Yi1kYXRlcz48
L2RhdGVzPjxpc2JuPjA3MzUtNjc1NzwvaXNibj48YWNjZXNzaW9uLW51bT4yMjQyNDk5NzwvYWNj
ZXNzaW9uLW51bT48dXJscz48cmVsYXRlZC11cmxzPjx1cmw+aHR0cDovL2FjLmVscy1jZG4uY29t
L1MwNzM1Njc1NzEyMDAwNTRYLzEtczIuMC1TMDczNTY3NTcxMjAwMDU0WC1tYWluLnBkZj9fdGlk
PWQ1MzAxZGQ0LTM2MzEtMTFlNS05MGI4LTAwMDAwYWFjYjM1ZSZhbXA7YWNkbmF0PTE0MzgyMDI1
MTZfMjBiMzBkMTY1ZjllMGQzMTlkNjdiNGRhZDA1OTQzYzQ8L3VybD48L3JlbGF0ZWQtdXJscz48
L3VybHM+PGVsZWN0cm9uaWMtcmVzb3VyY2UtbnVtPjEwLjEwMTYvai5hamVtLjIwMTIuMDEuMDI3
PC9lbGVjdHJvbmljLXJlc291cmNlLW51bT48cmVtb3RlLWRhdGFiYXNlLXByb3ZpZGVyPk5MTTwv
cmVtb3RlLWRhdGFiYXNlLXByb3ZpZGVyPjxsYW5ndWFnZT5lbmc8L2xhbmd1YWdlPjwvcmVjb3Jk
PjwvQ2l0ZT48L0VuZE5vdGU+AG==
</w:fldData>
              </w:fldChar>
            </w:r>
            <w:r w:rsidR="00A26EEE">
              <w:instrText xml:space="preserve"> ADDIN EN.CITE.DATA </w:instrText>
            </w:r>
            <w:r w:rsidR="00E053B7">
              <w:fldChar w:fldCharType="end"/>
            </w:r>
            <w:r w:rsidR="00E053B7">
              <w:fldChar w:fldCharType="separate"/>
            </w:r>
            <w:r w:rsidR="00A26EEE">
              <w:rPr>
                <w:noProof/>
              </w:rPr>
              <w:t>(74)</w:t>
            </w:r>
            <w:r w:rsidR="00E053B7">
              <w:fldChar w:fldCharType="end"/>
            </w:r>
          </w:p>
        </w:tc>
        <w:tc>
          <w:tcPr>
            <w:tcW w:w="6948" w:type="dxa"/>
          </w:tcPr>
          <w:p w:rsidR="00463F80" w:rsidRDefault="00DC7A03" w:rsidP="00DC7A03">
            <w:pPr>
              <w:cnfStyle w:val="000000000000"/>
            </w:pPr>
            <w:r>
              <w:t>521.0 to 523.9, 525.0 to 525.9</w:t>
            </w:r>
          </w:p>
        </w:tc>
      </w:tr>
      <w:tr w:rsidR="00DC7A03" w:rsidTr="00DC7A03">
        <w:trPr>
          <w:cnfStyle w:val="000000100000"/>
        </w:trPr>
        <w:tc>
          <w:tcPr>
            <w:cnfStyle w:val="001000000000"/>
            <w:tcW w:w="2628" w:type="dxa"/>
            <w:tcBorders>
              <w:left w:val="single" w:sz="4" w:space="0" w:color="auto"/>
            </w:tcBorders>
          </w:tcPr>
          <w:p w:rsidR="00DC7A03" w:rsidRDefault="00DC7A03" w:rsidP="00DC7A03">
            <w:proofErr w:type="spellStart"/>
            <w:r>
              <w:t>Naliah</w:t>
            </w:r>
            <w:proofErr w:type="spellEnd"/>
            <w:r>
              <w:t xml:space="preserve"> et al.</w: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 </w:instrText>
            </w:r>
            <w:r w:rsidR="00E053B7">
              <w:fldChar w:fldCharType="begin">
                <w:fldData xml:space="preserve">PEVuZE5vdGU+PENpdGU+PEF1dGhvcj5OYWxsaWFoPC9BdXRob3I+PFllYXI+MjAxMDwvWWVhcj48
UmVjTnVtPjY0PC9SZWNOdW0+PERpc3BsYXlUZXh0PigyMyk8L0Rpc3BsYXlUZXh0PjxyZWNvcmQ+
PHJlYy1udW1iZXI+NjQ8L3JlYy1udW1iZXI+PGZvcmVpZ24ta2V5cz48a2V5IGFwcD0iRU4iIGRi
LWlkPSIydnRycnp4d2wwcHp0b2V6d2Y2eDBweDUwMDl2MHdyMjV0d3oiIHRpbWVzdGFtcD0iMTQy
MTE2MTc5MCI+NjQ8L2tleT48L2ZvcmVpZ24ta2V5cz48cmVmLXR5cGUgbmFtZT0iSm91cm5hbCBB
cnRpY2xlIj4xNzwvcmVmLXR5cGU+PGNvbnRyaWJ1dG9ycz48YXV0aG9ycz48YXV0aG9yPk5hbGxp
YWgsIFIuIFAuPC9hdXRob3I+PGF1dGhvcj5BbGxhcmVkZHksIFYuPC9hdXRob3I+PGF1dGhvcj5F
bGFuZ292YW4sIFMuPC9hdXRob3I+PGF1dGhvcj5LYXJpbWJ1eCwgTi48L2F1dGhvcj48YXV0aG9y
PkFsbGFyZWRkeSwgVi48L2F1dGhvcj48L2F1dGhvcnM+PC9jb250cmlidXRvcnM+PGF1dGgtYWRk
cmVzcz5EZXBhcnRtZW50IG9mIFJlc3RvcmF0aXZlIERlbnRpc3RyeSBhbmQgQmlvbWF0ZXJpYWxz
IFNjaWVuY2VzLCBIYXJ2YXJkIFNjaG9vbCBvZiBEZW50YWwgTWVkaWNpbmUsIEJvc3RvbiwgTUEg
MDIxMTUsIFVTQS48L2F1dGgtYWRkcmVzcz48dGl0bGVzPjx0aXRsZT5Ib3NwaXRhbCBiYXNlZCBl
bWVyZ2VuY3kgZGVwYXJ0bWVudCB2aXNpdHMgYXR0cmlidXRlZCB0byBkZW50YWwgY2FyaWVzIGlu
IHRoZSBVbml0ZWQgU3RhdGVzIGluIDIwMDY8L3RpdGxlPjxzZWNvbmRhcnktdGl0bGU+SiBFdmlk
IEJhc2VkIERlbnQgUHJhY3Q8L3NlY29uZGFyeS10aXRsZT48YWx0LXRpdGxlPlRoZSBqb3VybmFs
IG9mIGV2aWRlbmNlLWJhc2VkIGRlbnRhbCBwcmFjdGljZTwvYWx0LXRpdGxlPjwvdGl0bGVzPjxw
ZXJpb2RpY2FsPjxmdWxsLXRpdGxlPkogRXZpZCBCYXNlZCBEZW50IFByYWN0PC9mdWxsLXRpdGxl
PjxhYmJyLTE+VGhlIGpvdXJuYWwgb2YgZXZpZGVuY2UtYmFzZWQgZGVudGFsIHByYWN0aWNlPC9h
YmJyLTE+PC9wZXJpb2RpY2FsPjxhbHQtcGVyaW9kaWNhbD48ZnVsbC10aXRsZT5KIEV2aWQgQmFz
ZWQgRGVudCBQcmFjdDwvZnVsbC10aXRsZT48YWJici0xPlRoZSBqb3VybmFsIG9mIGV2aWRlbmNl
LWJhc2VkIGRlbnRhbCBwcmFjdGljZTwvYWJici0xPjwvYWx0LXBlcmlvZGljYWw+PHBhZ2VzPjIx
Mi0yMjwvcGFnZXM+PHZvbHVtZT4xMDwvdm9sdW1lPjxudW1iZXI+NDwvbnVtYmVyPjxlZGl0aW9u
PjIwMTAvMTEvMjY8L2VkaXRpb24+PGtleXdvcmRzPjxrZXl3b3JkPkFkdWx0PC9rZXl3b3JkPjxr
ZXl3b3JkPkNoaWxkPC9rZXl3b3JkPjxrZXl3b3JkPkRlbnRhbCBDYXJpZXMvY29tcGxpY2F0aW9u
cy8qZWNvbm9taWNzLyp0aGVyYXB5PC9rZXl3b3JkPjxrZXl3b3JkPkVtZXJnZW5jeSBTZXJ2aWNl
LCBIb3NwaXRhbC8qZWNvbm9taWNzLypzdGF0aXN0aWNzICZhbXA7IG51bWVyaWNhbCBkYXRhPC9r
ZXl3b3JkPjxrZXl3b3JkPkZlbWFsZTwva2V5d29yZD48a2V5d29yZD5IdW1hbnM8L2tleXdvcmQ+
PGtleXdvcmQ+TGluZWFyIE1vZGVsczwva2V5d29yZD48a2V5d29yZD5NYWxlPC9rZXl3b3JkPjxr
ZXl3b3JkPk1lZGljYWlkPC9rZXl3b3JkPjxrZXl3b3JkPk1lZGljYWxseSBVbmluc3VyZWQ8L2tl
eXdvcmQ+PGtleXdvcmQ+VW5pdGVkIFN0YXRlcy9lcGlkZW1pb2xvZ3k8L2tleXdvcmQ+PC9rZXl3
b3Jkcz48ZGF0ZXM+PHllYXI+MjAxMDwveWVhcj48cHViLWRhdGVzPjxkYXRlPkRlYzwvZGF0ZT48
L3B1Yi1kYXRlcz48L2RhdGVzPjxpc2JuPjE1MzItMzM4MjwvaXNibj48YWNjZXNzaW9uLW51bT4y
MTA5MzgwMjwvYWNjZXNzaW9uLW51bT48dXJscz48cmVsYXRlZC11cmxzPjx1cmw+aHR0cDovL2Fj
LmVscy1jZG4uY29tL1MxNTMyMzM4MjEwMDAxODMxLzEtczIuMC1TMTUzMjMzODIxMDAwMTgzMS1t
YWluLnBkZj9fdGlkPWI4ZDA1MGM4LTliMzYtMTFlNC05NjY1LTAwMDAwYWFjYjM2MCZhbXA7YWNk
bmF0PTE0MjExNjIxODZfYTZkMGI5MDQwMjI2ZmVmN2FlYzI4ZDZhZjljYWI4NjQ8L3VybD48L3Jl
bGF0ZWQtdXJscz48L3VybHM+PGVsZWN0cm9uaWMtcmVzb3VyY2UtbnVtPjEwLjEwMTYvai5qZWJk
cC4yMDEwLjA5LjAxMzwvZWxlY3Ryb25pYy1yZXNvdXJjZS1udW0+PHJlbW90ZS1kYXRhYmFzZS1w
cm92aWRlcj5OTE08L3JlbW90ZS1kYXRhYmFzZS1wcm92aWRlcj48bGFuZ3VhZ2U+ZW5nPC9sYW5n
dWFnZT48L3JlY29yZD48L0NpdGU+PC9FbmROb3RlPn==
</w:fldData>
              </w:fldChar>
            </w:r>
            <w:r>
              <w:instrText xml:space="preserve"> ADDIN EN.CITE.DATA </w:instrText>
            </w:r>
            <w:r w:rsidR="00E053B7">
              <w:fldChar w:fldCharType="end"/>
            </w:r>
            <w:r w:rsidR="00E053B7">
              <w:fldChar w:fldCharType="separate"/>
            </w:r>
            <w:r>
              <w:rPr>
                <w:noProof/>
              </w:rPr>
              <w:t>(23)</w:t>
            </w:r>
            <w:r w:rsidR="00E053B7">
              <w:fldChar w:fldCharType="end"/>
            </w:r>
          </w:p>
        </w:tc>
        <w:tc>
          <w:tcPr>
            <w:tcW w:w="6948" w:type="dxa"/>
          </w:tcPr>
          <w:p w:rsidR="00DC7A03" w:rsidRDefault="00DC7A03" w:rsidP="00DC7A03">
            <w:pPr>
              <w:cnfStyle w:val="000000100000"/>
            </w:pPr>
            <w:r>
              <w:t>521.00 – 521.09</w:t>
            </w:r>
          </w:p>
        </w:tc>
      </w:tr>
      <w:tr w:rsidR="00DC7A03" w:rsidTr="002C7D8B">
        <w:tc>
          <w:tcPr>
            <w:cnfStyle w:val="001000000000"/>
            <w:tcW w:w="2628" w:type="dxa"/>
            <w:tcBorders>
              <w:left w:val="single" w:sz="4" w:space="0" w:color="auto"/>
              <w:bottom w:val="single" w:sz="8" w:space="0" w:color="4F81BD" w:themeColor="accent1"/>
            </w:tcBorders>
          </w:tcPr>
          <w:p w:rsidR="00DC7A03" w:rsidRDefault="00DC7A03" w:rsidP="00DC7A03">
            <w:r>
              <w:t>Walker et al.</w:t>
            </w:r>
            <w:r w:rsidR="00E053B7">
              <w:fldChar w:fldCharType="begin"/>
            </w:r>
            <w:r>
              <w:instrText xml:space="preserve"> ADDIN EN.CITE &lt;EndNote&gt;&lt;Cite&gt;&lt;Author&gt;Walker&lt;/Author&gt;&lt;Year&gt;2014&lt;/Year&gt;&lt;RecNum&gt;8&lt;/RecNum&gt;&lt;DisplayText&gt;(37)&lt;/DisplayText&gt;&lt;record&gt;&lt;rec-number&gt;8&lt;/rec-number&gt;&lt;foreign-keys&gt;&lt;key app="EN" db-id="2vtrrzxwl0pztoezwf6x0px5009v0wr25twz" timestamp="1421161789"&gt;8&lt;/key&gt;&lt;/foreign-keys&gt;&lt;ref-type name="Journal Article"&gt;17&lt;/ref-type&gt;&lt;contributors&gt;&lt;authors&gt;&lt;author&gt;Walker, A.&lt;/author&gt;&lt;author&gt;Probst, J. C.&lt;/author&gt;&lt;author&gt;Martin, A. B.&lt;/author&gt;&lt;author&gt;Bellinger, J. D.&lt;/author&gt;&lt;author&gt;Merchant, A.&lt;/author&gt;&lt;/authors&gt;&lt;/contributors&gt;&lt;auth-address&gt;Institute for Partnerships to Eliminate Health Disparities, Arnold School of Public Health, University of South Carolina, Columbia, SC, USA.&lt;/auth-address&gt;&lt;titles&gt;&lt;title&gt;Analysis of hospital-based emergency department visits for dental caries in the United States in 2008&lt;/title&gt;&lt;secondary-title&gt;J Public Health Dent&lt;/secondary-title&gt;&lt;alt-title&gt;Journal of public health dentistry&lt;/alt-title&gt;&lt;/titles&gt;&lt;periodical&gt;&lt;full-title&gt;J Public Health Dent&lt;/full-title&gt;&lt;abbr-1&gt;Journal of public health dentistry&lt;/abbr-1&gt;&lt;/periodical&gt;&lt;alt-periodical&gt;&lt;full-title&gt;J Public Health Dent&lt;/full-title&gt;&lt;abbr-1&gt;Journal of public health dentistry&lt;/abbr-1&gt;&lt;/alt-periodical&gt;&lt;pages&gt;188-94&lt;/pages&gt;&lt;volume&gt;74&lt;/volume&gt;&lt;number&gt;3&lt;/number&gt;&lt;edition&gt;2014/09/13&lt;/edition&gt;&lt;keywords&gt;&lt;keyword&gt;dental care delivery&lt;/keyword&gt;&lt;keyword&gt;dental service&lt;/keyword&gt;&lt;keyword&gt;hospital-emergency service&lt;/keyword&gt;&lt;/keywords&gt;&lt;dates&gt;&lt;year&gt;2014&lt;/year&gt;&lt;pub-dates&gt;&lt;date&gt;Summer&lt;/date&gt;&lt;/pub-dates&gt;&lt;/dates&gt;&lt;isbn&gt;0022-4006&lt;/isbn&gt;&lt;accession-num&gt;25215449&lt;/accession-num&gt;&lt;urls&gt;&lt;related-urls&gt;&lt;url&gt;http://onlinelibrary.wiley.com/store/10.1111/jphd.12045/asset/jphd12045.pdf?v=1&amp;amp;t=i4vf1yue&amp;amp;s=9ed16eac418e0167c490912a227114a6cb2f58c7&lt;/url&gt;&lt;/related-urls&gt;&lt;/urls&gt;&lt;electronic-resource-num&gt;10.1111/jphd.12045&lt;/electronic-resource-num&gt;&lt;remote-database-provider&gt;NLM&lt;/remote-database-provider&gt;&lt;language&gt;eng&lt;/language&gt;&lt;/record&gt;&lt;/Cite&gt;&lt;/EndNote&gt;</w:instrText>
            </w:r>
            <w:r w:rsidR="00E053B7">
              <w:fldChar w:fldCharType="separate"/>
            </w:r>
            <w:r>
              <w:rPr>
                <w:noProof/>
              </w:rPr>
              <w:t>(37)</w:t>
            </w:r>
            <w:r w:rsidR="00E053B7">
              <w:fldChar w:fldCharType="end"/>
            </w:r>
          </w:p>
        </w:tc>
        <w:tc>
          <w:tcPr>
            <w:tcW w:w="6948" w:type="dxa"/>
            <w:tcBorders>
              <w:bottom w:val="single" w:sz="8" w:space="0" w:color="4F81BD" w:themeColor="accent1"/>
            </w:tcBorders>
          </w:tcPr>
          <w:p w:rsidR="00DC7A03" w:rsidRDefault="00DC7A03" w:rsidP="00DC7A03">
            <w:pPr>
              <w:cnfStyle w:val="000000000000"/>
            </w:pPr>
            <w:r>
              <w:t>521.0 – 521.09, 522.0, 522.1, 525.13, 525.63, 525.64, 527.3</w:t>
            </w:r>
          </w:p>
        </w:tc>
      </w:tr>
    </w:tbl>
    <w:p w:rsidR="00463F80" w:rsidRDefault="00463F80" w:rsidP="00463F80"/>
    <w:p w:rsidR="007D5BBA" w:rsidRDefault="007D5BBA" w:rsidP="007D5BBA">
      <w:r>
        <w:t>The NHAMCS national probability survey of U. S. hospital EDs has its own set of codes for a “reason for visit” variable that was used to identify ED visits for dental care. Lee et al. used codes 1500.0 (symptoms of teeth and gums), 1500.1 (toothache), 1500.2 (gum pain), and 1500.3 (bleeding gums) to identify ED visits for dental care for this “reason for visit” variable, in part because of problems in physician use of ICD-9 dental codes. Lewis used NHAMCS data to determine national rates and predictors of ED dental use in one study,</w: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 </w:instrText>
      </w:r>
      <w:r w:rsidR="00E053B7">
        <w:fldChar w:fldCharType="begin">
          <w:fldData xml:space="preserve">PEVuZE5vdGU+PENpdGU+PEF1dGhvcj5MZXdpczwvQXV0aG9yPjxZZWFyPjIwMDM8L1llYXI+PFJl
Y051bT45NzwvUmVjTnVtPjxEaXNwbGF5VGV4dD4oMzApPC9EaXNwbGF5VGV4dD48cmVjb3JkPjxy
ZWMtbnVtYmVyPjk3PC9yZWMtbnVtYmVyPjxmb3JlaWduLWtleXM+PGtleSBhcHA9IkVOIiBkYi1p
ZD0iMnZ0cnJ6eHdsMHB6dG9lendmNngwcHg1MDA5djB3cjI1dHd6IiB0aW1lc3RhbXA9IjE0MjEx
NjE3OTAiPjk3PC9rZXk+PC9mb3JlaWduLWtleXM+PHJlZi10eXBlIG5hbWU9IkpvdXJuYWwgQXJ0
aWNsZSI+MTc8L3JlZi10eXBlPjxjb250cmlidXRvcnM+PGF1dGhvcnM+PGF1dGhvcj5MZXdpcywg
Qy48L2F1dGhvcj48YXV0aG9yPkx5bmNoLCBILjwvYXV0aG9yPjxhdXRob3I+Sm9obnN0b24sIEIu
PC9hdXRob3I+PC9hdXRob3JzPjwvY29udHJpYnV0b3JzPjxhdXRoLWFkZHJlc3M+Q2hpbGQgSGVh
bHRoIEluc3RpdHV0ZSwgRGVwYXJ0bWVudCBvZiBQZWRpYXRyaWNzLCBVbml2ZXJzaXR5IG9mIFdh
c2hpbmd0b24sIDYyMDAgTkUgNzR0aCBTdHJlZXQsIEJ1aWxkaW5nIDI5LCBTZWF0dGxlLCBXQSA5
ODExNSwgVVNBLiBjbGV3aXMxOUB1Lndhc2hpbmd0b24uZWR1PC9hdXRoLWFkZHJlc3M+PHRpdGxl
cz48dGl0bGU+RGVudGFsIGNvbXBsYWludHMgaW4gZW1lcmdlbmN5IGRlcGFydG1lbnRzOiBhIG5h
dGlvbmFsIHBlcnNwZWN0aXZlPC90aXRsZT48c2Vjb25kYXJ5LXRpdGxlPkFubiBFbWVyZyBNZWQ8
L3NlY29uZGFyeS10aXRsZT48YWx0LXRpdGxlPkFubmFscyBvZiBlbWVyZ2VuY3kgbWVkaWNpbmU8
L2FsdC10aXRsZT48L3RpdGxlcz48cGVyaW9kaWNhbD48ZnVsbC10aXRsZT5Bbm4gRW1lcmcgTWVk
PC9mdWxsLXRpdGxlPjxhYmJyLTE+QW5uYWxzIG9mIGVtZXJnZW5jeSBtZWRpY2luZTwvYWJici0x
PjwvcGVyaW9kaWNhbD48YWx0LXBlcmlvZGljYWw+PGZ1bGwtdGl0bGU+QW5uIEVtZXJnIE1lZDwv
ZnVsbC10aXRsZT48YWJici0xPkFubmFscyBvZiBlbWVyZ2VuY3kgbWVkaWNpbmU8L2FiYnItMT48
L2FsdC1wZXJpb2RpY2FsPjxwYWdlcz45My05PC9wYWdlcz48dm9sdW1lPjQyPC92b2x1bWU+PG51
bWJlcj4xPC9udW1iZXI+PGVkaXRpb24+MjAwMy8wNi8yNzwvZWRpdGlvbj48a2V5d29yZHM+PGtl
eXdvcmQ+QWRvbGVzY2VudDwva2V5d29yZD48a2V5d29yZD5BZHVsdDwva2V5d29yZD48a2V5d29y
ZD5DaGlsZDwva2V5d29yZD48a2V5d29yZD5DaGlsZCwgUHJlc2Nob29sPC9rZXl3b3JkPjxrZXl3
b3JkPkVtZXJnZW5jeSBTZXJ2aWNlLCBIb3NwaXRhbC8qc3RhdGlzdGljcyAmYW1wOyBudW1lcmlj
YWwgZGF0YTwva2V5d29yZD48a2V5d29yZD5GZW1hbGU8L2tleXdvcmQ+PGtleXdvcmQ+SHVtYW5z
PC9rZXl3b3JkPjxrZXl3b3JkPkluZmFudDwva2V5d29yZD48a2V5d29yZD5JbnRlcm5hdGlvbmFs
IENsYXNzaWZpY2F0aW9uIG9mIERpc2Vhc2VzPC9rZXl3b3JkPjxrZXl3b3JkPk1hbGU8L2tleXdv
cmQ+PGtleXdvcmQ+TWVkaWNhbGx5IFVuaW5zdXJlZDwva2V5d29yZD48a2V5d29yZD5NaWRkbGUg
QWdlZDwva2V5d29yZD48a2V5d29yZD4qVG9vdGggRGlzZWFzZXMvY2xhc3NpZmljYXRpb24vZXBp
ZGVtaW9sb2d5PC9rZXl3b3JkPjxrZXl3b3JkPlVuaXRlZCBTdGF0ZXMvZXBpZGVtaW9sb2d5PC9r
ZXl3b3JkPjwva2V5d29yZHM+PGRhdGVzPjx5ZWFyPjIwMDM8L3llYXI+PHB1Yi1kYXRlcz48ZGF0
ZT5KdWw8L2RhdGU+PC9wdWItZGF0ZXM+PC9kYXRlcz48aXNibj4wMTk2LTA2NDQgKFByaW50KSYj
eEQ7MDE5Ni0wNjQ0PC9pc2JuPjxhY2Nlc3Npb24tbnVtPjEyODI3MTI4PC9hY2Nlc3Npb24tbnVt
Pjx1cmxzPjxyZWxhdGVkLXVybHM+PHVybD5odHRwOi8vYWMuZWxzLWNkbi5jb20vUzAxOTYwNjQ0
MDMwMDMwODEvMS1zMi4wLVMwMTk2MDY0NDAzMDAzMDgxLW1haW4ucGRmP190aWQ9ZTRiNjk0ZTAt
OWIzNi0xMWU0LWEwYzktMDAwMDBhYWNiMzYwJmFtcDthY2RuYXQ9MTQyMTE2MjI1OV8yYmE2N2Nl
OTlmM2ViNzUzYzBjNjc4ZTU5NWE1NTc3ZjwvdXJsPjwvcmVsYXRlZC11cmxzPjwvdXJscz48ZWxl
Y3Ryb25pYy1yZXNvdXJjZS1udW0+MTAuMTA2Ny9tZW0uMjAwMy4yMzQ8L2VsZWN0cm9uaWMtcmVz
b3VyY2UtbnVtPjxyZW1vdGUtZGF0YWJhc2UtcHJvdmlkZXI+TkxNPC9yZW1vdGUtZGF0YWJhc2Ut
cHJvdmlkZXI+PGxhbmd1YWdlPmVuZzwvbGFuZ3VhZ2U+PC9yZWNvcmQ+PC9DaXRlPjwvRW5kTm90
ZT4A
</w:fldData>
        </w:fldChar>
      </w:r>
      <w:r>
        <w:instrText xml:space="preserve"> ADDIN EN.CITE.DATA </w:instrText>
      </w:r>
      <w:r w:rsidR="00E053B7">
        <w:fldChar w:fldCharType="end"/>
      </w:r>
      <w:r w:rsidR="00E053B7">
        <w:fldChar w:fldCharType="separate"/>
      </w:r>
      <w:r>
        <w:rPr>
          <w:noProof/>
        </w:rPr>
        <w:t>(30)</w:t>
      </w:r>
      <w:r w:rsidR="00E053B7">
        <w:fldChar w:fldCharType="end"/>
      </w:r>
      <w:r>
        <w:t xml:space="preserve"> and then reported comparisons, trends, and predictors of ED dental use by young adults compared to other ED users,</w:t>
      </w:r>
      <w:r w:rsidR="00E053B7">
        <w:fldChar w:fldCharType="begin"/>
      </w:r>
      <w:r>
        <w:instrText xml:space="preserve"> ADDIN EN.CITE &lt;EndNote&gt;&lt;Cite&gt;&lt;Author&gt;Lewis&lt;/Author&gt;&lt;Year&gt;2015&lt;/Year&gt;&lt;RecNum&gt;775&lt;/RecNum&gt;&lt;DisplayText&gt;(31)&lt;/DisplayText&gt;&lt;record&gt;&lt;rec-number&gt;775&lt;/rec-number&gt;&lt;foreign-keys&gt;&lt;key app="EN" db-id="2vtrrzxwl0pztoezwf6x0px5009v0wr25twz" timestamp="1438202224"&gt;775&lt;/key&gt;&lt;/foreign-keys&gt;&lt;ref-type name="Journal Article"&gt;17&lt;/ref-type&gt;&lt;contributors&gt;&lt;authors&gt;&lt;author&gt;Lewis, C. W.&lt;/author&gt;&lt;author&gt;McKinney, C. M.&lt;/author&gt;&lt;author&gt;Lee, H. H.&lt;/author&gt;&lt;author&gt;Melbye, M. L.&lt;/author&gt;&lt;author&gt;Rue, T. C.&lt;/author&gt;&lt;/authors&gt;&lt;/contributors&gt;&lt;titles&gt;&lt;title&gt;Visits to US emergency departments by 20- to 29-year-olds with toothache during 2001-2010&lt;/title&gt;&lt;secondary-title&gt;J Am Dent Assoc&lt;/secondary-title&gt;&lt;alt-title&gt;Journal of the American Dental Association (1939)&lt;/alt-title&gt;&lt;/titles&gt;&lt;periodical&gt;&lt;full-title&gt;J Am Dent Assoc&lt;/full-title&gt;&lt;abbr-1&gt;Journal of the American Dental Association (1939)&lt;/abbr-1&gt;&lt;/periodical&gt;&lt;alt-periodical&gt;&lt;full-title&gt;J Am Dent Assoc&lt;/full-title&gt;&lt;abbr-1&gt;Journal of the American Dental Association (1939)&lt;/abbr-1&gt;&lt;/alt-periodical&gt;&lt;pages&gt;295-302.e2&lt;/pages&gt;&lt;volume&gt;146&lt;/volume&gt;&lt;number&gt;5&lt;/number&gt;&lt;edition&gt;2015/05/01&lt;/edition&gt;&lt;keywords&gt;&lt;keyword&gt;Access to care&lt;/keyword&gt;&lt;keyword&gt;emergency services&lt;/keyword&gt;&lt;keyword&gt;emergency treatment&lt;/keyword&gt;&lt;keyword&gt;toothache&lt;/keyword&gt;&lt;/keywords&gt;&lt;dates&gt;&lt;year&gt;2015&lt;/year&gt;&lt;pub-dates&gt;&lt;date&gt;May&lt;/date&gt;&lt;/pub-dates&gt;&lt;/dates&gt;&lt;isbn&gt;0002-8177&lt;/isbn&gt;&lt;accession-num&gt;25925521&lt;/accession-num&gt;&lt;urls&gt;&lt;related-urls&gt;&lt;url&gt;http://ac.els-cdn.com/S000281771500224X/1-s2.0-S000281771500224X-main.pdf?_tid=df392974-3631-11e5-a74b-00000aacb362&amp;amp;acdnat=1438202533_4486e4e700a74110275350c4d8731136&lt;/url&gt;&lt;/related-urls&gt;&lt;/urls&gt;&lt;custom2&gt;Pmc4418214&lt;/custom2&gt;&lt;custom6&gt;Nihms656929&lt;/custom6&gt;&lt;electronic-resource-num&gt;10.1016/j.adaj.2015.01.013&lt;/electronic-resource-num&gt;&lt;remote-database-provider&gt;NLM&lt;/remote-database-provider&gt;&lt;language&gt;eng&lt;/language&gt;&lt;/record&gt;&lt;/Cite&gt;&lt;/EndNote&gt;</w:instrText>
      </w:r>
      <w:r w:rsidR="00E053B7">
        <w:fldChar w:fldCharType="separate"/>
      </w:r>
      <w:r>
        <w:rPr>
          <w:noProof/>
        </w:rPr>
        <w:t>(31)</w:t>
      </w:r>
      <w:r w:rsidR="00E053B7">
        <w:fldChar w:fldCharType="end"/>
      </w:r>
      <w:r>
        <w:t xml:space="preserve"> focusing on codes 1500.0 and 1500.1.  </w:t>
      </w:r>
    </w:p>
    <w:p w:rsidR="00CF659F" w:rsidRDefault="00CF659F" w:rsidP="00CF659F">
      <w:pPr>
        <w:pStyle w:val="Heading1"/>
      </w:pPr>
      <w:r>
        <w:t xml:space="preserve">Positive Aspects of </w:t>
      </w:r>
      <w:r w:rsidR="00D9535A">
        <w:t xml:space="preserve">Research </w:t>
      </w:r>
      <w:r>
        <w:t>Data and Methodology</w:t>
      </w:r>
      <w:r w:rsidR="0001730C">
        <w:t xml:space="preserve"> </w:t>
      </w:r>
    </w:p>
    <w:p w:rsidR="00B16B5D" w:rsidRDefault="00B16B5D" w:rsidP="00CF659F"/>
    <w:p w:rsidR="008633BF" w:rsidRDefault="008633BF" w:rsidP="00CF659F">
      <w:r>
        <w:t xml:space="preserve">The most positive aspect of research on ED use for </w:t>
      </w:r>
      <w:r w:rsidR="004B5802">
        <w:t xml:space="preserve">oral </w:t>
      </w:r>
      <w:r>
        <w:t xml:space="preserve">problems is that it </w:t>
      </w:r>
      <w:r w:rsidRPr="00B16B5D">
        <w:rPr>
          <w:u w:val="single"/>
        </w:rPr>
        <w:t>is</w:t>
      </w:r>
      <w:r>
        <w:t xml:space="preserve"> being done, and being done </w:t>
      </w:r>
      <w:r w:rsidR="001B1A55">
        <w:t xml:space="preserve">fairly </w:t>
      </w:r>
      <w:r>
        <w:t xml:space="preserve">widely.  There is an abundance of research and reports </w:t>
      </w:r>
      <w:r w:rsidR="00B16B5D">
        <w:t>from</w:t>
      </w:r>
      <w:r>
        <w:t xml:space="preserve"> local, state, and national levels. Researchers have investigated a wide variety of research questions</w:t>
      </w:r>
      <w:r w:rsidR="00A77B84">
        <w:t xml:space="preserve"> including</w:t>
      </w:r>
      <w:r>
        <w:t xml:space="preserve"> different aspects of care, costs, target populations and population subgroups, predictors, etc. There have been </w:t>
      </w:r>
      <w:r w:rsidR="00A77B84">
        <w:t xml:space="preserve">studies </w:t>
      </w:r>
      <w:r>
        <w:t xml:space="preserve">of both </w:t>
      </w:r>
      <w:r w:rsidR="009C456F">
        <w:t>traumatic</w:t>
      </w:r>
      <w:r>
        <w:t xml:space="preserve"> and non–traumatic </w:t>
      </w:r>
      <w:r w:rsidR="004B5802">
        <w:t xml:space="preserve">reasons for </w:t>
      </w:r>
      <w:r>
        <w:t xml:space="preserve">dental care in </w:t>
      </w:r>
      <w:proofErr w:type="spellStart"/>
      <w:r>
        <w:t>EDs.</w:t>
      </w:r>
      <w:proofErr w:type="spellEnd"/>
      <w:r>
        <w:t xml:space="preserve"> When investigating </w:t>
      </w:r>
      <w:r w:rsidR="00637F5E">
        <w:t>presenting conditions</w:t>
      </w:r>
      <w:r>
        <w:t xml:space="preserve">, </w:t>
      </w:r>
      <w:r w:rsidR="00A77B84">
        <w:t xml:space="preserve">researchers </w:t>
      </w:r>
      <w:r>
        <w:t xml:space="preserve">have generally used different sets of ICD-9-CM codes. Though there is variation in the codes used to define </w:t>
      </w:r>
      <w:r w:rsidR="001B1A55">
        <w:t>conditions</w:t>
      </w:r>
      <w:r>
        <w:t xml:space="preserve"> of interest, </w:t>
      </w:r>
      <w:r w:rsidR="001B1A55">
        <w:t>t</w:t>
      </w:r>
      <w:r w:rsidR="00F018C2">
        <w:t xml:space="preserve">his variation is somewhat small, </w:t>
      </w:r>
      <w:r w:rsidR="00A77B84">
        <w:t xml:space="preserve">with </w:t>
      </w:r>
      <w:r w:rsidR="00F018C2">
        <w:t>the major differences relating</w:t>
      </w:r>
      <w:r w:rsidR="00637F5E">
        <w:t xml:space="preserve"> </w:t>
      </w:r>
      <w:r w:rsidR="00392167">
        <w:t xml:space="preserve">primarily </w:t>
      </w:r>
      <w:r w:rsidR="00F018C2">
        <w:t>to</w:t>
      </w:r>
      <w:r w:rsidR="00392167">
        <w:t xml:space="preserve"> whether </w:t>
      </w:r>
      <w:r w:rsidR="00637F5E">
        <w:t>trauma related</w:t>
      </w:r>
      <w:r w:rsidR="00F018C2">
        <w:t xml:space="preserve"> oral</w:t>
      </w:r>
      <w:r w:rsidR="00392167">
        <w:t xml:space="preserve"> </w:t>
      </w:r>
      <w:r w:rsidR="00637F5E">
        <w:t xml:space="preserve">conditions </w:t>
      </w:r>
      <w:r w:rsidR="00392167">
        <w:t xml:space="preserve">are included. </w:t>
      </w:r>
      <w:r w:rsidR="00F530E8">
        <w:t>Some codes are not used frequently</w:t>
      </w:r>
      <w:r w:rsidR="00A77B84">
        <w:t xml:space="preserve"> and</w:t>
      </w:r>
      <w:r w:rsidR="00F530E8">
        <w:t xml:space="preserve"> likely have </w:t>
      </w:r>
      <w:r w:rsidR="00A77B84">
        <w:t xml:space="preserve">a </w:t>
      </w:r>
      <w:r w:rsidR="00637F5E">
        <w:t xml:space="preserve">small </w:t>
      </w:r>
      <w:r w:rsidR="00F530E8">
        <w:t xml:space="preserve">impact on comparability of results between studies. </w:t>
      </w:r>
    </w:p>
    <w:p w:rsidR="00CF659F" w:rsidRDefault="00A77B84" w:rsidP="00CF659F">
      <w:pPr>
        <w:pStyle w:val="Heading1"/>
      </w:pPr>
      <w:r>
        <w:t xml:space="preserve">Problematic </w:t>
      </w:r>
      <w:r w:rsidR="00CF659F">
        <w:t xml:space="preserve">Aspects of </w:t>
      </w:r>
      <w:r w:rsidR="00D9535A">
        <w:t xml:space="preserve">Research </w:t>
      </w:r>
      <w:r w:rsidR="00CF659F">
        <w:t>Data and Methodology</w:t>
      </w:r>
      <w:r w:rsidR="0001730C">
        <w:t xml:space="preserve">  </w:t>
      </w:r>
    </w:p>
    <w:p w:rsidR="00CF659F" w:rsidRDefault="00CF659F" w:rsidP="00CF659F"/>
    <w:p w:rsidR="00392167" w:rsidRDefault="00392167" w:rsidP="00CF659F">
      <w:r>
        <w:t xml:space="preserve">The </w:t>
      </w:r>
      <w:r w:rsidR="00A77B84">
        <w:t xml:space="preserve">problematic </w:t>
      </w:r>
      <w:r>
        <w:t xml:space="preserve">aspects of research methods addressing ED use for oral problems primarily relate to inconsistencies across studies. To some extent methodology will vary depending on the interests of the researchers. Researchers vary in their populations of interest, definition of ED treatments they are concerned about, the predictors of ED use they want to investigate, and factors related to potentially effective intervention strategies. </w:t>
      </w:r>
      <w:r w:rsidR="00AA071A">
        <w:t xml:space="preserve">Some of this variation may </w:t>
      </w:r>
      <w:r w:rsidR="00A77B84">
        <w:t xml:space="preserve">be due </w:t>
      </w:r>
      <w:r w:rsidR="00AA071A">
        <w:t xml:space="preserve">to </w:t>
      </w:r>
      <w:r w:rsidR="00A77B84">
        <w:t>low</w:t>
      </w:r>
      <w:r w:rsidR="00AA071A">
        <w:t xml:space="preserve"> interest among researchers to simply determine rates and costs of ED dental care, </w:t>
      </w:r>
      <w:r w:rsidR="00A77B84">
        <w:t xml:space="preserve">and high interest in </w:t>
      </w:r>
      <w:r w:rsidR="00AA071A">
        <w:t>explor</w:t>
      </w:r>
      <w:r w:rsidR="00A77B84">
        <w:t>ing</w:t>
      </w:r>
      <w:r w:rsidR="00AA071A">
        <w:t xml:space="preserve"> unique and unstudied relationships of outcomes and predictors.</w:t>
      </w:r>
    </w:p>
    <w:p w:rsidR="00E91D48" w:rsidRDefault="00392167" w:rsidP="00CF659F">
      <w:r>
        <w:t xml:space="preserve">Another </w:t>
      </w:r>
      <w:r w:rsidR="00A77B84">
        <w:t xml:space="preserve">problematic </w:t>
      </w:r>
      <w:r>
        <w:t xml:space="preserve">aspect of research is coding at the </w:t>
      </w:r>
      <w:proofErr w:type="spellStart"/>
      <w:r>
        <w:t>EDs.</w:t>
      </w:r>
      <w:proofErr w:type="spellEnd"/>
      <w:r>
        <w:t xml:space="preserve"> </w:t>
      </w:r>
      <w:r w:rsidR="00F90399">
        <w:t xml:space="preserve">Studies have assessed oral health training and knowledge, or lack thereof, of medical professionals providing care in </w:t>
      </w:r>
      <w:proofErr w:type="spellStart"/>
      <w:r w:rsidR="00F90399">
        <w:t>EDs.</w:t>
      </w:r>
      <w:proofErr w:type="spellEnd"/>
      <w:r w:rsidR="00F90399">
        <w:t xml:space="preserve"> Dentists are rarely on staff in </w:t>
      </w:r>
      <w:proofErr w:type="spellStart"/>
      <w:r w:rsidR="00F90399">
        <w:t>EDs.</w:t>
      </w:r>
      <w:proofErr w:type="spellEnd"/>
      <w:r w:rsidR="00F90399">
        <w:t xml:space="preserve"> Physicians typically address the presenting symptoms of pain and infection, often without a </w:t>
      </w:r>
      <w:r w:rsidR="00F90399">
        <w:lastRenderedPageBreak/>
        <w:t>good understanding of the causes and appropriate treatment of the oral problems underlying these symptoms.</w:t>
      </w:r>
      <w:r w:rsidR="00A77B84">
        <w:t xml:space="preserve"> C</w:t>
      </w:r>
      <w:r w:rsidR="00F90399">
        <w:t>are usually involves providing prescriptions for pain medications and/or antibiotics, along with advice to see a dentist. This lack of ability to precisely determine t</w:t>
      </w:r>
      <w:r w:rsidR="003E7C2B">
        <w:t>he nature of the oral problem is</w:t>
      </w:r>
      <w:r w:rsidR="00F90399">
        <w:t xml:space="preserve"> reflected in part by use of the </w:t>
      </w:r>
      <w:r w:rsidR="00F90399" w:rsidRPr="00E60191">
        <w:t xml:space="preserve">ICD code </w:t>
      </w:r>
      <w:r w:rsidR="00266189">
        <w:t>“dental disorder unspecified”</w:t>
      </w:r>
      <w:r w:rsidR="00F90399">
        <w:t xml:space="preserve"> </w:t>
      </w:r>
      <w:r w:rsidR="00E60191">
        <w:t>(</w:t>
      </w:r>
      <w:r w:rsidR="00266189">
        <w:t>ICD-9 code 525.9</w:t>
      </w:r>
      <w:r w:rsidR="00CF726D">
        <w:t>, also related codes 521.8, 521.9, and 525.8)</w:t>
      </w:r>
      <w:r w:rsidR="00A77B84">
        <w:t>,</w:t>
      </w:r>
      <w:r w:rsidR="00F90399">
        <w:t xml:space="preserve"> the most commonly used </w:t>
      </w:r>
      <w:r w:rsidR="004B5802">
        <w:t xml:space="preserve">dental </w:t>
      </w:r>
      <w:r w:rsidR="00F90399">
        <w:t xml:space="preserve">related code in hospital ED data. </w:t>
      </w:r>
      <w:r w:rsidR="00A77B84">
        <w:t>W</w:t>
      </w:r>
      <w:r w:rsidR="00F90399">
        <w:t xml:space="preserve">hen more specific </w:t>
      </w:r>
      <w:r w:rsidR="004B5802">
        <w:t xml:space="preserve">dental </w:t>
      </w:r>
      <w:r w:rsidR="00F90399">
        <w:t>codes are used, they may be used inaccurately due to ED physicians’ lack of oral health knowledge.</w:t>
      </w:r>
      <w:r w:rsidR="003E7C2B">
        <w:t xml:space="preserve"> Th</w:t>
      </w:r>
      <w:r w:rsidR="0097276F">
        <w:t>e</w:t>
      </w:r>
      <w:r w:rsidR="003E7C2B">
        <w:t xml:space="preserve"> problem</w:t>
      </w:r>
      <w:r w:rsidR="0097276F">
        <w:t xml:space="preserve"> of</w:t>
      </w:r>
      <w:r w:rsidR="003E7C2B">
        <w:t xml:space="preserve"> inaccurate and imprecise ICD-9 dental code use by </w:t>
      </w:r>
      <w:r w:rsidR="0097276F">
        <w:t>physicians was</w:t>
      </w:r>
      <w:r w:rsidR="003E7C2B">
        <w:t xml:space="preserve"> pointed out by Lee et al. explaining their use of NHAMCS “reason for visit” codes instead of ICD-9 codes.</w: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F018C2">
        <w:instrText xml:space="preserve"> ADDIN EN.CITE </w:instrText>
      </w:r>
      <w:r w:rsidR="00E053B7">
        <w:fldChar w:fldCharType="begin">
          <w:fldData xml:space="preserve">PEVuZE5vdGU+PENpdGU+PEF1dGhvcj5MZWU8L0F1dGhvcj48WWVhcj4yMDEyPC9ZZWFyPjxSZWNO
dW0+MzY8L1JlY051bT48RGlzcGxheVRleHQ+KDI4KTwvRGlzcGxheVRleHQ+PHJlY29yZD48cmVj
LW51bWJlcj4zNjwvcmVjLW51bWJlcj48Zm9yZWlnbi1rZXlzPjxrZXkgYXBwPSJFTiIgZGItaWQ9
IjJ2dHJyenh3bDBwenRvZXp3ZjZ4MHB4NTAwOXYwd3IyNXR3eiIgdGltZXN0YW1wPSIxNDIxMTYx
NzkwIj4zNjwva2V5PjwvZm9yZWlnbi1rZXlzPjxyZWYtdHlwZSBuYW1lPSJKb3VybmFsIEFydGlj
bGUiPjE3PC9yZWYtdHlwZT48Y29udHJpYnV0b3JzPjxhdXRob3JzPjxhdXRob3I+TGVlLCBILiBI
LjwvYXV0aG9yPjxhdXRob3I+TGV3aXMsIEMuIFcuPC9hdXRob3I+PGF1dGhvcj5TYWx0em1hbiwg
Qi48L2F1dGhvcj48YXV0aG9yPlN0YXJrcywgSC48L2F1dGhvcj48L2F1dGhvcnM+PC9jb250cmli
dXRvcnM+PGF1dGgtYWRkcmVzcz5EZXBhcnRtZW50IG9mIEFuZXN0aGVzaW9sb2d5LCBVbml2ZXJz
aXR5IG9mIFdhc2hpbmd0b24sIFNlYXR0bGUsIFdBLCBVU0EuIEhlbGVuLmxlZUBzZWF0dGxlY2hp
bGRyZW5zLm9yZzwvYXV0aC1hZGRyZXNzPjx0aXRsZXM+PHRpdGxlPlZpc2l0aW5nIHRoZSBlbWVy
Z2VuY3kgZGVwYXJ0bWVudCBmb3IgZGVudGFsIHByb2JsZW1zOiB0cmVuZHMgaW4gdXRpbGl6YXRp
b24sIDIwMDEgdG8gMjAwODwvdGl0bGU+PHNlY29uZGFyeS10aXRsZT5BbSBKIFB1YmxpYyBIZWFs
dGg8L3NlY29uZGFyeS10aXRsZT48YWx0LXRpdGxlPkFtZXJpY2FuIGpvdXJuYWwgb2YgcHVibGlj
IGhlYWx0aDwvYWx0LXRpdGxlPjwvdGl0bGVzPjxwZXJpb2RpY2FsPjxmdWxsLXRpdGxlPkFtIEog
UHVibGljIEhlYWx0aDwvZnVsbC10aXRsZT48YWJici0xPkFtZXJpY2FuIGpvdXJuYWwgb2YgcHVi
bGljIGhlYWx0aDwvYWJici0xPjwvcGVyaW9kaWNhbD48YWx0LXBlcmlvZGljYWw+PGZ1bGwtdGl0
bGU+QW0gSiBQdWJsaWMgSGVhbHRoPC9mdWxsLXRpdGxlPjxhYmJyLTE+QW1lcmljYW4gam91cm5h
bCBvZiBwdWJsaWMgaGVhbHRoPC9hYmJyLTE+PC9hbHQtcGVyaW9kaWNhbD48cGFnZXM+ZTc3LTgz
PC9wYWdlcz48dm9sdW1lPjEwMjwvdm9sdW1lPjxudW1iZXI+MTE8L251bWJlcj48ZWRpdGlvbj4y
MDEyLzA5LzIyPC9lZGl0aW9uPjxrZXl3b3Jkcz48a2V5d29yZD5BZG9sZXNjZW50PC9rZXl3b3Jk
PjxrZXl3b3JkPkFkdWx0PC9rZXl3b3JkPjxrZXl3b3JkPkFnZWQ8L2tleXdvcmQ+PGtleXdvcmQ+
Q2hpbGQ8L2tleXdvcmQ+PGtleXdvcmQ+Q2hpbGQsIFByZXNjaG9vbDwva2V5d29yZD48a2V5d29y
ZD5Db250aW5lbnRhbCBQb3B1bGF0aW9uIEdyb3Vwcy9zdGF0aXN0aWNzICZhbXA7IG51bWVyaWNh
bCBkYXRhPC9rZXl3b3JkPjxrZXl3b3JkPkVtZXJnZW5jeSBTZXJ2aWNlLCBIb3NwaXRhbC9zdGF0
aXN0aWNzICZhbXA7IG51bWVyaWNhbCBkYXRhLyp0cmVuZHMvdXRpbGl6YXRpb248L2tleXdvcmQ+
PGtleXdvcmQ+RmVtYWxlPC9rZXl3b3JkPjxrZXl3b3JkPkh1bWFuczwva2V5d29yZD48a2V5d29y
ZD5JbmZhbnQ8L2tleXdvcmQ+PGtleXdvcmQ+SW5zdXJhbmNlIENvdmVyYWdlL3N0YXRpc3RpY3Mg
JmFtcDsgbnVtZXJpY2FsIGRhdGE8L2tleXdvcmQ+PGtleXdvcmQ+TWFsZTwva2V5d29yZD48a2V5
d29yZD5NZWRpY2FsbHkgVW5pbnN1cmVkL3N0YXRpc3RpY3MgJmFtcDsgbnVtZXJpY2FsIGRhdGE8
L2tleXdvcmQ+PGtleXdvcmQ+TWlkZGxlIEFnZWQ8L2tleXdvcmQ+PGtleXdvcmQ+U3RvbWF0b2du
YXRoaWMgRGlzZWFzZXMvKnRoZXJhcHk8L2tleXdvcmQ+PGtleXdvcmQ+VW5pdGVkIFN0YXRlczwv
a2V5d29yZD48a2V5d29yZD5Zb3VuZyBBZHVsdDwva2V5d29yZD48L2tleXdvcmRzPjxkYXRlcz48
eWVhcj4yMDEyPC95ZWFyPjxwdWItZGF0ZXM+PGRhdGU+Tm92PC9kYXRlPjwvcHViLWRhdGVzPjwv
ZGF0ZXM+PGlzYm4+MDA5MC0wMDM2PC9pc2JuPjxhY2Nlc3Npb24tbnVtPjIyOTk0MjUyPC9hY2Nl
c3Npb24tbnVtPjx1cmxzPjxyZWxhdGVkLXVybHM+PHVybD5odHRwOi8vd3d3Lm5jYmkubmxtLm5p
aC5nb3YvcG1jL2FydGljbGVzL1BNQzM0Nzc5ODEvcGRmL0FKUEguMjAxMi4zMDA5NjUucGRmPC91
cmw+PC9yZWxhdGVkLXVybHM+PC91cmxzPjxjdXN0b20yPlBtYzM0Nzc5ODE8L2N1c3RvbTI+PGN1
c3RvbTY+TmlobXM0MTc4NTA8L2N1c3RvbTY+PGVsZWN0cm9uaWMtcmVzb3VyY2UtbnVtPjEwLjIx
MDUvYWpwaC4yMDEyLjMwMDk2NTwvZWxlY3Ryb25pYy1yZXNvdXJjZS1udW0+PHJlbW90ZS1kYXRh
YmFzZS1wcm92aWRlcj5OTE08L3JlbW90ZS1kYXRhYmFzZS1wcm92aWRlcj48bGFuZ3VhZ2U+ZW5n
PC9sYW5ndWFnZT48L3JlY29yZD48L0NpdGU+PC9FbmROb3RlPn==
</w:fldData>
        </w:fldChar>
      </w:r>
      <w:r w:rsidR="00F018C2">
        <w:instrText xml:space="preserve"> ADDIN EN.CITE.DATA </w:instrText>
      </w:r>
      <w:r w:rsidR="00E053B7">
        <w:fldChar w:fldCharType="end"/>
      </w:r>
      <w:r w:rsidR="00E053B7">
        <w:fldChar w:fldCharType="separate"/>
      </w:r>
      <w:r w:rsidR="00F018C2">
        <w:rPr>
          <w:noProof/>
        </w:rPr>
        <w:t>(28)</w:t>
      </w:r>
      <w:r w:rsidR="00E053B7">
        <w:fldChar w:fldCharType="end"/>
      </w:r>
      <w:r w:rsidR="00F90399">
        <w:t xml:space="preserve"> </w:t>
      </w:r>
      <w:r w:rsidR="00A77B84">
        <w:t>There is no easy way to address these issues.</w:t>
      </w:r>
    </w:p>
    <w:p w:rsidR="00E43AA6" w:rsidRDefault="00E43AA6" w:rsidP="00CF659F">
      <w:r>
        <w:t xml:space="preserve">Another code related issue is the variation in codes used by different </w:t>
      </w:r>
      <w:r w:rsidR="00A77B84">
        <w:t xml:space="preserve">researchers </w:t>
      </w:r>
      <w:r>
        <w:t xml:space="preserve">in different studies. The major difference in selected dental codes is whether there is interest in all dental related ED visits or interest in ED dental visits specifically related to conditions that might be preventable through </w:t>
      </w:r>
      <w:r w:rsidR="0052319C">
        <w:t xml:space="preserve">regular dental care access, or NTDCs. However, even when </w:t>
      </w:r>
      <w:r w:rsidR="00A77B84">
        <w:t>researcher</w:t>
      </w:r>
      <w:r w:rsidR="0052319C">
        <w:t>s indicate an interest in all dental related visits or in NTDC visits, there still is variation in the codes used</w:t>
      </w:r>
      <w:r w:rsidR="00F018C2">
        <w:t xml:space="preserve"> within these </w:t>
      </w:r>
      <w:r w:rsidR="00F530E8">
        <w:t xml:space="preserve">two </w:t>
      </w:r>
      <w:r w:rsidR="00F018C2">
        <w:t xml:space="preserve">defined </w:t>
      </w:r>
      <w:r w:rsidR="00F530E8">
        <w:t>categories</w:t>
      </w:r>
      <w:r w:rsidR="0052319C">
        <w:t xml:space="preserve">. This lack of standardized code </w:t>
      </w:r>
      <w:r w:rsidR="00A77B84">
        <w:t xml:space="preserve">use </w:t>
      </w:r>
      <w:r w:rsidR="0052319C">
        <w:t>can affect the comparability between studies.</w:t>
      </w:r>
    </w:p>
    <w:p w:rsidR="00392167" w:rsidRDefault="00E91D48" w:rsidP="00CF659F">
      <w:r>
        <w:t xml:space="preserve">Another problem associated with many </w:t>
      </w:r>
      <w:r w:rsidR="001D1854">
        <w:t xml:space="preserve">available datasets is that identifiers are often associated with an ED visit, not a specific person. The result is that records for a person cannot be linked. Without knowing if a specific ED visit is for a first-time or a repeat patient, the extent of repeat visits to the ED for the same oral problem cannot be quantified. </w:t>
      </w:r>
      <w:r w:rsidR="00AA071A">
        <w:t>This was pointed out as a shortcoming in NHAMCS by Lee et al.</w:t>
      </w:r>
      <w:r w:rsidR="00E053B7">
        <w:fldChar w:fldCharType="begin">
          <w:fldData xml:space="preserve">PEVuZE5vdGU+PENpdGU+PEF1dGhvcj5MZWU8L0F1dGhvcj48WWVhcj4yMDEyPC9ZZWFyPjxSZWNO
dW0+MzI2PC9SZWNOdW0+PERpc3BsYXlUZXh0PigyOCk8L0Rpc3BsYXlUZXh0PjxyZWNvcmQ+PHJl
Yy1udW1iZXI+MzI2PC9yZWMtbnVtYmVyPjxmb3JlaWduLWtleXM+PGtleSBhcHA9IkVOIiBkYi1p
ZD0iMnZ0cnJ6eHdsMHB6dG9lendmNngwcHg1MDA5djB3cjI1dHd6IiB0aW1lc3RhbXA9IjE0Mzc1
OTQ3NzYiPjMyNjwva2V5PjwvZm9yZWlnbi1rZXlzPjxyZWYtdHlwZSBuYW1lPSJKb3VybmFsIEFy
dGljbGUiPjE3PC9yZWYtdHlwZT48Y29udHJpYnV0b3JzPjxhdXRob3JzPjxhdXRob3I+TGVlLCBI
LiBILjwvYXV0aG9yPjxhdXRob3I+TGV3aXMsIEMuIFcuPC9hdXRob3I+PGF1dGhvcj5TYWx0em1h
biwgQi48L2F1dGhvcj48YXV0aG9yPlN0YXJrcywgSC48L2F1dGhvcj48L2F1dGhvcnM+PC9jb250
cmlidXRvcnM+PGF1dGgtYWRkcmVzcz5EZXBhcnRtZW50IG9mIEFuZXN0aGVzaW9sb2d5LCBVbml2
ZXJzaXR5IG9mIFdhc2hpbmd0b24sIFNlYXR0bGUsIFdBLCBVU0EuIEhlbGVuLmxlZUBzZWF0dGxl
Y2hpbGRyZW5zLm9yZzwvYXV0aC1hZGRyZXNzPjx0aXRsZXM+PHRpdGxlPlZpc2l0aW5nIHRoZSBl
bWVyZ2VuY3kgZGVwYXJ0bWVudCBmb3IgZGVudGFsIHByb2JsZW1zOiB0cmVuZHMgaW4gdXRpbGl6
YXRpb24sIDIwMDEgdG8gMjAwODwvdGl0bGU+PHNlY29uZGFyeS10aXRsZT5BbSBKIFB1YmxpYyBI
ZWFsdGg8L3NlY29uZGFyeS10aXRsZT48YWx0LXRpdGxlPkFtZXJpY2FuIGpvdXJuYWwgb2YgcHVi
bGljIGhlYWx0aDwvYWx0LXRpdGxlPjwvdGl0bGVzPjxwZXJpb2RpY2FsPjxmdWxsLXRpdGxlPkFt
IEogUHVibGljIEhlYWx0aDwvZnVsbC10aXRsZT48YWJici0xPkFtZXJpY2FuIGpvdXJuYWwgb2Yg
cHVibGljIGhlYWx0aDwvYWJici0xPjwvcGVyaW9kaWNhbD48YWx0LXBlcmlvZGljYWw+PGZ1bGwt
dGl0bGU+QW0gSiBQdWJsaWMgSGVhbHRoPC9mdWxsLXRpdGxlPjxhYmJyLTE+QW1lcmljYW4gam91
cm5hbCBvZiBwdWJsaWMgaGVhbHRoPC9hYmJyLTE+PC9hbHQtcGVyaW9kaWNhbD48cGFnZXM+ZTc3
LTgzPC9wYWdlcz48dm9sdW1lPjEwMjwvdm9sdW1lPjxudW1iZXI+MTE8L251bWJlcj48ZWRpdGlv
bj4yMDEyLzA5LzIyPC9lZGl0aW9uPjxrZXl3b3Jkcz48a2V5d29yZD5BZG9sZXNjZW50PC9rZXl3
b3JkPjxrZXl3b3JkPkFkdWx0PC9rZXl3b3JkPjxrZXl3b3JkPkFnZWQ8L2tleXdvcmQ+PGtleXdv
cmQ+Q2hpbGQ8L2tleXdvcmQ+PGtleXdvcmQ+Q2hpbGQsIFByZXNjaG9vbDwva2V5d29yZD48a2V5
d29yZD5Db250aW5lbnRhbCBQb3B1bGF0aW9uIEdyb3Vwcy9zdGF0aXN0aWNzICZhbXA7IG51bWVy
aWNhbCBkYXRhPC9rZXl3b3JkPjxrZXl3b3JkPkVtZXJnZW5jeSBTZXJ2aWNlLCBIb3NwaXRhbC9z
dGF0aXN0aWNzICZhbXA7IG51bWVyaWNhbCBkYXRhLyp0cmVuZHMvdXRpbGl6YXRpb248L2tleXdv
cmQ+PGtleXdvcmQ+RmVtYWxlPC9rZXl3b3JkPjxrZXl3b3JkPkh1bWFuczwva2V5d29yZD48a2V5
d29yZD5JbmZhbnQ8L2tleXdvcmQ+PGtleXdvcmQ+SW5zdXJhbmNlIENvdmVyYWdlL3N0YXRpc3Rp
Y3MgJmFtcDsgbnVtZXJpY2FsIGRhdGE8L2tleXdvcmQ+PGtleXdvcmQ+TWFsZTwva2V5d29yZD48
a2V5d29yZD5NZWRpY2FsbHkgVW5pbnN1cmVkL3N0YXRpc3RpY3MgJmFtcDsgbnVtZXJpY2FsIGRh
dGE8L2tleXdvcmQ+PGtleXdvcmQ+TWlkZGxlIEFnZWQ8L2tleXdvcmQ+PGtleXdvcmQ+U3RvbWF0
b2duYXRoaWMgRGlzZWFzZXMvKnRoZXJhcHk8L2tleXdvcmQ+PGtleXdvcmQ+VW5pdGVkIFN0YXRl
czwva2V5d29yZD48a2V5d29yZD5Zb3VuZyBBZHVsdDwva2V5d29yZD48L2tleXdvcmRzPjxkYXRl
cz48eWVhcj4yMDEyPC95ZWFyPjxwdWItZGF0ZXM+PGRhdGU+Tm92PC9kYXRlPjwvcHViLWRhdGVz
PjwvZGF0ZXM+PGlzYm4+MDA5MC0wMDM2PC9pc2JuPjxhY2Nlc3Npb24tbnVtPjIyOTk0MjUyPC9h
Y2Nlc3Npb24tbnVtPjx1cmxzPjwvdXJscz48Y3VzdG9tMj5QbWMzNDc3OTgxPC9jdXN0b20yPjxj
dXN0b202Pk5paG1zNDE3ODUwPC9jdXN0b202PjxlbGVjdHJvbmljLXJlc291cmNlLW51bT4xMC4y
MTA1L2FqcGguMjAxMi4zMDA5NjU8L2VsZWN0cm9uaWMtcmVzb3VyY2UtbnVtPjxyZW1vdGUtZGF0
YWJhc2UtcHJvdmlkZXI+TkxNPC9yZW1vdGUtZGF0YWJhc2UtcHJvdmlkZXI+PGxhbmd1YWdlPmVu
ZzwvbGFuZ3VhZ2U+PC9yZWNvcmQ+PC9DaXRlPjwvRW5kTm90ZT4A
</w:fldData>
        </w:fldChar>
      </w:r>
      <w:r w:rsidR="00A868AA">
        <w:instrText xml:space="preserve"> ADDIN EN.CITE </w:instrText>
      </w:r>
      <w:r w:rsidR="00E053B7">
        <w:fldChar w:fldCharType="begin">
          <w:fldData xml:space="preserve">PEVuZE5vdGU+PENpdGU+PEF1dGhvcj5MZWU8L0F1dGhvcj48WWVhcj4yMDEyPC9ZZWFyPjxSZWNO
dW0+MzI2PC9SZWNOdW0+PERpc3BsYXlUZXh0PigyOCk8L0Rpc3BsYXlUZXh0PjxyZWNvcmQ+PHJl
Yy1udW1iZXI+MzI2PC9yZWMtbnVtYmVyPjxmb3JlaWduLWtleXM+PGtleSBhcHA9IkVOIiBkYi1p
ZD0iMnZ0cnJ6eHdsMHB6dG9lendmNngwcHg1MDA5djB3cjI1dHd6IiB0aW1lc3RhbXA9IjE0Mzc1
OTQ3NzYiPjMyNjwva2V5PjwvZm9yZWlnbi1rZXlzPjxyZWYtdHlwZSBuYW1lPSJKb3VybmFsIEFy
dGljbGUiPjE3PC9yZWYtdHlwZT48Y29udHJpYnV0b3JzPjxhdXRob3JzPjxhdXRob3I+TGVlLCBI
LiBILjwvYXV0aG9yPjxhdXRob3I+TGV3aXMsIEMuIFcuPC9hdXRob3I+PGF1dGhvcj5TYWx0em1h
biwgQi48L2F1dGhvcj48YXV0aG9yPlN0YXJrcywgSC48L2F1dGhvcj48L2F1dGhvcnM+PC9jb250
cmlidXRvcnM+PGF1dGgtYWRkcmVzcz5EZXBhcnRtZW50IG9mIEFuZXN0aGVzaW9sb2d5LCBVbml2
ZXJzaXR5IG9mIFdhc2hpbmd0b24sIFNlYXR0bGUsIFdBLCBVU0EuIEhlbGVuLmxlZUBzZWF0dGxl
Y2hpbGRyZW5zLm9yZzwvYXV0aC1hZGRyZXNzPjx0aXRsZXM+PHRpdGxlPlZpc2l0aW5nIHRoZSBl
bWVyZ2VuY3kgZGVwYXJ0bWVudCBmb3IgZGVudGFsIHByb2JsZW1zOiB0cmVuZHMgaW4gdXRpbGl6
YXRpb24sIDIwMDEgdG8gMjAwODwvdGl0bGU+PHNlY29uZGFyeS10aXRsZT5BbSBKIFB1YmxpYyBI
ZWFsdGg8L3NlY29uZGFyeS10aXRsZT48YWx0LXRpdGxlPkFtZXJpY2FuIGpvdXJuYWwgb2YgcHVi
bGljIGhlYWx0aDwvYWx0LXRpdGxlPjwvdGl0bGVzPjxwZXJpb2RpY2FsPjxmdWxsLXRpdGxlPkFt
IEogUHVibGljIEhlYWx0aDwvZnVsbC10aXRsZT48YWJici0xPkFtZXJpY2FuIGpvdXJuYWwgb2Yg
cHVibGljIGhlYWx0aDwvYWJici0xPjwvcGVyaW9kaWNhbD48YWx0LXBlcmlvZGljYWw+PGZ1bGwt
dGl0bGU+QW0gSiBQdWJsaWMgSGVhbHRoPC9mdWxsLXRpdGxlPjxhYmJyLTE+QW1lcmljYW4gam91
cm5hbCBvZiBwdWJsaWMgaGVhbHRoPC9hYmJyLTE+PC9hbHQtcGVyaW9kaWNhbD48cGFnZXM+ZTc3
LTgzPC9wYWdlcz48dm9sdW1lPjEwMjwvdm9sdW1lPjxudW1iZXI+MTE8L251bWJlcj48ZWRpdGlv
bj4yMDEyLzA5LzIyPC9lZGl0aW9uPjxrZXl3b3Jkcz48a2V5d29yZD5BZG9sZXNjZW50PC9rZXl3
b3JkPjxrZXl3b3JkPkFkdWx0PC9rZXl3b3JkPjxrZXl3b3JkPkFnZWQ8L2tleXdvcmQ+PGtleXdv
cmQ+Q2hpbGQ8L2tleXdvcmQ+PGtleXdvcmQ+Q2hpbGQsIFByZXNjaG9vbDwva2V5d29yZD48a2V5
d29yZD5Db250aW5lbnRhbCBQb3B1bGF0aW9uIEdyb3Vwcy9zdGF0aXN0aWNzICZhbXA7IG51bWVy
aWNhbCBkYXRhPC9rZXl3b3JkPjxrZXl3b3JkPkVtZXJnZW5jeSBTZXJ2aWNlLCBIb3NwaXRhbC9z
dGF0aXN0aWNzICZhbXA7IG51bWVyaWNhbCBkYXRhLyp0cmVuZHMvdXRpbGl6YXRpb248L2tleXdv
cmQ+PGtleXdvcmQ+RmVtYWxlPC9rZXl3b3JkPjxrZXl3b3JkPkh1bWFuczwva2V5d29yZD48a2V5
d29yZD5JbmZhbnQ8L2tleXdvcmQ+PGtleXdvcmQ+SW5zdXJhbmNlIENvdmVyYWdlL3N0YXRpc3Rp
Y3MgJmFtcDsgbnVtZXJpY2FsIGRhdGE8L2tleXdvcmQ+PGtleXdvcmQ+TWFsZTwva2V5d29yZD48
a2V5d29yZD5NZWRpY2FsbHkgVW5pbnN1cmVkL3N0YXRpc3RpY3MgJmFtcDsgbnVtZXJpY2FsIGRh
dGE8L2tleXdvcmQ+PGtleXdvcmQ+TWlkZGxlIEFnZWQ8L2tleXdvcmQ+PGtleXdvcmQ+U3RvbWF0
b2duYXRoaWMgRGlzZWFzZXMvKnRoZXJhcHk8L2tleXdvcmQ+PGtleXdvcmQ+VW5pdGVkIFN0YXRl
czwva2V5d29yZD48a2V5d29yZD5Zb3VuZyBBZHVsdDwva2V5d29yZD48L2tleXdvcmRzPjxkYXRl
cz48eWVhcj4yMDEyPC95ZWFyPjxwdWItZGF0ZXM+PGRhdGU+Tm92PC9kYXRlPjwvcHViLWRhdGVz
PjwvZGF0ZXM+PGlzYm4+MDA5MC0wMDM2PC9pc2JuPjxhY2Nlc3Npb24tbnVtPjIyOTk0MjUyPC9h
Y2Nlc3Npb24tbnVtPjx1cmxzPjwvdXJscz48Y3VzdG9tMj5QbWMzNDc3OTgxPC9jdXN0b20yPjxj
dXN0b202Pk5paG1zNDE3ODUwPC9jdXN0b202PjxlbGVjdHJvbmljLXJlc291cmNlLW51bT4xMC4y
MTA1L2FqcGguMjAxMi4zMDA5NjU8L2VsZWN0cm9uaWMtcmVzb3VyY2UtbnVtPjxyZW1vdGUtZGF0
YWJhc2UtcHJvdmlkZXI+TkxNPC9yZW1vdGUtZGF0YWJhc2UtcHJvdmlkZXI+PGxhbmd1YWdlPmVu
ZzwvbGFuZ3VhZ2U+PC9yZWNvcmQ+PC9DaXRlPjwvRW5kTm90ZT4A
</w:fldData>
        </w:fldChar>
      </w:r>
      <w:r w:rsidR="00A868AA">
        <w:instrText xml:space="preserve"> ADDIN EN.CITE.DATA </w:instrText>
      </w:r>
      <w:r w:rsidR="00E053B7">
        <w:fldChar w:fldCharType="end"/>
      </w:r>
      <w:r w:rsidR="00E053B7">
        <w:fldChar w:fldCharType="separate"/>
      </w:r>
      <w:r w:rsidR="00A868AA">
        <w:rPr>
          <w:noProof/>
        </w:rPr>
        <w:t>(28)</w:t>
      </w:r>
      <w:r w:rsidR="00E053B7">
        <w:fldChar w:fldCharType="end"/>
      </w:r>
      <w:r w:rsidR="00AA071A">
        <w:t xml:space="preserve"> </w:t>
      </w:r>
      <w:r w:rsidR="001D1854">
        <w:t xml:space="preserve">As much of the perceived problem with ED </w:t>
      </w:r>
      <w:r w:rsidR="00266189">
        <w:t>dental care is usually</w:t>
      </w:r>
      <w:r w:rsidR="001D1854">
        <w:t xml:space="preserve"> non-definitive treatment, </w:t>
      </w:r>
      <w:r w:rsidR="00A77B84">
        <w:t xml:space="preserve">and </w:t>
      </w:r>
      <w:r w:rsidR="001D1854">
        <w:t>symptoms are addressed but the source of the problem is not resolved, a major shortcoming exists in our ability to assess unnecessary treatment and costs that would potentially not occur if there was a source of regular dental care</w:t>
      </w:r>
      <w:r w:rsidR="00AA071A">
        <w:t xml:space="preserve">, or at least some level of definitive treatment for those presenting at </w:t>
      </w:r>
      <w:proofErr w:type="spellStart"/>
      <w:r w:rsidR="00AA071A">
        <w:t>EDs</w:t>
      </w:r>
      <w:r w:rsidR="001D1854">
        <w:t>.</w:t>
      </w:r>
      <w:proofErr w:type="spellEnd"/>
      <w:r w:rsidR="001D1854">
        <w:t xml:space="preserve">  </w:t>
      </w:r>
      <w:r w:rsidR="00F90399">
        <w:t xml:space="preserve"> </w:t>
      </w:r>
    </w:p>
    <w:p w:rsidR="0099515F" w:rsidRDefault="0099515F" w:rsidP="00CF659F">
      <w:r>
        <w:t xml:space="preserve">A related problem is the inability to link medical and ED data </w:t>
      </w:r>
      <w:r w:rsidR="0067561C">
        <w:t xml:space="preserve">for a given patient </w:t>
      </w:r>
      <w:r>
        <w:t xml:space="preserve">to dental claims data, hindering the ability to explore follow-up dental care in the primary care dental setting after ED visits for oral problems, and the impact of regular dental care on dental related ED visit rates. </w:t>
      </w:r>
      <w:r w:rsidR="00D476AF">
        <w:t xml:space="preserve">The utility of linked medical and dental data even when linking is possible is limited by the long-standing use of treatment </w:t>
      </w:r>
      <w:r w:rsidR="0067561C">
        <w:t xml:space="preserve">codes </w:t>
      </w:r>
      <w:r w:rsidR="00D476AF">
        <w:t xml:space="preserve">rather than diagnostic codes in dentistry. However, initiatives </w:t>
      </w:r>
      <w:r w:rsidR="0067561C">
        <w:t>for</w:t>
      </w:r>
      <w:r w:rsidR="00D476AF">
        <w:t xml:space="preserve"> developing and implementing dental diagnostic codes, developing and promoting use of electronic health and dental records, and </w:t>
      </w:r>
      <w:r w:rsidR="0067561C">
        <w:t>for</w:t>
      </w:r>
      <w:r w:rsidR="00D476AF">
        <w:t xml:space="preserve"> linking medical and dental data are ongoing. </w:t>
      </w:r>
      <w:r>
        <w:t xml:space="preserve"> </w:t>
      </w:r>
    </w:p>
    <w:p w:rsidR="00CF659F" w:rsidRDefault="007567B3" w:rsidP="00CF659F">
      <w:r>
        <w:t xml:space="preserve">Some variability in research findings is introduced </w:t>
      </w:r>
      <w:r w:rsidR="0067561C">
        <w:t xml:space="preserve">because </w:t>
      </w:r>
      <w:r>
        <w:t xml:space="preserve">some </w:t>
      </w:r>
      <w:r w:rsidR="00CB0419">
        <w:t>researcher</w:t>
      </w:r>
      <w:r>
        <w:t>s limit their analyses to ED care resulting in discharge</w:t>
      </w:r>
      <w:r w:rsidR="00CB0419">
        <w:t>;</w:t>
      </w:r>
      <w:r>
        <w:t xml:space="preserve"> some include ED care resulting in hospital admission</w:t>
      </w:r>
      <w:r w:rsidR="00CB0419">
        <w:t>;</w:t>
      </w:r>
      <w:r>
        <w:t xml:space="preserve"> others limit their investigation to only ED treatment for oral conditions that result in hospital admission.</w:t>
      </w:r>
    </w:p>
    <w:p w:rsidR="00B04BA9" w:rsidRDefault="00B04BA9">
      <w:pPr>
        <w:rPr>
          <w:rFonts w:asciiTheme="majorHAnsi" w:eastAsiaTheme="majorEastAsia" w:hAnsiTheme="majorHAnsi" w:cstheme="majorBidi"/>
          <w:b/>
          <w:bCs/>
          <w:color w:val="365F91" w:themeColor="accent1" w:themeShade="BF"/>
          <w:sz w:val="32"/>
          <w:szCs w:val="28"/>
        </w:rPr>
      </w:pPr>
      <w:r>
        <w:br w:type="page"/>
      </w:r>
    </w:p>
    <w:p w:rsidR="00CF659F" w:rsidRDefault="00CF659F" w:rsidP="00CF659F">
      <w:pPr>
        <w:pStyle w:val="Heading1"/>
      </w:pPr>
      <w:r>
        <w:lastRenderedPageBreak/>
        <w:t>Summary and Conclusions</w:t>
      </w:r>
      <w:r w:rsidR="0001730C">
        <w:t xml:space="preserve">  </w:t>
      </w:r>
    </w:p>
    <w:p w:rsidR="00607253" w:rsidRPr="00607253" w:rsidRDefault="00607253" w:rsidP="00607253"/>
    <w:p w:rsidR="00074A67" w:rsidRDefault="009A2D9F">
      <w:r>
        <w:t xml:space="preserve">While many </w:t>
      </w:r>
      <w:r w:rsidR="00E6103D">
        <w:t>researcher</w:t>
      </w:r>
      <w:r>
        <w:t xml:space="preserve">s have studied dental related ED care, there is </w:t>
      </w:r>
      <w:r w:rsidR="00355653">
        <w:t xml:space="preserve">a great deal of </w:t>
      </w:r>
      <w:r>
        <w:t xml:space="preserve">variation </w:t>
      </w:r>
      <w:r w:rsidR="00BF7837">
        <w:t>in</w:t>
      </w:r>
      <w:r>
        <w:t xml:space="preserve"> target populations</w:t>
      </w:r>
      <w:r w:rsidR="006C390A">
        <w:t xml:space="preserve"> and different aspects of </w:t>
      </w:r>
      <w:r w:rsidR="00E6103D">
        <w:t xml:space="preserve">study </w:t>
      </w:r>
      <w:r w:rsidR="006C390A">
        <w:t xml:space="preserve">methods. </w:t>
      </w:r>
      <w:r w:rsidR="00E6103D">
        <w:t xml:space="preserve">Study </w:t>
      </w:r>
      <w:r w:rsidR="006C390A">
        <w:t>population</w:t>
      </w:r>
      <w:r w:rsidR="00BF7837">
        <w:t>s</w:t>
      </w:r>
      <w:r w:rsidR="006C390A">
        <w:t xml:space="preserve"> vary from </w:t>
      </w:r>
      <w:r w:rsidR="00E6103D">
        <w:t xml:space="preserve">the </w:t>
      </w:r>
      <w:r w:rsidR="006C390A">
        <w:t xml:space="preserve">local </w:t>
      </w:r>
      <w:r w:rsidR="00E6103D">
        <w:t>to</w:t>
      </w:r>
      <w:r w:rsidR="006C390A">
        <w:t xml:space="preserve"> national level and are sometimes limited to subpopulations based on patient characteristics or certain care processes or outcomes. R</w:t>
      </w:r>
      <w:r>
        <w:t>esearch questions</w:t>
      </w:r>
      <w:r w:rsidR="006C390A">
        <w:t xml:space="preserve"> and </w:t>
      </w:r>
      <w:r>
        <w:t>outcomes of interest</w:t>
      </w:r>
      <w:r w:rsidR="006C390A">
        <w:t xml:space="preserve"> var</w:t>
      </w:r>
      <w:r w:rsidR="00BF7837">
        <w:t>y</w:t>
      </w:r>
      <w:r w:rsidR="006C390A">
        <w:t xml:space="preserve"> from general assessments of access to </w:t>
      </w:r>
      <w:r w:rsidR="004B5802">
        <w:t xml:space="preserve">dental; </w:t>
      </w:r>
      <w:r w:rsidR="006C390A">
        <w:t>care to specific rates, changes</w:t>
      </w:r>
      <w:r w:rsidR="00E6103D">
        <w:t>,</w:t>
      </w:r>
      <w:r w:rsidR="006C390A">
        <w:t xml:space="preserve"> or trends in ED usage for NTDCs.</w:t>
      </w:r>
      <w:r>
        <w:t xml:space="preserve"> </w:t>
      </w:r>
      <w:r w:rsidR="00E6103D">
        <w:t xml:space="preserve">Studied </w:t>
      </w:r>
      <w:r w:rsidR="00BF7837">
        <w:t>p</w:t>
      </w:r>
      <w:r>
        <w:t>redictive factors</w:t>
      </w:r>
      <w:r w:rsidR="006C390A">
        <w:t xml:space="preserve"> include basic demographics, insurance</w:t>
      </w:r>
      <w:r>
        <w:t>,</w:t>
      </w:r>
      <w:r w:rsidR="006C390A">
        <w:t xml:space="preserve"> environmental factors, other concurrent health conditions, and changes in </w:t>
      </w:r>
      <w:r w:rsidR="004B5802">
        <w:t xml:space="preserve">dental </w:t>
      </w:r>
      <w:r w:rsidR="006C390A">
        <w:t xml:space="preserve">care coverage or policies. </w:t>
      </w:r>
      <w:r>
        <w:t xml:space="preserve"> </w:t>
      </w:r>
      <w:r w:rsidR="006C390A">
        <w:t>D</w:t>
      </w:r>
      <w:r>
        <w:t xml:space="preserve">ata sources </w:t>
      </w:r>
      <w:r w:rsidR="00E6103D">
        <w:t>also vary</w:t>
      </w:r>
      <w:r w:rsidR="006C390A">
        <w:t xml:space="preserve">, though some national and state datasets </w:t>
      </w:r>
      <w:r w:rsidR="00E6103D">
        <w:t xml:space="preserve">are </w:t>
      </w:r>
      <w:r w:rsidR="006C390A">
        <w:t>commonly used. Diagnostic c</w:t>
      </w:r>
      <w:r w:rsidR="00355653">
        <w:t xml:space="preserve">odes used </w:t>
      </w:r>
      <w:r>
        <w:t>and the specific analysis methods employed</w:t>
      </w:r>
      <w:r w:rsidR="006C390A">
        <w:t xml:space="preserve"> also var</w:t>
      </w:r>
      <w:r w:rsidR="00E6103D">
        <w:t>y</w:t>
      </w:r>
      <w:r w:rsidR="006C390A">
        <w:t xml:space="preserve"> substantially, even when investigators were supposedly </w:t>
      </w:r>
      <w:r w:rsidR="00E6103D">
        <w:t xml:space="preserve">studying </w:t>
      </w:r>
      <w:r w:rsidR="006C390A">
        <w:t xml:space="preserve">the same </w:t>
      </w:r>
      <w:r w:rsidR="00BF7837">
        <w:t>defined oral conditions</w:t>
      </w:r>
      <w:r>
        <w:t>.</w:t>
      </w:r>
      <w:r w:rsidR="00BF7837">
        <w:t xml:space="preserve"> </w:t>
      </w:r>
      <w:r w:rsidR="00E6103D">
        <w:t>Alt</w:t>
      </w:r>
      <w:r w:rsidR="00BF7837">
        <w:t xml:space="preserve">hough some problems with ED oral care research will be difficult to address, such as non-specific and incorrect use of oral diagnosis codes by physicians, efforts to develop and promote more standardized methods of </w:t>
      </w:r>
      <w:r w:rsidR="00E6103D">
        <w:t>study</w:t>
      </w:r>
      <w:r w:rsidR="00BF7837">
        <w:t xml:space="preserve"> should be undertaken, especially in the area of basic surveillance. </w:t>
      </w:r>
      <w:r>
        <w:t xml:space="preserve"> </w:t>
      </w:r>
    </w:p>
    <w:p w:rsidR="00CF659F" w:rsidRDefault="00B444BE" w:rsidP="00B444BE">
      <w:pPr>
        <w:pStyle w:val="Heading1"/>
      </w:pPr>
      <w:r>
        <w:t>Recommendations</w:t>
      </w:r>
      <w:r w:rsidR="0001730C">
        <w:t xml:space="preserve">  </w:t>
      </w:r>
    </w:p>
    <w:p w:rsidR="00355653" w:rsidRPr="00D9535A" w:rsidRDefault="00355653" w:rsidP="00926889">
      <w:pPr>
        <w:pStyle w:val="Heading3"/>
        <w:rPr>
          <w:sz w:val="28"/>
          <w:szCs w:val="28"/>
        </w:rPr>
      </w:pPr>
      <w:r w:rsidRPr="00D9535A">
        <w:rPr>
          <w:sz w:val="28"/>
          <w:szCs w:val="28"/>
        </w:rPr>
        <w:t>General</w:t>
      </w:r>
      <w:r w:rsidR="0031680C" w:rsidRPr="00D9535A">
        <w:rPr>
          <w:sz w:val="28"/>
          <w:szCs w:val="28"/>
        </w:rPr>
        <w:t xml:space="preserve"> Recommendations</w:t>
      </w:r>
    </w:p>
    <w:p w:rsidR="00B444BE" w:rsidRDefault="00020470" w:rsidP="00926889">
      <w:pPr>
        <w:pStyle w:val="ListParagraph"/>
        <w:numPr>
          <w:ilvl w:val="0"/>
          <w:numId w:val="16"/>
        </w:numPr>
      </w:pPr>
      <w:r>
        <w:t xml:space="preserve">Thoroughly define specific study </w:t>
      </w:r>
      <w:r w:rsidR="00B444BE">
        <w:t xml:space="preserve">populations </w:t>
      </w:r>
      <w:r w:rsidR="002376A8">
        <w:t xml:space="preserve">to determine the presence and extent of the problem and </w:t>
      </w:r>
      <w:r>
        <w:t xml:space="preserve">for whom </w:t>
      </w:r>
      <w:r w:rsidR="002376A8">
        <w:t>effective</w:t>
      </w:r>
      <w:r w:rsidR="00B444BE">
        <w:t xml:space="preserve"> interventions</w:t>
      </w:r>
      <w:r w:rsidR="006D2E89">
        <w:t xml:space="preserve"> can be implemented</w:t>
      </w:r>
      <w:r w:rsidR="002376A8">
        <w:t>.</w:t>
      </w:r>
    </w:p>
    <w:p w:rsidR="002376A8" w:rsidRDefault="00020470" w:rsidP="002376A8">
      <w:pPr>
        <w:pStyle w:val="ListParagraph"/>
        <w:numPr>
          <w:ilvl w:val="0"/>
          <w:numId w:val="16"/>
        </w:numPr>
      </w:pPr>
      <w:r>
        <w:t>Assess d</w:t>
      </w:r>
      <w:r w:rsidR="002376A8">
        <w:t xml:space="preserve">ata sources to determine if the required information for the </w:t>
      </w:r>
      <w:r>
        <w:t>study</w:t>
      </w:r>
      <w:r w:rsidR="002376A8">
        <w:t xml:space="preserve"> population and research question(s) of interest are included.  </w:t>
      </w:r>
    </w:p>
    <w:p w:rsidR="00CF659F" w:rsidRDefault="00B444BE" w:rsidP="00926889">
      <w:pPr>
        <w:pStyle w:val="ListParagraph"/>
        <w:numPr>
          <w:ilvl w:val="0"/>
          <w:numId w:val="16"/>
        </w:numPr>
      </w:pPr>
      <w:r>
        <w:t xml:space="preserve">Establish </w:t>
      </w:r>
      <w:r w:rsidR="006D2E89">
        <w:t xml:space="preserve">whether a problem exists and </w:t>
      </w:r>
      <w:r w:rsidR="00020470">
        <w:t>quantify</w:t>
      </w:r>
      <w:r>
        <w:t xml:space="preserve"> the </w:t>
      </w:r>
      <w:r w:rsidR="006D2E89">
        <w:t xml:space="preserve">size of the </w:t>
      </w:r>
      <w:r>
        <w:t xml:space="preserve">problem </w:t>
      </w:r>
      <w:r w:rsidR="00020470">
        <w:t xml:space="preserve">as the </w:t>
      </w:r>
      <w:r w:rsidR="006D2E89">
        <w:t xml:space="preserve">first stage of any </w:t>
      </w:r>
      <w:r w:rsidR="00020470">
        <w:t xml:space="preserve">study </w:t>
      </w:r>
      <w:r w:rsidR="006D2E89">
        <w:t>of predictive factors or interventions.</w:t>
      </w:r>
    </w:p>
    <w:p w:rsidR="00B444BE" w:rsidRDefault="00B444BE" w:rsidP="00926889">
      <w:pPr>
        <w:pStyle w:val="ListParagraph"/>
        <w:numPr>
          <w:ilvl w:val="0"/>
          <w:numId w:val="16"/>
        </w:numPr>
      </w:pPr>
      <w:r>
        <w:t xml:space="preserve">Identify </w:t>
      </w:r>
      <w:r w:rsidR="0018525E">
        <w:t xml:space="preserve">and promote </w:t>
      </w:r>
      <w:r w:rsidR="00020470">
        <w:t>research of</w:t>
      </w:r>
      <w:r w:rsidR="0018525E">
        <w:t xml:space="preserve"> specific </w:t>
      </w:r>
      <w:r>
        <w:t xml:space="preserve">risk or predictive factors </w:t>
      </w:r>
      <w:r w:rsidR="0018525E">
        <w:t xml:space="preserve">that </w:t>
      </w:r>
      <w:r w:rsidR="006D2E89">
        <w:t>w</w:t>
      </w:r>
      <w:r w:rsidR="004A468C">
        <w:t>ill</w:t>
      </w:r>
      <w:r w:rsidR="006D2E89">
        <w:t xml:space="preserve"> </w:t>
      </w:r>
      <w:r>
        <w:t xml:space="preserve">aid in determining what </w:t>
      </w:r>
      <w:r w:rsidR="006D2E89">
        <w:t>types of interventions might</w:t>
      </w:r>
      <w:r w:rsidR="004A468C">
        <w:t xml:space="preserve"> </w:t>
      </w:r>
      <w:r w:rsidR="0018525E">
        <w:t xml:space="preserve">be </w:t>
      </w:r>
      <w:r w:rsidR="006D2E89">
        <w:t>most effective</w:t>
      </w:r>
      <w:r w:rsidR="0018525E">
        <w:t>ly implemented</w:t>
      </w:r>
      <w:r w:rsidR="006D2E89">
        <w:t xml:space="preserve"> or best </w:t>
      </w:r>
      <w:r w:rsidR="0031680C">
        <w:t>targeted</w:t>
      </w:r>
      <w:r w:rsidR="006D2E89">
        <w:t>.</w:t>
      </w:r>
    </w:p>
    <w:p w:rsidR="00234C00" w:rsidRDefault="0018525E" w:rsidP="00926889">
      <w:pPr>
        <w:pStyle w:val="ListParagraph"/>
        <w:numPr>
          <w:ilvl w:val="0"/>
          <w:numId w:val="16"/>
        </w:numPr>
      </w:pPr>
      <w:r>
        <w:t>Develop sets of c</w:t>
      </w:r>
      <w:r w:rsidR="00B444BE">
        <w:t xml:space="preserve">odes and analysis methods </w:t>
      </w:r>
      <w:r w:rsidR="009F7DC8">
        <w:t xml:space="preserve">that will most </w:t>
      </w:r>
      <w:r w:rsidR="00B444BE">
        <w:t>appropriate</w:t>
      </w:r>
      <w:r w:rsidR="009F7DC8">
        <w:t>ly</w:t>
      </w:r>
      <w:r w:rsidR="00B444BE">
        <w:t xml:space="preserve"> answer research question</w:t>
      </w:r>
      <w:r>
        <w:t>s</w:t>
      </w:r>
      <w:r w:rsidR="00B444BE">
        <w:t xml:space="preserve"> with </w:t>
      </w:r>
      <w:r w:rsidR="009A2D9F">
        <w:t xml:space="preserve">the underlying motivation </w:t>
      </w:r>
      <w:r>
        <w:t>of</w:t>
      </w:r>
      <w:r w:rsidR="009A2D9F">
        <w:t xml:space="preserve"> standardiz</w:t>
      </w:r>
      <w:r>
        <w:t>ing</w:t>
      </w:r>
      <w:r w:rsidR="009A2D9F">
        <w:t xml:space="preserve"> methods to the extent possible to allow for </w:t>
      </w:r>
      <w:r w:rsidR="00020470">
        <w:t xml:space="preserve">comparison </w:t>
      </w:r>
      <w:r w:rsidR="009A2D9F">
        <w:t xml:space="preserve">to other studies </w:t>
      </w:r>
      <w:r w:rsidR="00020470">
        <w:t xml:space="preserve">on </w:t>
      </w:r>
      <w:r w:rsidR="009A2D9F">
        <w:t xml:space="preserve">other populations. </w:t>
      </w:r>
      <w:r w:rsidR="00B444BE">
        <w:t xml:space="preserve"> </w:t>
      </w:r>
    </w:p>
    <w:p w:rsidR="009F7DC8" w:rsidRDefault="0018525E" w:rsidP="00926889">
      <w:pPr>
        <w:pStyle w:val="ListParagraph"/>
        <w:numPr>
          <w:ilvl w:val="0"/>
          <w:numId w:val="16"/>
        </w:numPr>
      </w:pPr>
      <w:r>
        <w:t>Promote</w:t>
      </w:r>
      <w:r w:rsidR="00234C00">
        <w:t xml:space="preserve"> </w:t>
      </w:r>
      <w:r>
        <w:t>specific</w:t>
      </w:r>
      <w:r w:rsidR="00234C00">
        <w:t xml:space="preserve"> code </w:t>
      </w:r>
      <w:r>
        <w:t xml:space="preserve">sets </w:t>
      </w:r>
      <w:r w:rsidR="00234C00">
        <w:t xml:space="preserve">and </w:t>
      </w:r>
      <w:r w:rsidR="00020470">
        <w:t xml:space="preserve">guidelines for </w:t>
      </w:r>
      <w:r w:rsidR="00234C00">
        <w:t>analysis method</w:t>
      </w:r>
      <w:r>
        <w:t>s</w:t>
      </w:r>
      <w:r w:rsidR="00234C00">
        <w:t xml:space="preserve"> </w:t>
      </w:r>
      <w:r w:rsidR="00020470">
        <w:t>for</w:t>
      </w:r>
      <w:r w:rsidR="00234C00">
        <w:t xml:space="preserve"> </w:t>
      </w:r>
      <w:r>
        <w:t>commonly used datasets</w:t>
      </w:r>
      <w:r w:rsidR="00234C00">
        <w:t xml:space="preserve"> in determining NTDC</w:t>
      </w:r>
      <w:r>
        <w:t xml:space="preserve"> or general dental</w:t>
      </w:r>
      <w:r w:rsidR="00234C00">
        <w:t xml:space="preserve"> ED visit count and proportion outcomes to establish the extent of the problem</w:t>
      </w:r>
      <w:r w:rsidR="00BF7837">
        <w:t>, and to standardize basic data collection for surveillance.</w:t>
      </w:r>
      <w:r w:rsidR="00234C00">
        <w:t xml:space="preserve"> </w:t>
      </w:r>
    </w:p>
    <w:p w:rsidR="0018525E" w:rsidRDefault="00234C00" w:rsidP="00926889">
      <w:pPr>
        <w:pStyle w:val="ListParagraph"/>
        <w:numPr>
          <w:ilvl w:val="0"/>
          <w:numId w:val="16"/>
        </w:numPr>
      </w:pPr>
      <w:r>
        <w:t>Encourage inclusion of commonly identified</w:t>
      </w:r>
      <w:r w:rsidR="00020470">
        <w:t>,</w:t>
      </w:r>
      <w:r>
        <w:t xml:space="preserve"> associated predictive factors that will help determine effective intervention strategies</w:t>
      </w:r>
      <w:r w:rsidR="0018525E">
        <w:t xml:space="preserve"> and promote basic levels of consistency across studies</w:t>
      </w:r>
      <w:r w:rsidR="009F7DC8">
        <w:t>, while also accounting for p</w:t>
      </w:r>
      <w:r w:rsidR="00020470">
        <w:t>ossible confounding effects in studies</w:t>
      </w:r>
      <w:r w:rsidR="009F7DC8">
        <w:t xml:space="preserve"> of additional predictive factors</w:t>
      </w:r>
      <w:r w:rsidR="0018525E">
        <w:t>.</w:t>
      </w:r>
    </w:p>
    <w:p w:rsidR="00234C00" w:rsidRDefault="0031680C" w:rsidP="00926889">
      <w:pPr>
        <w:pStyle w:val="ListParagraph"/>
        <w:numPr>
          <w:ilvl w:val="0"/>
          <w:numId w:val="16"/>
        </w:numPr>
      </w:pPr>
      <w:r>
        <w:t>Encourage</w:t>
      </w:r>
      <w:r w:rsidR="00926889">
        <w:t xml:space="preserve"> </w:t>
      </w:r>
      <w:r w:rsidR="009F7DC8">
        <w:t xml:space="preserve">specific </w:t>
      </w:r>
      <w:r w:rsidR="006546F0">
        <w:t>research on</w:t>
      </w:r>
      <w:r w:rsidR="009F7DC8">
        <w:t xml:space="preserve"> ED use for NTDCs, which includes the majority of unnecessary visits and costs, and could most effectively be addressed in the primary dental care setting.  </w:t>
      </w:r>
      <w:r w:rsidR="00234C00">
        <w:t xml:space="preserve">   </w:t>
      </w:r>
    </w:p>
    <w:p w:rsidR="00B444BE" w:rsidRPr="00D9535A" w:rsidRDefault="009A2D9F" w:rsidP="00926889">
      <w:pPr>
        <w:pStyle w:val="Heading3"/>
        <w:rPr>
          <w:sz w:val="28"/>
          <w:szCs w:val="28"/>
        </w:rPr>
      </w:pPr>
      <w:r w:rsidRPr="00D9535A">
        <w:rPr>
          <w:sz w:val="28"/>
          <w:szCs w:val="28"/>
        </w:rPr>
        <w:lastRenderedPageBreak/>
        <w:t xml:space="preserve"> </w:t>
      </w:r>
      <w:r w:rsidR="004A468C" w:rsidRPr="00D9535A">
        <w:rPr>
          <w:sz w:val="28"/>
          <w:szCs w:val="28"/>
        </w:rPr>
        <w:t xml:space="preserve">Recommendations </w:t>
      </w:r>
      <w:r w:rsidR="00355653" w:rsidRPr="00D9535A">
        <w:rPr>
          <w:sz w:val="28"/>
          <w:szCs w:val="28"/>
        </w:rPr>
        <w:t>Specific to States</w:t>
      </w:r>
    </w:p>
    <w:p w:rsidR="009F7DC8" w:rsidRDefault="006546F0" w:rsidP="009F7DC8">
      <w:pPr>
        <w:pStyle w:val="ListParagraph"/>
        <w:numPr>
          <w:ilvl w:val="0"/>
          <w:numId w:val="17"/>
        </w:numPr>
      </w:pPr>
      <w:r>
        <w:t xml:space="preserve">Thoroughly define </w:t>
      </w:r>
      <w:r w:rsidR="000E403C">
        <w:t xml:space="preserve">whether the </w:t>
      </w:r>
      <w:r>
        <w:t>research</w:t>
      </w:r>
      <w:r w:rsidR="000E403C">
        <w:t xml:space="preserve"> or surveillance is for the entire state population or for a specific state sub-population of interest</w:t>
      </w:r>
      <w:r w:rsidR="009F7DC8">
        <w:t xml:space="preserve"> to determine the presence and extent of the problem, and </w:t>
      </w:r>
      <w:r>
        <w:t xml:space="preserve">for whom </w:t>
      </w:r>
      <w:r w:rsidR="009F7DC8">
        <w:t xml:space="preserve">effective interventions </w:t>
      </w:r>
      <w:r w:rsidR="000E403C">
        <w:t>could</w:t>
      </w:r>
      <w:r w:rsidR="009F7DC8">
        <w:t xml:space="preserve"> be implemented.</w:t>
      </w:r>
    </w:p>
    <w:p w:rsidR="009F7DC8" w:rsidRDefault="006546F0" w:rsidP="009F7DC8">
      <w:pPr>
        <w:pStyle w:val="ListParagraph"/>
        <w:numPr>
          <w:ilvl w:val="0"/>
          <w:numId w:val="17"/>
        </w:numPr>
      </w:pPr>
      <w:r>
        <w:t>Assess d</w:t>
      </w:r>
      <w:r w:rsidR="009F7DC8">
        <w:t xml:space="preserve">ata sources to determine if the required information for the target population and research question(s) of interest are included.  </w:t>
      </w:r>
      <w:r w:rsidR="000E403C">
        <w:t xml:space="preserve">If the state is part of the SEDD system, there should be some consistency in data with other states in SEDD. If the state is not in the SEDD system, </w:t>
      </w:r>
      <w:r>
        <w:t xml:space="preserve">research should determine if </w:t>
      </w:r>
      <w:r w:rsidR="000E403C">
        <w:t xml:space="preserve">there </w:t>
      </w:r>
      <w:r>
        <w:t>is a</w:t>
      </w:r>
      <w:r w:rsidR="000E403C">
        <w:t xml:space="preserve"> sufficient data source to investigate ED dental care and how consistent the data source </w:t>
      </w:r>
      <w:r>
        <w:t xml:space="preserve">is </w:t>
      </w:r>
      <w:r w:rsidR="000E403C">
        <w:t>with SEDD?</w:t>
      </w:r>
    </w:p>
    <w:p w:rsidR="009F7DC8" w:rsidRDefault="009F7DC8" w:rsidP="009F7DC8">
      <w:pPr>
        <w:pStyle w:val="ListParagraph"/>
        <w:numPr>
          <w:ilvl w:val="0"/>
          <w:numId w:val="17"/>
        </w:numPr>
      </w:pPr>
      <w:r>
        <w:t xml:space="preserve">Establish whether a problem exists and quantify the size of the problem </w:t>
      </w:r>
      <w:r w:rsidR="006546F0">
        <w:t xml:space="preserve">as </w:t>
      </w:r>
      <w:r>
        <w:t>a first stage of any investigation of predictive factors or interventions</w:t>
      </w:r>
      <w:r w:rsidR="006546F0">
        <w:t>; this</w:t>
      </w:r>
      <w:r w:rsidR="000E403C">
        <w:t xml:space="preserve"> should be a part of sta</w:t>
      </w:r>
      <w:r w:rsidR="004A468C">
        <w:t>t</w:t>
      </w:r>
      <w:r w:rsidR="000E403C">
        <w:t>e level oral health surveillance</w:t>
      </w:r>
      <w:r w:rsidR="004A468C">
        <w:t>.</w:t>
      </w:r>
    </w:p>
    <w:p w:rsidR="009F7DC8" w:rsidRDefault="009F7DC8" w:rsidP="009F7DC8">
      <w:pPr>
        <w:pStyle w:val="ListParagraph"/>
        <w:numPr>
          <w:ilvl w:val="0"/>
          <w:numId w:val="17"/>
        </w:numPr>
      </w:pPr>
      <w:r>
        <w:t>Identify and promote</w:t>
      </w:r>
      <w:r w:rsidR="006546F0">
        <w:t xml:space="preserve"> research on</w:t>
      </w:r>
      <w:r>
        <w:t xml:space="preserve"> use of specific risk or predictive factors that will aid in determining what types of interventions might</w:t>
      </w:r>
      <w:r w:rsidR="004A468C">
        <w:t xml:space="preserve"> be</w:t>
      </w:r>
      <w:r>
        <w:t xml:space="preserve"> most effectively implemented or best </w:t>
      </w:r>
      <w:r w:rsidR="0031680C">
        <w:t>targeted</w:t>
      </w:r>
      <w:r>
        <w:t>.</w:t>
      </w:r>
    </w:p>
    <w:p w:rsidR="009F7DC8" w:rsidRDefault="009F7DC8" w:rsidP="009F7DC8">
      <w:pPr>
        <w:pStyle w:val="ListParagraph"/>
        <w:numPr>
          <w:ilvl w:val="0"/>
          <w:numId w:val="17"/>
        </w:numPr>
      </w:pPr>
      <w:r>
        <w:t xml:space="preserve">Develop </w:t>
      </w:r>
      <w:r w:rsidR="004A468C">
        <w:t xml:space="preserve">standardized </w:t>
      </w:r>
      <w:r>
        <w:t>sets of c</w:t>
      </w:r>
      <w:r w:rsidR="004A468C">
        <w:t>odes and analysis methods</w:t>
      </w:r>
      <w:r w:rsidR="005C3D71">
        <w:t xml:space="preserve"> providing appropriate basic ED dental use data</w:t>
      </w:r>
      <w:r>
        <w:t xml:space="preserve"> </w:t>
      </w:r>
      <w:r w:rsidR="0010686D">
        <w:t xml:space="preserve">for state </w:t>
      </w:r>
      <w:r w:rsidR="004A468C">
        <w:t xml:space="preserve">oral health surveillance </w:t>
      </w:r>
      <w:r w:rsidR="0010686D">
        <w:t>systems</w:t>
      </w:r>
      <w:r w:rsidR="005C3D71">
        <w:t xml:space="preserve"> and for state data submission</w:t>
      </w:r>
      <w:r w:rsidR="00926889">
        <w:t xml:space="preserve"> to a national data repository for </w:t>
      </w:r>
      <w:r w:rsidR="005C3D71">
        <w:t>tracking national</w:t>
      </w:r>
      <w:r w:rsidR="00926889">
        <w:t xml:space="preserve"> ED dental care,</w:t>
      </w:r>
      <w:r w:rsidR="004A468C">
        <w:t xml:space="preserve"> </w:t>
      </w:r>
      <w:r>
        <w:t>allow</w:t>
      </w:r>
      <w:r w:rsidR="00926889">
        <w:t>ing</w:t>
      </w:r>
      <w:r>
        <w:t xml:space="preserve"> for comparability </w:t>
      </w:r>
      <w:r w:rsidR="0010686D">
        <w:t>across states</w:t>
      </w:r>
      <w:r>
        <w:t xml:space="preserve">. </w:t>
      </w:r>
      <w:r w:rsidR="005C3D71">
        <w:t>Additional optional data analyses can be conducted by states as desired.</w:t>
      </w:r>
      <w:r>
        <w:t xml:space="preserve"> </w:t>
      </w:r>
    </w:p>
    <w:p w:rsidR="009F7DC8" w:rsidRDefault="009F7DC8" w:rsidP="009F7DC8">
      <w:pPr>
        <w:pStyle w:val="ListParagraph"/>
        <w:numPr>
          <w:ilvl w:val="0"/>
          <w:numId w:val="17"/>
        </w:numPr>
      </w:pPr>
      <w:r>
        <w:t xml:space="preserve">Promote </w:t>
      </w:r>
      <w:r w:rsidR="0010686D">
        <w:t>standardized</w:t>
      </w:r>
      <w:r>
        <w:t xml:space="preserve"> sets </w:t>
      </w:r>
      <w:r w:rsidR="00926889">
        <w:t xml:space="preserve">of codes </w:t>
      </w:r>
      <w:r>
        <w:t xml:space="preserve">and </w:t>
      </w:r>
      <w:r w:rsidR="006546F0">
        <w:t xml:space="preserve">guidelines for </w:t>
      </w:r>
      <w:r>
        <w:t xml:space="preserve">analysis methods for commonly used </w:t>
      </w:r>
      <w:r w:rsidR="0010686D">
        <w:t xml:space="preserve">state level </w:t>
      </w:r>
      <w:r>
        <w:t>datasets in determining NTDC</w:t>
      </w:r>
      <w:r w:rsidR="0010686D">
        <w:t xml:space="preserve"> and </w:t>
      </w:r>
      <w:r>
        <w:t xml:space="preserve">general dental ED </w:t>
      </w:r>
      <w:r w:rsidR="0010686D">
        <w:t xml:space="preserve">visit </w:t>
      </w:r>
      <w:r w:rsidR="00926889">
        <w:t>data</w:t>
      </w:r>
      <w:r w:rsidR="0010686D">
        <w:t xml:space="preserve"> as part of standardized state and national oral health surveillance systems</w:t>
      </w:r>
      <w:r>
        <w:t xml:space="preserve">. </w:t>
      </w:r>
      <w:r w:rsidR="00D476AF">
        <w:t>Specifically explore further use of Medicaid data for tracking ED dental care in this population.</w:t>
      </w:r>
    </w:p>
    <w:p w:rsidR="009F7DC8" w:rsidRDefault="009F7DC8" w:rsidP="009F7DC8">
      <w:pPr>
        <w:pStyle w:val="ListParagraph"/>
        <w:numPr>
          <w:ilvl w:val="0"/>
          <w:numId w:val="17"/>
        </w:numPr>
      </w:pPr>
      <w:r>
        <w:t xml:space="preserve">Encourage inclusion of commonly identified associated predictive factors that will help determine effective intervention strategies and promote basic levels of consistency across studies, while also accounting for possible confounding effects in </w:t>
      </w:r>
      <w:r w:rsidR="006546F0">
        <w:t xml:space="preserve">studies </w:t>
      </w:r>
      <w:r>
        <w:t>of additional predictive factors.</w:t>
      </w:r>
    </w:p>
    <w:p w:rsidR="009F7DC8" w:rsidRDefault="009F7DC8" w:rsidP="009F7DC8">
      <w:pPr>
        <w:pStyle w:val="ListParagraph"/>
        <w:numPr>
          <w:ilvl w:val="0"/>
          <w:numId w:val="17"/>
        </w:numPr>
      </w:pPr>
      <w:r>
        <w:t>En</w:t>
      </w:r>
      <w:r w:rsidR="00926889">
        <w:t>c</w:t>
      </w:r>
      <w:r>
        <w:t>ourage</w:t>
      </w:r>
      <w:r w:rsidR="00926889">
        <w:t xml:space="preserve"> </w:t>
      </w:r>
      <w:r>
        <w:t xml:space="preserve">specific </w:t>
      </w:r>
      <w:r w:rsidR="006546F0">
        <w:t xml:space="preserve">research </w:t>
      </w:r>
      <w:r>
        <w:t>o</w:t>
      </w:r>
      <w:r w:rsidR="006546F0">
        <w:t>n</w:t>
      </w:r>
      <w:r>
        <w:t xml:space="preserve"> ED use for NTDCs, which includes the majority of unnecessary visits and costs, and could most effectively be addressed </w:t>
      </w:r>
      <w:r w:rsidR="00926889">
        <w:t xml:space="preserve">with state and local level interventions, and </w:t>
      </w:r>
      <w:r w:rsidR="006546F0">
        <w:t xml:space="preserve">data used </w:t>
      </w:r>
      <w:r w:rsidR="00926889">
        <w:t xml:space="preserve">to </w:t>
      </w:r>
      <w:r w:rsidR="006546F0">
        <w:t xml:space="preserve">promote </w:t>
      </w:r>
      <w:r w:rsidR="00926889">
        <w:t>support and resources for such intervention programs.</w:t>
      </w:r>
      <w:r>
        <w:t xml:space="preserve">    </w:t>
      </w:r>
    </w:p>
    <w:p w:rsidR="00355653" w:rsidRPr="00355653" w:rsidRDefault="00355653" w:rsidP="0031680C">
      <w:pPr>
        <w:pStyle w:val="ListParagraph"/>
      </w:pPr>
    </w:p>
    <w:p w:rsidR="00CF659F" w:rsidRDefault="00CF659F" w:rsidP="00CF659F">
      <w:pPr>
        <w:pStyle w:val="Heading1"/>
      </w:pPr>
      <w:r>
        <w:t>References</w:t>
      </w:r>
    </w:p>
    <w:p w:rsidR="00B04BA9" w:rsidRPr="00B04BA9" w:rsidRDefault="00B04BA9" w:rsidP="00B04BA9"/>
    <w:p w:rsidR="00897029" w:rsidRPr="00897029" w:rsidRDefault="00E053B7" w:rsidP="00897029">
      <w:pPr>
        <w:pStyle w:val="EndNoteBibliography"/>
        <w:spacing w:after="0"/>
      </w:pPr>
      <w:r w:rsidRPr="00E053B7">
        <w:fldChar w:fldCharType="begin"/>
      </w:r>
      <w:r w:rsidR="00257264">
        <w:instrText xml:space="preserve"> ADDIN EN.REFLIST </w:instrText>
      </w:r>
      <w:r w:rsidRPr="00E053B7">
        <w:fldChar w:fldCharType="separate"/>
      </w:r>
      <w:r w:rsidR="00897029" w:rsidRPr="00897029">
        <w:t>1.</w:t>
      </w:r>
      <w:r w:rsidR="00897029" w:rsidRPr="00897029">
        <w:tab/>
        <w:t>States PEWCot. A Costly Dental Destination: Hospital Care Means States Pay Dearly: Pew Center on the States; 2012 Feb 2012.</w:t>
      </w:r>
    </w:p>
    <w:p w:rsidR="00897029" w:rsidRPr="00897029" w:rsidRDefault="00897029" w:rsidP="00897029">
      <w:pPr>
        <w:pStyle w:val="EndNoteBibliography"/>
        <w:spacing w:after="0"/>
      </w:pPr>
      <w:r w:rsidRPr="00897029">
        <w:t>2.</w:t>
      </w:r>
      <w:r w:rsidRPr="00897029">
        <w:tab/>
        <w:t>Aston G. Easing the bite on the ED. Trustee : the journal for hospital governing boards. 2013;66(10):13-4, 9, 1.</w:t>
      </w:r>
    </w:p>
    <w:p w:rsidR="00897029" w:rsidRPr="00897029" w:rsidRDefault="00897029" w:rsidP="00897029">
      <w:pPr>
        <w:pStyle w:val="EndNoteBibliography"/>
        <w:spacing w:after="0"/>
      </w:pPr>
      <w:r w:rsidRPr="00897029">
        <w:t>3.</w:t>
      </w:r>
      <w:r w:rsidRPr="00897029">
        <w:tab/>
        <w:t>Nalliah RP, Allareddy V, Allareddy V. Dentists in the US should be integrated into the hospital team. British dental journal. 2014;216(7):391-2.</w:t>
      </w:r>
    </w:p>
    <w:p w:rsidR="00897029" w:rsidRPr="00897029" w:rsidRDefault="00897029" w:rsidP="00897029">
      <w:pPr>
        <w:pStyle w:val="EndNoteBibliography"/>
        <w:spacing w:after="0"/>
      </w:pPr>
      <w:r w:rsidRPr="00897029">
        <w:t>4.</w:t>
      </w:r>
      <w:r w:rsidRPr="00897029">
        <w:tab/>
        <w:t>Newton MF, Keirns CC, Cunningham R, Hayward RA, Stanley R. Uninsured adults presenting to US emergency departments: assumptions vs data. Jama. 2008;300(16):1914-24.</w:t>
      </w:r>
    </w:p>
    <w:p w:rsidR="00897029" w:rsidRPr="00897029" w:rsidRDefault="00897029" w:rsidP="00897029">
      <w:pPr>
        <w:pStyle w:val="EndNoteBibliography"/>
        <w:spacing w:after="0"/>
      </w:pPr>
      <w:r w:rsidRPr="00897029">
        <w:t>5.</w:t>
      </w:r>
      <w:r w:rsidRPr="00897029">
        <w:tab/>
        <w:t>Cohen LA, Harris SL, Bonito AJ, Manski RJ, Macek MD, Edwards RR, et al. Low-income and minority patient satisfaction with visits to emergency departments and physician offices for dental problems. The Journal of the American College of Dentists. 2009;76(3):23-31.</w:t>
      </w:r>
    </w:p>
    <w:p w:rsidR="00897029" w:rsidRPr="00897029" w:rsidRDefault="00897029" w:rsidP="00897029">
      <w:pPr>
        <w:pStyle w:val="EndNoteBibliography"/>
        <w:spacing w:after="0"/>
      </w:pPr>
      <w:r w:rsidRPr="00897029">
        <w:lastRenderedPageBreak/>
        <w:t>6.</w:t>
      </w:r>
      <w:r w:rsidRPr="00897029">
        <w:tab/>
        <w:t>Cohen LA. The role of non-dental health professionals in providing access to dental care for low-income and minority patients. Dental clinics of North America. 2009;53(3):451-68.</w:t>
      </w:r>
    </w:p>
    <w:p w:rsidR="00897029" w:rsidRPr="00897029" w:rsidRDefault="00897029" w:rsidP="00897029">
      <w:pPr>
        <w:pStyle w:val="EndNoteBibliography"/>
        <w:spacing w:after="0"/>
      </w:pPr>
      <w:r w:rsidRPr="00897029">
        <w:t>7.</w:t>
      </w:r>
      <w:r w:rsidRPr="00897029">
        <w:tab/>
        <w:t>Oliva MG, Kenny DJ, Ratnapalan S. Nontraumatic dental complaints in a pediatric emergency department. Pediatric emergency care. 2008;24(11):757-60.</w:t>
      </w:r>
    </w:p>
    <w:p w:rsidR="00897029" w:rsidRPr="00897029" w:rsidRDefault="00897029" w:rsidP="00897029">
      <w:pPr>
        <w:pStyle w:val="EndNoteBibliography"/>
        <w:spacing w:after="0"/>
      </w:pPr>
      <w:r w:rsidRPr="00897029">
        <w:t>8.</w:t>
      </w:r>
      <w:r w:rsidRPr="00897029">
        <w:tab/>
        <w:t>Verma S, Chambers I. Dental emergencies presenting to a general hospital emergency department in Hobart, Australia. Australian dental journal. 2014;59(3):329-33.</w:t>
      </w:r>
    </w:p>
    <w:p w:rsidR="00897029" w:rsidRPr="00897029" w:rsidRDefault="00897029" w:rsidP="00897029">
      <w:pPr>
        <w:pStyle w:val="EndNoteBibliography"/>
        <w:spacing w:after="0"/>
      </w:pPr>
      <w:r w:rsidRPr="00897029">
        <w:t>9.</w:t>
      </w:r>
      <w:r w:rsidRPr="00897029">
        <w:tab/>
        <w:t>Whyman RA, Mahoney EK, Morrison D, Stanley J. Potentially preventable admissions to New Zealand public hospitals for dental care: a 20-year review. Community dentistry and oral epidemiology. 2014;42(3):234-44.</w:t>
      </w:r>
    </w:p>
    <w:p w:rsidR="00897029" w:rsidRPr="00897029" w:rsidRDefault="00897029" w:rsidP="00897029">
      <w:pPr>
        <w:pStyle w:val="EndNoteBibliography"/>
        <w:spacing w:after="0"/>
      </w:pPr>
      <w:r w:rsidRPr="00897029">
        <w:t>10.</w:t>
      </w:r>
      <w:r w:rsidRPr="00897029">
        <w:tab/>
        <w:t>Cachovan G, Phark JH, Schon G, Pohlenz P, Platzer U. Odontogenic infections: an 8-year epidemiologic analysis in a dental emergency outpatient care unit. Acta odontologica Scandinavica. 2013;71(3-4):518-24.</w:t>
      </w:r>
    </w:p>
    <w:p w:rsidR="00897029" w:rsidRPr="00897029" w:rsidRDefault="00897029" w:rsidP="00897029">
      <w:pPr>
        <w:pStyle w:val="EndNoteBibliography"/>
        <w:spacing w:after="0"/>
      </w:pPr>
      <w:r w:rsidRPr="00897029">
        <w:t>11.</w:t>
      </w:r>
      <w:r w:rsidRPr="00897029">
        <w:tab/>
        <w:t>Currie CC, Stone SJ, Durham J. Pain and problems: a prospective cross-sectional study of the impact of dental emergencies. Journal of oral rehabilitation. 2015.</w:t>
      </w:r>
    </w:p>
    <w:p w:rsidR="00897029" w:rsidRPr="00897029" w:rsidRDefault="00897029" w:rsidP="00897029">
      <w:pPr>
        <w:pStyle w:val="EndNoteBibliography"/>
        <w:spacing w:after="0"/>
      </w:pPr>
      <w:r w:rsidRPr="00897029">
        <w:t>12.</w:t>
      </w:r>
      <w:r w:rsidRPr="00897029">
        <w:tab/>
        <w:t>Patel KK, Driscoll P. Dental knowledge of accident and emergency senior house officers. Emergency medicine journal : EMJ. 2002;19(6):539-41.</w:t>
      </w:r>
    </w:p>
    <w:p w:rsidR="00897029" w:rsidRPr="00897029" w:rsidRDefault="00897029" w:rsidP="00897029">
      <w:pPr>
        <w:pStyle w:val="EndNoteBibliography"/>
        <w:spacing w:after="0"/>
      </w:pPr>
      <w:r w:rsidRPr="00897029">
        <w:t>13.</w:t>
      </w:r>
      <w:r w:rsidRPr="00897029">
        <w:tab/>
        <w:t>Trivedy C, Kodate N, Ross A, Al-Rawi H, Jaiganesh T, Harris T, et al. The attitudes and awareness of emergency department (ED) physicians towards the management of common dentofacial emergencies. Dental traumatology : official publication of International Association for Dental Traumatology. 2012;28(2):121-6.</w:t>
      </w:r>
    </w:p>
    <w:p w:rsidR="00897029" w:rsidRPr="00897029" w:rsidRDefault="00897029" w:rsidP="00897029">
      <w:pPr>
        <w:pStyle w:val="EndNoteBibliography"/>
        <w:spacing w:after="0"/>
      </w:pPr>
      <w:r w:rsidRPr="00897029">
        <w:t>14.</w:t>
      </w:r>
      <w:r w:rsidRPr="00897029">
        <w:tab/>
        <w:t>Ryan P, McMahon G. Severe dental infections in the emergency department. European journal of emergency medicine : official journal of the European Society for Emergency Medicine. 2012;19(4):208-13.</w:t>
      </w:r>
    </w:p>
    <w:p w:rsidR="00897029" w:rsidRPr="00897029" w:rsidRDefault="00897029" w:rsidP="00897029">
      <w:pPr>
        <w:pStyle w:val="EndNoteBibliography"/>
        <w:spacing w:after="0"/>
      </w:pPr>
      <w:r w:rsidRPr="00897029">
        <w:t>15.</w:t>
      </w:r>
      <w:r w:rsidRPr="00897029">
        <w:tab/>
        <w:t>Quinonez C. Self-reported emergency room visits for dental problems. International journal of dental hygiene. 2011;9(1):17-20.</w:t>
      </w:r>
    </w:p>
    <w:p w:rsidR="00897029" w:rsidRPr="00897029" w:rsidRDefault="00897029" w:rsidP="00897029">
      <w:pPr>
        <w:pStyle w:val="EndNoteBibliography"/>
        <w:spacing w:after="0"/>
      </w:pPr>
      <w:r w:rsidRPr="00897029">
        <w:t>16.</w:t>
      </w:r>
      <w:r w:rsidRPr="00897029">
        <w:tab/>
        <w:t>Quinonez C, Figueiredo R, Locker D. Disability days in Canada associated with dental problems: a pilot study. International journal of dental hygiene. 2011;9(2):132-5.</w:t>
      </w:r>
    </w:p>
    <w:p w:rsidR="00897029" w:rsidRPr="00897029" w:rsidRDefault="00897029" w:rsidP="00897029">
      <w:pPr>
        <w:pStyle w:val="EndNoteBibliography"/>
        <w:spacing w:after="0"/>
      </w:pPr>
      <w:r w:rsidRPr="00897029">
        <w:t>17.</w:t>
      </w:r>
      <w:r w:rsidRPr="00897029">
        <w:tab/>
        <w:t>Quinonez C, Gibson D, Jokovic A, Locker D. Emergency department visits for dental care of nontraumatic origin. Community dentistry and oral epidemiology. 2009;37(4):366-71.</w:t>
      </w:r>
    </w:p>
    <w:p w:rsidR="00897029" w:rsidRPr="00897029" w:rsidRDefault="00897029" w:rsidP="00897029">
      <w:pPr>
        <w:pStyle w:val="EndNoteBibliography"/>
        <w:spacing w:after="0"/>
      </w:pPr>
      <w:r w:rsidRPr="00897029">
        <w:t>18.</w:t>
      </w:r>
      <w:r w:rsidRPr="00897029">
        <w:tab/>
        <w:t>Quinonez C, Gibson D, Jokovic A, Locker D. Day surgery visits for dental problems. Community dentistry and oral epidemiology. 2009;37(6):562-7.</w:t>
      </w:r>
    </w:p>
    <w:p w:rsidR="00897029" w:rsidRPr="00897029" w:rsidRDefault="00897029" w:rsidP="00897029">
      <w:pPr>
        <w:pStyle w:val="EndNoteBibliography"/>
        <w:spacing w:after="0"/>
      </w:pPr>
      <w:r w:rsidRPr="00897029">
        <w:t>19.</w:t>
      </w:r>
      <w:r w:rsidRPr="00897029">
        <w:tab/>
        <w:t>Quinonez C, Ieraci L, Guttmann A. Potentially preventable hospital use for dental conditions: implications for expanding dental coverage for low income populations. Journal of health care for the poor and underserved. 2011;22(3):1048-58.</w:t>
      </w:r>
    </w:p>
    <w:p w:rsidR="00897029" w:rsidRPr="00897029" w:rsidRDefault="00897029" w:rsidP="00897029">
      <w:pPr>
        <w:pStyle w:val="EndNoteBibliography"/>
        <w:spacing w:after="0"/>
      </w:pPr>
      <w:r w:rsidRPr="00897029">
        <w:t>20.</w:t>
      </w:r>
      <w:r w:rsidRPr="00897029">
        <w:tab/>
        <w:t>Ramraj CC, Quinonez CR. Emergency room visits for dental problems among working poor Canadians. Journal of public health dentistry. 2013;73(3):210-6.</w:t>
      </w:r>
    </w:p>
    <w:p w:rsidR="00897029" w:rsidRPr="00897029" w:rsidRDefault="00897029" w:rsidP="00897029">
      <w:pPr>
        <w:pStyle w:val="EndNoteBibliography"/>
        <w:spacing w:after="0"/>
      </w:pPr>
      <w:r w:rsidRPr="00897029">
        <w:t>21.</w:t>
      </w:r>
      <w:r w:rsidRPr="00897029">
        <w:tab/>
        <w:t>Allareddy V, Rampa S, Lee MK, Allareddy V, Nalliah RP. Hospital-based emergency department visits involving dental conditions: profile and predictors of poor outcomes and resource utilization. Journal of the American Dental Association (1939). 2014;145(4):331-7.</w:t>
      </w:r>
    </w:p>
    <w:p w:rsidR="00897029" w:rsidRPr="00897029" w:rsidRDefault="00897029" w:rsidP="00897029">
      <w:pPr>
        <w:pStyle w:val="EndNoteBibliography"/>
        <w:spacing w:after="0"/>
      </w:pPr>
      <w:r w:rsidRPr="00897029">
        <w:t>22.</w:t>
      </w:r>
      <w:r w:rsidRPr="00897029">
        <w:tab/>
        <w:t>Allareddy V, Nalliah RP, Haque M, Johnson H, Rampa SB, Lee MK. Hospital-based emergency department visits with dental conditions among children in the United States: nationwide epidemiological data. Pediatric dentistry. 2014;36(5):393-9.</w:t>
      </w:r>
    </w:p>
    <w:p w:rsidR="00897029" w:rsidRPr="00897029" w:rsidRDefault="00897029" w:rsidP="00897029">
      <w:pPr>
        <w:pStyle w:val="EndNoteBibliography"/>
        <w:spacing w:after="0"/>
      </w:pPr>
      <w:r w:rsidRPr="00897029">
        <w:t>23.</w:t>
      </w:r>
      <w:r w:rsidRPr="00897029">
        <w:tab/>
        <w:t>Nalliah RP, Allareddy V, Elangovan S, Karimbux N, Allareddy V. Hospital based emergency department visits attributed to dental caries in the United States in 2006. The journal of evidence-based dental practice. 2010;10(4):212-22.</w:t>
      </w:r>
    </w:p>
    <w:p w:rsidR="00897029" w:rsidRPr="00897029" w:rsidRDefault="00897029" w:rsidP="00897029">
      <w:pPr>
        <w:pStyle w:val="EndNoteBibliography"/>
        <w:spacing w:after="0"/>
      </w:pPr>
      <w:r w:rsidRPr="00897029">
        <w:t>24.</w:t>
      </w:r>
      <w:r w:rsidRPr="00897029">
        <w:tab/>
        <w:t>Wall T, Vujicic, M. Emergency department use for dental conditions continues to increase. Research Brief. Health Policy Institute, 2015.</w:t>
      </w:r>
    </w:p>
    <w:p w:rsidR="00897029" w:rsidRPr="00897029" w:rsidRDefault="00897029" w:rsidP="00897029">
      <w:pPr>
        <w:pStyle w:val="EndNoteBibliography"/>
        <w:spacing w:after="0"/>
      </w:pPr>
      <w:r w:rsidRPr="00897029">
        <w:lastRenderedPageBreak/>
        <w:t>25.</w:t>
      </w:r>
      <w:r w:rsidRPr="00897029">
        <w:tab/>
        <w:t>Cohen LA, Manski RJ. Visits to non-dentist health care providers for dental problems. Family medicine. 2006;38(8):556-64.</w:t>
      </w:r>
    </w:p>
    <w:p w:rsidR="00897029" w:rsidRPr="00897029" w:rsidRDefault="00897029" w:rsidP="00897029">
      <w:pPr>
        <w:pStyle w:val="EndNoteBibliography"/>
        <w:spacing w:after="0"/>
      </w:pPr>
      <w:r w:rsidRPr="00897029">
        <w:t>26.</w:t>
      </w:r>
      <w:r w:rsidRPr="00897029">
        <w:tab/>
        <w:t>Fields BE, Bell JF, Moyce S, Bigbee JL. The impact of insurance instability on health service utilization: does non-metropolitan residence make a difference? The Journal of rural health : official journal of the American Rural Health Association and the National Rural Health Care Association. 2015;31(1):27-34.</w:t>
      </w:r>
    </w:p>
    <w:p w:rsidR="00897029" w:rsidRPr="00897029" w:rsidRDefault="00897029" w:rsidP="00897029">
      <w:pPr>
        <w:pStyle w:val="EndNoteBibliography"/>
        <w:spacing w:after="0"/>
      </w:pPr>
      <w:r w:rsidRPr="00897029">
        <w:t>27.</w:t>
      </w:r>
      <w:r w:rsidRPr="00897029">
        <w:tab/>
        <w:t>Newacheck PW, Kim SE. A national profile of health care utilization and expenditures for children with special health care needs. Archives of pediatrics &amp; adolescent medicine. 2005;159(1):10-7.</w:t>
      </w:r>
    </w:p>
    <w:p w:rsidR="00897029" w:rsidRPr="00897029" w:rsidRDefault="00897029" w:rsidP="00897029">
      <w:pPr>
        <w:pStyle w:val="EndNoteBibliography"/>
        <w:spacing w:after="0"/>
      </w:pPr>
      <w:r w:rsidRPr="00897029">
        <w:t>28.</w:t>
      </w:r>
      <w:r w:rsidRPr="00897029">
        <w:tab/>
        <w:t>Lee HH, Lewis CW, Saltzman B, Starks H. Visiting the emergency department for dental problems: trends in utilization, 2001 to 2008. American journal of public health. 2012;102(11):e77-83.</w:t>
      </w:r>
    </w:p>
    <w:p w:rsidR="00897029" w:rsidRPr="00897029" w:rsidRDefault="00897029" w:rsidP="00897029">
      <w:pPr>
        <w:pStyle w:val="EndNoteBibliography"/>
        <w:spacing w:after="0"/>
      </w:pPr>
      <w:r w:rsidRPr="00897029">
        <w:t>29.</w:t>
      </w:r>
      <w:r w:rsidRPr="00897029">
        <w:tab/>
        <w:t>Wall T. Recent trends in dental emergency department visits in the United States:1997/1998 to 2007/2008. Journal of public health dentistry. 2012;72(3):216-20.</w:t>
      </w:r>
    </w:p>
    <w:p w:rsidR="00897029" w:rsidRPr="00897029" w:rsidRDefault="00897029" w:rsidP="00897029">
      <w:pPr>
        <w:pStyle w:val="EndNoteBibliography"/>
        <w:spacing w:after="0"/>
      </w:pPr>
      <w:r w:rsidRPr="00897029">
        <w:t>30.</w:t>
      </w:r>
      <w:r w:rsidRPr="00897029">
        <w:tab/>
        <w:t>Lewis C, Lynch H, Johnston B. Dental complaints in emergency departments: a national perspective. Annals of emergency medicine. 2003;42(1):93-9.</w:t>
      </w:r>
    </w:p>
    <w:p w:rsidR="00897029" w:rsidRPr="00897029" w:rsidRDefault="00897029" w:rsidP="00897029">
      <w:pPr>
        <w:pStyle w:val="EndNoteBibliography"/>
        <w:spacing w:after="0"/>
      </w:pPr>
      <w:r w:rsidRPr="00897029">
        <w:t>31.</w:t>
      </w:r>
      <w:r w:rsidRPr="00897029">
        <w:tab/>
        <w:t>Lewis CW, McKinney CM, Lee HH, Melbye ML, Rue TC. Visits to US emergency departments by 20- to 29-year-olds with toothache during 2001-2010. Journal of the American Dental Association (1939). 2015;146(5):295-302.e2.</w:t>
      </w:r>
    </w:p>
    <w:p w:rsidR="00897029" w:rsidRPr="00897029" w:rsidRDefault="00897029" w:rsidP="00897029">
      <w:pPr>
        <w:pStyle w:val="EndNoteBibliography"/>
        <w:spacing w:after="0"/>
      </w:pPr>
      <w:r w:rsidRPr="00897029">
        <w:t>32.</w:t>
      </w:r>
      <w:r w:rsidRPr="00897029">
        <w:tab/>
        <w:t>Okunseri C, Okunseri E, Chilmaza CA, Harunani S, Xiang Q, Szabo A. Racial and ethnic variations in waiting times for emergency department visits related to nontraumatic dental conditions in the United States. Journal of the American Dental Association (1939). 2013;144(7):828-36.</w:t>
      </w:r>
    </w:p>
    <w:p w:rsidR="00897029" w:rsidRPr="00897029" w:rsidRDefault="00897029" w:rsidP="00897029">
      <w:pPr>
        <w:pStyle w:val="EndNoteBibliography"/>
        <w:spacing w:after="0"/>
      </w:pPr>
      <w:r w:rsidRPr="00897029">
        <w:t>33.</w:t>
      </w:r>
      <w:r w:rsidRPr="00897029">
        <w:tab/>
        <w:t>Okunseri C, Okunseri E, Fischer MC, Sadeghi SN, Xiang Q, Szabo A. Nontraumatic dental condition-related visits to emergency departments on weekdays, weekends and night hours: findings from the National Hospital Ambulatory Medical Care survey. Clinical, cosmetic and investigational dentistry. 2013;5:69-76.</w:t>
      </w:r>
    </w:p>
    <w:p w:rsidR="00897029" w:rsidRPr="00897029" w:rsidRDefault="00897029" w:rsidP="00897029">
      <w:pPr>
        <w:pStyle w:val="EndNoteBibliography"/>
        <w:spacing w:after="0"/>
      </w:pPr>
      <w:r w:rsidRPr="00897029">
        <w:t>34.</w:t>
      </w:r>
      <w:r w:rsidRPr="00897029">
        <w:tab/>
        <w:t>Okunseri C, Okunseri E, Thorpe JM, Xiang Q, Szabo A. Medications prescribed in emergency departments for nontraumatic dental condition visits in the United States. Medical care. 2012;50(6):508-12.</w:t>
      </w:r>
    </w:p>
    <w:p w:rsidR="00897029" w:rsidRPr="00897029" w:rsidRDefault="00897029" w:rsidP="00897029">
      <w:pPr>
        <w:pStyle w:val="EndNoteBibliography"/>
        <w:spacing w:after="0"/>
      </w:pPr>
      <w:r w:rsidRPr="00897029">
        <w:t>35.</w:t>
      </w:r>
      <w:r w:rsidRPr="00897029">
        <w:tab/>
        <w:t>Okunseri C, Okunseri E, Thorpe JM, Xiang Q, Szabo A. Patient characteristics and trends in nontraumatic dental condition visits to emergency departments in the United States. Clinical, cosmetic and investigational dentistry. 2012;4:1-7.</w:t>
      </w:r>
    </w:p>
    <w:p w:rsidR="00897029" w:rsidRPr="00897029" w:rsidRDefault="00897029" w:rsidP="00897029">
      <w:pPr>
        <w:pStyle w:val="EndNoteBibliography"/>
        <w:spacing w:after="0"/>
      </w:pPr>
      <w:r w:rsidRPr="00897029">
        <w:t>36.</w:t>
      </w:r>
      <w:r w:rsidRPr="00897029">
        <w:tab/>
        <w:t>Okunseri C, Okunseri E, Xiang Q, Thorpe JM, Szabo A. Prescription of opioid and nonopioid analgesics for dental care in emergency departments: Findings from the National Hospital Ambulatory Medical Care Survey. Journal of public health dentistry. 2014;74(4):283-92.</w:t>
      </w:r>
    </w:p>
    <w:p w:rsidR="00897029" w:rsidRPr="00897029" w:rsidRDefault="00897029" w:rsidP="00897029">
      <w:pPr>
        <w:pStyle w:val="EndNoteBibliography"/>
        <w:spacing w:after="0"/>
      </w:pPr>
      <w:r w:rsidRPr="00897029">
        <w:t>37.</w:t>
      </w:r>
      <w:r w:rsidRPr="00897029">
        <w:tab/>
        <w:t>Walker A, Probst JC, Martin AB, Bellinger JD, Merchant A. Analysis of hospital-based emergency department visits for dental caries in the United States in 2008. Journal of public health dentistry. 2014;74(3):188-94.</w:t>
      </w:r>
    </w:p>
    <w:p w:rsidR="00897029" w:rsidRPr="00897029" w:rsidRDefault="00897029" w:rsidP="00897029">
      <w:pPr>
        <w:pStyle w:val="EndNoteBibliography"/>
        <w:spacing w:after="0"/>
      </w:pPr>
      <w:r w:rsidRPr="00897029">
        <w:t>38.</w:t>
      </w:r>
      <w:r w:rsidRPr="00897029">
        <w:tab/>
        <w:t>Laurence B, Haywood C, Jr., Lanzkron S. Dental infections increase the likelihood of hospital admissions among adult patients with sickle cell disease. Community dental health. 2013;30(3):168-72.</w:t>
      </w:r>
    </w:p>
    <w:p w:rsidR="00897029" w:rsidRPr="00897029" w:rsidRDefault="00897029" w:rsidP="00897029">
      <w:pPr>
        <w:pStyle w:val="EndNoteBibliography"/>
        <w:spacing w:after="0"/>
      </w:pPr>
      <w:r w:rsidRPr="00897029">
        <w:t>39.</w:t>
      </w:r>
      <w:r w:rsidRPr="00897029">
        <w:tab/>
        <w:t>Laurence B, Mould-Millman NK, Scannapieco FA, Abron A. Hospital admissions for pneumonia more likely with concomitant dental infections. Clinical oral investigations. 2015;19(6):1261-8.</w:t>
      </w:r>
    </w:p>
    <w:p w:rsidR="00897029" w:rsidRPr="00897029" w:rsidRDefault="00897029" w:rsidP="00897029">
      <w:pPr>
        <w:pStyle w:val="EndNoteBibliography"/>
        <w:spacing w:after="0"/>
      </w:pPr>
      <w:r w:rsidRPr="00897029">
        <w:t>40.</w:t>
      </w:r>
      <w:r w:rsidRPr="00897029">
        <w:tab/>
        <w:t>Nakao S, Scott JM, Masterson EE, Chi DL. Non-traumatic Dental Condition-Related Emergency Department Visits and Associated Costs for Children and Adults with Autism Spectrum Disorders. Journal of autism and developmental disorders. 2014.</w:t>
      </w:r>
    </w:p>
    <w:p w:rsidR="00897029" w:rsidRPr="00897029" w:rsidRDefault="00897029" w:rsidP="00897029">
      <w:pPr>
        <w:pStyle w:val="EndNoteBibliography"/>
        <w:spacing w:after="0"/>
      </w:pPr>
      <w:r w:rsidRPr="00897029">
        <w:t>41.</w:t>
      </w:r>
      <w:r w:rsidRPr="00897029">
        <w:tab/>
        <w:t>Romaire MA, Bell JF, Grossman DC. Health care use and expenditures associated with access to the medical home for children and youth. Medical care. 2012;50(3):262-9.</w:t>
      </w:r>
    </w:p>
    <w:p w:rsidR="00897029" w:rsidRPr="00897029" w:rsidRDefault="00897029" w:rsidP="00897029">
      <w:pPr>
        <w:pStyle w:val="EndNoteBibliography"/>
        <w:spacing w:after="0"/>
      </w:pPr>
      <w:r w:rsidRPr="00897029">
        <w:t>42.</w:t>
      </w:r>
      <w:r w:rsidRPr="00897029">
        <w:tab/>
        <w:t>Romaire MA, Bell JF, Grossman DC. Medical home access and health care use and expenditures among children with special health care needs. Archives of pediatrics &amp; adolescent medicine. 2012;166(4):323-30.</w:t>
      </w:r>
    </w:p>
    <w:p w:rsidR="00897029" w:rsidRPr="00897029" w:rsidRDefault="00897029" w:rsidP="00897029">
      <w:pPr>
        <w:pStyle w:val="EndNoteBibliography"/>
        <w:spacing w:after="0"/>
      </w:pPr>
      <w:r w:rsidRPr="00897029">
        <w:lastRenderedPageBreak/>
        <w:t>43.</w:t>
      </w:r>
      <w:r w:rsidRPr="00897029">
        <w:tab/>
        <w:t>Flores G, Tomany-Korman SC. Racial and ethnic disparities in medical and dental health, access to care, and use of services in US children. Pediatrics. 2008;121(2):e286-98.</w:t>
      </w:r>
    </w:p>
    <w:p w:rsidR="00897029" w:rsidRPr="00897029" w:rsidRDefault="00897029" w:rsidP="00897029">
      <w:pPr>
        <w:pStyle w:val="EndNoteBibliography"/>
        <w:spacing w:after="0"/>
      </w:pPr>
      <w:r w:rsidRPr="00897029">
        <w:t>44.</w:t>
      </w:r>
      <w:r w:rsidRPr="00897029">
        <w:tab/>
        <w:t>Sun BC, Chi DL, Schwarz E, Milgrom P, Yagapen A, Malveau S, et al. Emergency department visits for nontraumatic dental problems: a mixed-methods study. American journal of public health. 2015;105(5):947-55.</w:t>
      </w:r>
    </w:p>
    <w:p w:rsidR="00897029" w:rsidRPr="00897029" w:rsidRDefault="00897029" w:rsidP="00897029">
      <w:pPr>
        <w:pStyle w:val="EndNoteBibliography"/>
        <w:spacing w:after="0"/>
      </w:pPr>
      <w:r w:rsidRPr="00897029">
        <w:t>45.</w:t>
      </w:r>
      <w:r w:rsidRPr="00897029">
        <w:tab/>
        <w:t>Hom JM, Burgette LF, Lee JY. The effect of North Carolina hospital payor mix on dental-related pediatric emergency room utilization. Journal of public health dentistry. 2013;73(4):289-96.</w:t>
      </w:r>
    </w:p>
    <w:p w:rsidR="00897029" w:rsidRPr="00897029" w:rsidRDefault="00897029" w:rsidP="00897029">
      <w:pPr>
        <w:pStyle w:val="EndNoteBibliography"/>
        <w:spacing w:after="0"/>
      </w:pPr>
      <w:r w:rsidRPr="00897029">
        <w:t>46.</w:t>
      </w:r>
      <w:r w:rsidRPr="00897029">
        <w:tab/>
        <w:t>Martin AB, Vyavaharkar M, Veschusio C, Kirby H. Rural-urban differences in dental service utilization among an early childhood population enrolled in South Carolina Medicaid. Maternal and child health journal. 2012;16(1):203-11.</w:t>
      </w:r>
    </w:p>
    <w:p w:rsidR="00897029" w:rsidRPr="00897029" w:rsidRDefault="00897029" w:rsidP="00897029">
      <w:pPr>
        <w:pStyle w:val="EndNoteBibliography"/>
        <w:spacing w:after="0"/>
      </w:pPr>
      <w:r w:rsidRPr="00897029">
        <w:t>47.</w:t>
      </w:r>
      <w:r w:rsidRPr="00897029">
        <w:tab/>
        <w:t>Cohen LA, Bonito AJ, Eicheldinger C, Manski RJ, Edwards RR, Khanna N. Health literacy impact on patient-provider interactions involving the treatment of dental problems. Journal of dental education. 2011;75(9):1218-24.</w:t>
      </w:r>
    </w:p>
    <w:p w:rsidR="00897029" w:rsidRPr="00897029" w:rsidRDefault="00897029" w:rsidP="00897029">
      <w:pPr>
        <w:pStyle w:val="EndNoteBibliography"/>
        <w:spacing w:after="0"/>
      </w:pPr>
      <w:r w:rsidRPr="00897029">
        <w:t>48.</w:t>
      </w:r>
      <w:r w:rsidRPr="00897029">
        <w:tab/>
        <w:t>Cohen LA, Bonito AJ, Eicheldinger C, Manski RJ, Macek MD, Edwards RR, et al. Comparison of patient visits to emergency departments, physician offices, and dental offices for dental problems and injuries. Journal of public health dentistry. 2011;71(1):13-22.</w:t>
      </w:r>
    </w:p>
    <w:p w:rsidR="00897029" w:rsidRPr="00897029" w:rsidRDefault="00897029" w:rsidP="00897029">
      <w:pPr>
        <w:pStyle w:val="EndNoteBibliography"/>
        <w:spacing w:after="0"/>
      </w:pPr>
      <w:r w:rsidRPr="00897029">
        <w:t>49.</w:t>
      </w:r>
      <w:r w:rsidRPr="00897029">
        <w:tab/>
        <w:t>Cohen LA, Magder LS, Manski RJ, Mullins CD. Hospital admissions associated with nontraumatic dental emergencies in a Medicaid population. The American journal of emergency medicine. 2003;21(7):540-4.</w:t>
      </w:r>
    </w:p>
    <w:p w:rsidR="00897029" w:rsidRPr="00897029" w:rsidRDefault="00897029" w:rsidP="00897029">
      <w:pPr>
        <w:pStyle w:val="EndNoteBibliography"/>
        <w:spacing w:after="0"/>
      </w:pPr>
      <w:r w:rsidRPr="00897029">
        <w:t>50.</w:t>
      </w:r>
      <w:r w:rsidRPr="00897029">
        <w:tab/>
        <w:t>Okunseri C, Pajewski NM, Brousseau DC, Tomany-Korman S, Snyder A, Flores G. Racial and ethnic disparities in nontraumatic dental-condition visits to emergency departments and physician offices: a study of the Wisconsin Medicaid program. Journal of the American Dental Association (1939). 2008;139(12):1657-66.</w:t>
      </w:r>
    </w:p>
    <w:p w:rsidR="00897029" w:rsidRPr="00897029" w:rsidRDefault="00897029" w:rsidP="00897029">
      <w:pPr>
        <w:pStyle w:val="EndNoteBibliography"/>
        <w:spacing w:after="0"/>
      </w:pPr>
      <w:r w:rsidRPr="00897029">
        <w:t>51.</w:t>
      </w:r>
      <w:r w:rsidRPr="00897029">
        <w:tab/>
        <w:t>Pajewski NM, Okunseri C. Patterns of dental service utilization following nontraumatic dental condition visits to the emergency department in Wisconsin Medicaid. Journal of public health dentistry. 2014;74(1):34-41.</w:t>
      </w:r>
    </w:p>
    <w:p w:rsidR="00897029" w:rsidRPr="00897029" w:rsidRDefault="00897029" w:rsidP="00897029">
      <w:pPr>
        <w:pStyle w:val="EndNoteBibliography"/>
        <w:spacing w:after="0"/>
      </w:pPr>
      <w:r w:rsidRPr="00897029">
        <w:t>52.</w:t>
      </w:r>
      <w:r w:rsidRPr="00897029">
        <w:tab/>
        <w:t>Kempe A, Beaty BL, Crane LA, Stokstad J, Barrow J, Belman S, et al. Changes in access, utilization, and quality of care after enrollment into a state child health insurance plan. Pediatrics. 2005;115(2):364-71.</w:t>
      </w:r>
    </w:p>
    <w:p w:rsidR="00897029" w:rsidRPr="00897029" w:rsidRDefault="00897029" w:rsidP="00897029">
      <w:pPr>
        <w:pStyle w:val="EndNoteBibliography"/>
        <w:spacing w:after="0"/>
      </w:pPr>
      <w:r w:rsidRPr="00897029">
        <w:t>53.</w:t>
      </w:r>
      <w:r w:rsidRPr="00897029">
        <w:tab/>
        <w:t>Lee JY, Rozier RG, Norton EC, Kotch JB, Vann WF, Jr. Effects of WIC participation on children's use of oral health services. American journal of public health. 2004;94(5):772-7.</w:t>
      </w:r>
    </w:p>
    <w:p w:rsidR="00897029" w:rsidRPr="00897029" w:rsidRDefault="00897029" w:rsidP="00897029">
      <w:pPr>
        <w:pStyle w:val="EndNoteBibliography"/>
        <w:spacing w:after="0"/>
      </w:pPr>
      <w:r w:rsidRPr="00897029">
        <w:t>54.</w:t>
      </w:r>
      <w:r w:rsidRPr="00897029">
        <w:tab/>
        <w:t>DeVoe JE, Krois L, Stenger R. Do children in rural areas still have different access to health care? Results from a statewide survey of Oregon's food stamp population. The Journal of rural health : official journal of the American Rural Health Association and the National Rural Health Care Association. 2009;25(1):1-7.</w:t>
      </w:r>
    </w:p>
    <w:p w:rsidR="00897029" w:rsidRPr="00897029" w:rsidRDefault="00897029" w:rsidP="00897029">
      <w:pPr>
        <w:pStyle w:val="EndNoteBibliography"/>
        <w:spacing w:after="0"/>
      </w:pPr>
      <w:r w:rsidRPr="00897029">
        <w:t>55.</w:t>
      </w:r>
      <w:r w:rsidRPr="00897029">
        <w:tab/>
        <w:t>Singhal A, Caplan DJ, Jones MP, Momany ET, Kuthy RA, Buresh CT, et al. Eliminating Medicaid adult dental coverage in California led to increased dental emergency visits and associated costs. Health affairs (Project Hope). 2015;34(5):749-56.</w:t>
      </w:r>
    </w:p>
    <w:p w:rsidR="00897029" w:rsidRPr="00897029" w:rsidRDefault="00897029" w:rsidP="00897029">
      <w:pPr>
        <w:pStyle w:val="EndNoteBibliography"/>
        <w:spacing w:after="0"/>
      </w:pPr>
      <w:r w:rsidRPr="00897029">
        <w:t>56.</w:t>
      </w:r>
      <w:r w:rsidRPr="00897029">
        <w:tab/>
        <w:t>Wallace NT, Carlson MJ, Mosen DM, Snyder JJ, Wright BJ. The individual and program impacts of eliminating Medicaid dental benefits in the Oregon Health Plan. American journal of public health. 2011;101(11):2144-50.</w:t>
      </w:r>
    </w:p>
    <w:p w:rsidR="00897029" w:rsidRPr="00897029" w:rsidRDefault="00897029" w:rsidP="00897029">
      <w:pPr>
        <w:pStyle w:val="EndNoteBibliography"/>
        <w:spacing w:after="0"/>
      </w:pPr>
      <w:r w:rsidRPr="00897029">
        <w:t>57.</w:t>
      </w:r>
      <w:r w:rsidRPr="00897029">
        <w:tab/>
        <w:t>Shortridge EF, Moore JR. Use of emergency departments for conditions related to poor oral healthcare: implications for rural and low-resource urban areas for three states. Journal of public health management and practice : JPHMP. 2009;15(3):238-45.</w:t>
      </w:r>
    </w:p>
    <w:p w:rsidR="00897029" w:rsidRPr="00897029" w:rsidRDefault="00897029" w:rsidP="00897029">
      <w:pPr>
        <w:pStyle w:val="EndNoteBibliography"/>
        <w:spacing w:after="0"/>
      </w:pPr>
      <w:r w:rsidRPr="00897029">
        <w:t>58.</w:t>
      </w:r>
      <w:r w:rsidRPr="00897029">
        <w:tab/>
        <w:t>The Maryland Oral Health Surveillance Digest. Maryland Department of Health and Mental Hygiene; 2013.</w:t>
      </w:r>
    </w:p>
    <w:p w:rsidR="00897029" w:rsidRPr="00897029" w:rsidRDefault="00897029" w:rsidP="00897029">
      <w:pPr>
        <w:pStyle w:val="EndNoteBibliography"/>
        <w:spacing w:after="0"/>
      </w:pPr>
      <w:r w:rsidRPr="00897029">
        <w:t>59.</w:t>
      </w:r>
      <w:r w:rsidRPr="00897029">
        <w:tab/>
        <w:t>Ambulatory Care Sensitive Emergency Department Visits; Chronic Disease Conditions, New Hampshire, 2001-2005. New Hampshire Division of Public Health Services; 2010.</w:t>
      </w:r>
    </w:p>
    <w:p w:rsidR="00897029" w:rsidRPr="00897029" w:rsidRDefault="00897029" w:rsidP="00897029">
      <w:pPr>
        <w:pStyle w:val="EndNoteBibliography"/>
        <w:spacing w:after="0"/>
      </w:pPr>
      <w:r w:rsidRPr="00897029">
        <w:lastRenderedPageBreak/>
        <w:t>60.</w:t>
      </w:r>
      <w:r w:rsidRPr="00897029">
        <w:tab/>
        <w:t>Utilization of Ohio Emergency Departments to Treat Dental Problems, 2010-2011. Ohio Department of Health; 2013.</w:t>
      </w:r>
    </w:p>
    <w:p w:rsidR="00897029" w:rsidRPr="00897029" w:rsidRDefault="00897029" w:rsidP="00897029">
      <w:pPr>
        <w:pStyle w:val="EndNoteBibliography"/>
        <w:spacing w:after="0"/>
      </w:pPr>
      <w:r w:rsidRPr="00897029">
        <w:t>61.</w:t>
      </w:r>
      <w:r w:rsidRPr="00897029">
        <w:tab/>
        <w:t>Massachusetts' Emergency Departments and Preventable Adult Oral Health Conditions: Utilization, Impact and Missed Opportunities (2008-2011). Massachusetts Center for Health Information and Analysis; 2012.</w:t>
      </w:r>
    </w:p>
    <w:p w:rsidR="00897029" w:rsidRPr="00897029" w:rsidRDefault="00897029" w:rsidP="00897029">
      <w:pPr>
        <w:pStyle w:val="EndNoteBibliography"/>
        <w:spacing w:after="0"/>
      </w:pPr>
      <w:r w:rsidRPr="00897029">
        <w:t>62.</w:t>
      </w:r>
      <w:r w:rsidRPr="00897029">
        <w:tab/>
        <w:t>Hawaii Oral Health: Key Findings. Hawaii State Department of Health; 2013.</w:t>
      </w:r>
    </w:p>
    <w:p w:rsidR="00897029" w:rsidRPr="00897029" w:rsidRDefault="00897029" w:rsidP="00897029">
      <w:pPr>
        <w:pStyle w:val="EndNoteBibliography"/>
        <w:spacing w:after="0"/>
      </w:pPr>
      <w:r w:rsidRPr="00897029">
        <w:t>63.</w:t>
      </w:r>
      <w:r w:rsidRPr="00897029">
        <w:tab/>
        <w:t>Oh J, Leonard L. Hospital emergency department visits for non-traumatic oral health conditions among Rhode Island adults age 21-64 years, 2006-2010. Medicine and health, Rhode Island. 2012;95(11):367-9.</w:t>
      </w:r>
    </w:p>
    <w:p w:rsidR="00897029" w:rsidRPr="00897029" w:rsidRDefault="00897029" w:rsidP="00897029">
      <w:pPr>
        <w:pStyle w:val="EndNoteBibliography"/>
        <w:spacing w:after="0"/>
      </w:pPr>
      <w:r w:rsidRPr="00897029">
        <w:t>64.</w:t>
      </w:r>
      <w:r w:rsidRPr="00897029">
        <w:tab/>
        <w:t>Oral Health Fact Sheet: Emergency Department Utilization for Dental Complaints, Missouri 1994-2013. Missouri Department of Health and Senior Services; 2015.</w:t>
      </w:r>
    </w:p>
    <w:p w:rsidR="00897029" w:rsidRPr="00897029" w:rsidRDefault="00897029" w:rsidP="00897029">
      <w:pPr>
        <w:pStyle w:val="EndNoteBibliography"/>
        <w:spacing w:after="0"/>
      </w:pPr>
      <w:r w:rsidRPr="00897029">
        <w:t>65.</w:t>
      </w:r>
      <w:r w:rsidRPr="00897029">
        <w:tab/>
        <w:t>The Cost of Dental-Related Emergency Room Visits in Michigan. 2014.</w:t>
      </w:r>
    </w:p>
    <w:p w:rsidR="00897029" w:rsidRPr="00897029" w:rsidRDefault="00897029" w:rsidP="00897029">
      <w:pPr>
        <w:pStyle w:val="EndNoteBibliography"/>
        <w:spacing w:after="0"/>
      </w:pPr>
      <w:r w:rsidRPr="00897029">
        <w:t>66.</w:t>
      </w:r>
      <w:r w:rsidRPr="00897029">
        <w:tab/>
        <w:t>Adult Emergency Oral Health Care 2008. Tennessee Department of Health; 2009.</w:t>
      </w:r>
    </w:p>
    <w:p w:rsidR="00897029" w:rsidRPr="00897029" w:rsidRDefault="00897029" w:rsidP="00897029">
      <w:pPr>
        <w:pStyle w:val="EndNoteBibliography"/>
        <w:spacing w:after="0"/>
      </w:pPr>
      <w:r w:rsidRPr="00897029">
        <w:t>67.</w:t>
      </w:r>
      <w:r w:rsidRPr="00897029">
        <w:tab/>
        <w:t>McCormick AP, Abubaker AO, Laskin DM, Gonzales MS, Garland S. Reducing the burden of dental patients on the busy hospital emergency department. Journal of oral and maxillofacial surgery : official journal of the American Association of Oral and Maxillofacial Surgeons. 2013;71(3):475-8.</w:t>
      </w:r>
    </w:p>
    <w:p w:rsidR="00897029" w:rsidRPr="00897029" w:rsidRDefault="00897029" w:rsidP="00897029">
      <w:pPr>
        <w:pStyle w:val="EndNoteBibliography"/>
        <w:spacing w:after="0"/>
      </w:pPr>
      <w:r w:rsidRPr="00897029">
        <w:t>68.</w:t>
      </w:r>
      <w:r w:rsidRPr="00897029">
        <w:tab/>
        <w:t>Neely M, Jones JA, Rich S, Gutierrez LS, Mehra P. Effects of cuts in Medicaid on dental-related visits and costs at a safety-net hospital. American journal of public health. 2014;104(6):e13-6.</w:t>
      </w:r>
    </w:p>
    <w:p w:rsidR="00897029" w:rsidRPr="00897029" w:rsidRDefault="00897029" w:rsidP="00897029">
      <w:pPr>
        <w:pStyle w:val="EndNoteBibliography"/>
        <w:spacing w:after="0"/>
      </w:pPr>
      <w:r w:rsidRPr="00897029">
        <w:t>69.</w:t>
      </w:r>
      <w:r w:rsidRPr="00897029">
        <w:tab/>
        <w:t>Hardie TL, Polek C, Wheeler E, McCamant K, Dixson M, Gailey R, et al. Characterising emergency department high-frequency users in a rural hospital. Emergency medicine journal : EMJ. 2015;32(1):21-5.</w:t>
      </w:r>
    </w:p>
    <w:p w:rsidR="00897029" w:rsidRPr="00897029" w:rsidRDefault="00897029" w:rsidP="00897029">
      <w:pPr>
        <w:pStyle w:val="EndNoteBibliography"/>
        <w:spacing w:after="0"/>
      </w:pPr>
      <w:r w:rsidRPr="00897029">
        <w:t>70.</w:t>
      </w:r>
      <w:r w:rsidRPr="00897029">
        <w:tab/>
        <w:t>Waldrop RD, Ho B, Reed S. Increasing frequency of dental patients in the urban ED. The American journal of emergency medicine. 2000;18(6):687-9.</w:t>
      </w:r>
    </w:p>
    <w:p w:rsidR="00897029" w:rsidRPr="00897029" w:rsidRDefault="00897029" w:rsidP="00897029">
      <w:pPr>
        <w:pStyle w:val="EndNoteBibliography"/>
        <w:spacing w:after="0"/>
      </w:pPr>
      <w:r w:rsidRPr="00897029">
        <w:t>71.</w:t>
      </w:r>
      <w:r w:rsidRPr="00897029">
        <w:tab/>
        <w:t>McCormick D, Sayah A, Lokko H, Woolhandler S, Nardin R. Access to care after Massachusetts' health care reform: a safety net hospital patient survey. Journal of general internal medicine. 2012;27(11):1548-54.</w:t>
      </w:r>
    </w:p>
    <w:p w:rsidR="00897029" w:rsidRPr="00897029" w:rsidRDefault="00897029" w:rsidP="00897029">
      <w:pPr>
        <w:pStyle w:val="EndNoteBibliography"/>
        <w:spacing w:after="0"/>
      </w:pPr>
      <w:r w:rsidRPr="00897029">
        <w:t>72.</w:t>
      </w:r>
      <w:r w:rsidRPr="00897029">
        <w:tab/>
        <w:t>Dorfman DH, Kastner B, Vinci RJ. Dental concerns unrelated to trauma in the pediatric emergency department: barriers to care. Archives of pediatrics &amp; adolescent medicine. 2001;155(6):699-703.</w:t>
      </w:r>
    </w:p>
    <w:p w:rsidR="00897029" w:rsidRPr="00897029" w:rsidRDefault="00897029" w:rsidP="00897029">
      <w:pPr>
        <w:pStyle w:val="EndNoteBibliography"/>
        <w:spacing w:after="0"/>
      </w:pPr>
      <w:r w:rsidRPr="00897029">
        <w:t>73.</w:t>
      </w:r>
      <w:r w:rsidRPr="00897029">
        <w:tab/>
        <w:t>Ferayorni A, Sinha M, McDonald FW. Health issues among foreign born uninsured children visiting an inner city pediatric emergency department. Journal of immigrant and minority health / Center for Minority Public Health. 2011;13(3):434-44.</w:t>
      </w:r>
    </w:p>
    <w:p w:rsidR="00897029" w:rsidRPr="00897029" w:rsidRDefault="00897029" w:rsidP="00897029">
      <w:pPr>
        <w:pStyle w:val="EndNoteBibliography"/>
        <w:spacing w:after="0"/>
      </w:pPr>
      <w:r w:rsidRPr="00897029">
        <w:t>74.</w:t>
      </w:r>
      <w:r w:rsidRPr="00897029">
        <w:tab/>
        <w:t>Hayes BD, Zaharna L, Winters ME, Feemster AA, Browne BJ, Hirshon JM. To-Go medications for decreasing ED return visits. The American journal of emergency medicine. 2012;30(9):2011-4.</w:t>
      </w:r>
    </w:p>
    <w:p w:rsidR="00897029" w:rsidRPr="00897029" w:rsidRDefault="00897029" w:rsidP="00897029">
      <w:pPr>
        <w:pStyle w:val="EndNoteBibliography"/>
        <w:spacing w:after="0"/>
      </w:pPr>
      <w:r w:rsidRPr="00897029">
        <w:t>75.</w:t>
      </w:r>
      <w:r w:rsidRPr="00897029">
        <w:tab/>
        <w:t>Patel R, Miner JR, Miner SL. The need for dental care among adults presenting to an urban ED. The American journal of emergency medicine. 2012;30(1):18-25.</w:t>
      </w:r>
    </w:p>
    <w:p w:rsidR="00897029" w:rsidRPr="00897029" w:rsidRDefault="00897029" w:rsidP="00897029">
      <w:pPr>
        <w:pStyle w:val="EndNoteBibliography"/>
        <w:spacing w:after="0"/>
      </w:pPr>
      <w:r w:rsidRPr="00897029">
        <w:t>76.</w:t>
      </w:r>
      <w:r w:rsidRPr="00897029">
        <w:tab/>
        <w:t>Stevens TB, Richmond NL, Pereira GF, Shenvi CL, Platts-Mills TF. Prevalence of nonmedical problems among older adults presenting to the emergency department. Academic emergency medicine : official journal of the Society for Academic Emergency Medicine. 2014;21(6):651-8.</w:t>
      </w:r>
    </w:p>
    <w:p w:rsidR="00897029" w:rsidRPr="00897029" w:rsidRDefault="00897029" w:rsidP="00897029">
      <w:pPr>
        <w:pStyle w:val="EndNoteBibliography"/>
        <w:spacing w:after="0"/>
      </w:pPr>
      <w:r w:rsidRPr="00897029">
        <w:t>77.</w:t>
      </w:r>
      <w:r w:rsidRPr="00897029">
        <w:tab/>
        <w:t>Davis EE, Deinard AS, Maiga EW. Doctor, my tooth hurts: the costs of incomplete dental care in the emergency room. Journal of public health dentistry. 2010;70(3):205-10.</w:t>
      </w:r>
    </w:p>
    <w:p w:rsidR="00897029" w:rsidRPr="00897029" w:rsidRDefault="00897029" w:rsidP="00897029">
      <w:pPr>
        <w:pStyle w:val="EndNoteBibliography"/>
        <w:spacing w:after="0"/>
      </w:pPr>
      <w:r w:rsidRPr="00897029">
        <w:t>78.</w:t>
      </w:r>
      <w:r w:rsidRPr="00897029">
        <w:tab/>
        <w:t>Fox TR, Li J, Stevens S, Tippie T. A performance improvement prescribing guideline reduces opioid prescriptions for emergency department dental pain patients. Annals of emergency medicine. 2013;62(3):237-40.</w:t>
      </w:r>
    </w:p>
    <w:p w:rsidR="00897029" w:rsidRPr="00897029" w:rsidRDefault="00897029" w:rsidP="00897029">
      <w:pPr>
        <w:pStyle w:val="EndNoteBibliography"/>
        <w:spacing w:after="0"/>
      </w:pPr>
      <w:r w:rsidRPr="00897029">
        <w:t>79.</w:t>
      </w:r>
      <w:r w:rsidRPr="00897029">
        <w:tab/>
        <w:t>Weiner SG, Griggs CA, Mitchell PM, Langlois BK, Friedman FD, Moore RL, et al. Clinician impression versus prescription drug monitoring program criteria in the assessment of drug-seeking behavior in the emergency department. Annals of emergency medicine. 2013;62(4):281-9.</w:t>
      </w:r>
    </w:p>
    <w:p w:rsidR="00897029" w:rsidRPr="00897029" w:rsidRDefault="00897029" w:rsidP="00897029">
      <w:pPr>
        <w:pStyle w:val="EndNoteBibliography"/>
        <w:spacing w:after="0"/>
      </w:pPr>
      <w:r w:rsidRPr="00897029">
        <w:lastRenderedPageBreak/>
        <w:t>80.</w:t>
      </w:r>
      <w:r w:rsidRPr="00897029">
        <w:tab/>
        <w:t>Grover CA, Close RJ, Wiele ED, Villarreal K, Goldman LM. Quantifying drug-seeking behavior: a case control study. The Journal of emergency medicine. 2012;42(1):15-21.</w:t>
      </w:r>
    </w:p>
    <w:p w:rsidR="00897029" w:rsidRPr="00897029" w:rsidRDefault="00897029" w:rsidP="00897029">
      <w:pPr>
        <w:pStyle w:val="EndNoteBibliography"/>
        <w:spacing w:after="0"/>
      </w:pPr>
      <w:r w:rsidRPr="00897029">
        <w:t>81.</w:t>
      </w:r>
      <w:r w:rsidRPr="00897029">
        <w:tab/>
        <w:t>Grover CA, Elder JW, Close RJ, Curry SM. How Frequently are "Classic" Drug-Seeking Behaviors Used by Drug-Seeking Patients in the Emergency Department? The western journal of emergency medicine. 2012;13(5):416-21.</w:t>
      </w:r>
    </w:p>
    <w:p w:rsidR="00897029" w:rsidRPr="00897029" w:rsidRDefault="00897029" w:rsidP="00897029">
      <w:pPr>
        <w:pStyle w:val="EndNoteBibliography"/>
        <w:spacing w:after="0"/>
      </w:pPr>
      <w:r w:rsidRPr="00897029">
        <w:t>82.</w:t>
      </w:r>
      <w:r w:rsidRPr="00897029">
        <w:tab/>
        <w:t>Hong L, Ahmed A, McCunniff M, Liu Y, Cai J, Hoff G. Secular trends in hospital emergency department visits for dental care in Kansas City, Missouri, 2001-2006. Public health reports (Washington, DC : 1974). 2011;126(2):210-9.</w:t>
      </w:r>
    </w:p>
    <w:p w:rsidR="00897029" w:rsidRPr="00897029" w:rsidRDefault="00897029" w:rsidP="00897029">
      <w:pPr>
        <w:pStyle w:val="EndNoteBibliography"/>
        <w:spacing w:after="0"/>
      </w:pPr>
      <w:r w:rsidRPr="00897029">
        <w:t>83.</w:t>
      </w:r>
      <w:r w:rsidRPr="00897029">
        <w:tab/>
        <w:t>Hong L, Liu Y, Hottel TL, Hoff GL, Cai J. Neighborhood socio-economic context and emergency department visits for dental care in a U.S. Midwestern metropolis. Public health. 2015;129(3):252-7.</w:t>
      </w:r>
    </w:p>
    <w:p w:rsidR="00897029" w:rsidRPr="00897029" w:rsidRDefault="00897029" w:rsidP="00897029">
      <w:pPr>
        <w:pStyle w:val="EndNoteBibliography"/>
        <w:spacing w:after="0"/>
      </w:pPr>
      <w:r w:rsidRPr="00897029">
        <w:t>84.</w:t>
      </w:r>
      <w:r w:rsidRPr="00897029">
        <w:tab/>
        <w:t>Roghmann KJ, Goldberg HJ. Effect of Rochester neighborhood health center on hospital dental emergencies. Medical care. 1974;12(3):251-9.</w:t>
      </w:r>
    </w:p>
    <w:p w:rsidR="00897029" w:rsidRPr="00897029" w:rsidRDefault="00897029" w:rsidP="00897029">
      <w:pPr>
        <w:pStyle w:val="EndNoteBibliography"/>
        <w:spacing w:after="0"/>
      </w:pPr>
      <w:r w:rsidRPr="00897029">
        <w:t>85.</w:t>
      </w:r>
      <w:r w:rsidRPr="00897029">
        <w:tab/>
        <w:t>Feinglass J, Nonzee NJ, Murphy KR, Endress R, Simon MA. Access to care outcomes: a telephone interview study of a suburban safety net program for the uninsured. Journal of community health. 2014;39(1):108-17.</w:t>
      </w:r>
    </w:p>
    <w:p w:rsidR="00897029" w:rsidRPr="00897029" w:rsidRDefault="00897029" w:rsidP="00897029">
      <w:pPr>
        <w:pStyle w:val="EndNoteBibliography"/>
        <w:spacing w:after="0"/>
      </w:pPr>
      <w:r w:rsidRPr="00897029">
        <w:t>86.</w:t>
      </w:r>
      <w:r w:rsidRPr="00897029">
        <w:tab/>
        <w:t>Lave JR, Keane CR, Lin CJ, Ricci EM, Amersbach G, LaVallee CP. Impact of a children's health insurance program on newly enrolled children. Jama. 1998;279(22):1820-5.</w:t>
      </w:r>
    </w:p>
    <w:p w:rsidR="00897029" w:rsidRPr="00897029" w:rsidRDefault="00897029" w:rsidP="00897029">
      <w:pPr>
        <w:pStyle w:val="EndNoteBibliography"/>
        <w:spacing w:after="0"/>
      </w:pPr>
      <w:r w:rsidRPr="00897029">
        <w:t>87.</w:t>
      </w:r>
      <w:r w:rsidRPr="00897029">
        <w:tab/>
        <w:t>Anderson L, Cherala S, Traore E, Martin NR. Utilization of Hospital Emergency Departments for non-traumatic dental care in New Hampshire, 2001-2008. Journal of community health. 2011;36(4):513-6.</w:t>
      </w:r>
    </w:p>
    <w:p w:rsidR="00897029" w:rsidRPr="00897029" w:rsidRDefault="00897029" w:rsidP="00897029">
      <w:pPr>
        <w:pStyle w:val="EndNoteBibliography"/>
        <w:spacing w:after="0"/>
      </w:pPr>
      <w:r w:rsidRPr="00897029">
        <w:t>88.</w:t>
      </w:r>
      <w:r w:rsidRPr="00897029">
        <w:tab/>
        <w:t>Chi DL, Masterson EE. A serial cross-sectional study of pediatric inpatient hospitalizations for non-traumatic dental conditions. Journal of dental research. 2013;92(8):682-8.</w:t>
      </w:r>
    </w:p>
    <w:p w:rsidR="00897029" w:rsidRPr="00897029" w:rsidRDefault="00897029" w:rsidP="00897029">
      <w:pPr>
        <w:pStyle w:val="EndNoteBibliography"/>
        <w:spacing w:after="0"/>
      </w:pPr>
      <w:r w:rsidRPr="00897029">
        <w:t>89.</w:t>
      </w:r>
      <w:r w:rsidRPr="00897029">
        <w:tab/>
        <w:t>Chi DL, Masterson EE, Wong JJ. U.S. emergency department admissions for nontraumatic dental conditions for individuals with intellectual and developmental disabilities. Intellectual and developmental disabilities. 2014;52(3):193-204.</w:t>
      </w:r>
    </w:p>
    <w:p w:rsidR="00897029" w:rsidRPr="00897029" w:rsidRDefault="00897029" w:rsidP="00897029">
      <w:pPr>
        <w:pStyle w:val="EndNoteBibliography"/>
        <w:spacing w:after="0"/>
      </w:pPr>
      <w:r w:rsidRPr="00897029">
        <w:t>90.</w:t>
      </w:r>
      <w:r w:rsidRPr="00897029">
        <w:tab/>
        <w:t>Becker DJ, Blackburn J, Morrisey MA, Sen B, Kilgore ML, Caldwell C, et al. Enrollment, expenditures, and utilization after CHIP expansion: evidence from Alabama. Academic pediatrics. 2015;15(3):258-66.</w:t>
      </w:r>
    </w:p>
    <w:p w:rsidR="00897029" w:rsidRPr="00897029" w:rsidRDefault="00897029" w:rsidP="00897029">
      <w:pPr>
        <w:pStyle w:val="EndNoteBibliography"/>
        <w:spacing w:after="0"/>
      </w:pPr>
      <w:r w:rsidRPr="00897029">
        <w:t>91.</w:t>
      </w:r>
      <w:r w:rsidRPr="00897029">
        <w:tab/>
        <w:t>Chevarley FM, Owens PL, Zodet MW, Simpson LA, McCormick MC, Dougherty D. Health care for children and youth in the United States: annual report on patterns of coverage, utilization, quality, and expenditures by a county level of urban influence. Ambulatory pediatrics : the official journal of the Ambulatory Pediatric Association. 2006;6(5):241-64.</w:t>
      </w:r>
    </w:p>
    <w:p w:rsidR="00897029" w:rsidRPr="00897029" w:rsidRDefault="00897029" w:rsidP="00897029">
      <w:pPr>
        <w:pStyle w:val="EndNoteBibliography"/>
        <w:spacing w:after="0"/>
      </w:pPr>
      <w:r w:rsidRPr="00897029">
        <w:t>92.</w:t>
      </w:r>
      <w:r w:rsidRPr="00897029">
        <w:tab/>
        <w:t>Dismuke CE, Egede LE. Association of serious psychological distress with health services expenditures and utilization in a national sample of US adults. General hospital psychiatry. 2011;33(4):311-7.</w:t>
      </w:r>
    </w:p>
    <w:p w:rsidR="00897029" w:rsidRPr="00897029" w:rsidRDefault="00897029" w:rsidP="00897029">
      <w:pPr>
        <w:pStyle w:val="EndNoteBibliography"/>
        <w:spacing w:after="0"/>
      </w:pPr>
      <w:r w:rsidRPr="00897029">
        <w:t>93.</w:t>
      </w:r>
      <w:r w:rsidRPr="00897029">
        <w:tab/>
        <w:t>DeLia D, Lloyd K, Feldman CA, Cantor JC. Patterns of emergency department use for dental and oral health care: implications for dental and medical care coordination. Journal of public health dentistry. 2015.</w:t>
      </w:r>
    </w:p>
    <w:p w:rsidR="00897029" w:rsidRPr="00897029" w:rsidRDefault="00897029" w:rsidP="00897029">
      <w:pPr>
        <w:pStyle w:val="EndNoteBibliography"/>
        <w:spacing w:after="0"/>
      </w:pPr>
      <w:r w:rsidRPr="00897029">
        <w:t>94.</w:t>
      </w:r>
      <w:r w:rsidRPr="00897029">
        <w:tab/>
        <w:t>Higbea RJ, Palumbo CH, Pearl SA, Byrne MJ, Wise J. Dentists' partnership of Michigan's Calhoun County: a care model for uninsured populations. Health affairs (Project Hope). 2013;32(9):1646-51.</w:t>
      </w:r>
    </w:p>
    <w:p w:rsidR="00897029" w:rsidRPr="00897029" w:rsidRDefault="00897029" w:rsidP="00897029">
      <w:pPr>
        <w:pStyle w:val="EndNoteBibliography"/>
        <w:spacing w:after="0"/>
      </w:pPr>
      <w:r w:rsidRPr="00897029">
        <w:t>95.</w:t>
      </w:r>
      <w:r w:rsidRPr="00897029">
        <w:tab/>
        <w:t xml:space="preserve">Quality AfHRa. Overview of the Nationwide Emergency Department Sample (NEDS): Agency for Healthcare Research and Quality; December 2014 [August 9, 2015]. Available from: </w:t>
      </w:r>
      <w:hyperlink r:id="rId13" w:history="1">
        <w:r w:rsidRPr="00897029">
          <w:rPr>
            <w:rStyle w:val="Hyperlink"/>
            <w:rFonts w:cstheme="minorBidi"/>
          </w:rPr>
          <w:t>https://www.hcup-us.ahrq.gov/nedsoverview.jsp</w:t>
        </w:r>
      </w:hyperlink>
      <w:r w:rsidRPr="00897029">
        <w:t>.</w:t>
      </w:r>
    </w:p>
    <w:p w:rsidR="00897029" w:rsidRPr="00897029" w:rsidRDefault="00897029" w:rsidP="00897029">
      <w:pPr>
        <w:pStyle w:val="EndNoteBibliography"/>
      </w:pPr>
      <w:r w:rsidRPr="00897029">
        <w:t>96.</w:t>
      </w:r>
      <w:r w:rsidRPr="00897029">
        <w:tab/>
        <w:t xml:space="preserve">Quality AfHRa. Medical Expenditure Panel Survey: Survey Background: Agency for Healthcare Research and Quality; 2009 [cited 2015]. Available from: </w:t>
      </w:r>
      <w:hyperlink r:id="rId14" w:history="1">
        <w:r w:rsidRPr="00897029">
          <w:rPr>
            <w:rStyle w:val="Hyperlink"/>
            <w:rFonts w:cstheme="minorBidi"/>
          </w:rPr>
          <w:t>http://meps.ahrq.gov/mepsweb/about_meps/survey_back.jsp</w:t>
        </w:r>
      </w:hyperlink>
      <w:r w:rsidRPr="00897029">
        <w:t>.</w:t>
      </w:r>
    </w:p>
    <w:p w:rsidR="00C56089" w:rsidRPr="00C56089" w:rsidRDefault="00E053B7" w:rsidP="00C56089">
      <w:r>
        <w:fldChar w:fldCharType="end"/>
      </w:r>
    </w:p>
    <w:sectPr w:rsidR="00C56089" w:rsidRPr="00C56089" w:rsidSect="00BE705B">
      <w:footerReference w:type="default" r:id="rId15"/>
      <w:footerReference w:type="first" r:id="rId16"/>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75BD" w:rsidRDefault="005A75BD" w:rsidP="00973AE2">
      <w:pPr>
        <w:spacing w:after="0" w:line="240" w:lineRule="auto"/>
      </w:pPr>
      <w:r>
        <w:separator/>
      </w:r>
    </w:p>
  </w:endnote>
  <w:endnote w:type="continuationSeparator" w:id="0">
    <w:p w:rsidR="005A75BD" w:rsidRDefault="005A75BD" w:rsidP="00973A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8069382"/>
      <w:docPartObj>
        <w:docPartGallery w:val="Page Numbers (Bottom of Page)"/>
        <w:docPartUnique/>
      </w:docPartObj>
    </w:sdtPr>
    <w:sdtContent>
      <w:p w:rsidR="00006EB3" w:rsidRDefault="00E053B7">
        <w:pPr>
          <w:pStyle w:val="Footer"/>
          <w:jc w:val="right"/>
        </w:pPr>
        <w:r>
          <w:fldChar w:fldCharType="begin"/>
        </w:r>
        <w:r w:rsidR="003D6A82">
          <w:instrText xml:space="preserve"> PAGE   \* MERGEFORMAT </w:instrText>
        </w:r>
        <w:r>
          <w:fldChar w:fldCharType="separate"/>
        </w:r>
        <w:r w:rsidR="00DD4D7F">
          <w:rPr>
            <w:noProof/>
          </w:rPr>
          <w:t>2</w:t>
        </w:r>
        <w:r>
          <w:rPr>
            <w:noProof/>
          </w:rPr>
          <w:fldChar w:fldCharType="end"/>
        </w:r>
      </w:p>
    </w:sdtContent>
  </w:sdt>
  <w:p w:rsidR="00006EB3" w:rsidRDefault="00006E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4D7F" w:rsidRDefault="00DD4D7F">
    <w:pPr>
      <w:pStyle w:val="Footer"/>
    </w:pPr>
    <w:r>
      <w:t>Approved 01/12/2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75BD" w:rsidRDefault="005A75BD" w:rsidP="00973AE2">
      <w:pPr>
        <w:spacing w:after="0" w:line="240" w:lineRule="auto"/>
      </w:pPr>
      <w:r>
        <w:separator/>
      </w:r>
    </w:p>
  </w:footnote>
  <w:footnote w:type="continuationSeparator" w:id="0">
    <w:p w:rsidR="005A75BD" w:rsidRDefault="005A75BD" w:rsidP="00973A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E6F02"/>
    <w:multiLevelType w:val="hybridMultilevel"/>
    <w:tmpl w:val="BC9AD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E340E"/>
    <w:multiLevelType w:val="multilevel"/>
    <w:tmpl w:val="7DF47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3A3CE0"/>
    <w:multiLevelType w:val="multilevel"/>
    <w:tmpl w:val="267A6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352718"/>
    <w:multiLevelType w:val="multilevel"/>
    <w:tmpl w:val="0E54E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402568"/>
    <w:multiLevelType w:val="hybridMultilevel"/>
    <w:tmpl w:val="7D628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841986"/>
    <w:multiLevelType w:val="multilevel"/>
    <w:tmpl w:val="99D0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DA00C5"/>
    <w:multiLevelType w:val="multilevel"/>
    <w:tmpl w:val="5352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672E9C"/>
    <w:multiLevelType w:val="hybridMultilevel"/>
    <w:tmpl w:val="A1863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45206C"/>
    <w:multiLevelType w:val="hybridMultilevel"/>
    <w:tmpl w:val="341C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6234B2"/>
    <w:multiLevelType w:val="multilevel"/>
    <w:tmpl w:val="82FEC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2F6092"/>
    <w:multiLevelType w:val="multilevel"/>
    <w:tmpl w:val="06DEE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90B6C1A"/>
    <w:multiLevelType w:val="hybridMultilevel"/>
    <w:tmpl w:val="E9BEA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1C71A1"/>
    <w:multiLevelType w:val="hybridMultilevel"/>
    <w:tmpl w:val="00D06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58071B"/>
    <w:multiLevelType w:val="hybridMultilevel"/>
    <w:tmpl w:val="A3825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9356CF"/>
    <w:multiLevelType w:val="multilevel"/>
    <w:tmpl w:val="25D81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6F6F3F"/>
    <w:multiLevelType w:val="multilevel"/>
    <w:tmpl w:val="33EC6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A83507A"/>
    <w:multiLevelType w:val="hybridMultilevel"/>
    <w:tmpl w:val="40C09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C661F46"/>
    <w:multiLevelType w:val="hybridMultilevel"/>
    <w:tmpl w:val="A7DAC77E"/>
    <w:lvl w:ilvl="0" w:tplc="1C9296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6"/>
  </w:num>
  <w:num w:numId="4">
    <w:abstractNumId w:val="0"/>
  </w:num>
  <w:num w:numId="5">
    <w:abstractNumId w:val="12"/>
  </w:num>
  <w:num w:numId="6">
    <w:abstractNumId w:val="14"/>
  </w:num>
  <w:num w:numId="7">
    <w:abstractNumId w:val="15"/>
  </w:num>
  <w:num w:numId="8">
    <w:abstractNumId w:val="3"/>
  </w:num>
  <w:num w:numId="9">
    <w:abstractNumId w:val="2"/>
  </w:num>
  <w:num w:numId="10">
    <w:abstractNumId w:val="5"/>
  </w:num>
  <w:num w:numId="11">
    <w:abstractNumId w:val="1"/>
  </w:num>
  <w:num w:numId="12">
    <w:abstractNumId w:val="9"/>
  </w:num>
  <w:num w:numId="13">
    <w:abstractNumId w:val="10"/>
  </w:num>
  <w:num w:numId="14">
    <w:abstractNumId w:val="6"/>
  </w:num>
  <w:num w:numId="15">
    <w:abstractNumId w:val="17"/>
  </w:num>
  <w:num w:numId="16">
    <w:abstractNumId w:val="13"/>
  </w:num>
  <w:num w:numId="17">
    <w:abstractNumId w:val="7"/>
  </w:num>
  <w:num w:numId="1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trrzxwl0pztoezwf6x0px5009v0wr25twz&quot;&gt;My EndNote Library&lt;record-ids&gt;&lt;item&gt;2&lt;/item&gt;&lt;item&gt;3&lt;/item&gt;&lt;item&gt;4&lt;/item&gt;&lt;item&gt;6&lt;/item&gt;&lt;item&gt;8&lt;/item&gt;&lt;item&gt;9&lt;/item&gt;&lt;item&gt;10&lt;/item&gt;&lt;item&gt;14&lt;/item&gt;&lt;item&gt;17&lt;/item&gt;&lt;item&gt;20&lt;/item&gt;&lt;item&gt;21&lt;/item&gt;&lt;item&gt;22&lt;/item&gt;&lt;item&gt;23&lt;/item&gt;&lt;item&gt;27&lt;/item&gt;&lt;item&gt;29&lt;/item&gt;&lt;item&gt;31&lt;/item&gt;&lt;item&gt;33&lt;/item&gt;&lt;item&gt;35&lt;/item&gt;&lt;item&gt;36&lt;/item&gt;&lt;item&gt;37&lt;/item&gt;&lt;item&gt;40&lt;/item&gt;&lt;item&gt;41&lt;/item&gt;&lt;item&gt;42&lt;/item&gt;&lt;item&gt;48&lt;/item&gt;&lt;item&gt;49&lt;/item&gt;&lt;item&gt;56&lt;/item&gt;&lt;item&gt;57&lt;/item&gt;&lt;item&gt;61&lt;/item&gt;&lt;item&gt;62&lt;/item&gt;&lt;item&gt;63&lt;/item&gt;&lt;item&gt;64&lt;/item&gt;&lt;item&gt;66&lt;/item&gt;&lt;item&gt;75&lt;/item&gt;&lt;item&gt;76&lt;/item&gt;&lt;item&gt;78&lt;/item&gt;&lt;item&gt;79&lt;/item&gt;&lt;item&gt;80&lt;/item&gt;&lt;item&gt;85&lt;/item&gt;&lt;item&gt;96&lt;/item&gt;&lt;item&gt;97&lt;/item&gt;&lt;item&gt;98&lt;/item&gt;&lt;item&gt;101&lt;/item&gt;&lt;item&gt;104&lt;/item&gt;&lt;item&gt;142&lt;/item&gt;&lt;item&gt;325&lt;/item&gt;&lt;item&gt;326&lt;/item&gt;&lt;item&gt;332&lt;/item&gt;&lt;item&gt;338&lt;/item&gt;&lt;item&gt;353&lt;/item&gt;&lt;item&gt;369&lt;/item&gt;&lt;item&gt;730&lt;/item&gt;&lt;item&gt;740&lt;/item&gt;&lt;item&gt;741&lt;/item&gt;&lt;item&gt;743&lt;/item&gt;&lt;item&gt;747&lt;/item&gt;&lt;item&gt;749&lt;/item&gt;&lt;item&gt;750&lt;/item&gt;&lt;item&gt;751&lt;/item&gt;&lt;item&gt;755&lt;/item&gt;&lt;item&gt;757&lt;/item&gt;&lt;item&gt;758&lt;/item&gt;&lt;item&gt;759&lt;/item&gt;&lt;item&gt;762&lt;/item&gt;&lt;item&gt;763&lt;/item&gt;&lt;item&gt;765&lt;/item&gt;&lt;item&gt;766&lt;/item&gt;&lt;item&gt;767&lt;/item&gt;&lt;item&gt;768&lt;/item&gt;&lt;item&gt;770&lt;/item&gt;&lt;item&gt;772&lt;/item&gt;&lt;item&gt;773&lt;/item&gt;&lt;item&gt;774&lt;/item&gt;&lt;item&gt;775&lt;/item&gt;&lt;item&gt;777&lt;/item&gt;&lt;item&gt;778&lt;/item&gt;&lt;item&gt;783&lt;/item&gt;&lt;item&gt;786&lt;/item&gt;&lt;item&gt;787&lt;/item&gt;&lt;item&gt;789&lt;/item&gt;&lt;item&gt;790&lt;/item&gt;&lt;item&gt;793&lt;/item&gt;&lt;item&gt;794&lt;/item&gt;&lt;item&gt;797&lt;/item&gt;&lt;item&gt;800&lt;/item&gt;&lt;item&gt;803&lt;/item&gt;&lt;item&gt;806&lt;/item&gt;&lt;item&gt;810&lt;/item&gt;&lt;item&gt;811&lt;/item&gt;&lt;item&gt;812&lt;/item&gt;&lt;item&gt;813&lt;/item&gt;&lt;item&gt;842&lt;/item&gt;&lt;item&gt;981&lt;/item&gt;&lt;item&gt;982&lt;/item&gt;&lt;item&gt;1129&lt;/item&gt;&lt;item&gt;1130&lt;/item&gt;&lt;item&gt;1131&lt;/item&gt;&lt;item&gt;1132&lt;/item&gt;&lt;item&gt;1133&lt;/item&gt;&lt;item&gt;1134&lt;/item&gt;&lt;item&gt;1135&lt;/item&gt;&lt;item&gt;1137&lt;/item&gt;&lt;item&gt;1138&lt;/item&gt;&lt;item&gt;1139&lt;/item&gt;&lt;/record-ids&gt;&lt;/item&gt;&lt;/Libraries&gt;"/>
  </w:docVars>
  <w:rsids>
    <w:rsidRoot w:val="00257264"/>
    <w:rsid w:val="00006282"/>
    <w:rsid w:val="00006EB3"/>
    <w:rsid w:val="000072ED"/>
    <w:rsid w:val="00010629"/>
    <w:rsid w:val="0001730C"/>
    <w:rsid w:val="00020470"/>
    <w:rsid w:val="000238E0"/>
    <w:rsid w:val="0002521A"/>
    <w:rsid w:val="00031ADA"/>
    <w:rsid w:val="0004107A"/>
    <w:rsid w:val="00052779"/>
    <w:rsid w:val="00054CBC"/>
    <w:rsid w:val="00074A67"/>
    <w:rsid w:val="00074FF3"/>
    <w:rsid w:val="000801A5"/>
    <w:rsid w:val="00081401"/>
    <w:rsid w:val="00081F94"/>
    <w:rsid w:val="0008571F"/>
    <w:rsid w:val="00094509"/>
    <w:rsid w:val="000A06AD"/>
    <w:rsid w:val="000A1DA1"/>
    <w:rsid w:val="000A31BA"/>
    <w:rsid w:val="000B0B40"/>
    <w:rsid w:val="000B1C16"/>
    <w:rsid w:val="000B1F0F"/>
    <w:rsid w:val="000B2521"/>
    <w:rsid w:val="000C2D57"/>
    <w:rsid w:val="000C6049"/>
    <w:rsid w:val="000D2FFF"/>
    <w:rsid w:val="000D4C95"/>
    <w:rsid w:val="000D64D6"/>
    <w:rsid w:val="000E05DE"/>
    <w:rsid w:val="000E28F8"/>
    <w:rsid w:val="000E3C71"/>
    <w:rsid w:val="000E403C"/>
    <w:rsid w:val="000E4F2C"/>
    <w:rsid w:val="000F15CE"/>
    <w:rsid w:val="00103480"/>
    <w:rsid w:val="0010686D"/>
    <w:rsid w:val="00107D2A"/>
    <w:rsid w:val="00110B16"/>
    <w:rsid w:val="00117BB9"/>
    <w:rsid w:val="0012313A"/>
    <w:rsid w:val="001239BB"/>
    <w:rsid w:val="00130E69"/>
    <w:rsid w:val="00132A00"/>
    <w:rsid w:val="00133D21"/>
    <w:rsid w:val="001362B4"/>
    <w:rsid w:val="0014287E"/>
    <w:rsid w:val="0015240D"/>
    <w:rsid w:val="001527FF"/>
    <w:rsid w:val="00154CB9"/>
    <w:rsid w:val="001607DD"/>
    <w:rsid w:val="00162F9D"/>
    <w:rsid w:val="00166BB6"/>
    <w:rsid w:val="0017031D"/>
    <w:rsid w:val="00172988"/>
    <w:rsid w:val="00175EE9"/>
    <w:rsid w:val="001770B6"/>
    <w:rsid w:val="00180A19"/>
    <w:rsid w:val="00181328"/>
    <w:rsid w:val="00181D45"/>
    <w:rsid w:val="0018525E"/>
    <w:rsid w:val="00186E08"/>
    <w:rsid w:val="00192BBC"/>
    <w:rsid w:val="0019525B"/>
    <w:rsid w:val="001A241A"/>
    <w:rsid w:val="001A2B1F"/>
    <w:rsid w:val="001A503D"/>
    <w:rsid w:val="001B1A55"/>
    <w:rsid w:val="001B3B79"/>
    <w:rsid w:val="001C2942"/>
    <w:rsid w:val="001D1854"/>
    <w:rsid w:val="001F7EF6"/>
    <w:rsid w:val="00203CD7"/>
    <w:rsid w:val="00204FAC"/>
    <w:rsid w:val="00210922"/>
    <w:rsid w:val="0021167A"/>
    <w:rsid w:val="00212DCC"/>
    <w:rsid w:val="00227C9A"/>
    <w:rsid w:val="0023447B"/>
    <w:rsid w:val="0023455B"/>
    <w:rsid w:val="00234BB3"/>
    <w:rsid w:val="00234C00"/>
    <w:rsid w:val="002376A8"/>
    <w:rsid w:val="00241771"/>
    <w:rsid w:val="00243390"/>
    <w:rsid w:val="00243CED"/>
    <w:rsid w:val="00246838"/>
    <w:rsid w:val="00250242"/>
    <w:rsid w:val="00252DEA"/>
    <w:rsid w:val="00254380"/>
    <w:rsid w:val="0025615D"/>
    <w:rsid w:val="00257264"/>
    <w:rsid w:val="00257AD6"/>
    <w:rsid w:val="00260C8E"/>
    <w:rsid w:val="00266189"/>
    <w:rsid w:val="00266674"/>
    <w:rsid w:val="002701AD"/>
    <w:rsid w:val="0027034E"/>
    <w:rsid w:val="00271A4F"/>
    <w:rsid w:val="00281E2B"/>
    <w:rsid w:val="00283E77"/>
    <w:rsid w:val="002853F4"/>
    <w:rsid w:val="00286FC3"/>
    <w:rsid w:val="00287CCF"/>
    <w:rsid w:val="0029659E"/>
    <w:rsid w:val="002A2F74"/>
    <w:rsid w:val="002A3031"/>
    <w:rsid w:val="002A7FBD"/>
    <w:rsid w:val="002B573D"/>
    <w:rsid w:val="002C7D8B"/>
    <w:rsid w:val="002D5C77"/>
    <w:rsid w:val="002E0AA4"/>
    <w:rsid w:val="002E5650"/>
    <w:rsid w:val="003001F2"/>
    <w:rsid w:val="003016A0"/>
    <w:rsid w:val="00306282"/>
    <w:rsid w:val="0031680C"/>
    <w:rsid w:val="00317BAB"/>
    <w:rsid w:val="003262C6"/>
    <w:rsid w:val="00326CED"/>
    <w:rsid w:val="00326FCE"/>
    <w:rsid w:val="00330FFE"/>
    <w:rsid w:val="003327AF"/>
    <w:rsid w:val="00341924"/>
    <w:rsid w:val="003440FD"/>
    <w:rsid w:val="0034553D"/>
    <w:rsid w:val="00355653"/>
    <w:rsid w:val="00356654"/>
    <w:rsid w:val="00356670"/>
    <w:rsid w:val="00361E87"/>
    <w:rsid w:val="00366D9E"/>
    <w:rsid w:val="003670B9"/>
    <w:rsid w:val="0037317B"/>
    <w:rsid w:val="00380DAA"/>
    <w:rsid w:val="00384E79"/>
    <w:rsid w:val="00392167"/>
    <w:rsid w:val="003C373C"/>
    <w:rsid w:val="003C403F"/>
    <w:rsid w:val="003C667A"/>
    <w:rsid w:val="003D0CC3"/>
    <w:rsid w:val="003D5173"/>
    <w:rsid w:val="003D6A82"/>
    <w:rsid w:val="003D7AC5"/>
    <w:rsid w:val="003E3FD5"/>
    <w:rsid w:val="003E4302"/>
    <w:rsid w:val="003E499C"/>
    <w:rsid w:val="003E5BE3"/>
    <w:rsid w:val="003E7C2B"/>
    <w:rsid w:val="003F05DA"/>
    <w:rsid w:val="003F1315"/>
    <w:rsid w:val="003F4327"/>
    <w:rsid w:val="003F4932"/>
    <w:rsid w:val="00420F8F"/>
    <w:rsid w:val="00435985"/>
    <w:rsid w:val="00436039"/>
    <w:rsid w:val="0044164C"/>
    <w:rsid w:val="00452436"/>
    <w:rsid w:val="00454A8E"/>
    <w:rsid w:val="00454EA0"/>
    <w:rsid w:val="00456610"/>
    <w:rsid w:val="00462D11"/>
    <w:rsid w:val="00463F80"/>
    <w:rsid w:val="004735FD"/>
    <w:rsid w:val="0047364A"/>
    <w:rsid w:val="0047644B"/>
    <w:rsid w:val="00484813"/>
    <w:rsid w:val="00486099"/>
    <w:rsid w:val="00493881"/>
    <w:rsid w:val="00496159"/>
    <w:rsid w:val="00496B40"/>
    <w:rsid w:val="004A3E01"/>
    <w:rsid w:val="004A4632"/>
    <w:rsid w:val="004A468C"/>
    <w:rsid w:val="004A6FA6"/>
    <w:rsid w:val="004B3151"/>
    <w:rsid w:val="004B5802"/>
    <w:rsid w:val="004B6BA4"/>
    <w:rsid w:val="004D0047"/>
    <w:rsid w:val="004D6DDD"/>
    <w:rsid w:val="004E20FA"/>
    <w:rsid w:val="004E2460"/>
    <w:rsid w:val="004E5312"/>
    <w:rsid w:val="004E6F72"/>
    <w:rsid w:val="004F2327"/>
    <w:rsid w:val="004F6DA7"/>
    <w:rsid w:val="004F7F2D"/>
    <w:rsid w:val="0050238E"/>
    <w:rsid w:val="00503017"/>
    <w:rsid w:val="0050531F"/>
    <w:rsid w:val="00511356"/>
    <w:rsid w:val="00511B65"/>
    <w:rsid w:val="00514722"/>
    <w:rsid w:val="00517726"/>
    <w:rsid w:val="0052319C"/>
    <w:rsid w:val="00523CC1"/>
    <w:rsid w:val="00526975"/>
    <w:rsid w:val="005301C9"/>
    <w:rsid w:val="00530BC1"/>
    <w:rsid w:val="00530D8A"/>
    <w:rsid w:val="00531481"/>
    <w:rsid w:val="0055384C"/>
    <w:rsid w:val="005538D4"/>
    <w:rsid w:val="00554342"/>
    <w:rsid w:val="005548F1"/>
    <w:rsid w:val="00555D0D"/>
    <w:rsid w:val="00561235"/>
    <w:rsid w:val="005629C8"/>
    <w:rsid w:val="00563CEF"/>
    <w:rsid w:val="0056543A"/>
    <w:rsid w:val="0057069F"/>
    <w:rsid w:val="00571C78"/>
    <w:rsid w:val="00574A5F"/>
    <w:rsid w:val="00593CE4"/>
    <w:rsid w:val="00595835"/>
    <w:rsid w:val="005A162E"/>
    <w:rsid w:val="005A75BD"/>
    <w:rsid w:val="005B0016"/>
    <w:rsid w:val="005B42F8"/>
    <w:rsid w:val="005B4B6E"/>
    <w:rsid w:val="005B58AD"/>
    <w:rsid w:val="005B7624"/>
    <w:rsid w:val="005B76F5"/>
    <w:rsid w:val="005C3D71"/>
    <w:rsid w:val="005C726C"/>
    <w:rsid w:val="005D02DE"/>
    <w:rsid w:val="005D1BE6"/>
    <w:rsid w:val="005D45C9"/>
    <w:rsid w:val="005D650C"/>
    <w:rsid w:val="005D78F6"/>
    <w:rsid w:val="005E3A45"/>
    <w:rsid w:val="005F1B4F"/>
    <w:rsid w:val="005F775C"/>
    <w:rsid w:val="00601832"/>
    <w:rsid w:val="00606657"/>
    <w:rsid w:val="00607253"/>
    <w:rsid w:val="00610399"/>
    <w:rsid w:val="00611F8E"/>
    <w:rsid w:val="00613443"/>
    <w:rsid w:val="00622867"/>
    <w:rsid w:val="00624DD2"/>
    <w:rsid w:val="00624E56"/>
    <w:rsid w:val="00637F5E"/>
    <w:rsid w:val="00642AC7"/>
    <w:rsid w:val="00645583"/>
    <w:rsid w:val="00646D58"/>
    <w:rsid w:val="006546F0"/>
    <w:rsid w:val="00673386"/>
    <w:rsid w:val="00673E36"/>
    <w:rsid w:val="00675261"/>
    <w:rsid w:val="0067561C"/>
    <w:rsid w:val="006758ED"/>
    <w:rsid w:val="00683DCC"/>
    <w:rsid w:val="006852B7"/>
    <w:rsid w:val="0069591A"/>
    <w:rsid w:val="00696F0B"/>
    <w:rsid w:val="006A4D19"/>
    <w:rsid w:val="006A5516"/>
    <w:rsid w:val="006A771E"/>
    <w:rsid w:val="006B0553"/>
    <w:rsid w:val="006C390A"/>
    <w:rsid w:val="006C75DE"/>
    <w:rsid w:val="006D2E89"/>
    <w:rsid w:val="006D47DE"/>
    <w:rsid w:val="006E3F03"/>
    <w:rsid w:val="006E5A99"/>
    <w:rsid w:val="00704E2C"/>
    <w:rsid w:val="00704F5A"/>
    <w:rsid w:val="00706B38"/>
    <w:rsid w:val="00713DF4"/>
    <w:rsid w:val="0071404B"/>
    <w:rsid w:val="007204F0"/>
    <w:rsid w:val="00722560"/>
    <w:rsid w:val="00737DBD"/>
    <w:rsid w:val="00746C1E"/>
    <w:rsid w:val="00746C90"/>
    <w:rsid w:val="00752981"/>
    <w:rsid w:val="007567B3"/>
    <w:rsid w:val="00762252"/>
    <w:rsid w:val="00773A05"/>
    <w:rsid w:val="00785494"/>
    <w:rsid w:val="00793317"/>
    <w:rsid w:val="007A143A"/>
    <w:rsid w:val="007A3FC0"/>
    <w:rsid w:val="007A64A6"/>
    <w:rsid w:val="007B0848"/>
    <w:rsid w:val="007B5F95"/>
    <w:rsid w:val="007C295B"/>
    <w:rsid w:val="007C552D"/>
    <w:rsid w:val="007C7C0A"/>
    <w:rsid w:val="007D0F40"/>
    <w:rsid w:val="007D5BBA"/>
    <w:rsid w:val="007D715A"/>
    <w:rsid w:val="007E21BD"/>
    <w:rsid w:val="007E26E3"/>
    <w:rsid w:val="007E47AC"/>
    <w:rsid w:val="007E5539"/>
    <w:rsid w:val="007E5C28"/>
    <w:rsid w:val="007E6852"/>
    <w:rsid w:val="007E76F1"/>
    <w:rsid w:val="007F2F3D"/>
    <w:rsid w:val="007F3402"/>
    <w:rsid w:val="007F5485"/>
    <w:rsid w:val="007F6A94"/>
    <w:rsid w:val="008063FE"/>
    <w:rsid w:val="00813160"/>
    <w:rsid w:val="00815B6E"/>
    <w:rsid w:val="00817674"/>
    <w:rsid w:val="00817A6A"/>
    <w:rsid w:val="00820FE6"/>
    <w:rsid w:val="0082180B"/>
    <w:rsid w:val="0082384F"/>
    <w:rsid w:val="008274C0"/>
    <w:rsid w:val="008324DC"/>
    <w:rsid w:val="00837FC1"/>
    <w:rsid w:val="00842C7B"/>
    <w:rsid w:val="00844B60"/>
    <w:rsid w:val="00845627"/>
    <w:rsid w:val="00845B60"/>
    <w:rsid w:val="0085010E"/>
    <w:rsid w:val="008539A6"/>
    <w:rsid w:val="00853B46"/>
    <w:rsid w:val="008633BF"/>
    <w:rsid w:val="00873A44"/>
    <w:rsid w:val="00876965"/>
    <w:rsid w:val="00877BDF"/>
    <w:rsid w:val="00884A1F"/>
    <w:rsid w:val="00884EBC"/>
    <w:rsid w:val="00885DAB"/>
    <w:rsid w:val="00897029"/>
    <w:rsid w:val="008B7FD1"/>
    <w:rsid w:val="008C2350"/>
    <w:rsid w:val="008C5492"/>
    <w:rsid w:val="008E22EB"/>
    <w:rsid w:val="008E2818"/>
    <w:rsid w:val="008E4E2F"/>
    <w:rsid w:val="00903A84"/>
    <w:rsid w:val="00912181"/>
    <w:rsid w:val="009141C1"/>
    <w:rsid w:val="00915E17"/>
    <w:rsid w:val="0092682C"/>
    <w:rsid w:val="00926889"/>
    <w:rsid w:val="00943782"/>
    <w:rsid w:val="00946AF7"/>
    <w:rsid w:val="00951653"/>
    <w:rsid w:val="00952EBD"/>
    <w:rsid w:val="00955A8E"/>
    <w:rsid w:val="009619F8"/>
    <w:rsid w:val="00964214"/>
    <w:rsid w:val="0097165C"/>
    <w:rsid w:val="0097276F"/>
    <w:rsid w:val="00973A33"/>
    <w:rsid w:val="00973AE2"/>
    <w:rsid w:val="00973F41"/>
    <w:rsid w:val="00975F3A"/>
    <w:rsid w:val="009813F7"/>
    <w:rsid w:val="009847E4"/>
    <w:rsid w:val="0098621E"/>
    <w:rsid w:val="00994007"/>
    <w:rsid w:val="0099515F"/>
    <w:rsid w:val="009A2873"/>
    <w:rsid w:val="009A2D9F"/>
    <w:rsid w:val="009A300A"/>
    <w:rsid w:val="009A54D2"/>
    <w:rsid w:val="009B2E7D"/>
    <w:rsid w:val="009C3CC0"/>
    <w:rsid w:val="009C456F"/>
    <w:rsid w:val="009D3955"/>
    <w:rsid w:val="009D76DC"/>
    <w:rsid w:val="009E0F19"/>
    <w:rsid w:val="009E1B7F"/>
    <w:rsid w:val="009E5E73"/>
    <w:rsid w:val="009E6E4A"/>
    <w:rsid w:val="009F11FC"/>
    <w:rsid w:val="009F175B"/>
    <w:rsid w:val="009F4256"/>
    <w:rsid w:val="009F7DC8"/>
    <w:rsid w:val="00A0798D"/>
    <w:rsid w:val="00A10166"/>
    <w:rsid w:val="00A146A1"/>
    <w:rsid w:val="00A148D9"/>
    <w:rsid w:val="00A2078A"/>
    <w:rsid w:val="00A20F96"/>
    <w:rsid w:val="00A21F3F"/>
    <w:rsid w:val="00A264B7"/>
    <w:rsid w:val="00A26EEE"/>
    <w:rsid w:val="00A47011"/>
    <w:rsid w:val="00A5733D"/>
    <w:rsid w:val="00A659C5"/>
    <w:rsid w:val="00A73E2C"/>
    <w:rsid w:val="00A77B84"/>
    <w:rsid w:val="00A82AEC"/>
    <w:rsid w:val="00A868AA"/>
    <w:rsid w:val="00A90BEA"/>
    <w:rsid w:val="00A943A3"/>
    <w:rsid w:val="00A94938"/>
    <w:rsid w:val="00AA071A"/>
    <w:rsid w:val="00AA1EFC"/>
    <w:rsid w:val="00AA2292"/>
    <w:rsid w:val="00AA6A9D"/>
    <w:rsid w:val="00AB1B30"/>
    <w:rsid w:val="00AB6FE4"/>
    <w:rsid w:val="00AC44D2"/>
    <w:rsid w:val="00AD4439"/>
    <w:rsid w:val="00AE7A5A"/>
    <w:rsid w:val="00AF1AD3"/>
    <w:rsid w:val="00AF439C"/>
    <w:rsid w:val="00AF7BC4"/>
    <w:rsid w:val="00B027D7"/>
    <w:rsid w:val="00B04BA9"/>
    <w:rsid w:val="00B05333"/>
    <w:rsid w:val="00B16B5D"/>
    <w:rsid w:val="00B214E6"/>
    <w:rsid w:val="00B247DB"/>
    <w:rsid w:val="00B24ED4"/>
    <w:rsid w:val="00B36FEC"/>
    <w:rsid w:val="00B37C73"/>
    <w:rsid w:val="00B37F49"/>
    <w:rsid w:val="00B4010E"/>
    <w:rsid w:val="00B418A5"/>
    <w:rsid w:val="00B42DDD"/>
    <w:rsid w:val="00B433F5"/>
    <w:rsid w:val="00B444BE"/>
    <w:rsid w:val="00B50D9D"/>
    <w:rsid w:val="00B51754"/>
    <w:rsid w:val="00B579CE"/>
    <w:rsid w:val="00B57BBE"/>
    <w:rsid w:val="00B766C1"/>
    <w:rsid w:val="00B8127E"/>
    <w:rsid w:val="00B84956"/>
    <w:rsid w:val="00B90076"/>
    <w:rsid w:val="00B9032C"/>
    <w:rsid w:val="00B94CEF"/>
    <w:rsid w:val="00BA0360"/>
    <w:rsid w:val="00BA0A16"/>
    <w:rsid w:val="00BA128E"/>
    <w:rsid w:val="00BA2B89"/>
    <w:rsid w:val="00BA371A"/>
    <w:rsid w:val="00BA39D8"/>
    <w:rsid w:val="00BA43DB"/>
    <w:rsid w:val="00BA6F8F"/>
    <w:rsid w:val="00BA7CDF"/>
    <w:rsid w:val="00BB17DB"/>
    <w:rsid w:val="00BB5F72"/>
    <w:rsid w:val="00BB76D5"/>
    <w:rsid w:val="00BC32A8"/>
    <w:rsid w:val="00BC3D70"/>
    <w:rsid w:val="00BC455F"/>
    <w:rsid w:val="00BC7973"/>
    <w:rsid w:val="00BD1A44"/>
    <w:rsid w:val="00BD2FAA"/>
    <w:rsid w:val="00BD3575"/>
    <w:rsid w:val="00BD520C"/>
    <w:rsid w:val="00BD7E6B"/>
    <w:rsid w:val="00BD7F6F"/>
    <w:rsid w:val="00BE4E5D"/>
    <w:rsid w:val="00BE5615"/>
    <w:rsid w:val="00BE705B"/>
    <w:rsid w:val="00BF7837"/>
    <w:rsid w:val="00C01AB5"/>
    <w:rsid w:val="00C057D9"/>
    <w:rsid w:val="00C072C4"/>
    <w:rsid w:val="00C230F3"/>
    <w:rsid w:val="00C2444E"/>
    <w:rsid w:val="00C24F95"/>
    <w:rsid w:val="00C272BE"/>
    <w:rsid w:val="00C27367"/>
    <w:rsid w:val="00C35537"/>
    <w:rsid w:val="00C365DC"/>
    <w:rsid w:val="00C444EC"/>
    <w:rsid w:val="00C47F0C"/>
    <w:rsid w:val="00C50863"/>
    <w:rsid w:val="00C52D35"/>
    <w:rsid w:val="00C54E82"/>
    <w:rsid w:val="00C55D1A"/>
    <w:rsid w:val="00C56089"/>
    <w:rsid w:val="00C56538"/>
    <w:rsid w:val="00C574C8"/>
    <w:rsid w:val="00C625C1"/>
    <w:rsid w:val="00C64629"/>
    <w:rsid w:val="00C64771"/>
    <w:rsid w:val="00C66973"/>
    <w:rsid w:val="00C762F2"/>
    <w:rsid w:val="00C8085E"/>
    <w:rsid w:val="00C90E6C"/>
    <w:rsid w:val="00C917D2"/>
    <w:rsid w:val="00C96086"/>
    <w:rsid w:val="00CA5908"/>
    <w:rsid w:val="00CB0419"/>
    <w:rsid w:val="00CB12E9"/>
    <w:rsid w:val="00CB179C"/>
    <w:rsid w:val="00CB209E"/>
    <w:rsid w:val="00CB53AD"/>
    <w:rsid w:val="00CC34E9"/>
    <w:rsid w:val="00CD5E72"/>
    <w:rsid w:val="00CE0391"/>
    <w:rsid w:val="00CE677F"/>
    <w:rsid w:val="00CF05E9"/>
    <w:rsid w:val="00CF659F"/>
    <w:rsid w:val="00CF726D"/>
    <w:rsid w:val="00D000AB"/>
    <w:rsid w:val="00D1392B"/>
    <w:rsid w:val="00D144D7"/>
    <w:rsid w:val="00D148E4"/>
    <w:rsid w:val="00D30538"/>
    <w:rsid w:val="00D32A3D"/>
    <w:rsid w:val="00D4005A"/>
    <w:rsid w:val="00D46A5F"/>
    <w:rsid w:val="00D476AF"/>
    <w:rsid w:val="00D54509"/>
    <w:rsid w:val="00D55758"/>
    <w:rsid w:val="00D567F8"/>
    <w:rsid w:val="00D62954"/>
    <w:rsid w:val="00D63D05"/>
    <w:rsid w:val="00D64416"/>
    <w:rsid w:val="00D65EDA"/>
    <w:rsid w:val="00D778F3"/>
    <w:rsid w:val="00D85B12"/>
    <w:rsid w:val="00D935A7"/>
    <w:rsid w:val="00D9535A"/>
    <w:rsid w:val="00DA30B3"/>
    <w:rsid w:val="00DB0932"/>
    <w:rsid w:val="00DB0E03"/>
    <w:rsid w:val="00DB2E42"/>
    <w:rsid w:val="00DB526D"/>
    <w:rsid w:val="00DB7674"/>
    <w:rsid w:val="00DC5016"/>
    <w:rsid w:val="00DC6EF8"/>
    <w:rsid w:val="00DC7A03"/>
    <w:rsid w:val="00DD4D7F"/>
    <w:rsid w:val="00DE0788"/>
    <w:rsid w:val="00DE72D3"/>
    <w:rsid w:val="00DF3E23"/>
    <w:rsid w:val="00DF647E"/>
    <w:rsid w:val="00E02EF7"/>
    <w:rsid w:val="00E053B7"/>
    <w:rsid w:val="00E12D41"/>
    <w:rsid w:val="00E1389E"/>
    <w:rsid w:val="00E13996"/>
    <w:rsid w:val="00E15A6F"/>
    <w:rsid w:val="00E22280"/>
    <w:rsid w:val="00E23742"/>
    <w:rsid w:val="00E24FEA"/>
    <w:rsid w:val="00E2559F"/>
    <w:rsid w:val="00E43AA6"/>
    <w:rsid w:val="00E47CD7"/>
    <w:rsid w:val="00E47E7B"/>
    <w:rsid w:val="00E50B3E"/>
    <w:rsid w:val="00E52281"/>
    <w:rsid w:val="00E60191"/>
    <w:rsid w:val="00E6103D"/>
    <w:rsid w:val="00E61DEF"/>
    <w:rsid w:val="00E818D3"/>
    <w:rsid w:val="00E825E6"/>
    <w:rsid w:val="00E8675F"/>
    <w:rsid w:val="00E91D48"/>
    <w:rsid w:val="00E976D5"/>
    <w:rsid w:val="00EA670F"/>
    <w:rsid w:val="00EB44F0"/>
    <w:rsid w:val="00EC7B6F"/>
    <w:rsid w:val="00EE12D5"/>
    <w:rsid w:val="00EE181A"/>
    <w:rsid w:val="00EE1A39"/>
    <w:rsid w:val="00EE5CDB"/>
    <w:rsid w:val="00EE6785"/>
    <w:rsid w:val="00EF3455"/>
    <w:rsid w:val="00F018C2"/>
    <w:rsid w:val="00F02383"/>
    <w:rsid w:val="00F026F1"/>
    <w:rsid w:val="00F07929"/>
    <w:rsid w:val="00F2426E"/>
    <w:rsid w:val="00F25519"/>
    <w:rsid w:val="00F328A4"/>
    <w:rsid w:val="00F3631A"/>
    <w:rsid w:val="00F408D3"/>
    <w:rsid w:val="00F43481"/>
    <w:rsid w:val="00F46AAD"/>
    <w:rsid w:val="00F50DD6"/>
    <w:rsid w:val="00F528E0"/>
    <w:rsid w:val="00F530E8"/>
    <w:rsid w:val="00F541B7"/>
    <w:rsid w:val="00F55321"/>
    <w:rsid w:val="00F76DCC"/>
    <w:rsid w:val="00F81210"/>
    <w:rsid w:val="00F81D4C"/>
    <w:rsid w:val="00F821EE"/>
    <w:rsid w:val="00F82B94"/>
    <w:rsid w:val="00F840C7"/>
    <w:rsid w:val="00F90399"/>
    <w:rsid w:val="00F96F91"/>
    <w:rsid w:val="00F9751D"/>
    <w:rsid w:val="00FA05A9"/>
    <w:rsid w:val="00FA29BE"/>
    <w:rsid w:val="00FA594B"/>
    <w:rsid w:val="00FA5B94"/>
    <w:rsid w:val="00FA79CC"/>
    <w:rsid w:val="00FB1017"/>
    <w:rsid w:val="00FB4292"/>
    <w:rsid w:val="00FB7A20"/>
    <w:rsid w:val="00FC15AB"/>
    <w:rsid w:val="00FC66FF"/>
    <w:rsid w:val="00FC6C4F"/>
    <w:rsid w:val="00FD117D"/>
    <w:rsid w:val="00FD2376"/>
    <w:rsid w:val="00FD3787"/>
    <w:rsid w:val="00FD77F8"/>
    <w:rsid w:val="00FE27C1"/>
    <w:rsid w:val="00FE4BF0"/>
    <w:rsid w:val="00FE6BAB"/>
    <w:rsid w:val="00FF433E"/>
    <w:rsid w:val="00FF700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30C"/>
  </w:style>
  <w:style w:type="paragraph" w:styleId="Heading1">
    <w:name w:val="heading 1"/>
    <w:basedOn w:val="Normal"/>
    <w:next w:val="Normal"/>
    <w:link w:val="Heading1Char"/>
    <w:uiPriority w:val="9"/>
    <w:qFormat/>
    <w:rsid w:val="00AB1B30"/>
    <w:pPr>
      <w:keepNext/>
      <w:keepLines/>
      <w:spacing w:before="480" w:after="0"/>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AB1B30"/>
    <w:pPr>
      <w:keepNext/>
      <w:keepLines/>
      <w:spacing w:before="200" w:after="0"/>
      <w:outlineLvl w:val="1"/>
    </w:pPr>
    <w:rPr>
      <w:rFonts w:asciiTheme="majorHAnsi" w:eastAsiaTheme="majorEastAsia" w:hAnsiTheme="majorHAnsi" w:cstheme="majorBidi"/>
      <w:b/>
      <w:bCs/>
      <w:color w:val="5F497A" w:themeColor="accent4" w:themeShade="BF"/>
      <w:sz w:val="28"/>
      <w:szCs w:val="26"/>
    </w:rPr>
  </w:style>
  <w:style w:type="paragraph" w:styleId="Heading3">
    <w:name w:val="heading 3"/>
    <w:basedOn w:val="Normal"/>
    <w:next w:val="Normal"/>
    <w:link w:val="Heading3Char"/>
    <w:uiPriority w:val="9"/>
    <w:unhideWhenUsed/>
    <w:qFormat/>
    <w:rsid w:val="009E1B7F"/>
    <w:pPr>
      <w:keepNext/>
      <w:keepLines/>
      <w:spacing w:before="200" w:after="0"/>
      <w:outlineLvl w:val="2"/>
    </w:pPr>
    <w:rPr>
      <w:rFonts w:asciiTheme="majorHAnsi" w:eastAsiaTheme="majorEastAsia" w:hAnsiTheme="majorHAnsi" w:cstheme="majorBidi"/>
      <w:b/>
      <w:bCs/>
      <w:color w:val="E36C0A" w:themeColor="accent6" w:themeShade="BF"/>
    </w:rPr>
  </w:style>
  <w:style w:type="paragraph" w:styleId="Heading4">
    <w:name w:val="heading 4"/>
    <w:basedOn w:val="Normal"/>
    <w:next w:val="Normal"/>
    <w:link w:val="Heading4Char"/>
    <w:uiPriority w:val="9"/>
    <w:unhideWhenUsed/>
    <w:qFormat/>
    <w:rsid w:val="00C54E8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C294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572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57264"/>
    <w:rPr>
      <w:rFonts w:ascii="Calibri" w:hAnsi="Calibri"/>
      <w:noProof/>
    </w:rPr>
  </w:style>
  <w:style w:type="paragraph" w:customStyle="1" w:styleId="EndNoteBibliography">
    <w:name w:val="EndNote Bibliography"/>
    <w:basedOn w:val="Normal"/>
    <w:link w:val="EndNoteBibliographyChar"/>
    <w:rsid w:val="0025726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57264"/>
    <w:rPr>
      <w:rFonts w:ascii="Calibri" w:hAnsi="Calibri"/>
      <w:noProof/>
    </w:rPr>
  </w:style>
  <w:style w:type="paragraph" w:styleId="Title">
    <w:name w:val="Title"/>
    <w:basedOn w:val="Normal"/>
    <w:next w:val="Normal"/>
    <w:link w:val="TitleChar"/>
    <w:uiPriority w:val="10"/>
    <w:qFormat/>
    <w:rsid w:val="00C560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608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B1B30"/>
    <w:rPr>
      <w:rFonts w:asciiTheme="majorHAnsi" w:eastAsiaTheme="majorEastAsia" w:hAnsiTheme="majorHAnsi" w:cstheme="majorBidi"/>
      <w:b/>
      <w:bCs/>
      <w:color w:val="365F91" w:themeColor="accent1" w:themeShade="BF"/>
      <w:sz w:val="32"/>
      <w:szCs w:val="28"/>
    </w:rPr>
  </w:style>
  <w:style w:type="paragraph" w:styleId="ListParagraph">
    <w:name w:val="List Paragraph"/>
    <w:basedOn w:val="Normal"/>
    <w:uiPriority w:val="34"/>
    <w:qFormat/>
    <w:rsid w:val="00FB4292"/>
    <w:pPr>
      <w:spacing w:after="0" w:line="240" w:lineRule="auto"/>
      <w:ind w:left="720"/>
      <w:contextualSpacing/>
    </w:pPr>
    <w:rPr>
      <w:rFonts w:ascii="Calibri" w:eastAsia="Calibri" w:hAnsi="Calibri" w:cs="Times New Roman"/>
    </w:rPr>
  </w:style>
  <w:style w:type="paragraph" w:customStyle="1" w:styleId="Default">
    <w:name w:val="Default"/>
    <w:rsid w:val="00FB4292"/>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rsid w:val="00243CED"/>
    <w:rPr>
      <w:rFonts w:cs="Times New Roman"/>
      <w:color w:val="0000FF"/>
      <w:u w:val="single"/>
    </w:rPr>
  </w:style>
  <w:style w:type="character" w:styleId="Strong">
    <w:name w:val="Strong"/>
    <w:basedOn w:val="DefaultParagraphFont"/>
    <w:uiPriority w:val="22"/>
    <w:qFormat/>
    <w:rsid w:val="003E4302"/>
    <w:rPr>
      <w:b/>
      <w:bCs/>
    </w:rPr>
  </w:style>
  <w:style w:type="character" w:customStyle="1" w:styleId="apple-converted-space">
    <w:name w:val="apple-converted-space"/>
    <w:basedOn w:val="DefaultParagraphFont"/>
    <w:rsid w:val="00526975"/>
  </w:style>
  <w:style w:type="character" w:styleId="Emphasis">
    <w:name w:val="Emphasis"/>
    <w:basedOn w:val="DefaultParagraphFont"/>
    <w:uiPriority w:val="20"/>
    <w:qFormat/>
    <w:rsid w:val="00526975"/>
    <w:rPr>
      <w:i/>
      <w:iCs/>
    </w:rPr>
  </w:style>
  <w:style w:type="character" w:customStyle="1" w:styleId="Heading2Char">
    <w:name w:val="Heading 2 Char"/>
    <w:basedOn w:val="DefaultParagraphFont"/>
    <w:link w:val="Heading2"/>
    <w:uiPriority w:val="9"/>
    <w:rsid w:val="00AB1B30"/>
    <w:rPr>
      <w:rFonts w:asciiTheme="majorHAnsi" w:eastAsiaTheme="majorEastAsia" w:hAnsiTheme="majorHAnsi" w:cstheme="majorBidi"/>
      <w:b/>
      <w:bCs/>
      <w:color w:val="5F497A" w:themeColor="accent4" w:themeShade="BF"/>
      <w:sz w:val="28"/>
      <w:szCs w:val="26"/>
    </w:rPr>
  </w:style>
  <w:style w:type="character" w:customStyle="1" w:styleId="Heading3Char">
    <w:name w:val="Heading 3 Char"/>
    <w:basedOn w:val="DefaultParagraphFont"/>
    <w:link w:val="Heading3"/>
    <w:uiPriority w:val="9"/>
    <w:rsid w:val="009E1B7F"/>
    <w:rPr>
      <w:rFonts w:asciiTheme="majorHAnsi" w:eastAsiaTheme="majorEastAsia" w:hAnsiTheme="majorHAnsi" w:cstheme="majorBidi"/>
      <w:b/>
      <w:bCs/>
      <w:color w:val="E36C0A" w:themeColor="accent6" w:themeShade="BF"/>
    </w:rPr>
  </w:style>
  <w:style w:type="character" w:customStyle="1" w:styleId="Heading4Char">
    <w:name w:val="Heading 4 Char"/>
    <w:basedOn w:val="DefaultParagraphFont"/>
    <w:link w:val="Heading4"/>
    <w:uiPriority w:val="9"/>
    <w:rsid w:val="00C54E82"/>
    <w:rPr>
      <w:rFonts w:asciiTheme="majorHAnsi" w:eastAsiaTheme="majorEastAsia" w:hAnsiTheme="majorHAnsi" w:cstheme="majorBidi"/>
      <w:b/>
      <w:bCs/>
      <w:i/>
      <w:iCs/>
      <w:color w:val="4F81BD" w:themeColor="accent1"/>
    </w:rPr>
  </w:style>
  <w:style w:type="paragraph" w:customStyle="1" w:styleId="contentstyle">
    <w:name w:val="contentstyle"/>
    <w:basedOn w:val="Normal"/>
    <w:rsid w:val="008274C0"/>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274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1C2942"/>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973A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AE2"/>
  </w:style>
  <w:style w:type="paragraph" w:styleId="Footer">
    <w:name w:val="footer"/>
    <w:basedOn w:val="Normal"/>
    <w:link w:val="FooterChar"/>
    <w:uiPriority w:val="99"/>
    <w:unhideWhenUsed/>
    <w:rsid w:val="00973A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AE2"/>
  </w:style>
  <w:style w:type="paragraph" w:styleId="BalloonText">
    <w:name w:val="Balloon Text"/>
    <w:basedOn w:val="Normal"/>
    <w:link w:val="BalloonTextChar"/>
    <w:uiPriority w:val="99"/>
    <w:semiHidden/>
    <w:unhideWhenUsed/>
    <w:rsid w:val="00981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3F7"/>
    <w:rPr>
      <w:rFonts w:ascii="Tahoma" w:hAnsi="Tahoma" w:cs="Tahoma"/>
      <w:sz w:val="16"/>
      <w:szCs w:val="16"/>
    </w:rPr>
  </w:style>
  <w:style w:type="character" w:styleId="CommentReference">
    <w:name w:val="annotation reference"/>
    <w:basedOn w:val="DefaultParagraphFont"/>
    <w:uiPriority w:val="99"/>
    <w:semiHidden/>
    <w:unhideWhenUsed/>
    <w:rsid w:val="009C456F"/>
    <w:rPr>
      <w:sz w:val="16"/>
      <w:szCs w:val="16"/>
    </w:rPr>
  </w:style>
  <w:style w:type="paragraph" w:styleId="CommentText">
    <w:name w:val="annotation text"/>
    <w:basedOn w:val="Normal"/>
    <w:link w:val="CommentTextChar"/>
    <w:uiPriority w:val="99"/>
    <w:semiHidden/>
    <w:unhideWhenUsed/>
    <w:rsid w:val="009C456F"/>
    <w:pPr>
      <w:spacing w:line="240" w:lineRule="auto"/>
    </w:pPr>
    <w:rPr>
      <w:sz w:val="20"/>
      <w:szCs w:val="20"/>
    </w:rPr>
  </w:style>
  <w:style w:type="character" w:customStyle="1" w:styleId="CommentTextChar">
    <w:name w:val="Comment Text Char"/>
    <w:basedOn w:val="DefaultParagraphFont"/>
    <w:link w:val="CommentText"/>
    <w:uiPriority w:val="99"/>
    <w:semiHidden/>
    <w:rsid w:val="009C456F"/>
    <w:rPr>
      <w:sz w:val="20"/>
      <w:szCs w:val="20"/>
    </w:rPr>
  </w:style>
  <w:style w:type="paragraph" w:styleId="CommentSubject">
    <w:name w:val="annotation subject"/>
    <w:basedOn w:val="CommentText"/>
    <w:next w:val="CommentText"/>
    <w:link w:val="CommentSubjectChar"/>
    <w:uiPriority w:val="99"/>
    <w:semiHidden/>
    <w:unhideWhenUsed/>
    <w:rsid w:val="009C456F"/>
    <w:rPr>
      <w:b/>
      <w:bCs/>
    </w:rPr>
  </w:style>
  <w:style w:type="character" w:customStyle="1" w:styleId="CommentSubjectChar">
    <w:name w:val="Comment Subject Char"/>
    <w:basedOn w:val="CommentTextChar"/>
    <w:link w:val="CommentSubject"/>
    <w:uiPriority w:val="99"/>
    <w:semiHidden/>
    <w:rsid w:val="009C456F"/>
    <w:rPr>
      <w:b/>
      <w:bCs/>
      <w:sz w:val="20"/>
      <w:szCs w:val="20"/>
    </w:rPr>
  </w:style>
  <w:style w:type="table" w:styleId="TableGrid">
    <w:name w:val="Table Grid"/>
    <w:basedOn w:val="TableNormal"/>
    <w:uiPriority w:val="59"/>
    <w:rsid w:val="006758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847E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847E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215548786">
      <w:bodyDiv w:val="1"/>
      <w:marLeft w:val="0"/>
      <w:marRight w:val="0"/>
      <w:marTop w:val="0"/>
      <w:marBottom w:val="0"/>
      <w:divBdr>
        <w:top w:val="none" w:sz="0" w:space="0" w:color="auto"/>
        <w:left w:val="none" w:sz="0" w:space="0" w:color="auto"/>
        <w:bottom w:val="none" w:sz="0" w:space="0" w:color="auto"/>
        <w:right w:val="none" w:sz="0" w:space="0" w:color="auto"/>
      </w:divBdr>
    </w:div>
    <w:div w:id="462845809">
      <w:bodyDiv w:val="1"/>
      <w:marLeft w:val="0"/>
      <w:marRight w:val="0"/>
      <w:marTop w:val="0"/>
      <w:marBottom w:val="0"/>
      <w:divBdr>
        <w:top w:val="none" w:sz="0" w:space="0" w:color="auto"/>
        <w:left w:val="none" w:sz="0" w:space="0" w:color="auto"/>
        <w:bottom w:val="none" w:sz="0" w:space="0" w:color="auto"/>
        <w:right w:val="none" w:sz="0" w:space="0" w:color="auto"/>
      </w:divBdr>
      <w:divsChild>
        <w:div w:id="1333146187">
          <w:marLeft w:val="0"/>
          <w:marRight w:val="0"/>
          <w:marTop w:val="0"/>
          <w:marBottom w:val="0"/>
          <w:divBdr>
            <w:top w:val="none" w:sz="0" w:space="0" w:color="auto"/>
            <w:left w:val="none" w:sz="0" w:space="0" w:color="auto"/>
            <w:bottom w:val="none" w:sz="0" w:space="0" w:color="auto"/>
            <w:right w:val="none" w:sz="0" w:space="0" w:color="auto"/>
          </w:divBdr>
        </w:div>
        <w:div w:id="499471901">
          <w:marLeft w:val="0"/>
          <w:marRight w:val="0"/>
          <w:marTop w:val="0"/>
          <w:marBottom w:val="0"/>
          <w:divBdr>
            <w:top w:val="none" w:sz="0" w:space="0" w:color="auto"/>
            <w:left w:val="none" w:sz="0" w:space="0" w:color="auto"/>
            <w:bottom w:val="none" w:sz="0" w:space="0" w:color="auto"/>
            <w:right w:val="none" w:sz="0" w:space="0" w:color="auto"/>
          </w:divBdr>
        </w:div>
        <w:div w:id="1179782166">
          <w:marLeft w:val="0"/>
          <w:marRight w:val="0"/>
          <w:marTop w:val="0"/>
          <w:marBottom w:val="0"/>
          <w:divBdr>
            <w:top w:val="none" w:sz="0" w:space="0" w:color="auto"/>
            <w:left w:val="none" w:sz="0" w:space="0" w:color="auto"/>
            <w:bottom w:val="none" w:sz="0" w:space="0" w:color="auto"/>
            <w:right w:val="none" w:sz="0" w:space="0" w:color="auto"/>
          </w:divBdr>
        </w:div>
        <w:div w:id="1420516656">
          <w:marLeft w:val="0"/>
          <w:marRight w:val="0"/>
          <w:marTop w:val="0"/>
          <w:marBottom w:val="0"/>
          <w:divBdr>
            <w:top w:val="none" w:sz="0" w:space="0" w:color="auto"/>
            <w:left w:val="none" w:sz="0" w:space="0" w:color="auto"/>
            <w:bottom w:val="none" w:sz="0" w:space="0" w:color="auto"/>
            <w:right w:val="none" w:sz="0" w:space="0" w:color="auto"/>
          </w:divBdr>
        </w:div>
        <w:div w:id="497766532">
          <w:marLeft w:val="0"/>
          <w:marRight w:val="0"/>
          <w:marTop w:val="0"/>
          <w:marBottom w:val="0"/>
          <w:divBdr>
            <w:top w:val="none" w:sz="0" w:space="0" w:color="auto"/>
            <w:left w:val="none" w:sz="0" w:space="0" w:color="auto"/>
            <w:bottom w:val="none" w:sz="0" w:space="0" w:color="auto"/>
            <w:right w:val="none" w:sz="0" w:space="0" w:color="auto"/>
          </w:divBdr>
        </w:div>
        <w:div w:id="1987851710">
          <w:marLeft w:val="0"/>
          <w:marRight w:val="0"/>
          <w:marTop w:val="0"/>
          <w:marBottom w:val="0"/>
          <w:divBdr>
            <w:top w:val="none" w:sz="0" w:space="0" w:color="auto"/>
            <w:left w:val="none" w:sz="0" w:space="0" w:color="auto"/>
            <w:bottom w:val="none" w:sz="0" w:space="0" w:color="auto"/>
            <w:right w:val="none" w:sz="0" w:space="0" w:color="auto"/>
          </w:divBdr>
        </w:div>
        <w:div w:id="1590121366">
          <w:marLeft w:val="0"/>
          <w:marRight w:val="0"/>
          <w:marTop w:val="0"/>
          <w:marBottom w:val="0"/>
          <w:divBdr>
            <w:top w:val="none" w:sz="0" w:space="0" w:color="auto"/>
            <w:left w:val="none" w:sz="0" w:space="0" w:color="auto"/>
            <w:bottom w:val="none" w:sz="0" w:space="0" w:color="auto"/>
            <w:right w:val="none" w:sz="0" w:space="0" w:color="auto"/>
          </w:divBdr>
        </w:div>
        <w:div w:id="225578526">
          <w:marLeft w:val="0"/>
          <w:marRight w:val="0"/>
          <w:marTop w:val="0"/>
          <w:marBottom w:val="0"/>
          <w:divBdr>
            <w:top w:val="none" w:sz="0" w:space="0" w:color="auto"/>
            <w:left w:val="none" w:sz="0" w:space="0" w:color="auto"/>
            <w:bottom w:val="none" w:sz="0" w:space="0" w:color="auto"/>
            <w:right w:val="none" w:sz="0" w:space="0" w:color="auto"/>
          </w:divBdr>
        </w:div>
        <w:div w:id="290794081">
          <w:marLeft w:val="0"/>
          <w:marRight w:val="0"/>
          <w:marTop w:val="0"/>
          <w:marBottom w:val="0"/>
          <w:divBdr>
            <w:top w:val="none" w:sz="0" w:space="0" w:color="auto"/>
            <w:left w:val="none" w:sz="0" w:space="0" w:color="auto"/>
            <w:bottom w:val="none" w:sz="0" w:space="0" w:color="auto"/>
            <w:right w:val="none" w:sz="0" w:space="0" w:color="auto"/>
          </w:divBdr>
        </w:div>
        <w:div w:id="1654485558">
          <w:marLeft w:val="0"/>
          <w:marRight w:val="0"/>
          <w:marTop w:val="0"/>
          <w:marBottom w:val="0"/>
          <w:divBdr>
            <w:top w:val="none" w:sz="0" w:space="0" w:color="auto"/>
            <w:left w:val="none" w:sz="0" w:space="0" w:color="auto"/>
            <w:bottom w:val="none" w:sz="0" w:space="0" w:color="auto"/>
            <w:right w:val="none" w:sz="0" w:space="0" w:color="auto"/>
          </w:divBdr>
        </w:div>
        <w:div w:id="940642813">
          <w:marLeft w:val="0"/>
          <w:marRight w:val="0"/>
          <w:marTop w:val="0"/>
          <w:marBottom w:val="0"/>
          <w:divBdr>
            <w:top w:val="none" w:sz="0" w:space="0" w:color="auto"/>
            <w:left w:val="none" w:sz="0" w:space="0" w:color="auto"/>
            <w:bottom w:val="none" w:sz="0" w:space="0" w:color="auto"/>
            <w:right w:val="none" w:sz="0" w:space="0" w:color="auto"/>
          </w:divBdr>
        </w:div>
        <w:div w:id="230771199">
          <w:marLeft w:val="0"/>
          <w:marRight w:val="0"/>
          <w:marTop w:val="0"/>
          <w:marBottom w:val="0"/>
          <w:divBdr>
            <w:top w:val="none" w:sz="0" w:space="0" w:color="auto"/>
            <w:left w:val="none" w:sz="0" w:space="0" w:color="auto"/>
            <w:bottom w:val="none" w:sz="0" w:space="0" w:color="auto"/>
            <w:right w:val="none" w:sz="0" w:space="0" w:color="auto"/>
          </w:divBdr>
        </w:div>
      </w:divsChild>
    </w:div>
    <w:div w:id="572349864">
      <w:bodyDiv w:val="1"/>
      <w:marLeft w:val="0"/>
      <w:marRight w:val="0"/>
      <w:marTop w:val="0"/>
      <w:marBottom w:val="0"/>
      <w:divBdr>
        <w:top w:val="none" w:sz="0" w:space="0" w:color="auto"/>
        <w:left w:val="none" w:sz="0" w:space="0" w:color="auto"/>
        <w:bottom w:val="none" w:sz="0" w:space="0" w:color="auto"/>
        <w:right w:val="none" w:sz="0" w:space="0" w:color="auto"/>
      </w:divBdr>
      <w:divsChild>
        <w:div w:id="66805770">
          <w:marLeft w:val="0"/>
          <w:marRight w:val="0"/>
          <w:marTop w:val="0"/>
          <w:marBottom w:val="0"/>
          <w:divBdr>
            <w:top w:val="none" w:sz="0" w:space="0" w:color="auto"/>
            <w:left w:val="none" w:sz="0" w:space="0" w:color="auto"/>
            <w:bottom w:val="none" w:sz="0" w:space="0" w:color="auto"/>
            <w:right w:val="none" w:sz="0" w:space="0" w:color="auto"/>
          </w:divBdr>
        </w:div>
        <w:div w:id="110561917">
          <w:marLeft w:val="0"/>
          <w:marRight w:val="0"/>
          <w:marTop w:val="0"/>
          <w:marBottom w:val="0"/>
          <w:divBdr>
            <w:top w:val="none" w:sz="0" w:space="0" w:color="auto"/>
            <w:left w:val="none" w:sz="0" w:space="0" w:color="auto"/>
            <w:bottom w:val="none" w:sz="0" w:space="0" w:color="auto"/>
            <w:right w:val="none" w:sz="0" w:space="0" w:color="auto"/>
          </w:divBdr>
        </w:div>
        <w:div w:id="838617921">
          <w:marLeft w:val="0"/>
          <w:marRight w:val="0"/>
          <w:marTop w:val="0"/>
          <w:marBottom w:val="0"/>
          <w:divBdr>
            <w:top w:val="none" w:sz="0" w:space="0" w:color="auto"/>
            <w:left w:val="none" w:sz="0" w:space="0" w:color="auto"/>
            <w:bottom w:val="none" w:sz="0" w:space="0" w:color="auto"/>
            <w:right w:val="none" w:sz="0" w:space="0" w:color="auto"/>
          </w:divBdr>
        </w:div>
        <w:div w:id="1448158410">
          <w:marLeft w:val="0"/>
          <w:marRight w:val="0"/>
          <w:marTop w:val="0"/>
          <w:marBottom w:val="0"/>
          <w:divBdr>
            <w:top w:val="none" w:sz="0" w:space="0" w:color="auto"/>
            <w:left w:val="none" w:sz="0" w:space="0" w:color="auto"/>
            <w:bottom w:val="none" w:sz="0" w:space="0" w:color="auto"/>
            <w:right w:val="none" w:sz="0" w:space="0" w:color="auto"/>
          </w:divBdr>
        </w:div>
        <w:div w:id="1734082804">
          <w:marLeft w:val="0"/>
          <w:marRight w:val="0"/>
          <w:marTop w:val="0"/>
          <w:marBottom w:val="0"/>
          <w:divBdr>
            <w:top w:val="none" w:sz="0" w:space="0" w:color="auto"/>
            <w:left w:val="none" w:sz="0" w:space="0" w:color="auto"/>
            <w:bottom w:val="none" w:sz="0" w:space="0" w:color="auto"/>
            <w:right w:val="none" w:sz="0" w:space="0" w:color="auto"/>
          </w:divBdr>
        </w:div>
        <w:div w:id="1966304214">
          <w:marLeft w:val="0"/>
          <w:marRight w:val="0"/>
          <w:marTop w:val="0"/>
          <w:marBottom w:val="0"/>
          <w:divBdr>
            <w:top w:val="none" w:sz="0" w:space="0" w:color="auto"/>
            <w:left w:val="none" w:sz="0" w:space="0" w:color="auto"/>
            <w:bottom w:val="none" w:sz="0" w:space="0" w:color="auto"/>
            <w:right w:val="none" w:sz="0" w:space="0" w:color="auto"/>
          </w:divBdr>
        </w:div>
      </w:divsChild>
    </w:div>
    <w:div w:id="679889338">
      <w:bodyDiv w:val="1"/>
      <w:marLeft w:val="0"/>
      <w:marRight w:val="0"/>
      <w:marTop w:val="0"/>
      <w:marBottom w:val="0"/>
      <w:divBdr>
        <w:top w:val="none" w:sz="0" w:space="0" w:color="auto"/>
        <w:left w:val="none" w:sz="0" w:space="0" w:color="auto"/>
        <w:bottom w:val="none" w:sz="0" w:space="0" w:color="auto"/>
        <w:right w:val="none" w:sz="0" w:space="0" w:color="auto"/>
      </w:divBdr>
    </w:div>
    <w:div w:id="708453992">
      <w:bodyDiv w:val="1"/>
      <w:marLeft w:val="0"/>
      <w:marRight w:val="0"/>
      <w:marTop w:val="0"/>
      <w:marBottom w:val="0"/>
      <w:divBdr>
        <w:top w:val="none" w:sz="0" w:space="0" w:color="auto"/>
        <w:left w:val="none" w:sz="0" w:space="0" w:color="auto"/>
        <w:bottom w:val="none" w:sz="0" w:space="0" w:color="auto"/>
        <w:right w:val="none" w:sz="0" w:space="0" w:color="auto"/>
      </w:divBdr>
    </w:div>
    <w:div w:id="762609107">
      <w:bodyDiv w:val="1"/>
      <w:marLeft w:val="0"/>
      <w:marRight w:val="0"/>
      <w:marTop w:val="0"/>
      <w:marBottom w:val="0"/>
      <w:divBdr>
        <w:top w:val="none" w:sz="0" w:space="0" w:color="auto"/>
        <w:left w:val="none" w:sz="0" w:space="0" w:color="auto"/>
        <w:bottom w:val="none" w:sz="0" w:space="0" w:color="auto"/>
        <w:right w:val="none" w:sz="0" w:space="0" w:color="auto"/>
      </w:divBdr>
    </w:div>
    <w:div w:id="857814561">
      <w:bodyDiv w:val="1"/>
      <w:marLeft w:val="0"/>
      <w:marRight w:val="0"/>
      <w:marTop w:val="0"/>
      <w:marBottom w:val="0"/>
      <w:divBdr>
        <w:top w:val="none" w:sz="0" w:space="0" w:color="auto"/>
        <w:left w:val="none" w:sz="0" w:space="0" w:color="auto"/>
        <w:bottom w:val="none" w:sz="0" w:space="0" w:color="auto"/>
        <w:right w:val="none" w:sz="0" w:space="0" w:color="auto"/>
      </w:divBdr>
    </w:div>
    <w:div w:id="1309170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hcup-us.ahrq.gov/nedsoverview.jsp"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lm.nih.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nlm.nih.gov/" TargetMode="External"/><Relationship Id="rId4" Type="http://schemas.openxmlformats.org/officeDocument/2006/relationships/settings" Target="settings.xml"/><Relationship Id="rId9" Type="http://schemas.openxmlformats.org/officeDocument/2006/relationships/hyperlink" Target="http://www.ncbi.nlm.nih.gov/" TargetMode="External"/><Relationship Id="rId14" Type="http://schemas.openxmlformats.org/officeDocument/2006/relationships/hyperlink" Target="http://meps.ahrq.gov/mepsweb/about_meps/survey_back.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0F5083-FCEB-4102-94C0-9A3C49044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Pages>
  <Words>44722</Words>
  <Characters>254921</Characters>
  <Application>Microsoft Office Word</Application>
  <DocSecurity>0</DocSecurity>
  <Lines>2124</Lines>
  <Paragraphs>598</Paragraphs>
  <ScaleCrop>false</ScaleCrop>
  <HeadingPairs>
    <vt:vector size="2" baseType="variant">
      <vt:variant>
        <vt:lpstr>Title</vt:lpstr>
      </vt:variant>
      <vt:variant>
        <vt:i4>1</vt:i4>
      </vt:variant>
    </vt:vector>
  </HeadingPairs>
  <TitlesOfParts>
    <vt:vector size="1" baseType="lpstr">
      <vt:lpstr/>
    </vt:vector>
  </TitlesOfParts>
  <Company>University of Michigan Dental Informatics</Company>
  <LinksUpToDate>false</LinksUpToDate>
  <CharactersWithSpaces>299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Manz</dc:creator>
  <cp:lastModifiedBy>Chris</cp:lastModifiedBy>
  <cp:revision>15</cp:revision>
  <cp:lastPrinted>2015-12-30T20:14:00Z</cp:lastPrinted>
  <dcterms:created xsi:type="dcterms:W3CDTF">2015-12-29T03:00:00Z</dcterms:created>
  <dcterms:modified xsi:type="dcterms:W3CDTF">2016-01-12T20:45:00Z</dcterms:modified>
</cp:coreProperties>
</file>